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drawings/drawing2.xml" ContentType="application/vnd.openxmlformats-officedocument.drawingml.chartshapes+xml"/>
  <Override PartName="/word/footer2.xml" ContentType="application/vnd.openxmlformats-officedocument.wordprocessingml.footer+xml"/>
  <Override PartName="/word/footer3.xml" ContentType="application/vnd.openxmlformats-officedocument.wordprocessingml.footer+xml"/>
  <Override PartName="/word/charts/chart4.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B71A5" w:rsidRDefault="007B71A5" w:rsidP="007B71A5">
      <w:pPr>
        <w:pStyle w:val="Title"/>
      </w:pPr>
      <w:r>
        <w:t xml:space="preserve">IPMC </w:t>
      </w:r>
      <w:r w:rsidR="00300BF8">
        <w:t xml:space="preserve">Mechanoelectrical </w:t>
      </w:r>
      <w:r>
        <w:t>Transduction Review</w:t>
      </w:r>
    </w:p>
    <w:p w:rsidR="007B3DF6" w:rsidRPr="00300BF8" w:rsidRDefault="007B3DF6" w:rsidP="007B3DF6">
      <w:pPr>
        <w:pStyle w:val="Subtitle"/>
      </w:pPr>
      <w:r>
        <w:rPr>
          <w:rStyle w:val="Emphasis"/>
        </w:rPr>
        <w:t>D</w:t>
      </w:r>
      <w:r w:rsidR="00300BF8">
        <w:rPr>
          <w:rStyle w:val="Emphasis"/>
        </w:rPr>
        <w:t>ei</w:t>
      </w:r>
      <w:r>
        <w:rPr>
          <w:rStyle w:val="Emphasis"/>
        </w:rPr>
        <w:t>vid Pugal</w:t>
      </w:r>
      <w:r w:rsidR="00300BF8">
        <w:rPr>
          <w:rStyle w:val="Emphasis"/>
          <w:vertAlign w:val="superscript"/>
        </w:rPr>
        <w:t>a,b</w:t>
      </w:r>
      <w:r>
        <w:rPr>
          <w:rStyle w:val="Emphasis"/>
        </w:rPr>
        <w:t>, Kwangmok Jung</w:t>
      </w:r>
      <w:r w:rsidR="00300BF8">
        <w:rPr>
          <w:rStyle w:val="Emphasis"/>
          <w:vertAlign w:val="superscript"/>
        </w:rPr>
        <w:t>a</w:t>
      </w:r>
      <w:r>
        <w:rPr>
          <w:rStyle w:val="Emphasis"/>
        </w:rPr>
        <w:t>, Alvo Aabloo</w:t>
      </w:r>
      <w:r w:rsidR="00300BF8">
        <w:rPr>
          <w:rStyle w:val="Emphasis"/>
          <w:vertAlign w:val="superscript"/>
        </w:rPr>
        <w:t>b</w:t>
      </w:r>
      <w:r>
        <w:rPr>
          <w:rStyle w:val="Emphasis"/>
        </w:rPr>
        <w:t>, Kwang J. Kim</w:t>
      </w:r>
      <w:r w:rsidR="00300BF8">
        <w:rPr>
          <w:rStyle w:val="Emphasis"/>
          <w:vertAlign w:val="superscript"/>
        </w:rPr>
        <w:t>a,</w:t>
      </w:r>
      <w:r w:rsidR="00300BF8">
        <w:rPr>
          <w:rStyle w:val="FootnoteReference"/>
          <w:i w:val="0"/>
          <w:iCs w:val="0"/>
        </w:rPr>
        <w:footnoteReference w:id="1"/>
      </w:r>
      <w:r>
        <w:rPr>
          <w:rStyle w:val="Emphasis"/>
        </w:rPr>
        <w:br/>
      </w:r>
      <w:r w:rsidR="00300BF8">
        <w:rPr>
          <w:rStyle w:val="Emphasis"/>
          <w:vertAlign w:val="superscript"/>
        </w:rPr>
        <w:t xml:space="preserve">a) </w:t>
      </w:r>
      <w:r w:rsidR="00300BF8">
        <w:rPr>
          <w:rStyle w:val="Emphasis"/>
        </w:rPr>
        <w:t>The Mechanical Engineering Department</w:t>
      </w:r>
      <w:r w:rsidR="00300BF8">
        <w:rPr>
          <w:rStyle w:val="Emphasis"/>
        </w:rPr>
        <w:br/>
        <w:t xml:space="preserve">University </w:t>
      </w:r>
      <w:r>
        <w:rPr>
          <w:rStyle w:val="Emphasis"/>
        </w:rPr>
        <w:t>of Nevada, Reno</w:t>
      </w:r>
      <w:r w:rsidR="003946A8">
        <w:rPr>
          <w:rStyle w:val="Emphasis"/>
        </w:rPr>
        <w:t>, 89557, USA</w:t>
      </w:r>
      <w:r w:rsidR="00300BF8">
        <w:rPr>
          <w:rStyle w:val="Emphasis"/>
        </w:rPr>
        <w:br/>
      </w:r>
      <w:r w:rsidR="00300BF8">
        <w:rPr>
          <w:rStyle w:val="Emphasis"/>
          <w:vertAlign w:val="superscript"/>
        </w:rPr>
        <w:t>b)</w:t>
      </w:r>
      <w:r w:rsidR="00300BF8">
        <w:rPr>
          <w:rStyle w:val="Emphasis"/>
        </w:rPr>
        <w:t xml:space="preserve"> IMS Lab, Tartu University, Estonia</w:t>
      </w:r>
    </w:p>
    <w:p w:rsidR="007B71A5" w:rsidRDefault="007B71A5" w:rsidP="007B71A5">
      <w:pPr>
        <w:pStyle w:val="Subtitle"/>
      </w:pPr>
      <w:r>
        <w:t>Abstract</w:t>
      </w:r>
    </w:p>
    <w:p w:rsidR="005C3876" w:rsidRDefault="005C3876" w:rsidP="005C3876">
      <w:r>
        <w:t>This paper presents a</w:t>
      </w:r>
      <w:r w:rsidR="003946A8">
        <w:t xml:space="preserve"> comprehensive</w:t>
      </w:r>
      <w:r>
        <w:t xml:space="preserve"> review of using </w:t>
      </w:r>
      <w:r w:rsidR="003946A8">
        <w:t>Ionic Polymer</w:t>
      </w:r>
      <w:r>
        <w:t>-</w:t>
      </w:r>
      <w:r w:rsidR="003946A8">
        <w:t xml:space="preserve">Metal Composite </w:t>
      </w:r>
      <w:r>
        <w:t>(IPMC) materials as mechanoelectrical transducers. Recently more and more emphasis has been put on the research of IPMCs as displacement or velocity sensors for different applications. This has resulted in different theories and models to describe the mechanoelectrical transduction phenomenon. The paper gives an overview of the proposed transduction principles, developed models and the latest applications. In more detail, the history of IPMC materials, the physics and the electrochemistry behind the mechanoelectrical transduction, different black and grey box models, and novel real-world applications are discussed throughout the paper. However, despite of the latest advancements in the research of IPMC transduction, there is still some controversy in regard to some of the IPMC sensorial properties. For instance, it has been noticed by several authors that a signal delay which occurs in case of bending an IPMC. The general understanding of the physical principles about regular IPMC mechanoelectrical transduction is rather good.  In the last section of the paper the novel results are presented for Cu-coated IPMC materials. Apparently the electrochemistry behind the transduction for Cu-coated IPMCs is significantly different. Besides the ionic diffusion, chemical reactions on the electrodes occur as well and dominate the actuation process. The experimental results show some promising opportunities for designing new Cu coated IPMC based sensors.</w:t>
      </w:r>
    </w:p>
    <w:p w:rsidR="00C15E6B" w:rsidRDefault="00C15E6B" w:rsidP="00C15E6B">
      <w:pPr>
        <w:pStyle w:val="Heading1"/>
      </w:pPr>
      <w:r>
        <w:t>Introduction</w:t>
      </w:r>
    </w:p>
    <w:p w:rsidR="00C15E6B" w:rsidRDefault="00C15E6B" w:rsidP="00C15E6B">
      <w:r>
        <w:t xml:space="preserve">Ionic Polymer-Metal Composite (IPMC) type of materials has been extensively researched during the last two decades. </w:t>
      </w:r>
      <w:r w:rsidR="003946A8">
        <w:t>L</w:t>
      </w:r>
      <w:r>
        <w:t>ow voltage bending</w:t>
      </w:r>
      <w:r w:rsidR="003946A8">
        <w:t xml:space="preserve"> of a Nafion-based IPMC</w:t>
      </w:r>
      <w:r>
        <w:t xml:space="preserve"> was</w:t>
      </w:r>
      <w:r w:rsidR="00050C4F">
        <w:t xml:space="preserve"> </w:t>
      </w:r>
      <w:r>
        <w:t xml:space="preserve">reported in 1992 by Oguro </w:t>
      </w:r>
      <w:fldSimple w:instr="ADDIN RW.CITE{{77 Oguro,K. 1992}}">
        <w:r w:rsidR="00A5771E">
          <w:t>[1]</w:t>
        </w:r>
      </w:fldSimple>
      <w:r>
        <w:t xml:space="preserve">. From there on, many studies have considered IPMC electromechanical properties </w:t>
      </w:r>
      <w:fldSimple w:instr="ADDIN RW.CITE{{8 Shahinpoor,M. 2001; 80 Asaka,Kinji 1995; 81 Asaka,Kinji 2000; 82 Adolf,D.B. 1993; 83 Oguro,K. 1993}}">
        <w:r w:rsidR="00A5771E">
          <w:t>[2-6]</w:t>
        </w:r>
      </w:fldSimple>
      <w:r>
        <w:t xml:space="preserve">. The IPMC materials consist of a thin ionomeric membrane with thickness of approximately 200 </w:t>
      </w:r>
      <w:r>
        <w:rPr>
          <w:rFonts w:cstheme="minorHAnsi"/>
        </w:rPr>
        <w:t>μ</w:t>
      </w:r>
      <w:r>
        <w:t>m. The typical membrane materials are Nafion, Teflon, Flemion</w:t>
      </w:r>
      <w:r w:rsidR="00950D8F">
        <w:fldChar w:fldCharType="begin"/>
      </w:r>
      <w:r>
        <w:instrText>ADDIN RW.CITE{{24 Nemat-Nasser,Sia 2003}}</w:instrText>
      </w:r>
      <w:r w:rsidR="00950D8F">
        <w:fldChar w:fldCharType="separate"/>
      </w:r>
      <w:r w:rsidR="00A5771E">
        <w:t>[7]</w:t>
      </w:r>
      <w:r w:rsidR="00950D8F">
        <w:fldChar w:fldCharType="end"/>
      </w:r>
      <w:r>
        <w:t xml:space="preserve">. The membrane is coated with a thin layer of noble metal electrodes, such as platinum. Sometimes an additional layer of gold is added on the surface to improve the electric conductivity of the electrodes.  As there are anions fixed to the polymer backbone, the membrane also consists of freely movable cations, so the overall charge of the material is balanced. </w:t>
      </w:r>
      <w:r>
        <w:lastRenderedPageBreak/>
        <w:t>Typical cations are Na</w:t>
      </w:r>
      <w:r>
        <w:rPr>
          <w:vertAlign w:val="superscript"/>
        </w:rPr>
        <w:t>+</w:t>
      </w:r>
      <w:r>
        <w:t>, Ka</w:t>
      </w:r>
      <w:r>
        <w:rPr>
          <w:vertAlign w:val="superscript"/>
        </w:rPr>
        <w:t>+</w:t>
      </w:r>
      <w:r>
        <w:t>, Li</w:t>
      </w:r>
      <w:r w:rsidRPr="00846D50">
        <w:rPr>
          <w:vertAlign w:val="superscript"/>
        </w:rPr>
        <w:t>+</w:t>
      </w:r>
      <w:r>
        <w:t xml:space="preserve"> and Cs</w:t>
      </w:r>
      <w:r w:rsidRPr="00846D50">
        <w:rPr>
          <w:vertAlign w:val="superscript"/>
        </w:rPr>
        <w:t>+</w:t>
      </w:r>
      <w:r>
        <w:t xml:space="preserve"> in water solution. The dry form of IPMCs has also been studied, where the ionic liquid (e.g TBA</w:t>
      </w:r>
      <w:r w:rsidRPr="00846D50">
        <w:rPr>
          <w:vertAlign w:val="superscript"/>
        </w:rPr>
        <w:t>+</w:t>
      </w:r>
      <w:r>
        <w:t xml:space="preserve">) is used </w:t>
      </w:r>
      <w:r w:rsidR="00950D8F">
        <w:fldChar w:fldCharType="begin"/>
      </w:r>
      <w:r>
        <w:instrText>ADDIN RW.CITE{{24 Nemat-Nasser,Sia 2003}}</w:instrText>
      </w:r>
      <w:r w:rsidR="00950D8F">
        <w:fldChar w:fldCharType="separate"/>
      </w:r>
      <w:r w:rsidR="00A5771E">
        <w:t>[7]</w:t>
      </w:r>
      <w:r w:rsidR="00950D8F">
        <w:fldChar w:fldCharType="end"/>
      </w:r>
      <w:r>
        <w:t>.</w:t>
      </w:r>
    </w:p>
    <w:p w:rsidR="00C15E6B" w:rsidRDefault="00C15E6B" w:rsidP="00C15E6B">
      <w:r>
        <w:t>General conceptual design of IPMC was first described by Shahinpoor in 1992</w:t>
      </w:r>
      <w:fldSimple w:instr="ADDIN RW.CITE{{85 Segalman,D.J. 1992; 84 Shahinpoor,M. 1992}}">
        <w:r w:rsidR="00A5771E">
          <w:t>[8, 9]</w:t>
        </w:r>
      </w:fldSimple>
      <w:r>
        <w:t xml:space="preserve">. The swimming robotic structure based on the IPMC actuators was proposed. The discussed kinematic equations were based on the work of Segalman et al, who presented a number of papers about modeling the IPMC materials </w:t>
      </w:r>
      <w:fldSimple w:instr="ADDIN RW.CITE{{86 Segalman,D. 1991; 85 Segalman,D.J. 1992}}">
        <w:r w:rsidR="00A5771E">
          <w:t>[8, 10]</w:t>
        </w:r>
      </w:fldSimple>
      <w:r>
        <w:t xml:space="preserve">. The diffusion equation describing the evolution of the solvent concentration and therefore the strain of polymeric gel material was proposed in 1991. In 1993 and 1994 Segalman et al also published the finite element analysis of the polymeric gel materials </w:t>
      </w:r>
      <w:fldSimple w:instr="ADDIN RW.CITE{{87 Segalman,Daniel J. 1993; 88 Segalman,D.J. 1994}}">
        <w:r w:rsidR="00A5771E">
          <w:t>[11, 12]</w:t>
        </w:r>
      </w:fldSimple>
      <w:r>
        <w:t xml:space="preserve">. In the following years attempts to formulate the electromechanical theory for IPMC materials were made. Shahinpoor presented a non-homogeneous large deformation theory of ionic polymer gels in electric and pH fields. The proposed model considered the spatial distribution of cations and anions inside the material due to the applied electric field. The deformation of IPMC was defined as a function of electric field strength, dimensions and the material physical parameters </w:t>
      </w:r>
      <w:fldSimple w:instr="ADDIN RW.CITE{{91 Shahinpoor,Mohsen 1993; 89 Shahinpoor,Mohsen 1994; 90 Shahinpoor,Mohsen 1995}}">
        <w:r w:rsidR="00A5771E">
          <w:t>[13-15]</w:t>
        </w:r>
      </w:fldSimple>
      <w:r>
        <w:t>.  In 2000, De Gennes</w:t>
      </w:r>
      <w:r w:rsidR="003946A8">
        <w:t xml:space="preserve"> and his coworkers </w:t>
      </w:r>
      <w:r>
        <w:t xml:space="preserve"> presented the first phenomenological theory of sensing and actuation </w:t>
      </w:r>
      <w:fldSimple w:instr="ADDIN RW.CITE{{44 de Gennes,P.G. 15}}">
        <w:r w:rsidR="00A5771E">
          <w:t>[16]</w:t>
        </w:r>
      </w:fldSimple>
      <w:r>
        <w:t xml:space="preserve"> of IPMC. Nemat-Nasser and Li presented a model of the electromechanical response of IPMC, which considered  the electrostatic forces inside the material. The cluster morphology of Nafion was also considered in the model </w:t>
      </w:r>
      <w:fldSimple w:instr="ADDIN RW.CITE{{71 Li,J.Y. 2000}}">
        <w:r w:rsidR="00A5771E">
          <w:t>[17]</w:t>
        </w:r>
      </w:fldSimple>
      <w:r>
        <w:t xml:space="preserve">. In 2002, Nemat-Nasser stressed the role of hydrated cation transport within the clusters and polymeric networks of IPMC </w:t>
      </w:r>
      <w:fldSimple w:instr="ADDIN RW.CITE{{78 Nemat-Nasser,Sia 2002}}">
        <w:r w:rsidR="00A5771E">
          <w:t>[18]</w:t>
        </w:r>
      </w:fldSimple>
      <w:r>
        <w:t xml:space="preserve">. Couple of years later, Weiland and Leo published a model, where the rotation of individual dipoles within a cluster was studied and related to the actuation of IPMC </w:t>
      </w:r>
      <w:fldSimple w:instr="ADDIN RW.CITE{{92 Weiland,Lisa Mauck 2004}}">
        <w:r w:rsidR="00A5771E">
          <w:t>[19]</w:t>
        </w:r>
      </w:fldSimple>
      <w:r>
        <w:t xml:space="preserve">. In 2003 Nemat-Nasser presented an extensive study of actuation properties of IPMC with different membrane materials and type of cations </w:t>
      </w:r>
      <w:fldSimple w:instr="ADDIN RW.CITE{{24 Nemat-Nasser,Sia 2003}}">
        <w:r w:rsidR="00A5771E">
          <w:t>[7]</w:t>
        </w:r>
      </w:fldSimple>
      <w:r>
        <w:t xml:space="preserve">. To summarize the study, typical Nafion based IPMC in most cation forms, when subjected to a small potential, undergoes a fast bending towards the anode, followed by a slow relaxation towards the cathode. However, </w:t>
      </w:r>
      <w:r w:rsidR="007341E6">
        <w:t>w</w:t>
      </w:r>
      <w:r>
        <w:t>hen some large alkyl-ammonium cations are being used (e.g TBA</w:t>
      </w:r>
      <w:r>
        <w:rPr>
          <w:vertAlign w:val="superscript"/>
        </w:rPr>
        <w:t>+</w:t>
      </w:r>
      <w:r>
        <w:t xml:space="preserve">), the initial bending is rather gradual and the back relaxation is only partial.  Generally under DC, Nafion-based IPMCs do not maintain their initial displacement towards the anode and relax back towards the cathode. For some cations the back relaxation goes beyond the initial position </w:t>
      </w:r>
      <w:r w:rsidR="00950D8F">
        <w:fldChar w:fldCharType="begin"/>
      </w:r>
      <w:r>
        <w:instrText>ADDIN RW.CITE{{24 Nemat-Nasser,Sia 2003; 61 Nemat-Nasser,S. 2001; 79 Mallavarapu,Kiran 2001}}</w:instrText>
      </w:r>
      <w:r w:rsidR="00950D8F">
        <w:fldChar w:fldCharType="separate"/>
      </w:r>
      <w:r w:rsidR="00A5771E">
        <w:t>[7, 20, 21]</w:t>
      </w:r>
      <w:r w:rsidR="00950D8F">
        <w:fldChar w:fldCharType="end"/>
      </w:r>
      <w:r>
        <w:t xml:space="preserve">. </w:t>
      </w:r>
    </w:p>
    <w:p w:rsidR="00C15E6B" w:rsidRDefault="00C15E6B" w:rsidP="00C15E6B">
      <w:r>
        <w:t>In the recent years, research of the IPMC materials has been expanded more in terms of getting higher efficiency, better adaptability to the environment, and applicability. Paquette and Kim investigated the low temperature behavior of IPMC and showed the material capability to operate even below -20</w:t>
      </w:r>
      <w:r w:rsidR="007341E6">
        <w:t xml:space="preserve"> degree </w:t>
      </w:r>
      <w:r>
        <w:t xml:space="preserve">C </w:t>
      </w:r>
      <w:fldSimple w:instr="ADDIN RW.CITE{{93 Paquette,Jason W. 2005}}">
        <w:r w:rsidR="00A5771E">
          <w:t>[22]</w:t>
        </w:r>
      </w:fldSimple>
      <w:r>
        <w:t xml:space="preserve">. They also studied IPMC materials in a multilayer configuration and constructed an equivalent circuit model </w:t>
      </w:r>
      <w:fldSimple w:instr="ADDIN RW.CITE{{94 Paquette,Jason W. 2005}}">
        <w:r w:rsidR="00A5771E">
          <w:t>[23]</w:t>
        </w:r>
      </w:fldSimple>
      <w:r>
        <w:t xml:space="preserve"> .  In 2006, Kim and Kim presented an electrochemical analysis of IPMC. They showed that the performance degradation of IPMC over time is caused due to the Pt oxide formation and they also suggested that the equivalent circuit of IPMC should also include the inductive component </w:t>
      </w:r>
      <w:fldSimple w:instr="ADDIN RW.CITE{{95 Kim,Doyeon 2006}}">
        <w:r w:rsidR="00A5771E">
          <w:t>[24]</w:t>
        </w:r>
      </w:fldSimple>
      <w:r>
        <w:t xml:space="preserve">. In regard to IPMC applicability, Anton analyzed the usability of the material for real world applications and demonstrated the performance of IPMC using the inverted pendulum control </w:t>
      </w:r>
      <w:fldSimple w:instr="ADDIN RW.CITE{{100 Anton,Mart 2006}}">
        <w:r w:rsidR="00A5771E">
          <w:t>[25]</w:t>
        </w:r>
      </w:fldSimple>
      <w:r>
        <w:t xml:space="preserve">. He also published a detailed description of the quasistatic mechanical behavior of IPMC actuator at large deflection and showed that a short actuator with a rigid elongation behaves more linearly than a long one </w:t>
      </w:r>
      <w:fldSimple w:instr="ADDIN RW.CITE{{101 Anton,Mart 2008}}">
        <w:r w:rsidR="00A5771E">
          <w:t>[26]</w:t>
        </w:r>
      </w:fldSimple>
      <w:r>
        <w:t xml:space="preserve">. In 2007, Kim et al. showed that IPMC operation in a saltwater environment is feasible and possible naval applications could be considered </w:t>
      </w:r>
      <w:fldSimple w:instr="ADDIN RW.CITE{{96 Kim,Kwang J. 2007}}">
        <w:r w:rsidR="00A5771E">
          <w:t>[27]</w:t>
        </w:r>
      </w:fldSimple>
      <w:r>
        <w:t xml:space="preserve">.  At the same year, Dogruer et. al showed that when modeling an IPMC, which is subjected to an aqueous environment, the hydrodynamic forces do </w:t>
      </w:r>
      <w:r>
        <w:lastRenderedPageBreak/>
        <w:t>not significantly affect the performance of the IPMC and could be omitted from the model</w:t>
      </w:r>
      <w:fldSimple w:instr="ADDIN RW.CITE{{97 Dogruer,Deniz 2007}}">
        <w:r w:rsidR="00A5771E">
          <w:t>[28]</w:t>
        </w:r>
      </w:fldSimple>
      <w:r>
        <w:t xml:space="preserve">.  In the following years, Kim and Kim conducted an extensive study of IPMC materials exhibiting self oscillations </w:t>
      </w:r>
      <w:fldSimple w:instr="ADDIN RW.CITE{{98 Kim,Doyeon 2007; 99 Kim,Doyeon 2007; 38 Kim,Doyeon 2007}}">
        <w:r w:rsidR="00A5771E">
          <w:t>[29-31]</w:t>
        </w:r>
      </w:fldSimple>
      <w:r>
        <w:t xml:space="preserve">. The mechanism behind this phenomenon was electrochemical reaction on Pt electrodes of an IPMC which was immersed in </w:t>
      </w:r>
      <w:r w:rsidRPr="001830B9">
        <w:t>H</w:t>
      </w:r>
      <w:r w:rsidRPr="001830B9">
        <w:rPr>
          <w:vertAlign w:val="subscript"/>
        </w:rPr>
        <w:t>2</w:t>
      </w:r>
      <w:r>
        <w:t>SO</w:t>
      </w:r>
      <w:r w:rsidRPr="001830B9">
        <w:rPr>
          <w:vertAlign w:val="subscript"/>
        </w:rPr>
        <w:t>4</w:t>
      </w:r>
      <w:r>
        <w:t xml:space="preserve"> </w:t>
      </w:r>
      <w:r w:rsidRPr="001830B9">
        <w:t>solution</w:t>
      </w:r>
      <w:r>
        <w:t xml:space="preserve">. A year later, Pugal et al published a finite element model to describe this phenomenon </w:t>
      </w:r>
      <w:fldSimple w:instr="ADDIN RW.CITE{{36 Pugal,D. 2007; 35 Pugal,Deivid 2008}}">
        <w:r w:rsidR="00A5771E">
          <w:t>[32, 33]</w:t>
        </w:r>
      </w:fldSimple>
      <w:r>
        <w:t xml:space="preserve">.  Recently, Dogruer et. al showed that IPMC could be use for energy harvesting purposes. Shortly after, Tiwari  studied IPMCs with different electrodes to understand the effectiveness of the process. Platinum IPMC showed better charging in bending and shear mode, gold IPMC showed better battery charging in extension mode </w:t>
      </w:r>
      <w:fldSimple w:instr="ADDIN RW.CITE{{122 Tiwari,Rashi 2008}}">
        <w:r w:rsidR="00A5771E">
          <w:t>[34]</w:t>
        </w:r>
      </w:fldSimple>
      <w:r>
        <w:t xml:space="preserve">. A study of how to increase the efficiency of energy harvesting is still in progress </w:t>
      </w:r>
      <w:fldSimple w:instr="ADDIN RW.CITE{{103 Dogruer,Deniz 2007; 104 Tiwari,R. 2008}}">
        <w:r w:rsidR="00A5771E">
          <w:t>[35, 36]</w:t>
        </w:r>
      </w:fldSimple>
      <w:r>
        <w:t>. A comprehensive research in regard to characterization of IPMCs for power harvesting was reported by Brufau-Penella et al. in 2008</w:t>
      </w:r>
      <w:fldSimple w:instr="ADDIN RW.CITE{{102 Brufau-Penella,J. 2008}}">
        <w:r w:rsidR="00A5771E">
          <w:t>[37]</w:t>
        </w:r>
      </w:fldSimple>
      <w:r>
        <w:t xml:space="preserve">. The contribution of that research was a generic model that works with the IPMC material in dehydrated conditions. </w:t>
      </w:r>
    </w:p>
    <w:p w:rsidR="00C15E6B" w:rsidRPr="00E22B12" w:rsidRDefault="00C15E6B" w:rsidP="00C15E6B">
      <w:pPr>
        <w:pStyle w:val="Heading2"/>
      </w:pPr>
      <w:r>
        <w:t xml:space="preserve"> </w:t>
      </w:r>
      <w:bookmarkStart w:id="0" w:name="_Ref230058535"/>
      <w:r>
        <w:t>IPMC materials as mechanoelectrical transducers</w:t>
      </w:r>
      <w:bookmarkEnd w:id="0"/>
    </w:p>
    <w:p w:rsidR="00C15E6B" w:rsidRDefault="00C15E6B" w:rsidP="00C15E6B">
      <w:r>
        <w:t>As there are quite many papers about IPMC actuation, the number of papers considering IPMC mechanoelectrical, or voltage/current sensory properties is much smaller. However, during the last decades, several authors have focused their research on the mechanoelectrical transduction properties of IPMC and a number of papers have been published</w:t>
      </w:r>
      <w:r w:rsidR="00950D8F">
        <w:fldChar w:fldCharType="begin"/>
      </w:r>
      <w:r>
        <w:instrText>ADDIN RW.CITE{{74 Shahinpoor,M. 2001;54 Newbury,K.M. 2003;55 Newbury,K.M. 2003;12 Bonomo,C. 2003;21 Ryu,Jaewook 2004;9 Shahinpoor,Mohsen 2004;45 Konyo,M. 2004;6 Farinholt,Kevin 2004;1 Bonomo,Claudia 2005;23 Biddiss,Elaine 2006;32 Bonomo,Claudia 2006;3 Bonomo,C. 2006;51 Bonomo,C. 2007;19 Chen,Zheng 2007;4 Chen,Zheng 2007;28 Nakadoi,Hyatt 2007;60 Punning,A. 2007;14 Punning,A. 2007;2 Bonomo,Claudia 2008;29 Paola,Brunetto 2008; 7 Punning,Andres 2007}}</w:instrText>
      </w:r>
      <w:r w:rsidR="00950D8F">
        <w:fldChar w:fldCharType="separate"/>
      </w:r>
      <w:r w:rsidR="00A5771E">
        <w:t>[38-58]</w:t>
      </w:r>
      <w:r w:rsidR="00950D8F">
        <w:fldChar w:fldCharType="end"/>
      </w:r>
      <w:r>
        <w:t xml:space="preserve"> . The first paper about ionic polymer sensors was published by Sadeghipour et al. in 1992</w:t>
      </w:r>
      <w:fldSimple w:instr="ADDIN RW.CITE{{40 Sadeghipour,K. 1992}}">
        <w:r w:rsidR="00A5771E">
          <w:t>[59]</w:t>
        </w:r>
      </w:fldSimple>
      <w:r>
        <w:t xml:space="preserve">. The system where pressure was applied to the thickness direction of platinum coated Nafion was described. The Nafion was not hydrated but was previously saturated with hydrogen. As the pressure was applied the system generated measurable voltage output. The study brings out that Nafion-base smart materials could successfully be used as vibration sensors due to the high sensitivity and linear characteristics. Couple of years later, Shahinpoor </w:t>
      </w:r>
      <w:fldSimple w:instr="ADDIN RW.CITE{{42 Shahinpoor,M. 1995; 90 Shahinpoor,Mohsen 1995}}">
        <w:r w:rsidR="00A5771E">
          <w:t>[15, 60]</w:t>
        </w:r>
      </w:fldSimple>
      <w:r>
        <w:t xml:space="preserve"> reported </w:t>
      </w:r>
      <w:r w:rsidR="007341E6">
        <w:t xml:space="preserve">the </w:t>
      </w:r>
      <w:r>
        <w:t>discovery of a new effect in ionic polymeric gels -</w:t>
      </w:r>
      <w:r w:rsidR="007341E6">
        <w:t xml:space="preserve"> called</w:t>
      </w:r>
      <w:r>
        <w:t xml:space="preserve"> the ionic flexoionic polymeric gelectric effect. It means that IPMC strips created the output voltage when was subjected to flexing or loading. Later Shahinpoor and Mojarrad </w:t>
      </w:r>
      <w:fldSimple w:instr="ADDIN RW.CITE{{43 Shahinpoor,M. 1997}}">
        <w:r w:rsidR="00A5771E">
          <w:t>[61]</w:t>
        </w:r>
      </w:fldSimple>
      <w:r>
        <w:t xml:space="preserve"> investigated sensing of tip displacement of IPMC strip in cantilevered configuration. They observed that the output voltage was dependent on the orientation of the transducer with respect to the electrodes. In 1998 the first review paper of IPMC materials as biomimetic sensors and actuators was published by Shahinpoor</w:t>
      </w:r>
      <w:r w:rsidR="00950D8F">
        <w:fldChar w:fldCharType="begin"/>
      </w:r>
      <w:r>
        <w:instrText>ADDIN RW.CITE{{39 Shahinpoor,M. 1998}}</w:instrText>
      </w:r>
      <w:r w:rsidR="00950D8F">
        <w:fldChar w:fldCharType="separate"/>
      </w:r>
      <w:r w:rsidR="00A5771E">
        <w:t>[62]</w:t>
      </w:r>
      <w:r w:rsidR="00950D8F">
        <w:fldChar w:fldCharType="end"/>
      </w:r>
      <w:r>
        <w:t>. As was brought out above, De Gennes presented the phenomenological theory of sensing and actuation of IPMC in 2000.</w:t>
      </w:r>
    </w:p>
    <w:p w:rsidR="00C15E6B" w:rsidRDefault="00C15E6B" w:rsidP="00C15E6B">
      <w:r>
        <w:t xml:space="preserve">The principle of sensing is believed to be roughly reverse of the actuation. When the material is bent, some of the solvent carrying charged ions are mechanically forced to the vicinity of one electrode. So there forms excess of charges on the expanding side of the material. This in turn results in electric field across the polymer thickness and the corresponding voltage signal can be detected on the electrodes </w:t>
      </w:r>
      <w:r w:rsidR="00950D8F">
        <w:fldChar w:fldCharType="begin"/>
      </w:r>
      <w:r>
        <w:instrText>ADDIN RW.CITE{{1 Bonomo,Claudia 2005; 3 Bonomo,C. 2006; 12 Bonomo,C. 2003; 52 Shahinpoor,M. 2000; 61 Nemat-Nasser,S. 2001}}</w:instrText>
      </w:r>
      <w:r w:rsidR="00950D8F">
        <w:fldChar w:fldCharType="separate"/>
      </w:r>
      <w:r w:rsidR="00A5771E">
        <w:t>[20, 41, 46, 49, 63]</w:t>
      </w:r>
      <w:r w:rsidR="00950D8F">
        <w:fldChar w:fldCharType="end"/>
      </w:r>
      <w:r>
        <w:t xml:space="preserve">. </w:t>
      </w:r>
      <w:r w:rsidR="007341E6">
        <w:t xml:space="preserve">More recently, </w:t>
      </w:r>
      <w:r>
        <w:t xml:space="preserve">Bonomo et al. have done some characterization of IPMC sensors </w:t>
      </w:r>
      <w:fldSimple w:instr="ADDIN RW.CITE{{12 Bonomo,C. 2003}}">
        <w:r w:rsidR="00A5771E">
          <w:t>[41]</w:t>
        </w:r>
      </w:fldSimple>
      <w:r>
        <w:t xml:space="preserve">. Their research suggests that the output voltage due to bending is roughly linear to deformation and nonlinear behavior occurs only in particular working conditions – e.g. when material is subjected to a low frequency mechanical input. One of the advantages of IPMC based sensors over their actuation properties is that the wet environment is not the key issue to work well. In fact they do not suffer the same drawbacks as actuators do </w:t>
      </w:r>
      <w:fldSimple w:instr="ADDIN RW.CITE{{3 Bonomo,C. 2006}}">
        <w:r w:rsidR="00A5771E">
          <w:t>[49]</w:t>
        </w:r>
      </w:fldSimple>
      <w:r>
        <w:t xml:space="preserve">. However, Chen et al. reported that measured signal of IPCM sensor was weak after immediately taking out of water </w:t>
      </w:r>
      <w:fldSimple w:instr="ADDIN RW.CITE{{4 Chen,Zheng 2007}}">
        <w:r w:rsidR="00A5771E">
          <w:t>[52]</w:t>
        </w:r>
      </w:fldSimple>
      <w:r>
        <w:t xml:space="preserve">. The research shows that the amplitude of </w:t>
      </w:r>
      <w:r>
        <w:lastRenderedPageBreak/>
        <w:t xml:space="preserve">the sensing signal increased to the maximum at about t=5 minutes, and it started to decrease afterwards. The time-varying response is believed to arise from water evaporation of the IPMC sample. Water evaporation also increases Young modulus, but it is not the dominant factor of sensing response change. It is not clear yet, if the hydration level influences the sensing behavior trough the change of ionic diffusivity and more research in this regard </w:t>
      </w:r>
      <w:r w:rsidR="007341E6">
        <w:t xml:space="preserve">may be </w:t>
      </w:r>
      <w:r>
        <w:t>needed. This is also important to understand how to make stable IPMC based mechanoelectrical transducers.</w:t>
      </w:r>
    </w:p>
    <w:p w:rsidR="00C15E6B" w:rsidRDefault="00C15E6B" w:rsidP="00C15E6B">
      <w:r>
        <w:t xml:space="preserve">Several configurations have been proposed to create IPMC based sensor-actuator systems. Nakadoi </w:t>
      </w:r>
      <w:r w:rsidR="00950D8F">
        <w:fldChar w:fldCharType="begin"/>
      </w:r>
      <w:r>
        <w:instrText>ADDIN RW.CITE{{28 Nakadoi,Hyatt 2007}}</w:instrText>
      </w:r>
      <w:r w:rsidR="00950D8F">
        <w:fldChar w:fldCharType="separate"/>
      </w:r>
      <w:r w:rsidR="00A5771E">
        <w:t>[53]</w:t>
      </w:r>
      <w:r w:rsidR="00950D8F">
        <w:fldChar w:fldCharType="end"/>
      </w:r>
      <w:r>
        <w:t>has proposed an integrated IPMC actuator-sensor system on a single film and examined the electric interference from actuator phase to sensor phase. Chen et al. have proposed a system where an IPMC sheet is coupled with two polyvinylidene fluoride (PVDF) film</w:t>
      </w:r>
      <w:r w:rsidR="00950D8F">
        <w:fldChar w:fldCharType="begin"/>
      </w:r>
      <w:r>
        <w:instrText>ADDIN RW.CITE{{10 Chen,Zheng 2008}}</w:instrText>
      </w:r>
      <w:r w:rsidR="00950D8F">
        <w:fldChar w:fldCharType="separate"/>
      </w:r>
      <w:r w:rsidR="00A5771E">
        <w:t>[64]</w:t>
      </w:r>
      <w:r w:rsidR="00950D8F">
        <w:fldChar w:fldCharType="end"/>
      </w:r>
      <w:r>
        <w:t xml:space="preserve">, bonded to the sides of the IPMC. The authors have overcome the feedthrough problems that they had with the given configuration in past </w:t>
      </w:r>
      <w:fldSimple w:instr="ADDIN RW.CITE{{19 Chen,Zheng 2007}}">
        <w:r w:rsidR="00A5771E">
          <w:t>[51]</w:t>
        </w:r>
      </w:fldSimple>
      <w:r>
        <w:t xml:space="preserve">. For the first time, feedback control of IPMC was successfully demonstrated using only integrated sensors showing that one can simultaneously regulating/tracking the bending displacement and monitoring the force output (or vice versa). The actuator/sensor system was verified by measuring forces on tip penetration into a soap bubble. However, only small deformation of IPMCs was assumed. For the large displacements the discrepancies between the bending displacement obtained from the PVDF and from the laser sensors were evident. Several other authors have suggested using the same IPMC strip as a sensor and actuator. For instance, Punning </w:t>
      </w:r>
      <w:fldSimple w:instr="ADDIN RW.CITE{{60 Punning,A. 2007}}">
        <w:r w:rsidR="00A5771E">
          <w:t>[54]</w:t>
        </w:r>
      </w:fldSimple>
      <w:r>
        <w:t xml:space="preserve"> demonstrated a self-sensing actuator. The sensing was based on the voltage drop measurements - half of the IPMC was fixed and another half was able to move and there was an extra wiring at the tip of the IPMC to measure voltage drops. The fixed part provided reference voltage and the voltage of the deforming part was subject to the voltage change due to surface resistance variations. The measured voltages provided some information about bending direction and extent of the sheet. For the given model to work, a surface resistance study was necessary </w:t>
      </w:r>
      <w:fldSimple w:instr="ADDIN RW.CITE{{14 Punning,A. 2007}}">
        <w:r w:rsidR="00A5771E">
          <w:t>[55]</w:t>
        </w:r>
      </w:fldSimple>
      <w:r>
        <w:t xml:space="preserve">. As the surface resistance acts to the bending as a delicate feedback, more the resistance changes, more the IPMC sensing output of the given system gets disturbed. Farinholt </w:t>
      </w:r>
      <w:fldSimple w:instr="ADDIN RW.CITE{{6 Farinholt,Kevin 2004}}">
        <w:r w:rsidR="00A5771E">
          <w:t>[45]</w:t>
        </w:r>
      </w:fldSimple>
      <w:r>
        <w:t>, Konyo</w:t>
      </w:r>
      <w:r w:rsidR="00950D8F">
        <w:fldChar w:fldCharType="begin"/>
      </w:r>
      <w:r>
        <w:instrText>ADDIN RW.CITE{{45 Konyo,M. 2004}}</w:instrText>
      </w:r>
      <w:r w:rsidR="00950D8F">
        <w:fldChar w:fldCharType="separate"/>
      </w:r>
      <w:r w:rsidR="00A5771E">
        <w:t>[44]</w:t>
      </w:r>
      <w:r w:rsidR="00950D8F">
        <w:fldChar w:fldCharType="end"/>
      </w:r>
      <w:r>
        <w:t xml:space="preserve">, and Bonomo </w:t>
      </w:r>
      <w:fldSimple w:instr="ADDIN RW.CITE{{3 Bonomo,C. 2006; 12 Bonomo,C. 2003}}">
        <w:r w:rsidR="00A5771E">
          <w:t>[41, 49]</w:t>
        </w:r>
      </w:fldSimple>
      <w:r>
        <w:t xml:space="preserve"> have also noted that more the sensor strip is crooked, the more the output signal gets disturbed. Specifically, there exists a certain time delay between the deformation and sensor output. The authors have not discussed the reason for this phenomenon, so more research would be required to investigate the behavior. However, Punning has proposed a circuit model which predicts the delay.</w:t>
      </w:r>
    </w:p>
    <w:p w:rsidR="00C15E6B" w:rsidRDefault="00C15E6B" w:rsidP="00C15E6B">
      <w:r>
        <w:t xml:space="preserve">Despite the fact that there is not as much research done about IPMC sensory properties as about the actuation properties, there are already some applications proposed for IPMC sensors. What makes IPMC sensors appealing is their linear output voltage. Bonomo has suggested that the output voltage is not strong enough to produce nonlinear phenomenon </w:t>
      </w:r>
      <w:fldSimple w:instr="ADDIN RW.CITE{{149 Bonomo,C. 2006}}">
        <w:r w:rsidR="00A5771E">
          <w:t>[65]</w:t>
        </w:r>
      </w:fldSimple>
      <w:r>
        <w:t xml:space="preserve">. At the same time the current output is shown to scale linearly with the width of the IPMC and inversely with the length, which allows developing simple IPMC based sensors. Bonomo </w:t>
      </w:r>
      <w:r w:rsidR="00950D8F">
        <w:fldChar w:fldCharType="begin"/>
      </w:r>
      <w:r>
        <w:instrText>ADDIN RW.CITE{{2 Bonomo,Claudia 2008}}</w:instrText>
      </w:r>
      <w:r w:rsidR="00950D8F">
        <w:fldChar w:fldCharType="separate"/>
      </w:r>
      <w:r w:rsidR="00A5771E">
        <w:t>[56]</w:t>
      </w:r>
      <w:r w:rsidR="00950D8F">
        <w:fldChar w:fldCharType="end"/>
      </w:r>
      <w:r>
        <w:t xml:space="preserve">has introduced a prototype of a probe for biomedical applications. The proposed device consists of an IPMC actuator and an IPMC sensor and it is able to recognize the presence of tissues coming into contact with its sensitive part. Also a model which corresponded well to the experimental data was developed. Biddiss </w:t>
      </w:r>
      <w:fldSimple w:instr="ADDIN RW.CITE{{23 Biddiss,Elaine 2006}}">
        <w:r w:rsidR="00A5771E">
          <w:t>[47]</w:t>
        </w:r>
      </w:fldSimple>
      <w:r>
        <w:t xml:space="preserve"> has analyzed IPMC materials for using as sensors in hand prostheses. The results look promising and the authors brought out that contrary to many </w:t>
      </w:r>
      <w:r>
        <w:lastRenderedPageBreak/>
        <w:t xml:space="preserve">traditional approaches, IPMCs do not require external power supplies or auxiliary mechanism, making them suitable for that kind of applications. However some parameters such as temperature variation and its influence on the sensitivity were not measured above 50C. Chen </w:t>
      </w:r>
      <w:fldSimple w:instr="ADDIN RW.CITE{{19 Chen,Zheng 2007}}">
        <w:r w:rsidR="00A5771E">
          <w:t>[51]</w:t>
        </w:r>
      </w:fldSimple>
      <w:r>
        <w:t xml:space="preserve"> has demonstrated an application of IPMC/PVDF sensor - micro-injection of living Drosophila embryos. IPMC/PVDF structure and sensing circuit was used. Experimental results showed that the developed IPMC/PVDF sensor-actuator system, together with a model-based compensation algorithm, can perform effective, simultaneous actuation and sensing. Paola </w:t>
      </w:r>
      <w:fldSimple w:instr="ADDIN RW.CITE{{29 Paola,Brunetto 2008}}">
        <w:r w:rsidR="00A5771E">
          <w:t>[57]</w:t>
        </w:r>
      </w:fldSimple>
      <w:r>
        <w:t xml:space="preserve"> has proposed a vibration sensor of an IPMC in cantilever configuration. The single degree of freedom system was modeled with spring/dampener equivalent model. The results showed that IPMC could be used as a vibration sensing transducer with adequate sensitivity and linear characteristics.</w:t>
      </w:r>
    </w:p>
    <w:p w:rsidR="00C15E6B" w:rsidRDefault="00C15E6B" w:rsidP="00C15E6B">
      <w:r>
        <w:t xml:space="preserve">When it comes to modeling of IPMC actuation, there are mainly two types of models available - physical models which consider material properties </w:t>
      </w:r>
      <w:fldSimple w:instr="ADDIN RW.CITE{{6 Farinholt,Kevin 2004; 4 Chen,Zheng 2007; 36 Pugal,D. 2007; 35 Pugal,Deivid 2008; 37 Pugal,D. 2008}}">
        <w:r w:rsidR="00A5771E">
          <w:t>[32, 33, 45, 52, 66]</w:t>
        </w:r>
      </w:fldSimple>
      <w:r>
        <w:t xml:space="preserve"> and circuit equivalent models </w:t>
      </w:r>
      <w:fldSimple w:instr="ADDIN RW.CITE{{59 Kanno,R. 1996; 63 Bao,Xiaoqi 2002; 64 Jung,Kwangmok 2003; 62 Punning,A. 2008; 101 Anton,Mart 2008; 60 Punning,A. 2007; 214 Punning,A. 2008}}">
        <w:r w:rsidR="00A5771E">
          <w:t>[26, 54, 67-71]</w:t>
        </w:r>
      </w:fldSimple>
      <w:r>
        <w:t xml:space="preserve">, which are based on the electrical measurements. Both types of models for IPMC mechanoelectrical transduction properties have also been developed. It is noted that the voltage generated by the sensing is not sufficient to produce nonlinear effects; therefore linear approximation in models could be used and an electric circuit model for IPMC voltage sensing was proposed </w:t>
      </w:r>
      <w:fldSimple w:instr="ADDIN RW.CITE{{33 Bonomo,Claudia 2006}}">
        <w:r w:rsidR="00A5771E">
          <w:t>[72]</w:t>
        </w:r>
      </w:fldSimple>
      <w:r>
        <w:t xml:space="preserve">. Chen proposed a dynamic, physics based model, where the infinite-dimensional transfer function relates the short-circuit sensing current to the applied deformation </w:t>
      </w:r>
      <w:fldSimple w:instr="ADDIN RW.CITE{{4 Chen,Zheng 2007}}">
        <w:r w:rsidR="00A5771E">
          <w:t>[52]</w:t>
        </w:r>
      </w:fldSimple>
      <w:r>
        <w:t xml:space="preserve">. The model was derived by solving the partial differential equations from </w:t>
      </w:r>
      <w:fldSimple w:instr="ADDIN RW.CITE{{53 Nernat-Nasser,S. 2000; 6 Farinholt,Kevin 2004}}">
        <w:r w:rsidR="00A5771E">
          <w:t>[45, 73]</w:t>
        </w:r>
      </w:fldSimple>
      <w:r>
        <w:t xml:space="preserve">. The model involves basic electrostatics and ion migration/diffusion description and goes beyond that. First, it incorporates the effect of the distributed surface resistance, which is known to influence the actuation and sensing dynamics </w:t>
      </w:r>
      <w:fldSimple w:instr="ADDIN RW.CITE{{6 Farinholt,Kevin 2004; 14 Punning,A. 2007}}">
        <w:r w:rsidR="00A5771E">
          <w:t>[45, 55]</w:t>
        </w:r>
      </w:fldSimple>
      <w:r>
        <w:t xml:space="preserve">. Simulation comparison with results suggests that the including the resistance makes model more precise. Instead of limiting simulations to the step deformation only, an arbitrary mechanical deformation stimulus was allowed, which is of interest for real applications. The result of the work is a physical model, which also takes into account the surface resistance. Some discrepancies between the model description and the experimental measurements are </w:t>
      </w:r>
      <w:r w:rsidR="007341E6">
        <w:t xml:space="preserve">primarily </w:t>
      </w:r>
      <w:r>
        <w:t>due non-linear</w:t>
      </w:r>
      <w:r w:rsidR="007341E6">
        <w:t xml:space="preserve"> behavior of IPMCs.</w:t>
      </w:r>
      <w:r>
        <w:t>.</w:t>
      </w:r>
    </w:p>
    <w:p w:rsidR="00C15E6B" w:rsidRDefault="00C15E6B" w:rsidP="00C15E6B">
      <w:r>
        <w:t>The following section provides more insight into the mechanism of mechanoelectrical transduction of IPMC and also the physical models are discussed.</w:t>
      </w:r>
    </w:p>
    <w:p w:rsidR="00C15E6B" w:rsidRDefault="00C15E6B" w:rsidP="00C15E6B">
      <w:pPr>
        <w:pStyle w:val="Heading1"/>
      </w:pPr>
      <w:r>
        <w:t>Mechanoelectrical transduction mechanisms of IPMC</w:t>
      </w:r>
    </w:p>
    <w:p w:rsidR="00C15E6B" w:rsidRDefault="00C15E6B" w:rsidP="00C15E6B">
      <w:r>
        <w:t>There are several different ways how the physics behind the mechanoelectrical transduction of IPMC is understood.   Tadokoro, et al</w:t>
      </w:r>
      <w:r w:rsidR="00146A47">
        <w:t xml:space="preserve">. </w:t>
      </w:r>
      <w:r w:rsidR="00950D8F">
        <w:fldChar w:fldCharType="begin"/>
      </w:r>
      <w:r>
        <w:instrText>ADDIN RW.CITE{{108 Tadokoro, S. 2000}}</w:instrText>
      </w:r>
      <w:r w:rsidR="00950D8F">
        <w:fldChar w:fldCharType="separate"/>
      </w:r>
      <w:r w:rsidR="00A5771E">
        <w:t>[74]</w:t>
      </w:r>
      <w:r w:rsidR="00950D8F">
        <w:fldChar w:fldCharType="end"/>
      </w:r>
      <w:r>
        <w:t xml:space="preserve"> proposed a model of ionic polymers based on ionic motion. The electromechanical transduction is explained with the forces imposed on the ions as they migrate in the polymer due to an external electric field. Electrostatic interactions produced by ionic motion were also modeled. De Gennes et al, Asaka and Oguro  </w:t>
      </w:r>
      <w:r w:rsidR="00950D8F">
        <w:fldChar w:fldCharType="begin"/>
      </w:r>
      <w:r>
        <w:instrText>ADDIN RW.CITE{{44 de Gennes,P.G. 15; 81 Asaka,Kinji 2000; 108 Tadokoro, S. 2000}}</w:instrText>
      </w:r>
      <w:r w:rsidR="00950D8F">
        <w:fldChar w:fldCharType="separate"/>
      </w:r>
      <w:r w:rsidR="00A5771E">
        <w:t>[4, 16, 74]</w:t>
      </w:r>
      <w:r w:rsidR="00950D8F">
        <w:fldChar w:fldCharType="end"/>
      </w:r>
      <w:r>
        <w:t xml:space="preserve"> explained the underlying causes of the transduction with solvent fluxes and pressure gradients. Under the electric field </w:t>
      </w:r>
      <m:oMath>
        <m:r>
          <w:rPr>
            <w:rFonts w:ascii="Cambria Math" w:hAnsi="Cambria Math"/>
          </w:rPr>
          <m:t>E</m:t>
        </m:r>
      </m:oMath>
      <w:r>
        <w:rPr>
          <w:rFonts w:eastAsiaTheme="minorEastAsia"/>
        </w:rPr>
        <w:t xml:space="preserve"> the counter ions drift, and they carry with them a certain number of water molecules. When the molecules pile near the cathode, a local overpressure is created, this in turn causes deformation in the membrane.</w:t>
      </w:r>
      <w:r>
        <w:t xml:space="preserve"> There are two forms of transportation inside the polymer: charge transport (with a current density </w:t>
      </w:r>
      <m:oMath>
        <m:r>
          <w:rPr>
            <w:rFonts w:ascii="Cambria Math" w:hAnsi="Cambria Math"/>
          </w:rPr>
          <m:t>J</m:t>
        </m:r>
      </m:oMath>
      <w:r>
        <w:t xml:space="preserve">) and solvent transport (with a flux </w:t>
      </w:r>
      <m:oMath>
        <m:r>
          <w:rPr>
            <w:rFonts w:ascii="Cambria Math" w:hAnsi="Cambria Math"/>
          </w:rPr>
          <m:t>Q</m:t>
        </m:r>
      </m:oMath>
      <w:r>
        <w:t xml:space="preserve">). The standard Onsager relations for such system are </w:t>
      </w:r>
      <w:fldSimple w:instr="ADDIN RW.CITE{{107 De Groot, S.R. 1966}}">
        <w:r w:rsidR="00A5771E">
          <w:t>[75]</w:t>
        </w:r>
      </w:fldSimple>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C15E6B" w:rsidTr="00F92601">
        <w:tc>
          <w:tcPr>
            <w:tcW w:w="750" w:type="pct"/>
          </w:tcPr>
          <w:p w:rsidR="00C15E6B" w:rsidRDefault="00C15E6B" w:rsidP="00F92601">
            <w:pPr>
              <w:rPr>
                <w:rFonts w:eastAsiaTheme="minorEastAsia"/>
              </w:rPr>
            </w:pPr>
          </w:p>
        </w:tc>
        <w:tc>
          <w:tcPr>
            <w:tcW w:w="3500" w:type="pct"/>
            <w:vAlign w:val="center"/>
          </w:tcPr>
          <w:p w:rsidR="00C15E6B" w:rsidRDefault="00C15E6B" w:rsidP="00F92601">
            <w:pPr>
              <w:rPr>
                <w:rFonts w:eastAsiaTheme="minorEastAsia"/>
              </w:rPr>
            </w:pPr>
            <m:oMathPara>
              <m:oMath>
                <m:r>
                  <w:rPr>
                    <w:rFonts w:ascii="Cambria Math" w:hAnsi="Cambria Math"/>
                  </w:rPr>
                  <m:t>J=σE-</m:t>
                </m:r>
                <m:sSub>
                  <m:sSubPr>
                    <m:ctrlPr>
                      <w:rPr>
                        <w:rFonts w:ascii="Cambria Math" w:hAnsi="Cambria Math"/>
                        <w:i/>
                      </w:rPr>
                    </m:ctrlPr>
                  </m:sSubPr>
                  <m:e>
                    <m:r>
                      <w:rPr>
                        <w:rFonts w:ascii="Cambria Math" w:hAnsi="Cambria Math"/>
                      </w:rPr>
                      <m:t>L</m:t>
                    </m:r>
                  </m:e>
                  <m:sub>
                    <m:r>
                      <w:rPr>
                        <w:rFonts w:ascii="Cambria Math" w:hAnsi="Cambria Math"/>
                      </w:rPr>
                      <m:t>12</m:t>
                    </m:r>
                  </m:sub>
                </m:sSub>
                <m:r>
                  <m:rPr>
                    <m:sty m:val="p"/>
                  </m:rPr>
                  <w:rPr>
                    <w:rFonts w:ascii="Cambria Math" w:hAnsi="Cambria Math"/>
                  </w:rPr>
                  <m:t>∇</m:t>
                </m:r>
                <m:r>
                  <w:rPr>
                    <w:rFonts w:ascii="Cambria Math" w:hAnsi="Cambria Math"/>
                  </w:rPr>
                  <m:t>p.</m:t>
                </m:r>
              </m:oMath>
            </m:oMathPara>
          </w:p>
        </w:tc>
        <w:tc>
          <w:tcPr>
            <w:tcW w:w="750" w:type="pct"/>
          </w:tcPr>
          <w:p w:rsidR="00C15E6B" w:rsidRPr="00D663B0" w:rsidRDefault="00C15E6B" w:rsidP="00C15E6B">
            <w:pPr>
              <w:pStyle w:val="ListParagraph"/>
              <w:numPr>
                <w:ilvl w:val="0"/>
                <w:numId w:val="2"/>
              </w:numPr>
              <w:rPr>
                <w:rFonts w:eastAsiaTheme="minorEastAsia"/>
              </w:rPr>
            </w:pPr>
          </w:p>
        </w:tc>
      </w:tr>
    </w:tbl>
    <w:p w:rsidR="00C15E6B" w:rsidRPr="006B7EB4" w:rsidRDefault="00C15E6B" w:rsidP="00C15E6B">
      <w:pPr>
        <w:rPr>
          <w:rFonts w:eastAsiaTheme="minorEastAsia"/>
        </w:rPr>
      </w:pPr>
    </w:p>
    <w:p w:rsidR="00C15E6B" w:rsidRDefault="00C15E6B" w:rsidP="00C15E6B">
      <w:pPr>
        <w:rPr>
          <w:rFonts w:eastAsiaTheme="minorEastAsia"/>
        </w:rPr>
      </w:pPr>
      <w:r>
        <w:t xml:space="preserve">Here, </w:t>
      </w:r>
      <m:oMath>
        <m:r>
          <w:rPr>
            <w:rFonts w:ascii="Cambria Math" w:hAnsi="Cambria Math"/>
          </w:rPr>
          <m:t>σ</m:t>
        </m:r>
      </m:oMath>
      <w:r>
        <w:rPr>
          <w:rFonts w:eastAsiaTheme="minorEastAsia"/>
        </w:rPr>
        <w:t xml:space="preserve"> is the membrane conductance, </w:t>
      </w:r>
      <m:oMath>
        <m:r>
          <w:rPr>
            <w:rFonts w:ascii="Cambria Math" w:eastAsiaTheme="minorEastAsia" w:hAnsi="Cambria Math"/>
          </w:rPr>
          <m:t>K</m:t>
        </m:r>
      </m:oMath>
      <w:r>
        <w:rPr>
          <w:rFonts w:eastAsiaTheme="minorEastAsia"/>
        </w:rPr>
        <w:t xml:space="preserve"> is the Darcy permeability 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1</m:t>
            </m:r>
          </m:sub>
        </m:sSub>
        <m:r>
          <w:rPr>
            <w:rFonts w:ascii="Cambria Math" w:eastAsiaTheme="minorEastAsia" w:hAnsi="Cambria Math"/>
          </w:rPr>
          <m:t>=L</m:t>
        </m:r>
      </m:oMath>
      <w:r>
        <w:rPr>
          <w:rFonts w:eastAsiaTheme="minorEastAsia"/>
        </w:rPr>
        <w:t xml:space="preserve">  is a cross coefficient.  The induced electric field is proportional to an applied bending torque </w:t>
      </w:r>
      <m:oMath>
        <m:r>
          <m:rPr>
            <m:sty m:val="p"/>
          </m:rPr>
          <w:rPr>
            <w:rFonts w:ascii="Cambria Math" w:eastAsiaTheme="minorEastAsia" w:hAnsi="Cambria Math"/>
          </w:rPr>
          <m:t>Γ</m:t>
        </m:r>
      </m:oMath>
      <w:r>
        <w:rPr>
          <w:rFonts w:eastAsiaTheme="minorEastAsia"/>
        </w:rPr>
        <w:t xml:space="preserve">, which is the cause of the pressure gradient </w:t>
      </w:r>
      <m:oMath>
        <m:r>
          <m:rPr>
            <m:sty m:val="p"/>
          </m:rPr>
          <w:rPr>
            <w:rFonts w:ascii="Cambria Math" w:eastAsiaTheme="minorEastAsia" w:hAnsi="Cambria Math"/>
          </w:rPr>
          <m:t>∇</m:t>
        </m:r>
        <m:r>
          <w:rPr>
            <w:rFonts w:ascii="Cambria Math" w:eastAsiaTheme="minorEastAsia" w:hAnsi="Cambria Math"/>
          </w:rPr>
          <m:t>p</m:t>
        </m:r>
      </m:oMath>
      <w:r>
        <w:rPr>
          <w:rFonts w:eastAsiaTheme="minorEastAsia"/>
        </w:rPr>
        <w:t xml:space="preserve"> in the material. Now, when a mechanical torque </w:t>
      </w:r>
      <m:oMath>
        <m:r>
          <m:rPr>
            <m:sty m:val="p"/>
          </m:rPr>
          <w:rPr>
            <w:rFonts w:ascii="Cambria Math" w:eastAsiaTheme="minorEastAsia" w:hAnsi="Cambria Math"/>
          </w:rPr>
          <m:t>Γ</m:t>
        </m:r>
      </m:oMath>
      <w:r>
        <w:rPr>
          <w:rFonts w:eastAsiaTheme="minorEastAsia"/>
        </w:rPr>
        <w:t xml:space="preserve"> is applied to the material, the</w:t>
      </w:r>
      <w:r w:rsidR="00E626EC">
        <w:rPr>
          <w:rFonts w:eastAsiaTheme="minorEastAsia"/>
        </w:rPr>
        <w:t>re will be a finite water flux</w:t>
      </w:r>
      <w:r>
        <w:rPr>
          <w:rFonts w:eastAsiaTheme="minorEastAsia"/>
        </w:rPr>
        <w:t>, but</w:t>
      </w:r>
      <w:r w:rsidR="00146A47">
        <w:rPr>
          <w:rFonts w:eastAsiaTheme="minorEastAsia"/>
        </w:rPr>
        <w:t xml:space="preserve"> the</w:t>
      </w:r>
      <w:r>
        <w:rPr>
          <w:rFonts w:eastAsiaTheme="minorEastAsia"/>
        </w:rPr>
        <w:t xml:space="preserve"> electric current </w:t>
      </w:r>
      <m:oMath>
        <m:r>
          <w:rPr>
            <w:rFonts w:ascii="Cambria Math" w:eastAsiaTheme="minorEastAsia" w:hAnsi="Cambria Math"/>
          </w:rPr>
          <m:t>J</m:t>
        </m:r>
      </m:oMath>
      <w:r>
        <w:rPr>
          <w:rFonts w:eastAsiaTheme="minorEastAsia"/>
        </w:rPr>
        <w:t xml:space="preserve"> remains zero. The magnitude of induced electric field can be calculated using</w:t>
      </w:r>
      <w:r w:rsidR="00146A47">
        <w:rPr>
          <w:rFonts w:eastAsiaTheme="minorEastAsia"/>
        </w:rPr>
        <w:t xml:space="preserve"> the rel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C15E6B" w:rsidTr="00F92601">
        <w:tc>
          <w:tcPr>
            <w:tcW w:w="750" w:type="pct"/>
          </w:tcPr>
          <w:p w:rsidR="00C15E6B" w:rsidRDefault="00C15E6B" w:rsidP="00F92601">
            <w:pPr>
              <w:rPr>
                <w:rFonts w:eastAsiaTheme="minorEastAsia"/>
              </w:rPr>
            </w:pPr>
          </w:p>
        </w:tc>
        <w:tc>
          <w:tcPr>
            <w:tcW w:w="3500" w:type="pct"/>
            <w:vAlign w:val="center"/>
          </w:tcPr>
          <w:p w:rsidR="00C15E6B" w:rsidRDefault="00C15E6B" w:rsidP="00F92601">
            <w:pPr>
              <w:rPr>
                <w:rFonts w:eastAsiaTheme="minorEastAsia"/>
              </w:rPr>
            </w:pPr>
            <m:oMathPara>
              <m:oMath>
                <m:r>
                  <w:rPr>
                    <w:rFonts w:ascii="Cambria Math" w:hAnsi="Cambria Math"/>
                  </w:rPr>
                  <m:t>E=</m:t>
                </m:r>
                <m:f>
                  <m:fPr>
                    <m:ctrlPr>
                      <w:rPr>
                        <w:rFonts w:ascii="Cambria Math" w:hAnsi="Cambria Math"/>
                        <w:i/>
                      </w:rPr>
                    </m:ctrlPr>
                  </m:fPr>
                  <m:num>
                    <m:r>
                      <w:rPr>
                        <w:rFonts w:ascii="Cambria Math" w:hAnsi="Cambria Math"/>
                      </w:rPr>
                      <m:t>L</m:t>
                    </m:r>
                  </m:num>
                  <m:den>
                    <m:r>
                      <w:rPr>
                        <w:rFonts w:ascii="Cambria Math" w:hAnsi="Cambria Math"/>
                      </w:rPr>
                      <m:t>σ</m:t>
                    </m:r>
                  </m:den>
                </m:f>
                <m:r>
                  <m:rPr>
                    <m:sty m:val="p"/>
                  </m:rPr>
                  <w:rPr>
                    <w:rFonts w:ascii="Cambria Math" w:hAnsi="Cambria Math"/>
                  </w:rPr>
                  <m:t>∇</m:t>
                </m:r>
                <m:r>
                  <w:rPr>
                    <w:rFonts w:ascii="Cambria Math" w:hAnsi="Cambria Math"/>
                  </w:rPr>
                  <m:t>p=</m:t>
                </m:r>
                <m:f>
                  <m:fPr>
                    <m:ctrlPr>
                      <w:rPr>
                        <w:rFonts w:ascii="Cambria Math" w:hAnsi="Cambria Math"/>
                        <w:i/>
                      </w:rPr>
                    </m:ctrlPr>
                  </m:fPr>
                  <m:num>
                    <m:r>
                      <w:rPr>
                        <w:rFonts w:ascii="Cambria Math" w:hAnsi="Cambria Math"/>
                      </w:rPr>
                      <m:t>12</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σ</m:t>
                            </m:r>
                          </m:e>
                          <m:sub>
                            <m:r>
                              <w:rPr>
                                <w:rFonts w:ascii="Cambria Math" w:hAnsi="Cambria Math"/>
                              </w:rPr>
                              <m:t>p</m:t>
                            </m:r>
                          </m:sub>
                        </m:sSub>
                      </m:e>
                    </m:d>
                  </m:num>
                  <m:den>
                    <m:r>
                      <w:rPr>
                        <w:rFonts w:ascii="Cambria Math" w:hAnsi="Cambria Math"/>
                      </w:rPr>
                      <m:t>1-2</m:t>
                    </m:r>
                    <m:sSub>
                      <m:sSubPr>
                        <m:ctrlPr>
                          <w:rPr>
                            <w:rFonts w:ascii="Cambria Math" w:hAnsi="Cambria Math"/>
                            <w:i/>
                          </w:rPr>
                        </m:ctrlPr>
                      </m:sSubPr>
                      <m:e>
                        <m:r>
                          <w:rPr>
                            <w:rFonts w:ascii="Cambria Math" w:hAnsi="Cambria Math"/>
                          </w:rPr>
                          <m:t>σ</m:t>
                        </m:r>
                      </m:e>
                      <m:sub>
                        <m:r>
                          <w:rPr>
                            <w:rFonts w:ascii="Cambria Math" w:hAnsi="Cambria Math"/>
                          </w:rPr>
                          <m:t>p</m:t>
                        </m:r>
                      </m:sub>
                    </m:sSub>
                  </m:den>
                </m:f>
                <m:f>
                  <m:fPr>
                    <m:ctrlPr>
                      <w:rPr>
                        <w:rFonts w:ascii="Cambria Math" w:hAnsi="Cambria Math"/>
                        <w:i/>
                      </w:rPr>
                    </m:ctrlPr>
                  </m:fPr>
                  <m:num>
                    <m:r>
                      <w:rPr>
                        <w:rFonts w:ascii="Cambria Math" w:hAnsi="Cambria Math"/>
                      </w:rPr>
                      <m:t>L</m:t>
                    </m:r>
                  </m:num>
                  <m:den>
                    <m:r>
                      <w:rPr>
                        <w:rFonts w:ascii="Cambria Math" w:hAnsi="Cambria Math"/>
                      </w:rPr>
                      <m:t>σ</m:t>
                    </m:r>
                    <m:sSup>
                      <m:sSupPr>
                        <m:ctrlPr>
                          <w:rPr>
                            <w:rFonts w:ascii="Cambria Math" w:hAnsi="Cambria Math"/>
                            <w:i/>
                          </w:rPr>
                        </m:ctrlPr>
                      </m:sSupPr>
                      <m:e>
                        <m:r>
                          <w:rPr>
                            <w:rFonts w:ascii="Cambria Math" w:hAnsi="Cambria Math"/>
                          </w:rPr>
                          <m:t>h</m:t>
                        </m:r>
                      </m:e>
                      <m:sup>
                        <m:r>
                          <w:rPr>
                            <w:rFonts w:ascii="Cambria Math" w:hAnsi="Cambria Math"/>
                          </w:rPr>
                          <m:t>3</m:t>
                        </m:r>
                      </m:sup>
                    </m:sSup>
                  </m:den>
                </m:f>
                <m:r>
                  <w:rPr>
                    <w:rFonts w:ascii="Cambria Math" w:hAnsi="Cambria Math"/>
                  </w:rPr>
                  <m:t xml:space="preserve"> </m:t>
                </m:r>
                <m:r>
                  <m:rPr>
                    <m:sty m:val="p"/>
                  </m:rPr>
                  <w:rPr>
                    <w:rFonts w:ascii="Cambria Math" w:hAnsi="Cambria Math"/>
                  </w:rPr>
                  <m:t>Γ,</m:t>
                </m:r>
              </m:oMath>
            </m:oMathPara>
          </w:p>
        </w:tc>
        <w:tc>
          <w:tcPr>
            <w:tcW w:w="750" w:type="pct"/>
          </w:tcPr>
          <w:p w:rsidR="00C15E6B" w:rsidRPr="00D663B0" w:rsidRDefault="00C15E6B" w:rsidP="00C15E6B">
            <w:pPr>
              <w:pStyle w:val="ListParagraph"/>
              <w:numPr>
                <w:ilvl w:val="0"/>
                <w:numId w:val="2"/>
              </w:numPr>
              <w:rPr>
                <w:rFonts w:eastAsiaTheme="minorEastAsia"/>
              </w:rPr>
            </w:pPr>
          </w:p>
        </w:tc>
      </w:tr>
    </w:tbl>
    <w:p w:rsidR="00C15E6B" w:rsidRDefault="00C15E6B" w:rsidP="00C15E6B"/>
    <w:p w:rsidR="00C15E6B" w:rsidRDefault="00C15E6B" w:rsidP="00C15E6B">
      <w:pPr>
        <w:rPr>
          <w:rFonts w:eastAsiaTheme="minorEastAsia"/>
        </w:rPr>
      </w:pPr>
      <w:r>
        <w:t xml:space="preserve">where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rPr>
          <w:rFonts w:eastAsiaTheme="minorEastAsia"/>
        </w:rPr>
        <w:t xml:space="preserve"> is Poisson’s ratio and </w:t>
      </w:r>
      <m:oMath>
        <m:r>
          <w:rPr>
            <w:rFonts w:ascii="Cambria Math" w:eastAsiaTheme="minorEastAsia" w:hAnsi="Cambria Math"/>
          </w:rPr>
          <m:t>h</m:t>
        </m:r>
      </m:oMath>
      <w:r>
        <w:rPr>
          <w:rFonts w:eastAsiaTheme="minorEastAsia"/>
        </w:rPr>
        <w:t xml:space="preserve"> is the thickness of the membrane. This model, though, ignores the electrode effects and also the osmotic pressure contribution.</w:t>
      </w:r>
    </w:p>
    <w:p w:rsidR="00C15E6B" w:rsidRDefault="00C15E6B" w:rsidP="00C15E6B">
      <w:pPr>
        <w:jc w:val="center"/>
      </w:pPr>
      <w:r w:rsidRPr="004224A4">
        <w:rPr>
          <w:noProof/>
        </w:rPr>
        <w:drawing>
          <wp:inline distT="0" distB="0" distL="0" distR="0">
            <wp:extent cx="2766252" cy="1876382"/>
            <wp:effectExtent l="0" t="0" r="0" b="0"/>
            <wp:docPr id="3" name="Picture 0" descr="clus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uster.png"/>
                    <pic:cNvPicPr/>
                  </pic:nvPicPr>
                  <pic:blipFill>
                    <a:blip r:embed="rId8" cstate="print"/>
                    <a:stretch>
                      <a:fillRect/>
                    </a:stretch>
                  </pic:blipFill>
                  <pic:spPr>
                    <a:xfrm>
                      <a:off x="0" y="0"/>
                      <a:ext cx="2767719" cy="1877377"/>
                    </a:xfrm>
                    <a:prstGeom prst="rect">
                      <a:avLst/>
                    </a:prstGeom>
                  </pic:spPr>
                </pic:pic>
              </a:graphicData>
            </a:graphic>
          </wp:inline>
        </w:drawing>
      </w:r>
    </w:p>
    <w:p w:rsidR="00C15E6B" w:rsidRPr="008F10E4" w:rsidRDefault="00C15E6B" w:rsidP="00C15E6B">
      <w:pPr>
        <w:pStyle w:val="Caption"/>
      </w:pPr>
      <w:bookmarkStart w:id="1" w:name="_Ref230061288"/>
      <w:r>
        <w:t xml:space="preserve">Figure </w:t>
      </w:r>
      <w:fldSimple w:instr=" SEQ Figure \* ARABIC ">
        <w:r w:rsidR="00B34C98">
          <w:rPr>
            <w:noProof/>
          </w:rPr>
          <w:t>1</w:t>
        </w:r>
      </w:fldSimple>
      <w:bookmarkEnd w:id="1"/>
      <w:r>
        <w:t xml:space="preserve"> induced electric dipole within a cluster. The dipole is proportional to cluster radius </w:t>
      </w:r>
      <m:oMath>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c</m:t>
            </m:r>
          </m:sub>
        </m:sSub>
      </m:oMath>
      <w:r>
        <w:rPr>
          <w:rFonts w:eastAsiaTheme="minorEastAsia"/>
        </w:rPr>
        <w:t xml:space="preserve"> , distance between the ions </w:t>
      </w:r>
      <m:oMath>
        <m:sSub>
          <m:sSubPr>
            <m:ctrlPr>
              <w:rPr>
                <w:rFonts w:ascii="Cambria Math" w:eastAsiaTheme="minorEastAsia" w:hAnsi="Cambria Math"/>
                <w:i/>
              </w:rPr>
            </m:ctrlPr>
          </m:sSubPr>
          <m:e>
            <m:r>
              <m:rPr>
                <m:sty m:val="bi"/>
              </m:rPr>
              <w:rPr>
                <w:rFonts w:ascii="Cambria Math" w:eastAsiaTheme="minorEastAsia" w:hAnsi="Cambria Math"/>
              </w:rPr>
              <m:t>r</m:t>
            </m:r>
          </m:e>
          <m:sub>
            <m:r>
              <m:rPr>
                <m:sty m:val="bi"/>
              </m:rPr>
              <w:rPr>
                <w:rFonts w:ascii="Cambria Math" w:eastAsiaTheme="minorEastAsia" w:hAnsi="Cambria Math"/>
              </w:rPr>
              <m:t>i</m:t>
            </m:r>
          </m:sub>
        </m:sSub>
      </m:oMath>
      <w:r>
        <w:rPr>
          <w:rFonts w:eastAsiaTheme="minorEastAsia"/>
        </w:rPr>
        <w:t xml:space="preserve"> and inversely proportional to imposed radius of curvature of IPMC</w:t>
      </w:r>
      <w:r w:rsidR="00284E2E">
        <w:rPr>
          <w:rFonts w:eastAsiaTheme="minorEastAsia"/>
        </w:rPr>
        <w:t xml:space="preserve"> (from </w:t>
      </w:r>
      <w:r w:rsidR="00950D8F">
        <w:rPr>
          <w:rFonts w:eastAsiaTheme="minorEastAsia"/>
        </w:rPr>
        <w:fldChar w:fldCharType="begin"/>
      </w:r>
      <w:r w:rsidR="00146A47">
        <w:rPr>
          <w:rFonts w:eastAsiaTheme="minorEastAsia"/>
        </w:rPr>
        <w:instrText>ADDIN RW.CITE{{27 Nemat-Nasser,Sia 2006}}</w:instrText>
      </w:r>
      <w:r w:rsidR="00950D8F">
        <w:rPr>
          <w:rFonts w:eastAsiaTheme="minorEastAsia"/>
        </w:rPr>
        <w:fldChar w:fldCharType="separate"/>
      </w:r>
      <w:r w:rsidR="00146A47">
        <w:rPr>
          <w:rFonts w:eastAsiaTheme="minorEastAsia"/>
        </w:rPr>
        <w:t>{{27 Nemat-Nasser,Sia 2006}}</w:t>
      </w:r>
      <w:r w:rsidR="00950D8F">
        <w:rPr>
          <w:rFonts w:eastAsiaTheme="minorEastAsia"/>
        </w:rPr>
        <w:fldChar w:fldCharType="end"/>
      </w:r>
      <w:r w:rsidR="00284E2E">
        <w:rPr>
          <w:rFonts w:eastAsiaTheme="minorEastAsia"/>
        </w:rPr>
        <w:t>)</w:t>
      </w:r>
      <w:r w:rsidR="00146A47">
        <w:rPr>
          <w:rFonts w:eastAsiaTheme="minorEastAsia"/>
        </w:rPr>
        <w:t>.</w:t>
      </w:r>
      <w:r>
        <w:rPr>
          <w:rFonts w:eastAsiaTheme="minorEastAsia"/>
        </w:rPr>
        <w:t xml:space="preserve"> </w:t>
      </w:r>
    </w:p>
    <w:p w:rsidR="00C15E6B" w:rsidRDefault="00C15E6B" w:rsidP="00C15E6B">
      <w:r>
        <w:t>The different approach to describe the mechanoelectrical transduction is to consider the electrostatic interaction within the polymer. The model was</w:t>
      </w:r>
      <w:r w:rsidR="00146A47">
        <w:t xml:space="preserve"> first</w:t>
      </w:r>
      <w:r>
        <w:t xml:space="preserve"> proposed by Nemat-Nasser and Li</w:t>
      </w:r>
      <w:r w:rsidR="00950D8F">
        <w:fldChar w:fldCharType="begin"/>
      </w:r>
      <w:r>
        <w:instrText>ADDIN RW.CITE{{556 Nernat-Nasser,S. 2000; 554 Nemat-Nasser,Sia 2002}}</w:instrText>
      </w:r>
      <w:r w:rsidR="00950D8F">
        <w:fldChar w:fldCharType="separate"/>
      </w:r>
      <w:r w:rsidR="00A5771E">
        <w:t>[76, 77]</w:t>
      </w:r>
      <w:r w:rsidR="00950D8F">
        <w:fldChar w:fldCharType="end"/>
      </w:r>
      <w:r>
        <w:t>. The underlying cause of actuation is explained by the internal stresses induced by interaction between ion pairs inside a cluster. The main components of the stress are the electrostatic stress due to the charge imbalance in the polymer and the osmotic stress, which is due to redistribution of water molecules. The governing equation for counter ion distribution due to applied electric fiel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C15E6B" w:rsidTr="00F92601">
        <w:tc>
          <w:tcPr>
            <w:tcW w:w="750" w:type="pct"/>
          </w:tcPr>
          <w:p w:rsidR="00C15E6B" w:rsidRDefault="00C15E6B" w:rsidP="00F92601">
            <w:pPr>
              <w:rPr>
                <w:rFonts w:eastAsiaTheme="minorEastAsia"/>
              </w:rPr>
            </w:pPr>
          </w:p>
        </w:tc>
        <w:tc>
          <w:tcPr>
            <w:tcW w:w="3500" w:type="pct"/>
            <w:vAlign w:val="center"/>
          </w:tcPr>
          <w:p w:rsidR="00C15E6B" w:rsidRDefault="00950D8F" w:rsidP="00F92601">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t>
                        </m:r>
                      </m:sup>
                    </m:sSup>
                  </m:num>
                  <m:den>
                    <m:r>
                      <w:rPr>
                        <w:rFonts w:ascii="Cambria Math" w:eastAsiaTheme="minorEastAsia" w:hAnsi="Cambria Math"/>
                      </w:rPr>
                      <m:t>∂t</m:t>
                    </m:r>
                  </m:den>
                </m:f>
                <m:r>
                  <w:rPr>
                    <w:rFonts w:ascii="Cambria Math" w:eastAsiaTheme="minorEastAsia" w:hAnsi="Cambria Math"/>
                  </w:rPr>
                  <m:t>=</m:t>
                </m:r>
                <m:r>
                  <m:rPr>
                    <m:sty m:val="p"/>
                  </m:rPr>
                  <w:rPr>
                    <w:rFonts w:ascii="Cambria Math" w:eastAsiaTheme="minorEastAsia" w:hAnsi="Cambria Math"/>
                  </w:rPr>
                  <m:t>∇</m:t>
                </m:r>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D</m:t>
                    </m:r>
                    <m:d>
                      <m:dPr>
                        <m:ctrlPr>
                          <w:rPr>
                            <w:rFonts w:ascii="Cambria Math" w:eastAsiaTheme="minorEastAsia" w:hAnsi="Cambria Math"/>
                            <w:i/>
                          </w:rPr>
                        </m:ctrlPr>
                      </m:dPr>
                      <m:e>
                        <m:r>
                          <m:rPr>
                            <m:sty m:val="p"/>
                          </m:rP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t>
                                </m:r>
                              </m:sup>
                            </m:sSup>
                            <m:r>
                              <w:rPr>
                                <w:rFonts w:ascii="Cambria Math" w:eastAsiaTheme="minorEastAsia" w:hAnsi="Cambria Math"/>
                              </w:rPr>
                              <m:t>F</m:t>
                            </m:r>
                          </m:num>
                          <m:den>
                            <m:r>
                              <w:rPr>
                                <w:rFonts w:ascii="Cambria Math" w:eastAsiaTheme="minorEastAsia" w:hAnsi="Cambria Math"/>
                              </w:rPr>
                              <m:t>RT</m:t>
                            </m:r>
                          </m:den>
                        </m:f>
                        <m:r>
                          <m:rPr>
                            <m:sty m:val="p"/>
                          </m:rPr>
                          <w:rPr>
                            <w:rFonts w:ascii="Cambria Math" w:eastAsiaTheme="minorEastAsia" w:hAnsi="Cambria Math"/>
                          </w:rPr>
                          <m:t>∇</m:t>
                        </m:r>
                        <m:r>
                          <w:rPr>
                            <w:rFonts w:ascii="Cambria Math" w:eastAsiaTheme="minorEastAsia" w:hAnsi="Cambria Math"/>
                          </w:rPr>
                          <m:t>ϕ+</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t>
                                </m:r>
                              </m:sup>
                            </m:sSup>
                            <m:r>
                              <m:rPr>
                                <m:sty m:val="p"/>
                              </m:rPr>
                              <w:rPr>
                                <w:rFonts w:ascii="Cambria Math" w:eastAsiaTheme="minorEastAsia" w:hAnsi="Cambria Math"/>
                              </w:rPr>
                              <m:t>Δ</m:t>
                            </m:r>
                            <m:r>
                              <w:rPr>
                                <w:rFonts w:ascii="Cambria Math" w:eastAsiaTheme="minorEastAsia" w:hAnsi="Cambria Math"/>
                              </w:rPr>
                              <m:t>V</m:t>
                            </m:r>
                          </m:num>
                          <m:den>
                            <m:r>
                              <w:rPr>
                                <w:rFonts w:ascii="Cambria Math" w:eastAsiaTheme="minorEastAsia" w:hAnsi="Cambria Math"/>
                              </w:rPr>
                              <m:t>RT</m:t>
                            </m:r>
                          </m:den>
                        </m:f>
                        <m:r>
                          <m:rPr>
                            <m:sty m:val="p"/>
                          </m:rPr>
                          <w:rPr>
                            <w:rFonts w:ascii="Cambria Math" w:eastAsiaTheme="minorEastAsia" w:hAnsi="Cambria Math"/>
                          </w:rPr>
                          <m:t>∇</m:t>
                        </m:r>
                        <m:r>
                          <w:rPr>
                            <w:rFonts w:ascii="Cambria Math" w:eastAsiaTheme="minorEastAsia" w:hAnsi="Cambria Math"/>
                          </w:rPr>
                          <m:t>p</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t>
                        </m:r>
                      </m:sup>
                    </m:sSup>
                    <m:r>
                      <m:rPr>
                        <m:sty m:val="bi"/>
                      </m:rPr>
                      <w:rPr>
                        <w:rFonts w:ascii="Cambria Math" w:eastAsiaTheme="minorEastAsia" w:hAnsi="Cambria Math"/>
                      </w:rPr>
                      <m:t>v</m:t>
                    </m:r>
                  </m:e>
                </m:d>
                <m:r>
                  <w:rPr>
                    <w:rFonts w:ascii="Cambria Math" w:eastAsiaTheme="minorEastAsia" w:hAnsi="Cambria Math"/>
                  </w:rPr>
                  <m:t>,</m:t>
                </m:r>
              </m:oMath>
            </m:oMathPara>
          </w:p>
        </w:tc>
        <w:tc>
          <w:tcPr>
            <w:tcW w:w="750" w:type="pct"/>
          </w:tcPr>
          <w:p w:rsidR="00C15E6B" w:rsidRPr="00D663B0" w:rsidRDefault="00C15E6B" w:rsidP="00C15E6B">
            <w:pPr>
              <w:pStyle w:val="ListParagraph"/>
              <w:numPr>
                <w:ilvl w:val="0"/>
                <w:numId w:val="2"/>
              </w:numPr>
              <w:rPr>
                <w:rFonts w:eastAsiaTheme="minorEastAsia"/>
              </w:rPr>
            </w:pPr>
            <w:bookmarkStart w:id="2" w:name="_Ref230058496"/>
          </w:p>
        </w:tc>
        <w:bookmarkEnd w:id="2"/>
      </w:tr>
    </w:tbl>
    <w:p w:rsidR="00C15E6B" w:rsidRDefault="00C15E6B" w:rsidP="00C15E6B">
      <w:pPr>
        <w:rPr>
          <w:rFonts w:eastAsiaTheme="minorEastAsia"/>
        </w:rPr>
      </w:pPr>
      <w:r>
        <w:t xml:space="preserve">where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Pr>
          <w:rFonts w:eastAsiaTheme="minorEastAsia"/>
        </w:rPr>
        <w:t xml:space="preserve"> is counter ion concentration, D is diffusion constant, </w:t>
      </w:r>
      <m:oMath>
        <m:r>
          <w:rPr>
            <w:rFonts w:ascii="Cambria Math" w:eastAsiaTheme="minorEastAsia" w:hAnsi="Cambria Math"/>
          </w:rPr>
          <m:t>ϕ</m:t>
        </m:r>
      </m:oMath>
      <w:r>
        <w:t xml:space="preserve"> is electric field potential, </w:t>
      </w:r>
      <m:oMath>
        <m:r>
          <w:rPr>
            <w:rFonts w:ascii="Cambria Math" w:hAnsi="Cambria Math"/>
          </w:rPr>
          <m:t>p</m:t>
        </m:r>
      </m:oMath>
      <w:r>
        <w:t xml:space="preserve"> is fluid pressure, and </w:t>
      </w:r>
      <m:oMath>
        <m:r>
          <m:rPr>
            <m:sty m:val="bi"/>
          </m:rPr>
          <w:rPr>
            <w:rFonts w:ascii="Cambria Math" w:hAnsi="Cambria Math"/>
          </w:rPr>
          <m:t>v</m:t>
        </m:r>
      </m:oMath>
      <w:r>
        <w:rPr>
          <w:rFonts w:eastAsiaTheme="minorEastAsia"/>
          <w:b/>
        </w:rPr>
        <w:t xml:space="preserve"> </w:t>
      </w:r>
      <w:r>
        <w:rPr>
          <w:rFonts w:eastAsiaTheme="minorEastAsia"/>
        </w:rPr>
        <w:t xml:space="preserve">free water velocity. The term </w:t>
      </w:r>
      <m:oMath>
        <m:r>
          <m:rPr>
            <m:sty m:val="p"/>
          </m:rPr>
          <w:rPr>
            <w:rFonts w:ascii="Cambria Math" w:eastAsiaTheme="minorEastAsia" w:hAnsi="Cambria Math"/>
          </w:rPr>
          <m:t>Δ</m:t>
        </m:r>
        <m:r>
          <w:rPr>
            <w:rFonts w:ascii="Cambria Math" w:eastAsiaTheme="minorEastAsia" w:hAnsi="Cambria Math"/>
          </w:rPr>
          <m:t>V</m:t>
        </m:r>
      </m:oMath>
      <w:r>
        <w:rPr>
          <w:rFonts w:eastAsiaTheme="minorEastAsia"/>
        </w:rPr>
        <w:t xml:space="preserve"> is a combination of water and counter ion molar volumes.  The above equation together with an applied time independent electric field </w:t>
      </w:r>
      <m:oMath>
        <m:r>
          <m:rPr>
            <m:sty m:val="bi"/>
          </m:rPr>
          <w:rPr>
            <w:rFonts w:ascii="Cambria Math" w:eastAsiaTheme="minorEastAsia" w:hAnsi="Cambria Math"/>
          </w:rPr>
          <m:t>E</m:t>
        </m:r>
      </m:oMath>
      <w:r>
        <w:rPr>
          <w:rFonts w:eastAsiaTheme="minorEastAsia"/>
        </w:rPr>
        <w:t xml:space="preserve"> gives the stress field inside the polymer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C15E6B" w:rsidTr="00F92601">
        <w:tc>
          <w:tcPr>
            <w:tcW w:w="750" w:type="pct"/>
          </w:tcPr>
          <w:p w:rsidR="00C15E6B" w:rsidRDefault="00C15E6B" w:rsidP="00F92601">
            <w:pPr>
              <w:rPr>
                <w:rFonts w:eastAsiaTheme="minorEastAsia"/>
              </w:rPr>
            </w:pPr>
          </w:p>
        </w:tc>
        <w:tc>
          <w:tcPr>
            <w:tcW w:w="3500" w:type="pct"/>
            <w:vAlign w:val="center"/>
          </w:tcPr>
          <w:p w:rsidR="00C15E6B" w:rsidRPr="008F10E4" w:rsidRDefault="00C15E6B" w:rsidP="00F92601">
            <w:pPr>
              <w:rPr>
                <w:rFonts w:eastAsiaTheme="minorEastAsia"/>
              </w:rPr>
            </w:pPr>
            <m:oMathPara>
              <m:oMath>
                <m:r>
                  <m:rPr>
                    <m:sty m:val="p"/>
                  </m:rPr>
                  <w:rPr>
                    <w:rFonts w:ascii="Cambria Math" w:hAnsi="Cambria Math"/>
                  </w:rPr>
                  <m:t>∇</m:t>
                </m:r>
                <m:r>
                  <w:rPr>
                    <w:rFonts w:ascii="Cambria Math" w:hAnsi="Cambria Math"/>
                  </w:rPr>
                  <m:t>⋅</m:t>
                </m:r>
                <m:r>
                  <m:rPr>
                    <m:sty m:val="bi"/>
                  </m:rPr>
                  <w:rPr>
                    <w:rFonts w:ascii="Cambria Math" w:hAnsi="Cambria Math"/>
                  </w:rPr>
                  <m:t>σ</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0</m:t>
                        </m:r>
                      </m:sub>
                    </m:sSub>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F</m:t>
                    </m:r>
                  </m:num>
                  <m:den>
                    <m:r>
                      <w:rPr>
                        <w:rFonts w:ascii="Cambria Math" w:hAnsi="Cambria Math"/>
                      </w:rPr>
                      <m:t>RT</m:t>
                    </m:r>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C</m:t>
                        </m:r>
                      </m:e>
                      <m:sup>
                        <m:r>
                          <w:rPr>
                            <w:rFonts w:ascii="Cambria Math" w:hAnsi="Cambria Math"/>
                          </w:rPr>
                          <m:t>-</m:t>
                        </m:r>
                      </m:sup>
                    </m:sSup>
                    <m:r>
                      <m:rPr>
                        <m:sty m:val="p"/>
                      </m:rPr>
                      <w:rPr>
                        <w:rFonts w:ascii="Cambria Math" w:hAnsi="Cambria Math"/>
                      </w:rPr>
                      <m:t>Δ</m:t>
                    </m:r>
                    <m:r>
                      <w:rPr>
                        <w:rFonts w:ascii="Cambria Math" w:hAnsi="Cambria Math"/>
                      </w:rPr>
                      <m:t>V</m:t>
                    </m:r>
                  </m:e>
                </m:d>
                <m:r>
                  <m:rPr>
                    <m:sty m:val="bi"/>
                  </m:rPr>
                  <w:rPr>
                    <w:rFonts w:ascii="Cambria Math" w:hAnsi="Cambria Math"/>
                  </w:rPr>
                  <m:t>E</m:t>
                </m:r>
                <m:r>
                  <w:rPr>
                    <w:rFonts w:ascii="Cambria Math" w:hAnsi="Cambria Math"/>
                  </w:rPr>
                  <m:t>-</m:t>
                </m:r>
                <m:r>
                  <m:rPr>
                    <m:sty m:val="p"/>
                  </m:rPr>
                  <w:rPr>
                    <w:rFonts w:ascii="Cambria Math" w:hAnsi="Cambria Math"/>
                  </w:rPr>
                  <m:t>∇</m:t>
                </m:r>
                <m:r>
                  <w:rPr>
                    <w:rFonts w:ascii="Cambria Math" w:hAnsi="Cambria Math"/>
                  </w:rPr>
                  <m:t>⋅</m:t>
                </m:r>
                <m:sSup>
                  <m:sSupPr>
                    <m:ctrlPr>
                      <w:rPr>
                        <w:rFonts w:ascii="Cambria Math" w:hAnsi="Cambria Math"/>
                        <w:b/>
                        <w:i/>
                      </w:rPr>
                    </m:ctrlPr>
                  </m:sSupPr>
                  <m:e>
                    <m:r>
                      <m:rPr>
                        <m:sty m:val="bi"/>
                      </m:rPr>
                      <w:rPr>
                        <w:rFonts w:ascii="Cambria Math" w:hAnsi="Cambria Math"/>
                      </w:rPr>
                      <m:t>σ</m:t>
                    </m:r>
                  </m:e>
                  <m:sup>
                    <m:r>
                      <m:rPr>
                        <m:sty m:val="bi"/>
                      </m:rPr>
                      <w:rPr>
                        <w:rFonts w:ascii="Cambria Math" w:hAnsi="Cambria Math"/>
                      </w:rPr>
                      <m:t>0</m:t>
                    </m:r>
                  </m:sup>
                </m:sSup>
                <m:r>
                  <m:rPr>
                    <m:sty m:val="bi"/>
                  </m:rPr>
                  <w:rPr>
                    <w:rFonts w:ascii="Cambria Math" w:hAnsi="Cambria Math"/>
                  </w:rPr>
                  <m:t>,</m:t>
                </m:r>
              </m:oMath>
            </m:oMathPara>
          </w:p>
        </w:tc>
        <w:tc>
          <w:tcPr>
            <w:tcW w:w="750" w:type="pct"/>
          </w:tcPr>
          <w:p w:rsidR="00C15E6B" w:rsidRPr="00D663B0" w:rsidRDefault="00C15E6B" w:rsidP="00C15E6B">
            <w:pPr>
              <w:pStyle w:val="ListParagraph"/>
              <w:numPr>
                <w:ilvl w:val="0"/>
                <w:numId w:val="2"/>
              </w:numPr>
              <w:rPr>
                <w:rFonts w:eastAsiaTheme="minorEastAsia"/>
              </w:rPr>
            </w:pPr>
          </w:p>
        </w:tc>
      </w:tr>
    </w:tbl>
    <w:p w:rsidR="00C15E6B" w:rsidRDefault="00C15E6B" w:rsidP="00C15E6B">
      <w:pPr>
        <w:rPr>
          <w:rFonts w:eastAsiaTheme="minorEastAsia"/>
        </w:rPr>
      </w:pPr>
      <w:r>
        <w:lastRenderedPageBreak/>
        <w:t xml:space="preserve">where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Pr>
          <w:rFonts w:eastAsiaTheme="minorEastAsia"/>
        </w:rPr>
        <w:t xml:space="preserve"> is anion density,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0</m:t>
            </m:r>
          </m:sub>
        </m:sSub>
      </m:oMath>
      <w:r>
        <w:rPr>
          <w:rFonts w:eastAsiaTheme="minorEastAsia"/>
        </w:rPr>
        <w:t xml:space="preserve"> is a constitutive parameter, which relates the charge density to the electrostatic stress, and</w:t>
      </w:r>
      <w:r w:rsidRPr="008F10E4">
        <w:rPr>
          <w:rFonts w:eastAsiaTheme="minorEastAsia"/>
          <w:b/>
        </w:rPr>
        <w:t xml:space="preserve"> </w:t>
      </w:r>
      <m:oMath>
        <m:sSup>
          <m:sSupPr>
            <m:ctrlPr>
              <w:rPr>
                <w:rFonts w:ascii="Cambria Math" w:eastAsiaTheme="minorEastAsia" w:hAnsi="Cambria Math"/>
                <w:b/>
                <w:i/>
              </w:rPr>
            </m:ctrlPr>
          </m:sSupPr>
          <m:e>
            <m:r>
              <m:rPr>
                <m:sty m:val="bi"/>
              </m:rPr>
              <w:rPr>
                <w:rFonts w:ascii="Cambria Math" w:eastAsiaTheme="minorEastAsia" w:hAnsi="Cambria Math"/>
              </w:rPr>
              <m:t>σ</m:t>
            </m:r>
          </m:e>
          <m:sup>
            <m:r>
              <m:rPr>
                <m:sty m:val="bi"/>
              </m:rPr>
              <w:rPr>
                <w:rFonts w:ascii="Cambria Math" w:eastAsiaTheme="minorEastAsia" w:hAnsi="Cambria Math"/>
              </w:rPr>
              <m:t>0</m:t>
            </m:r>
          </m:sup>
        </m:sSup>
      </m:oMath>
      <w:r>
        <w:rPr>
          <w:rFonts w:eastAsiaTheme="minorEastAsia"/>
          <w:b/>
        </w:rPr>
        <w:t xml:space="preserve"> </w:t>
      </w:r>
      <w:r>
        <w:rPr>
          <w:rFonts w:eastAsiaTheme="minorEastAsia"/>
        </w:rPr>
        <w:t xml:space="preserve">is the osmotic stress. Using the same ionic cluster material approach, the induced electric field due to imposed curvature is calculated as well. The electric field is caused by induced electric dipoles in the clusters and the overall field strength is proportional to the sum of </w:t>
      </w:r>
      <w:r w:rsidR="009A01C2">
        <w:rPr>
          <w:rFonts w:eastAsiaTheme="minorEastAsia"/>
        </w:rPr>
        <w:t xml:space="preserve">“effective” </w:t>
      </w:r>
      <w:r>
        <w:rPr>
          <w:rFonts w:eastAsiaTheme="minorEastAsia"/>
        </w:rPr>
        <w:t>dipole moments. The approximate expression without explicit constants is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C15E6B" w:rsidTr="00F92601">
        <w:tc>
          <w:tcPr>
            <w:tcW w:w="750" w:type="pct"/>
          </w:tcPr>
          <w:p w:rsidR="00C15E6B" w:rsidRDefault="00C15E6B" w:rsidP="00F92601">
            <w:pPr>
              <w:rPr>
                <w:rFonts w:eastAsiaTheme="minorEastAsia"/>
              </w:rPr>
            </w:pPr>
          </w:p>
        </w:tc>
        <w:tc>
          <w:tcPr>
            <w:tcW w:w="3500" w:type="pct"/>
            <w:vAlign w:val="center"/>
          </w:tcPr>
          <w:p w:rsidR="00C15E6B" w:rsidRDefault="00C15E6B" w:rsidP="005F24AD">
            <w:pPr>
              <w:rPr>
                <w:rFonts w:eastAsiaTheme="minorEastAsia"/>
              </w:rPr>
            </w:pPr>
            <m:oMathPara>
              <m:oMath>
                <m:r>
                  <w:rPr>
                    <w:rFonts w:ascii="Cambria Math" w:hAnsi="Cambria Math"/>
                  </w:rPr>
                  <m:t>E=</m:t>
                </m:r>
                <m:nary>
                  <m:naryPr>
                    <m:chr m:val="∑"/>
                    <m:ctrlPr>
                      <w:rPr>
                        <w:rFonts w:ascii="Cambria Math" w:hAnsi="Cambria Math"/>
                        <w:i/>
                      </w:rPr>
                    </m:ctrlPr>
                  </m:naryPr>
                  <m:sub>
                    <m:r>
                      <w:rPr>
                        <w:rFonts w:ascii="Cambria Math" w:hAnsi="Cambria Math"/>
                      </w:rPr>
                      <m:t>n= 0</m:t>
                    </m:r>
                  </m:sub>
                  <m:sup>
                    <m:r>
                      <w:rPr>
                        <w:rFonts w:ascii="Cambria Math" w:hAnsi="Cambria Math"/>
                      </w:rPr>
                      <m:t>n=∞</m:t>
                    </m:r>
                  </m:sup>
                  <m:e>
                    <m:r>
                      <w:rPr>
                        <w:rFonts w:ascii="Cambria Math" w:hAnsi="Cambria Math"/>
                      </w:rPr>
                      <m:t>cons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2n+1</m:t>
                                </m:r>
                              </m:e>
                            </m:d>
                          </m:e>
                          <m:sup>
                            <m:r>
                              <w:rPr>
                                <w:rFonts w:ascii="Cambria Math" w:hAnsi="Cambria Math"/>
                              </w:rPr>
                              <m:t>3</m:t>
                            </m:r>
                          </m:sup>
                        </m:sSup>
                      </m:den>
                    </m:f>
                    <m:f>
                      <m:fPr>
                        <m:ctrlPr>
                          <w:rPr>
                            <w:rFonts w:ascii="Cambria Math" w:hAnsi="Cambria Math"/>
                            <w:i/>
                          </w:rPr>
                        </m:ctrlPr>
                      </m:fPr>
                      <m:num>
                        <m:r>
                          <w:rPr>
                            <w:rFonts w:ascii="Cambria Math" w:hAnsi="Cambria Math"/>
                          </w:rPr>
                          <m:t>2μ</m:t>
                        </m:r>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d</m:t>
                                        </m:r>
                                      </m:sub>
                                    </m:sSub>
                                  </m:num>
                                  <m:den>
                                    <m:r>
                                      <w:rPr>
                                        <w:rFonts w:ascii="Cambria Math" w:hAnsi="Cambria Math"/>
                                      </w:rPr>
                                      <m:t>2</m:t>
                                    </m:r>
                                  </m:den>
                                </m:f>
                              </m:e>
                            </m:d>
                          </m:e>
                          <m:sup>
                            <m:r>
                              <w:rPr>
                                <w:rFonts w:ascii="Cambria Math" w:hAnsi="Cambria Math"/>
                              </w:rPr>
                              <m:t>3</m:t>
                            </m:r>
                          </m:sup>
                        </m:sSup>
                      </m:den>
                    </m:f>
                  </m:e>
                </m:nary>
                <m:r>
                  <w:rPr>
                    <w:rFonts w:ascii="Cambria Math" w:eastAsiaTheme="minorEastAsia" w:hAnsi="Cambria Math"/>
                  </w:rPr>
                  <m:t>,</m:t>
                </m:r>
              </m:oMath>
            </m:oMathPara>
          </w:p>
        </w:tc>
        <w:tc>
          <w:tcPr>
            <w:tcW w:w="750" w:type="pct"/>
          </w:tcPr>
          <w:p w:rsidR="00C15E6B" w:rsidRPr="00D663B0" w:rsidRDefault="00C15E6B" w:rsidP="00C15E6B">
            <w:pPr>
              <w:pStyle w:val="ListParagraph"/>
              <w:numPr>
                <w:ilvl w:val="0"/>
                <w:numId w:val="2"/>
              </w:numPr>
              <w:rPr>
                <w:rFonts w:eastAsiaTheme="minorEastAsia"/>
              </w:rPr>
            </w:pPr>
          </w:p>
        </w:tc>
      </w:tr>
    </w:tbl>
    <w:p w:rsidR="00C15E6B" w:rsidRDefault="00C15E6B" w:rsidP="00C15E6B">
      <w:r>
        <w:t xml:space="preserve">where </w:t>
      </w:r>
      <m:oMath>
        <m:r>
          <w:rPr>
            <w:rFonts w:ascii="Cambria Math" w:hAnsi="Cambria Math"/>
          </w:rPr>
          <m:t>μ</m:t>
        </m:r>
      </m:oMath>
      <w:r>
        <w:rPr>
          <w:rFonts w:eastAsiaTheme="minorEastAsia"/>
        </w:rPr>
        <w:t xml:space="preserve"> is electric dipol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d</m:t>
            </m:r>
          </m:sub>
        </m:sSub>
      </m:oMath>
      <w:r>
        <w:rPr>
          <w:rFonts w:eastAsiaTheme="minorEastAsia"/>
        </w:rPr>
        <w:t xml:space="preserve"> is the distance between the clusters. </w:t>
      </w:r>
      <w:r>
        <w:t xml:space="preserve">The electric dipole of a single cluster is illustrated in </w:t>
      </w:r>
      <w:r w:rsidR="00950D8F">
        <w:fldChar w:fldCharType="begin"/>
      </w:r>
      <w:r>
        <w:instrText xml:space="preserve"> REF _Ref230061288 \h </w:instrText>
      </w:r>
      <w:r w:rsidR="00950D8F">
        <w:fldChar w:fldCharType="separate"/>
      </w:r>
      <w:r w:rsidR="00B34C98">
        <w:t xml:space="preserve">Figure </w:t>
      </w:r>
      <w:r w:rsidR="00B34C98">
        <w:rPr>
          <w:noProof/>
        </w:rPr>
        <w:t>1</w:t>
      </w:r>
      <w:r w:rsidR="00950D8F">
        <w:fldChar w:fldCharType="end"/>
      </w:r>
      <w:r>
        <w:t>.</w:t>
      </w:r>
    </w:p>
    <w:p w:rsidR="00C15E6B" w:rsidRDefault="00C15E6B" w:rsidP="00C15E6B">
      <w:r>
        <w:t xml:space="preserve">When Nemat-Nasser and Li charge sensing model is about ionic dipoles induced in the polymer clusters, Farinholt and Leo, by using the same field equations, presented a hypothesis that the charge density on the surface of the polymer is proportional to the induced stress </w:t>
      </w:r>
      <w:fldSimple w:instr="ADDIN RW.CITE{{541 Farinholt,Kevin 2004}}">
        <w:r w:rsidR="00A5771E">
          <w:t>[78]</w:t>
        </w:r>
      </w:fldSimple>
      <w:r>
        <w:t xml:space="preserve">. This is basically the reverse of actuation model of Nemat-Nasser and Li. The model, though, ignores the convective term of Eq. </w:t>
      </w:r>
      <w:r w:rsidRPr="00DD17C6">
        <w:rPr>
          <w:highlight w:val="yellow"/>
        </w:rPr>
        <w:t>(3)</w:t>
      </w:r>
      <w:r>
        <w:t xml:space="preserve">  By assuming linear relation between the stress and the charge density, the induced electric field inside the polymer due to a tip deflection is proportional to the terms </w:t>
      </w:r>
      <m:oMath>
        <m:func>
          <m:funcPr>
            <m:ctrlPr>
              <w:rPr>
                <w:rFonts w:ascii="Cambria Math" w:hAnsi="Cambria Math"/>
                <w:i/>
              </w:rPr>
            </m:ctrlPr>
          </m:funcPr>
          <m:fName>
            <m:r>
              <m:rPr>
                <m:sty m:val="p"/>
              </m:rPr>
              <w:rPr>
                <w:rFonts w:ascii="Cambria Math" w:hAnsi="Cambria Math"/>
              </w:rPr>
              <m:t>cosh</m:t>
            </m:r>
          </m:fName>
          <m:e>
            <m:d>
              <m:dPr>
                <m:ctrlPr>
                  <w:rPr>
                    <w:rFonts w:ascii="Cambria Math" w:hAnsi="Cambria Math"/>
                    <w:i/>
                  </w:rPr>
                </m:ctrlPr>
              </m:dPr>
              <m:e>
                <m:r>
                  <w:rPr>
                    <w:rFonts w:ascii="Cambria Math" w:hAnsi="Cambria Math"/>
                  </w:rPr>
                  <m:t>βx</m:t>
                </m:r>
              </m:e>
            </m:d>
          </m:e>
        </m:func>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λt</m:t>
            </m:r>
          </m:sup>
        </m:sSup>
      </m:oMath>
      <w:r>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C15E6B" w:rsidTr="00F92601">
        <w:tc>
          <w:tcPr>
            <w:tcW w:w="750" w:type="pct"/>
          </w:tcPr>
          <w:p w:rsidR="00C15E6B" w:rsidRDefault="00C15E6B" w:rsidP="00F92601">
            <w:pPr>
              <w:rPr>
                <w:rFonts w:eastAsiaTheme="minorEastAsia"/>
              </w:rPr>
            </w:pPr>
          </w:p>
        </w:tc>
        <w:tc>
          <w:tcPr>
            <w:tcW w:w="3500" w:type="pct"/>
            <w:vAlign w:val="center"/>
          </w:tcPr>
          <w:p w:rsidR="00C15E6B" w:rsidRDefault="00C15E6B" w:rsidP="00F92601">
            <w:pPr>
              <w:rPr>
                <w:rFonts w:eastAsiaTheme="minorEastAsia"/>
              </w:rPr>
            </w:pPr>
            <m:oMathPara>
              <m:oMath>
                <m:r>
                  <w:rPr>
                    <w:rFonts w:ascii="Cambria Math" w:hAnsi="Cambria Math"/>
                  </w:rPr>
                  <m:t>E</m:t>
                </m:r>
                <m:d>
                  <m:dPr>
                    <m:ctrlPr>
                      <w:rPr>
                        <w:rFonts w:ascii="Cambria Math" w:hAnsi="Cambria Math"/>
                        <w:i/>
                      </w:rPr>
                    </m:ctrlPr>
                  </m:dPr>
                  <m:e>
                    <m:r>
                      <w:rPr>
                        <w:rFonts w:ascii="Cambria Math" w:hAnsi="Cambria Math"/>
                      </w:rPr>
                      <m:t>x,t</m:t>
                    </m:r>
                  </m:e>
                </m:d>
                <m:r>
                  <w:rPr>
                    <w:rFonts w:ascii="Cambria Math" w:hAnsi="Cambria Math"/>
                  </w:rPr>
                  <m:t>∝</m:t>
                </m:r>
                <m:func>
                  <m:funcPr>
                    <m:ctrlPr>
                      <w:rPr>
                        <w:rFonts w:ascii="Cambria Math" w:eastAsiaTheme="minorEastAsia" w:hAnsi="Cambria Math"/>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w:rPr>
                            <w:rFonts w:ascii="Cambria Math" w:eastAsiaTheme="minorEastAsia" w:hAnsi="Cambria Math"/>
                          </w:rPr>
                          <m:t>βx</m:t>
                        </m:r>
                      </m:e>
                    </m:d>
                    <m:ctrlPr>
                      <w:rPr>
                        <w:rFonts w:ascii="Cambria Math" w:eastAsiaTheme="minorEastAsia" w:hAnsi="Cambria Math"/>
                        <w:i/>
                      </w:rPr>
                    </m:ctrlPr>
                  </m:e>
                </m:func>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λt</m:t>
                    </m:r>
                  </m:sup>
                </m:sSup>
                <m:r>
                  <w:rPr>
                    <w:rFonts w:ascii="Cambria Math" w:eastAsiaTheme="minorEastAsia" w:hAnsi="Cambria Math"/>
                  </w:rPr>
                  <m:t>,</m:t>
                </m:r>
              </m:oMath>
            </m:oMathPara>
          </w:p>
        </w:tc>
        <w:tc>
          <w:tcPr>
            <w:tcW w:w="750" w:type="pct"/>
          </w:tcPr>
          <w:p w:rsidR="00C15E6B" w:rsidRPr="00D663B0" w:rsidRDefault="00C15E6B" w:rsidP="00C15E6B">
            <w:pPr>
              <w:pStyle w:val="ListParagraph"/>
              <w:numPr>
                <w:ilvl w:val="0"/>
                <w:numId w:val="2"/>
              </w:numPr>
              <w:rPr>
                <w:rFonts w:eastAsiaTheme="minorEastAsia"/>
              </w:rPr>
            </w:pPr>
          </w:p>
        </w:tc>
      </w:tr>
    </w:tbl>
    <w:p w:rsidR="00C15E6B" w:rsidRDefault="00C15E6B" w:rsidP="00C15E6B">
      <w:pPr>
        <w:rPr>
          <w:rFonts w:eastAsiaTheme="minorEastAsia"/>
          <w:noProof/>
        </w:rPr>
      </w:pPr>
      <w:r>
        <w:rPr>
          <w:noProof/>
        </w:rPr>
        <w:t xml:space="preserve">Where </w:t>
      </w:r>
      <m:oMath>
        <m:r>
          <w:rPr>
            <w:rFonts w:ascii="Cambria Math" w:hAnsi="Cambria Math"/>
            <w:noProof/>
          </w:rPr>
          <m:t>β</m:t>
        </m:r>
      </m:oMath>
      <w:r>
        <w:rPr>
          <w:rFonts w:eastAsiaTheme="minorEastAsia"/>
          <w:noProof/>
        </w:rPr>
        <w:t xml:space="preserve"> and </w:t>
      </w:r>
      <m:oMath>
        <m:r>
          <w:rPr>
            <w:rFonts w:ascii="Cambria Math" w:eastAsiaTheme="minorEastAsia" w:hAnsi="Cambria Math"/>
            <w:noProof/>
          </w:rPr>
          <m:t>λ</m:t>
        </m:r>
      </m:oMath>
      <w:r>
        <w:rPr>
          <w:rFonts w:eastAsiaTheme="minorEastAsia"/>
          <w:noProof/>
        </w:rPr>
        <w:t xml:space="preserve"> are inverse time constants. The induced electric field at one instant of time after the mechanical deformation is illustrated in </w:t>
      </w:r>
      <w:r w:rsidR="00950D8F">
        <w:rPr>
          <w:rFonts w:eastAsiaTheme="minorEastAsia"/>
          <w:noProof/>
        </w:rPr>
        <w:fldChar w:fldCharType="begin"/>
      </w:r>
      <w:r>
        <w:rPr>
          <w:rFonts w:eastAsiaTheme="minorEastAsia"/>
          <w:noProof/>
        </w:rPr>
        <w:instrText xml:space="preserve"> REF _Ref230148494 \h </w:instrText>
      </w:r>
      <w:r w:rsidR="00950D8F">
        <w:rPr>
          <w:rFonts w:eastAsiaTheme="minorEastAsia"/>
          <w:noProof/>
        </w:rPr>
      </w:r>
      <w:r w:rsidR="00950D8F">
        <w:rPr>
          <w:rFonts w:eastAsiaTheme="minorEastAsia"/>
          <w:noProof/>
        </w:rPr>
        <w:fldChar w:fldCharType="separate"/>
      </w:r>
      <w:r w:rsidR="00B34C98">
        <w:t xml:space="preserve">Figure </w:t>
      </w:r>
      <w:r w:rsidR="00B34C98">
        <w:rPr>
          <w:noProof/>
        </w:rPr>
        <w:t>2</w:t>
      </w:r>
      <w:r w:rsidR="00950D8F">
        <w:rPr>
          <w:rFonts w:eastAsiaTheme="minorEastAsia"/>
          <w:noProof/>
        </w:rPr>
        <w:fldChar w:fldCharType="end"/>
      </w:r>
      <w:r>
        <w:rPr>
          <w:rFonts w:eastAsiaTheme="minorEastAsia"/>
          <w:noProof/>
        </w:rPr>
        <w:t>. The electric field profile is almost identical to the case when external voltage is applied on IPMC.</w:t>
      </w:r>
    </w:p>
    <w:p w:rsidR="00967A15" w:rsidRDefault="00967A15" w:rsidP="00C15E6B">
      <w:pPr>
        <w:rPr>
          <w:rFonts w:eastAsiaTheme="minorEastAsia"/>
          <w:noProof/>
        </w:rPr>
      </w:pPr>
      <w:r>
        <w:rPr>
          <w:rFonts w:eastAsiaTheme="minorEastAsia"/>
          <w:noProof/>
        </w:rPr>
        <w:t>Chen, while using the same underlying equations as Farinholt and Leo, has expanded the model and added the effects of the surface resistance</w:t>
      </w:r>
      <w:r w:rsidR="00150EFA">
        <w:rPr>
          <w:rFonts w:eastAsiaTheme="minorEastAsia"/>
          <w:noProof/>
        </w:rPr>
        <w:t xml:space="preserve"> </w:t>
      </w:r>
      <w:r w:rsidR="00950D8F">
        <w:rPr>
          <w:rFonts w:eastAsiaTheme="minorEastAsia"/>
          <w:noProof/>
        </w:rPr>
        <w:fldChar w:fldCharType="begin"/>
      </w:r>
      <w:r w:rsidR="00150EFA">
        <w:rPr>
          <w:rFonts w:eastAsiaTheme="minorEastAsia"/>
          <w:noProof/>
        </w:rPr>
        <w:instrText>ADDIN RW.CITE{{4 Chen,Zheng 2007}}</w:instrText>
      </w:r>
      <w:r w:rsidR="00950D8F">
        <w:rPr>
          <w:rFonts w:eastAsiaTheme="minorEastAsia"/>
          <w:noProof/>
        </w:rPr>
        <w:fldChar w:fldCharType="separate"/>
      </w:r>
      <w:r w:rsidR="00150EFA">
        <w:rPr>
          <w:rFonts w:eastAsiaTheme="minorEastAsia"/>
          <w:noProof/>
        </w:rPr>
        <w:t>{{4 Chen,Zheng 2007}}</w:t>
      </w:r>
      <w:r w:rsidR="00950D8F">
        <w:rPr>
          <w:rFonts w:eastAsiaTheme="minorEastAsia"/>
          <w:noProof/>
        </w:rPr>
        <w:fldChar w:fldCharType="end"/>
      </w:r>
      <w:r>
        <w:rPr>
          <w:rFonts w:eastAsiaTheme="minorEastAsia"/>
          <w:noProof/>
        </w:rPr>
        <w:t>. This resulted in a compact, transfer-function representation of physics-based model. The frequency response analysis shows that considering the resistance improves the model accuracy for higher frequencies. The transfer-function form of the physical model is significant as it could be used in real-time feedback system</w:t>
      </w:r>
    </w:p>
    <w:p w:rsidR="00C15E6B" w:rsidRDefault="00C15E6B" w:rsidP="00C15E6B">
      <w:r>
        <w:t xml:space="preserve">The aforementioned models are usable for mechanoelectrical transduction problems. Even though the approaches are different, the practical value for different models remains and </w:t>
      </w:r>
      <w:r w:rsidR="009A01C2">
        <w:t>much</w:t>
      </w:r>
      <w:r>
        <w:t xml:space="preserve"> effort has been put in to explain the physics behind the phenomenon. However, there are some areas of mechanoelectrical transduction of IPMC, which remain unclear. </w:t>
      </w:r>
    </w:p>
    <w:p w:rsidR="00C15E6B" w:rsidRDefault="00C15E6B" w:rsidP="00C15E6B">
      <w:pPr>
        <w:rPr>
          <w:noProof/>
        </w:rPr>
      </w:pPr>
    </w:p>
    <w:p w:rsidR="00C15E6B" w:rsidRDefault="00C15E6B" w:rsidP="00C15E6B">
      <w:pPr>
        <w:keepNext/>
        <w:jc w:val="center"/>
      </w:pPr>
      <w:r w:rsidRPr="002F30FA">
        <w:rPr>
          <w:noProof/>
        </w:rPr>
        <w:lastRenderedPageBreak/>
        <w:drawing>
          <wp:inline distT="0" distB="0" distL="0" distR="0">
            <wp:extent cx="3949593" cy="2335946"/>
            <wp:effectExtent l="0" t="0" r="0" b="0"/>
            <wp:docPr id="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C15E6B" w:rsidRDefault="00C15E6B" w:rsidP="00C15E6B">
      <w:pPr>
        <w:pStyle w:val="Caption"/>
      </w:pPr>
      <w:bookmarkStart w:id="3" w:name="_Ref230148494"/>
      <w:r>
        <w:t xml:space="preserve">Figure </w:t>
      </w:r>
      <w:fldSimple w:instr=" SEQ Figure \* ARABIC ">
        <w:r w:rsidR="00B34C98">
          <w:rPr>
            <w:noProof/>
          </w:rPr>
          <w:t>2</w:t>
        </w:r>
      </w:fldSimple>
      <w:bookmarkEnd w:id="3"/>
      <w:r>
        <w:t xml:space="preserve"> Normalized electric field, calculated using the model proposed in </w:t>
      </w:r>
      <w:fldSimple w:instr="ADDIN RW.CITE{{6 Farinholt,Kevin 2004}}">
        <w:r w:rsidR="00A5771E">
          <w:rPr>
            <w:b w:val="0"/>
          </w:rPr>
          <w:t>[45]</w:t>
        </w:r>
      </w:fldSimple>
      <w:r>
        <w:t xml:space="preserve">. This is almost identical to the electric field caused by an applied voltage </w:t>
      </w:r>
      <w:r w:rsidR="00284E2E">
        <w:t xml:space="preserve">(from </w:t>
      </w:r>
      <w:r w:rsidR="00950D8F">
        <w:fldChar w:fldCharType="begin"/>
      </w:r>
      <w:r w:rsidR="004B2253">
        <w:instrText>ADDIN RW.CITE{{53 Nernat-Nasser,S. 2000}}</w:instrText>
      </w:r>
      <w:r w:rsidR="00950D8F">
        <w:fldChar w:fldCharType="separate"/>
      </w:r>
      <w:r w:rsidR="004B2253">
        <w:t>{{53 Nernat-Nasser,S. 2000}}</w:t>
      </w:r>
      <w:r w:rsidR="00950D8F">
        <w:fldChar w:fldCharType="end"/>
      </w:r>
      <w:r w:rsidR="00284E2E">
        <w:t>)</w:t>
      </w:r>
      <w:r>
        <w:t>.</w:t>
      </w:r>
    </w:p>
    <w:p w:rsidR="00C15E6B" w:rsidRDefault="00C15E6B" w:rsidP="00C15E6B">
      <w:r>
        <w:t xml:space="preserve">Different authors have obtained more phenomenological characteristics of IPMC sensors </w:t>
      </w:r>
      <w:fldSimple w:instr="ADDIN RW.CITE{{149 Bonomo,C. 2006; 12 Bonomo,C. 2003; 192 Punning,A. 2007; 548 Konyo,M. 2004; 541 Farinholt,Kevin 2004}}">
        <w:r w:rsidR="00A5771E">
          <w:t>[41, 65, 78-80]</w:t>
        </w:r>
      </w:fldSimple>
      <w:r>
        <w:t xml:space="preserve">.  For many cases, there </w:t>
      </w:r>
      <w:r w:rsidR="00950D8F">
        <w:fldChar w:fldCharType="begin"/>
      </w:r>
      <w:r>
        <w:instrText>ADDIN RW.CITE{{6 Farinholt,Kevin 2004}}</w:instrText>
      </w:r>
      <w:r w:rsidR="00950D8F">
        <w:fldChar w:fldCharType="separate"/>
      </w:r>
      <w:r w:rsidR="00A5771E">
        <w:t>[45]</w:t>
      </w:r>
      <w:r w:rsidR="00950D8F">
        <w:fldChar w:fldCharType="end"/>
      </w:r>
      <w:r>
        <w:t xml:space="preserve">exists a certain time delay between the imposed displacement and the measured voltage of the IPMC.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576"/>
      </w:tblGrid>
      <w:tr w:rsidR="00C15E6B" w:rsidTr="00F92601">
        <w:tc>
          <w:tcPr>
            <w:tcW w:w="9576" w:type="dxa"/>
          </w:tcPr>
          <w:p w:rsidR="00C15E6B" w:rsidRDefault="00C15E6B" w:rsidP="00F92601">
            <w:pPr>
              <w:keepNext/>
            </w:pPr>
            <w:r w:rsidRPr="005A5699">
              <w:rPr>
                <w:noProof/>
              </w:rPr>
              <w:drawing>
                <wp:inline distT="0" distB="0" distL="0" distR="0">
                  <wp:extent cx="2689412" cy="2297526"/>
                  <wp:effectExtent l="0" t="0" r="0" b="0"/>
                  <wp:docPr id="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5A5699">
              <w:rPr>
                <w:noProof/>
              </w:rPr>
              <w:drawing>
                <wp:inline distT="0" distB="0" distL="0" distR="0">
                  <wp:extent cx="2950669" cy="2297526"/>
                  <wp:effectExtent l="0" t="0" r="0" b="0"/>
                  <wp:docPr id="10"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C15E6B" w:rsidTr="00F92601">
        <w:tc>
          <w:tcPr>
            <w:tcW w:w="9576" w:type="dxa"/>
          </w:tcPr>
          <w:p w:rsidR="00C15E6B" w:rsidRPr="00EB057F" w:rsidRDefault="00C15E6B" w:rsidP="00F92601">
            <w:pPr>
              <w:pStyle w:val="Caption"/>
            </w:pPr>
            <w:bookmarkStart w:id="4" w:name="_Ref230584602"/>
            <w:r>
              <w:t xml:space="preserve">Figure </w:t>
            </w:r>
            <w:fldSimple w:instr=" SEQ Figure \* ARABIC ">
              <w:r w:rsidR="00B34C98">
                <w:rPr>
                  <w:noProof/>
                </w:rPr>
                <w:t>3</w:t>
              </w:r>
            </w:fldSimple>
            <w:bookmarkEnd w:id="4"/>
            <w:r>
              <w:t xml:space="preserve"> The figure shows measurement results of prebent sensor. The dotted line is the measured signal at the tip of the sensor. The dashed line is the measured signal at the fixed end of the sensor The solid line in the figures shows the movement of the mechanoelectrical transducer.  The graph A is the output of the straight sensor, the graph B shows the output of considerably bent sensor. As it could be seen, there exists a delay between the signals measured at the different ends of the IPMC, and the delay is significantly larger for the prebent IPMC</w:t>
            </w:r>
            <w:r w:rsidR="0035669C">
              <w:t xml:space="preserve"> </w:t>
            </w:r>
            <w:r w:rsidR="00284E2E">
              <w:t xml:space="preserve">(from </w:t>
            </w:r>
            <w:fldSimple w:instr="ADDIN RW.CITE{{3 Bonomo,C. 2006}}">
              <w:r w:rsidR="00A5771E">
                <w:rPr>
                  <w:b w:val="0"/>
                </w:rPr>
                <w:t>[49]</w:t>
              </w:r>
            </w:fldSimple>
            <w:r w:rsidR="00284E2E">
              <w:t>)</w:t>
            </w:r>
            <w:r w:rsidR="0035669C">
              <w:t>.</w:t>
            </w:r>
          </w:p>
          <w:p w:rsidR="00C15E6B" w:rsidRPr="00E068E1" w:rsidRDefault="00C15E6B" w:rsidP="00F92601"/>
        </w:tc>
      </w:tr>
    </w:tbl>
    <w:p w:rsidR="00C15E6B" w:rsidRDefault="00C15E6B" w:rsidP="00C15E6B">
      <w:pPr>
        <w:rPr>
          <w:rFonts w:eastAsiaTheme="minorEastAsia"/>
        </w:rPr>
      </w:pPr>
      <w:r>
        <w:t xml:space="preserve">The experimental data suggest that the output signal depends on imposed curvature of IPMC as illustrated in </w:t>
      </w:r>
      <w:r w:rsidR="00950D8F">
        <w:fldChar w:fldCharType="begin"/>
      </w:r>
      <w:r>
        <w:instrText xml:space="preserve"> REF _Ref230584602 \h </w:instrText>
      </w:r>
      <w:r w:rsidR="00950D8F">
        <w:fldChar w:fldCharType="separate"/>
      </w:r>
      <w:r w:rsidR="00B34C98">
        <w:t xml:space="preserve">Figure </w:t>
      </w:r>
      <w:r w:rsidR="00B34C98">
        <w:rPr>
          <w:noProof/>
        </w:rPr>
        <w:t>3</w:t>
      </w:r>
      <w:r w:rsidR="00950D8F">
        <w:fldChar w:fldCharType="end"/>
      </w:r>
      <w:r>
        <w:t>. The more the sensor tip is crooked, the more the output signal is disturbed</w:t>
      </w:r>
      <w:r w:rsidR="004B2253">
        <w:t xml:space="preserve"> </w:t>
      </w:r>
      <w:r w:rsidR="00950D8F">
        <w:fldChar w:fldCharType="begin"/>
      </w:r>
      <w:r>
        <w:instrText>ADDIN RW.CITE{{14 Punning,A. 2007}}</w:instrText>
      </w:r>
      <w:r w:rsidR="00950D8F">
        <w:fldChar w:fldCharType="separate"/>
      </w:r>
      <w:r w:rsidR="00A5771E">
        <w:t>[55]</w:t>
      </w:r>
      <w:r w:rsidR="00950D8F">
        <w:fldChar w:fldCharType="end"/>
      </w:r>
      <w:r>
        <w:t xml:space="preserve">. Somewhat contradicting characteristic of IPMC mechanoelectrical transducer is the stability of the measured output signal. Some experiments suggest that the IPMC characteristics do not change after hours of work and measured voltage is still reliable </w:t>
      </w:r>
      <w:fldSimple w:instr="ADDIN RW.CITE{{3 Bonomo,C. 2006}}">
        <w:r w:rsidR="00A5771E">
          <w:t>[49]</w:t>
        </w:r>
      </w:fldSimple>
      <w:r>
        <w:t xml:space="preserve">.  Although the wet IPMC produces noisy signal at first, but after the material reaches the state of equilibrium, the signal remains noiseless during many hours of work </w:t>
      </w:r>
      <w:fldSimple w:instr="ADDIN RW.CITE{{135 Bonomo,C. 2005; 366 Chen,Zheng 2007}}">
        <w:r w:rsidR="00A5771E">
          <w:t>[81, 82]</w:t>
        </w:r>
      </w:fldSimple>
      <w:r>
        <w:t xml:space="preserve">. For other instances, the sensor signal started to show decrease of the amplitude </w:t>
      </w:r>
      <w:r>
        <w:lastRenderedPageBreak/>
        <w:t xml:space="preserve">after only </w:t>
      </w:r>
      <m:oMath>
        <m:r>
          <w:rPr>
            <w:rFonts w:ascii="Cambria Math" w:hAnsi="Cambria Math"/>
          </w:rPr>
          <m:t>5min</m:t>
        </m:r>
      </m:oMath>
      <w:r>
        <w:rPr>
          <w:rFonts w:eastAsiaTheme="minorEastAsia"/>
        </w:rPr>
        <w:t xml:space="preserve"> of work </w:t>
      </w:r>
      <w:r w:rsidR="00950D8F">
        <w:rPr>
          <w:rFonts w:eastAsiaTheme="minorEastAsia"/>
        </w:rPr>
        <w:fldChar w:fldCharType="begin"/>
      </w:r>
      <w:r>
        <w:rPr>
          <w:rFonts w:eastAsiaTheme="minorEastAsia"/>
        </w:rPr>
        <w:instrText>ADDIN RW.CITE{{4 Chen,Zheng 2007}}</w:instrText>
      </w:r>
      <w:r w:rsidR="00950D8F">
        <w:rPr>
          <w:rFonts w:eastAsiaTheme="minorEastAsia"/>
        </w:rPr>
        <w:fldChar w:fldCharType="separate"/>
      </w:r>
      <w:r w:rsidR="00A5771E">
        <w:rPr>
          <w:rFonts w:eastAsiaTheme="minorEastAsia"/>
        </w:rPr>
        <w:t>[52]</w:t>
      </w:r>
      <w:r w:rsidR="00950D8F">
        <w:rPr>
          <w:rFonts w:eastAsiaTheme="minorEastAsia"/>
        </w:rPr>
        <w:fldChar w:fldCharType="end"/>
      </w:r>
      <w:r>
        <w:rPr>
          <w:rFonts w:eastAsiaTheme="minorEastAsia"/>
        </w:rPr>
        <w:t>. Those areas, though well observed, need some more study to better understand and possibly improve the materials.</w:t>
      </w:r>
    </w:p>
    <w:p w:rsidR="00512FCF" w:rsidRDefault="00512FCF" w:rsidP="00512FCF">
      <w:pPr>
        <w:pStyle w:val="Heading2"/>
        <w:rPr>
          <w:rFonts w:eastAsiaTheme="minorEastAsia"/>
        </w:rPr>
      </w:pPr>
      <w:r>
        <w:rPr>
          <w:rFonts w:eastAsiaTheme="minorEastAsia"/>
        </w:rPr>
        <w:t>Grey box models</w:t>
      </w:r>
    </w:p>
    <w:p w:rsidR="00512FCF" w:rsidRDefault="00512FCF" w:rsidP="0003314E">
      <w:r>
        <w:t>The physical models of IPMC provide the necessary insight to get understanding and visualize what is behind the transduction mechanism. When it comes to controlling of IPMC in real world applications, the gray box models are simpler to design and implement. For instance, a precise white box model was presented by Tadokoro</w:t>
      </w:r>
      <w:r w:rsidR="00D62ED2">
        <w:t xml:space="preserve"> et al.</w:t>
      </w:r>
      <w:r>
        <w:t xml:space="preserve"> </w:t>
      </w:r>
      <w:fldSimple w:instr="ADDIN RW.CITE{{108 Tadokoro, S. 2000}}">
        <w:r w:rsidR="00A5771E">
          <w:t>[74]</w:t>
        </w:r>
      </w:fldSimple>
      <w:r>
        <w:t>. This was discussed in the previous section as well. However, the model might not be practical to use in design because of its complexity. The model proposed by Kanno</w:t>
      </w:r>
      <w:r w:rsidR="004B2253">
        <w:t xml:space="preserve"> et al.</w:t>
      </w:r>
      <w:r>
        <w:t xml:space="preserve"> is an empirical model, but does not work for IPMC based sensors </w:t>
      </w:r>
      <w:fldSimple w:instr="ADDIN RW.CITE{{59 Kanno,R. 1996}}">
        <w:r w:rsidR="00A5771E">
          <w:t>[67]</w:t>
        </w:r>
      </w:fldSimple>
      <w:r>
        <w:t>.  Some of the latest grey box model</w:t>
      </w:r>
      <w:r w:rsidR="00D62ED2">
        <w:t>s</w:t>
      </w:r>
      <w:r>
        <w:t>, which would be sufficiently accurate and easy to implement to control an IPMC mechanoelectrical transducer, are considered in this section.</w:t>
      </w:r>
    </w:p>
    <w:p w:rsidR="00512FCF" w:rsidRDefault="00512FCF" w:rsidP="0003314E">
      <w:pPr>
        <w:keepNext/>
        <w:jc w:val="center"/>
      </w:pPr>
      <w:r w:rsidRPr="00342AC7">
        <w:rPr>
          <w:noProof/>
        </w:rPr>
        <w:drawing>
          <wp:inline distT="0" distB="0" distL="0" distR="0">
            <wp:extent cx="3398293" cy="612413"/>
            <wp:effectExtent l="0" t="0" r="0" b="0"/>
            <wp:docPr id="19"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705600" cy="1219200"/>
                      <a:chOff x="838200" y="2286000"/>
                      <a:chExt cx="6705600" cy="1219200"/>
                    </a:xfrm>
                  </a:grpSpPr>
                  <a:grpSp>
                    <a:nvGrpSpPr>
                      <a:cNvPr id="25" name="Group 24"/>
                      <a:cNvGrpSpPr/>
                    </a:nvGrpSpPr>
                    <a:grpSpPr>
                      <a:xfrm>
                        <a:off x="838200" y="2286000"/>
                        <a:ext cx="6705600" cy="1219200"/>
                        <a:chOff x="838200" y="2286000"/>
                        <a:chExt cx="6705600" cy="1219200"/>
                      </a:xfrm>
                    </a:grpSpPr>
                    <a:sp>
                      <a:nvSpPr>
                        <a:cNvPr id="2" name="Rectangle 1"/>
                        <a:cNvSpPr/>
                      </a:nvSpPr>
                      <a:spPr>
                        <a:xfrm>
                          <a:off x="2438400" y="2286000"/>
                          <a:ext cx="3505200" cy="1219200"/>
                        </a:xfrm>
                        <a:prstGeom prst="rect">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6" name="Straight Connector 5"/>
                        <a:cNvCxnSpPr/>
                      </a:nvCxnSpPr>
                      <a:spPr>
                        <a:xfrm>
                          <a:off x="1143000" y="2514600"/>
                          <a:ext cx="1295400" cy="0"/>
                        </a:xfrm>
                        <a:prstGeom prst="line">
                          <a:avLst/>
                        </a:prstGeom>
                        <a:ln w="38100"/>
                      </a:spPr>
                      <a:style>
                        <a:lnRef idx="1">
                          <a:schemeClr val="accent1"/>
                        </a:lnRef>
                        <a:fillRef idx="0">
                          <a:schemeClr val="accent1"/>
                        </a:fillRef>
                        <a:effectRef idx="0">
                          <a:schemeClr val="accent1"/>
                        </a:effectRef>
                        <a:fontRef idx="minor">
                          <a:schemeClr val="tx1"/>
                        </a:fontRef>
                      </a:style>
                    </a:cxnSp>
                    <a:cxnSp>
                      <a:nvCxnSpPr>
                        <a:cNvPr id="8" name="Straight Connector 7"/>
                        <a:cNvCxnSpPr/>
                      </a:nvCxnSpPr>
                      <a:spPr>
                        <a:xfrm>
                          <a:off x="1143000" y="3276600"/>
                          <a:ext cx="1295400" cy="0"/>
                        </a:xfrm>
                        <a:prstGeom prst="line">
                          <a:avLst/>
                        </a:prstGeom>
                        <a:ln w="38100"/>
                      </a:spPr>
                      <a:style>
                        <a:lnRef idx="1">
                          <a:schemeClr val="accent1"/>
                        </a:lnRef>
                        <a:fillRef idx="0">
                          <a:schemeClr val="accent1"/>
                        </a:fillRef>
                        <a:effectRef idx="0">
                          <a:schemeClr val="accent1"/>
                        </a:effectRef>
                        <a:fontRef idx="minor">
                          <a:schemeClr val="tx1"/>
                        </a:fontRef>
                      </a:style>
                    </a:cxnSp>
                    <a:cxnSp>
                      <a:nvCxnSpPr>
                        <a:cNvPr id="9" name="Straight Connector 8"/>
                        <a:cNvCxnSpPr/>
                      </a:nvCxnSpPr>
                      <a:spPr>
                        <a:xfrm>
                          <a:off x="5943600" y="2514600"/>
                          <a:ext cx="1295400" cy="0"/>
                        </a:xfrm>
                        <a:prstGeom prst="line">
                          <a:avLst/>
                        </a:prstGeom>
                        <a:ln w="38100"/>
                      </a:spPr>
                      <a:style>
                        <a:lnRef idx="1">
                          <a:schemeClr val="accent1"/>
                        </a:lnRef>
                        <a:fillRef idx="0">
                          <a:schemeClr val="accent1"/>
                        </a:fillRef>
                        <a:effectRef idx="0">
                          <a:schemeClr val="accent1"/>
                        </a:effectRef>
                        <a:fontRef idx="minor">
                          <a:schemeClr val="tx1"/>
                        </a:fontRef>
                      </a:style>
                    </a:cxnSp>
                    <a:cxnSp>
                      <a:nvCxnSpPr>
                        <a:cNvPr id="10" name="Straight Connector 9"/>
                        <a:cNvCxnSpPr/>
                      </a:nvCxnSpPr>
                      <a:spPr>
                        <a:xfrm>
                          <a:off x="5943600" y="3276600"/>
                          <a:ext cx="1295400" cy="0"/>
                        </a:xfrm>
                        <a:prstGeom prst="line">
                          <a:avLst/>
                        </a:prstGeom>
                        <a:ln w="38100"/>
                      </a:spPr>
                      <a:style>
                        <a:lnRef idx="1">
                          <a:schemeClr val="accent1"/>
                        </a:lnRef>
                        <a:fillRef idx="0">
                          <a:schemeClr val="accent1"/>
                        </a:fillRef>
                        <a:effectRef idx="0">
                          <a:schemeClr val="accent1"/>
                        </a:effectRef>
                        <a:fontRef idx="minor">
                          <a:schemeClr val="tx1"/>
                        </a:fontRef>
                      </a:style>
                    </a:cxnSp>
                    <a:sp>
                      <a:nvSpPr>
                        <a:cNvPr id="13" name="Plus 12"/>
                        <a:cNvSpPr/>
                      </a:nvSpPr>
                      <a:spPr>
                        <a:xfrm>
                          <a:off x="838200" y="2362200"/>
                          <a:ext cx="228600" cy="228600"/>
                        </a:xfrm>
                        <a:prstGeom prst="mathPlus">
                          <a:avLst/>
                        </a:prstGeom>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Minus 13"/>
                        <a:cNvSpPr/>
                      </a:nvSpPr>
                      <a:spPr>
                        <a:xfrm>
                          <a:off x="838200" y="3200400"/>
                          <a:ext cx="228600" cy="228600"/>
                        </a:xfrm>
                        <a:prstGeom prst="mathMinus">
                          <a:avLst/>
                        </a:prstGeom>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Plus 14"/>
                        <a:cNvSpPr/>
                      </a:nvSpPr>
                      <a:spPr>
                        <a:xfrm>
                          <a:off x="7315200" y="2362200"/>
                          <a:ext cx="228600" cy="228600"/>
                        </a:xfrm>
                        <a:prstGeom prst="mathPlus">
                          <a:avLst/>
                        </a:prstGeom>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Minus 15"/>
                        <a:cNvSpPr/>
                      </a:nvSpPr>
                      <a:spPr>
                        <a:xfrm>
                          <a:off x="7315200" y="3200400"/>
                          <a:ext cx="228600" cy="228600"/>
                        </a:xfrm>
                        <a:prstGeom prst="mathMinus">
                          <a:avLst/>
                        </a:prstGeom>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8" name="Straight Arrow Connector 17"/>
                        <a:cNvCxnSpPr/>
                      </a:nvCxnSpPr>
                      <a:spPr>
                        <a:xfrm>
                          <a:off x="1371600" y="2667000"/>
                          <a:ext cx="685800" cy="1588"/>
                        </a:xfrm>
                        <a:prstGeom prst="straightConnector1">
                          <a:avLst/>
                        </a:prstGeom>
                        <a:ln w="31750">
                          <a:tailEnd type="arrow"/>
                        </a:ln>
                      </a:spPr>
                      <a:style>
                        <a:lnRef idx="1">
                          <a:schemeClr val="accent1"/>
                        </a:lnRef>
                        <a:fillRef idx="0">
                          <a:schemeClr val="accent1"/>
                        </a:fillRef>
                        <a:effectRef idx="0">
                          <a:schemeClr val="accent1"/>
                        </a:effectRef>
                        <a:fontRef idx="minor">
                          <a:schemeClr val="tx1"/>
                        </a:fontRef>
                      </a:style>
                    </a:cxnSp>
                    <a:cxnSp>
                      <a:nvCxnSpPr>
                        <a:cNvPr id="19" name="Straight Arrow Connector 18"/>
                        <a:cNvCxnSpPr/>
                      </a:nvCxnSpPr>
                      <a:spPr>
                        <a:xfrm>
                          <a:off x="6248400" y="2667000"/>
                          <a:ext cx="685800" cy="1588"/>
                        </a:xfrm>
                        <a:prstGeom prst="straightConnector1">
                          <a:avLst/>
                        </a:prstGeom>
                        <a:ln w="31750">
                          <a:headEnd type="arrow"/>
                          <a:tailEnd type="none"/>
                        </a:ln>
                      </a:spPr>
                      <a:style>
                        <a:lnRef idx="1">
                          <a:schemeClr val="accent1"/>
                        </a:lnRef>
                        <a:fillRef idx="0">
                          <a:schemeClr val="accent1"/>
                        </a:fillRef>
                        <a:effectRef idx="0">
                          <a:schemeClr val="accent1"/>
                        </a:effectRef>
                        <a:fontRef idx="minor">
                          <a:schemeClr val="tx1"/>
                        </a:fontRef>
                      </a:style>
                    </a:cxnSp>
                    <a:sp>
                      <a:nvSpPr>
                        <a:cNvPr id="20" name="TextBox 19"/>
                        <a:cNvSpPr txBox="1"/>
                      </a:nvSpPr>
                      <a:spPr>
                        <a:xfrm>
                          <a:off x="838200" y="2667000"/>
                          <a:ext cx="300082" cy="40011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l-GR" sz="2000" dirty="0" smtClean="0">
                                <a:latin typeface="Calibri"/>
                                <a:cs typeface="Calibri"/>
                              </a:rPr>
                              <a:t>ν</a:t>
                            </a:r>
                            <a:endParaRPr lang="en-US" sz="2000" dirty="0"/>
                          </a:p>
                        </a:txBody>
                        <a:useSpRect/>
                      </a:txSp>
                    </a:sp>
                    <a:sp>
                      <a:nvSpPr>
                        <a:cNvPr id="21" name="TextBox 20"/>
                        <a:cNvSpPr txBox="1"/>
                      </a:nvSpPr>
                      <a:spPr>
                        <a:xfrm>
                          <a:off x="7239000" y="2667000"/>
                          <a:ext cx="263214" cy="40011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000" dirty="0" smtClean="0">
                                <a:latin typeface="Calibri"/>
                                <a:cs typeface="Calibri"/>
                              </a:rPr>
                              <a:t>f</a:t>
                            </a:r>
                            <a:endParaRPr lang="en-US" sz="2000" dirty="0"/>
                          </a:p>
                        </a:txBody>
                        <a:useSpRect/>
                      </a:txSp>
                    </a:sp>
                    <a:sp>
                      <a:nvSpPr>
                        <a:cNvPr id="22" name="TextBox 21"/>
                        <a:cNvSpPr txBox="1"/>
                      </a:nvSpPr>
                      <a:spPr>
                        <a:xfrm>
                          <a:off x="1524000" y="2667000"/>
                          <a:ext cx="237566"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err="1" smtClean="0"/>
                              <a:t>i</a:t>
                            </a:r>
                            <a:endParaRPr lang="en-US" dirty="0"/>
                          </a:p>
                        </a:txBody>
                        <a:useSpRect/>
                      </a:txSp>
                    </a:sp>
                    <a:pic>
                      <a:nvPicPr>
                        <a:cNvPr id="0" name="Object 2"/>
                        <a:cNvPicPr>
                          <a:picLocks noChangeAspect="1" noChangeArrowheads="1"/>
                        </a:cNvPicPr>
                      </a:nvPicPr>
                      <a:blipFill>
                        <a:blip r:embed="rId12"/>
                        <a:srcRect/>
                        <a:stretch>
                          <a:fillRect/>
                        </a:stretch>
                      </a:blipFill>
                      <a:spPr bwMode="auto">
                        <a:xfrm>
                          <a:off x="6477000" y="2667000"/>
                          <a:ext cx="228600" cy="320675"/>
                        </a:xfrm>
                        <a:prstGeom prst="rect">
                          <a:avLst/>
                        </a:prstGeom>
                        <a:noFill/>
                        <a:ln w="9525">
                          <a:noFill/>
                          <a:miter lim="800000"/>
                          <a:headEnd/>
                          <a:tailEnd/>
                        </a:ln>
                        <a:effectLst/>
                      </a:spPr>
                    </a:pic>
                  </a:grpSp>
                </lc:lockedCanvas>
              </a:graphicData>
            </a:graphic>
          </wp:inline>
        </w:drawing>
      </w:r>
    </w:p>
    <w:p w:rsidR="00512FCF" w:rsidRDefault="00512FCF" w:rsidP="0003314E">
      <w:pPr>
        <w:pStyle w:val="Caption"/>
        <w:spacing w:line="276" w:lineRule="auto"/>
        <w:jc w:val="center"/>
      </w:pPr>
      <w:bookmarkStart w:id="5" w:name="_Ref232673879"/>
      <w:r>
        <w:t xml:space="preserve">Figure </w:t>
      </w:r>
      <w:fldSimple w:instr=" SEQ Figure \* ARABIC ">
        <w:r w:rsidR="00B34C98">
          <w:rPr>
            <w:noProof/>
          </w:rPr>
          <w:t>4</w:t>
        </w:r>
      </w:fldSimple>
      <w:bookmarkEnd w:id="5"/>
      <w:r>
        <w:t xml:space="preserve"> Two port model </w:t>
      </w:r>
      <w:r w:rsidR="00284E2E">
        <w:t xml:space="preserve">(from </w:t>
      </w:r>
      <w:fldSimple w:instr="ADDIN RW.CITE{{56 Newbury,K.M. 2002}}">
        <w:r w:rsidR="00A5771E">
          <w:rPr>
            <w:b w:val="0"/>
          </w:rPr>
          <w:t>[83]</w:t>
        </w:r>
      </w:fldSimple>
      <w:r w:rsidR="00284E2E">
        <w:t>)</w:t>
      </w:r>
      <w:r>
        <w:t>.</w:t>
      </w:r>
    </w:p>
    <w:p w:rsidR="00512FCF" w:rsidRDefault="00512FCF" w:rsidP="0003314E">
      <w:pPr>
        <w:rPr>
          <w:rFonts w:eastAsiaTheme="minorEastAsia"/>
        </w:rPr>
      </w:pPr>
      <w:r>
        <w:t xml:space="preserve"> A t</w:t>
      </w:r>
      <w:r w:rsidRPr="009A3B32">
        <w:t>wo</w:t>
      </w:r>
      <w:r>
        <w:t>-</w:t>
      </w:r>
      <w:r w:rsidRPr="009A3B32">
        <w:t>port network model for IPMC transducers was presented by Newbury et al</w:t>
      </w:r>
      <w:r>
        <w:t xml:space="preserve">. </w:t>
      </w:r>
      <w:fldSimple w:instr="ADDIN RW.CITE{{56 Newbury,K.M. 2002}}">
        <w:r w:rsidR="00A5771E">
          <w:t>[83]</w:t>
        </w:r>
      </w:fldSimple>
      <w:r>
        <w:t>.</w:t>
      </w:r>
      <w:r w:rsidRPr="009A3B32">
        <w:t xml:space="preserve"> </w:t>
      </w:r>
      <w:r>
        <w:t>It was designed to handle</w:t>
      </w:r>
      <w:r w:rsidRPr="009A3B32">
        <w:t xml:space="preserve"> both sensing and actuation properties of the material. The model is based on an equivalent circuit representation of an IPMC transducer</w:t>
      </w:r>
      <w:r>
        <w:t xml:space="preserve"> and only focuses on the variables that are important for using the polymer transducer as a sensor or actuator. In the two port model (see </w:t>
      </w:r>
      <w:fldSimple w:instr=" REF _Ref232673879 \h  \* MERGEFORMAT ">
        <w:r w:rsidR="00B34C98">
          <w:t xml:space="preserve">Figure </w:t>
        </w:r>
        <w:r w:rsidR="00B34C98">
          <w:rPr>
            <w:noProof/>
          </w:rPr>
          <w:t>4</w:t>
        </w:r>
      </w:fldSimple>
      <w:r>
        <w:t xml:space="preserve">), the variables </w:t>
      </w:r>
      <m:oMath>
        <m:r>
          <w:rPr>
            <w:rFonts w:ascii="Cambria Math" w:hAnsi="Cambria Math"/>
          </w:rPr>
          <m:t>ν</m:t>
        </m:r>
      </m:oMath>
      <w:r>
        <w:rPr>
          <w:rFonts w:eastAsiaTheme="minorEastAsia"/>
        </w:rPr>
        <w:t xml:space="preserve"> and </w:t>
      </w:r>
      <m:oMath>
        <m:r>
          <w:rPr>
            <w:rFonts w:ascii="Cambria Math" w:eastAsiaTheme="minorEastAsia" w:hAnsi="Cambria Math"/>
          </w:rPr>
          <m:t>i</m:t>
        </m:r>
      </m:oMath>
      <w:r>
        <w:rPr>
          <w:rFonts w:eastAsiaTheme="minorEastAsia"/>
        </w:rPr>
        <w:t xml:space="preserve"> are the voltage and current at the electrodes, and </w:t>
      </w:r>
      <m:oMath>
        <m:r>
          <w:rPr>
            <w:rFonts w:ascii="Cambria Math" w:eastAsiaTheme="minorEastAsia" w:hAnsi="Cambria Math"/>
          </w:rPr>
          <m:t>f</m:t>
        </m:r>
      </m:oMath>
      <w:r>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u</m:t>
            </m:r>
            <m:ctrlPr>
              <w:rPr>
                <w:rFonts w:ascii="Cambria Math" w:hAnsi="Cambria Math"/>
                <w:i/>
              </w:rPr>
            </m:ctrlPr>
          </m:e>
        </m:acc>
      </m:oMath>
      <w:r>
        <w:rPr>
          <w:rFonts w:eastAsiaTheme="minorEastAsia"/>
        </w:rPr>
        <w:t xml:space="preserve"> are the external force and the velocity at the tip of the bender transducer and the relation between those is given a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512FCF" w:rsidTr="008723B8">
        <w:tc>
          <w:tcPr>
            <w:tcW w:w="750" w:type="pct"/>
          </w:tcPr>
          <w:p w:rsidR="00512FCF" w:rsidRDefault="00512FCF" w:rsidP="0003314E">
            <w:pPr>
              <w:spacing w:line="276" w:lineRule="auto"/>
              <w:rPr>
                <w:rFonts w:eastAsiaTheme="minorEastAsia"/>
              </w:rPr>
            </w:pPr>
          </w:p>
        </w:tc>
        <w:tc>
          <w:tcPr>
            <w:tcW w:w="3500" w:type="pct"/>
            <w:vAlign w:val="center"/>
          </w:tcPr>
          <w:p w:rsidR="00512FCF" w:rsidRPr="00BE5B12" w:rsidRDefault="00950D8F" w:rsidP="0003314E">
            <w:pPr>
              <w:spacing w:line="276" w:lineRule="auto"/>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ν</m:t>
                          </m:r>
                          <m:d>
                            <m:dPr>
                              <m:ctrlPr>
                                <w:rPr>
                                  <w:rFonts w:ascii="Cambria Math" w:hAnsi="Cambria Math"/>
                                  <w:i/>
                                </w:rPr>
                              </m:ctrlPr>
                            </m:dPr>
                            <m:e>
                              <m:r>
                                <w:rPr>
                                  <w:rFonts w:ascii="Cambria Math" w:hAnsi="Cambria Math"/>
                                </w:rPr>
                                <m:t>ω</m:t>
                              </m:r>
                            </m:e>
                          </m:d>
                        </m:e>
                      </m:mr>
                      <m:mr>
                        <m:e>
                          <m:r>
                            <w:rPr>
                              <w:rFonts w:ascii="Cambria Math" w:hAnsi="Cambria Math"/>
                            </w:rPr>
                            <m:t>f</m:t>
                          </m:r>
                          <m:d>
                            <m:dPr>
                              <m:ctrlPr>
                                <w:rPr>
                                  <w:rFonts w:ascii="Cambria Math" w:hAnsi="Cambria Math"/>
                                  <w:i/>
                                </w:rPr>
                              </m:ctrlPr>
                            </m:dPr>
                            <m:e>
                              <m:r>
                                <w:rPr>
                                  <w:rFonts w:ascii="Cambria Math" w:hAnsi="Cambria Math"/>
                                </w:rPr>
                                <m:t>ω</m:t>
                              </m:r>
                            </m:e>
                          </m:d>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1</m:t>
                              </m:r>
                            </m:sub>
                          </m:sSub>
                        </m:e>
                        <m:e>
                          <m:sSub>
                            <m:sSubPr>
                              <m:ctrlPr>
                                <w:rPr>
                                  <w:rFonts w:ascii="Cambria Math" w:hAnsi="Cambria Math"/>
                                  <w:i/>
                                </w:rPr>
                              </m:ctrlPr>
                            </m:sSubPr>
                            <m:e>
                              <m:r>
                                <w:rPr>
                                  <w:rFonts w:ascii="Cambria Math" w:hAnsi="Cambria Math"/>
                                </w:rPr>
                                <m:t>Z</m:t>
                              </m:r>
                            </m:e>
                            <m:sub>
                              <m:r>
                                <w:rPr>
                                  <w:rFonts w:ascii="Cambria Math" w:hAnsi="Cambria Math"/>
                                </w:rPr>
                                <m:t>12</m:t>
                              </m:r>
                            </m:sub>
                          </m:sSub>
                        </m:e>
                      </m:mr>
                      <m:mr>
                        <m:e>
                          <m:sSub>
                            <m:sSubPr>
                              <m:ctrlPr>
                                <w:rPr>
                                  <w:rFonts w:ascii="Cambria Math" w:hAnsi="Cambria Math"/>
                                  <w:i/>
                                </w:rPr>
                              </m:ctrlPr>
                            </m:sSubPr>
                            <m:e>
                              <m:r>
                                <w:rPr>
                                  <w:rFonts w:ascii="Cambria Math" w:hAnsi="Cambria Math"/>
                                </w:rPr>
                                <m:t>Z</m:t>
                              </m:r>
                            </m:e>
                            <m:sub>
                              <m:r>
                                <w:rPr>
                                  <w:rFonts w:ascii="Cambria Math" w:hAnsi="Cambria Math"/>
                                </w:rPr>
                                <m:t>21</m:t>
                              </m:r>
                            </m:sub>
                          </m:sSub>
                        </m:e>
                        <m:e>
                          <m:sSub>
                            <m:sSubPr>
                              <m:ctrlPr>
                                <w:rPr>
                                  <w:rFonts w:ascii="Cambria Math" w:hAnsi="Cambria Math"/>
                                  <w:i/>
                                </w:rPr>
                              </m:ctrlPr>
                            </m:sSubPr>
                            <m:e>
                              <m:r>
                                <w:rPr>
                                  <w:rFonts w:ascii="Cambria Math" w:hAnsi="Cambria Math"/>
                                </w:rPr>
                                <m:t>Z</m:t>
                              </m:r>
                            </m:e>
                            <m:sub>
                              <m:r>
                                <w:rPr>
                                  <w:rFonts w:ascii="Cambria Math" w:hAnsi="Cambria Math"/>
                                </w:rPr>
                                <m:t>22</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i(ω)</m:t>
                          </m:r>
                        </m:e>
                      </m:mr>
                      <m:mr>
                        <m:e>
                          <m:acc>
                            <m:accPr>
                              <m:chr m:val="̇"/>
                              <m:ctrlPr>
                                <w:rPr>
                                  <w:rFonts w:ascii="Cambria Math" w:hAnsi="Cambria Math"/>
                                  <w:i/>
                                </w:rPr>
                              </m:ctrlPr>
                            </m:accPr>
                            <m:e>
                              <m:r>
                                <w:rPr>
                                  <w:rFonts w:ascii="Cambria Math" w:hAnsi="Cambria Math"/>
                                </w:rPr>
                                <m:t>u</m:t>
                              </m:r>
                            </m:e>
                          </m:acc>
                          <m:r>
                            <w:rPr>
                              <w:rFonts w:ascii="Cambria Math" w:hAnsi="Cambria Math"/>
                            </w:rPr>
                            <m:t xml:space="preserve">(ω) </m:t>
                          </m:r>
                        </m:e>
                      </m:mr>
                    </m:m>
                  </m:e>
                </m:d>
                <m:r>
                  <w:rPr>
                    <w:rFonts w:ascii="Cambria Math" w:hAnsi="Cambria Math"/>
                  </w:rPr>
                  <m:t>,</m:t>
                </m:r>
              </m:oMath>
            </m:oMathPara>
          </w:p>
        </w:tc>
        <w:tc>
          <w:tcPr>
            <w:tcW w:w="750" w:type="pct"/>
          </w:tcPr>
          <w:p w:rsidR="00512FCF" w:rsidRPr="00D663B0" w:rsidRDefault="00512FCF" w:rsidP="0003314E">
            <w:pPr>
              <w:pStyle w:val="ListParagraph"/>
              <w:numPr>
                <w:ilvl w:val="0"/>
                <w:numId w:val="2"/>
              </w:numPr>
              <w:spacing w:line="276" w:lineRule="auto"/>
              <w:rPr>
                <w:rFonts w:eastAsiaTheme="minorEastAsia"/>
              </w:rPr>
            </w:pPr>
          </w:p>
        </w:tc>
      </w:tr>
    </w:tbl>
    <w:p w:rsidR="00512FCF" w:rsidRDefault="00512FCF" w:rsidP="0003314E">
      <w:r>
        <w:t>where the Z</w:t>
      </w:r>
      <w:r>
        <w:rPr>
          <w:vertAlign w:val="subscript"/>
        </w:rPr>
        <w:t>ij</w:t>
      </w:r>
      <w:r>
        <w:t xml:space="preserve"> are Laplace domain expressions.  Experimental transducer responses with specific mechanical or electrical boundary conditions were used to identify those terms. The preliminary validation of the model was only done for actuation only. However, the design of the model allows it to use also in linear control systems. Downside of the model is that the parameters are not geometrically scal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46"/>
        <w:gridCol w:w="4730"/>
      </w:tblGrid>
      <w:tr w:rsidR="00512FCF" w:rsidRPr="00AB54FE" w:rsidTr="0003314E">
        <w:trPr>
          <w:trHeight w:val="1692"/>
        </w:trPr>
        <w:tc>
          <w:tcPr>
            <w:tcW w:w="4846" w:type="dxa"/>
            <w:vAlign w:val="bottom"/>
          </w:tcPr>
          <w:p w:rsidR="00512FCF" w:rsidRPr="00AB54FE" w:rsidRDefault="00512FCF" w:rsidP="0003314E">
            <w:pPr>
              <w:keepNext/>
              <w:spacing w:line="276" w:lineRule="auto"/>
              <w:jc w:val="center"/>
            </w:pPr>
            <w:r w:rsidRPr="00AB54FE">
              <w:rPr>
                <w:noProof/>
              </w:rPr>
              <w:drawing>
                <wp:inline distT="0" distB="0" distL="0" distR="0">
                  <wp:extent cx="2952882" cy="996287"/>
                  <wp:effectExtent l="0" t="0" r="0" b="0"/>
                  <wp:docPr id="20"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67400" cy="1981200"/>
                            <a:chOff x="2667000" y="1524000"/>
                            <a:chExt cx="5867400" cy="1981200"/>
                          </a:xfrm>
                        </a:grpSpPr>
                        <a:grpSp>
                          <a:nvGrpSpPr>
                            <a:cNvPr id="114" name="Group 113"/>
                            <a:cNvGrpSpPr/>
                          </a:nvGrpSpPr>
                          <a:grpSpPr>
                            <a:xfrm>
                              <a:off x="2667000" y="1524000"/>
                              <a:ext cx="5867400" cy="1981200"/>
                              <a:chOff x="2667000" y="1524000"/>
                              <a:chExt cx="5867400" cy="1981200"/>
                            </a:xfrm>
                          </a:grpSpPr>
                          <a:grpSp>
                            <a:nvGrpSpPr>
                              <a:cNvPr id="3" name="Group 13"/>
                              <a:cNvGrpSpPr/>
                            </a:nvGrpSpPr>
                            <a:grpSpPr>
                              <a:xfrm>
                                <a:off x="5257800" y="2209800"/>
                                <a:ext cx="685800" cy="914400"/>
                                <a:chOff x="3352800" y="2286000"/>
                                <a:chExt cx="685800" cy="914400"/>
                              </a:xfrm>
                            </a:grpSpPr>
                            <a:sp>
                              <a:nvSpPr>
                                <a:cNvPr id="6" name="Arc 5"/>
                                <a:cNvSpPr/>
                              </a:nvSpPr>
                              <a:spPr>
                                <a:xfrm>
                                  <a:off x="3352800" y="2286000"/>
                                  <a:ext cx="304800" cy="228600"/>
                                </a:xfrm>
                                <a:prstGeom prst="arc">
                                  <a:avLst>
                                    <a:gd name="adj1" fmla="val 16200000"/>
                                    <a:gd name="adj2" fmla="val 5307111"/>
                                  </a:avLst>
                                </a:prstGeom>
                                <a:ln w="19050"/>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7" name="Arc 6"/>
                                <a:cNvSpPr/>
                              </a:nvSpPr>
                              <a:spPr>
                                <a:xfrm>
                                  <a:off x="3352800" y="2514600"/>
                                  <a:ext cx="304800" cy="228600"/>
                                </a:xfrm>
                                <a:prstGeom prst="arc">
                                  <a:avLst>
                                    <a:gd name="adj1" fmla="val 16200000"/>
                                    <a:gd name="adj2" fmla="val 5307111"/>
                                  </a:avLst>
                                </a:prstGeom>
                                <a:ln w="19050"/>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8" name="Arc 7"/>
                                <a:cNvSpPr/>
                              </a:nvSpPr>
                              <a:spPr>
                                <a:xfrm>
                                  <a:off x="3352800" y="2743200"/>
                                  <a:ext cx="304800" cy="228600"/>
                                </a:xfrm>
                                <a:prstGeom prst="arc">
                                  <a:avLst>
                                    <a:gd name="adj1" fmla="val 16200000"/>
                                    <a:gd name="adj2" fmla="val 5307111"/>
                                  </a:avLst>
                                </a:prstGeom>
                                <a:ln w="19050"/>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9" name="Arc 8"/>
                                <a:cNvSpPr/>
                              </a:nvSpPr>
                              <a:spPr>
                                <a:xfrm>
                                  <a:off x="3352800" y="2971800"/>
                                  <a:ext cx="304800" cy="228600"/>
                                </a:xfrm>
                                <a:prstGeom prst="arc">
                                  <a:avLst>
                                    <a:gd name="adj1" fmla="val 16200000"/>
                                    <a:gd name="adj2" fmla="val 5307111"/>
                                  </a:avLst>
                                </a:prstGeom>
                                <a:ln w="19050"/>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10" name="Arc 9"/>
                                <a:cNvSpPr/>
                              </a:nvSpPr>
                              <a:spPr>
                                <a:xfrm rot="10800000">
                                  <a:off x="3733800" y="2286000"/>
                                  <a:ext cx="304800" cy="228600"/>
                                </a:xfrm>
                                <a:prstGeom prst="arc">
                                  <a:avLst>
                                    <a:gd name="adj1" fmla="val 16200000"/>
                                    <a:gd name="adj2" fmla="val 5307111"/>
                                  </a:avLst>
                                </a:prstGeom>
                                <a:ln w="19050"/>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11" name="Arc 10"/>
                                <a:cNvSpPr/>
                              </a:nvSpPr>
                              <a:spPr>
                                <a:xfrm rot="10800000">
                                  <a:off x="3733800" y="2514600"/>
                                  <a:ext cx="304800" cy="228600"/>
                                </a:xfrm>
                                <a:prstGeom prst="arc">
                                  <a:avLst>
                                    <a:gd name="adj1" fmla="val 16200000"/>
                                    <a:gd name="adj2" fmla="val 5307111"/>
                                  </a:avLst>
                                </a:prstGeom>
                                <a:ln w="19050"/>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12" name="Arc 11"/>
                                <a:cNvSpPr/>
                              </a:nvSpPr>
                              <a:spPr>
                                <a:xfrm rot="10800000">
                                  <a:off x="3733800" y="2743200"/>
                                  <a:ext cx="304800" cy="228600"/>
                                </a:xfrm>
                                <a:prstGeom prst="arc">
                                  <a:avLst>
                                    <a:gd name="adj1" fmla="val 16200000"/>
                                    <a:gd name="adj2" fmla="val 5307111"/>
                                  </a:avLst>
                                </a:prstGeom>
                                <a:ln w="19050"/>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13" name="Arc 12"/>
                                <a:cNvSpPr/>
                              </a:nvSpPr>
                              <a:spPr>
                                <a:xfrm rot="10800000">
                                  <a:off x="3733800" y="2971800"/>
                                  <a:ext cx="304800" cy="228600"/>
                                </a:xfrm>
                                <a:prstGeom prst="arc">
                                  <a:avLst>
                                    <a:gd name="adj1" fmla="val 16200000"/>
                                    <a:gd name="adj2" fmla="val 5307111"/>
                                  </a:avLst>
                                </a:prstGeom>
                                <a:ln w="19050"/>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grpSp>
                          <a:cxnSp>
                            <a:nvCxnSpPr>
                              <a:cNvPr id="18" name="Straight Connector 17"/>
                              <a:cNvCxnSpPr/>
                            </a:nvCxnSpPr>
                            <a:spPr>
                              <a:xfrm>
                                <a:off x="5791200" y="1905000"/>
                                <a:ext cx="1143000" cy="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20" name="Straight Connector 19"/>
                              <a:cNvCxnSpPr/>
                            </a:nvCxnSpPr>
                            <a:spPr>
                              <a:xfrm>
                                <a:off x="5791200" y="3124200"/>
                                <a:ext cx="0" cy="30480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23" name="Straight Connector 22"/>
                              <a:cNvCxnSpPr/>
                            </a:nvCxnSpPr>
                            <a:spPr>
                              <a:xfrm flipV="1">
                                <a:off x="5788111" y="1905000"/>
                                <a:ext cx="3089" cy="304823"/>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27" name="Straight Connector 26"/>
                              <a:cNvCxnSpPr/>
                            </a:nvCxnSpPr>
                            <a:spPr>
                              <a:xfrm>
                                <a:off x="5791200" y="3429000"/>
                                <a:ext cx="2438400" cy="0"/>
                              </a:xfrm>
                              <a:prstGeom prst="line">
                                <a:avLst/>
                              </a:prstGeom>
                              <a:ln w="19050" cap="flat">
                                <a:tailEnd type="oval"/>
                              </a:ln>
                            </a:spPr>
                            <a:style>
                              <a:lnRef idx="1">
                                <a:schemeClr val="accent1"/>
                              </a:lnRef>
                              <a:fillRef idx="0">
                                <a:schemeClr val="accent1"/>
                              </a:fillRef>
                              <a:effectRef idx="0">
                                <a:schemeClr val="accent1"/>
                              </a:effectRef>
                              <a:fontRef idx="minor">
                                <a:schemeClr val="tx1"/>
                              </a:fontRef>
                            </a:style>
                          </a:cxnSp>
                          <a:sp>
                            <a:nvSpPr>
                              <a:cNvPr id="30" name="Rectangle 29"/>
                              <a:cNvSpPr/>
                            </a:nvSpPr>
                            <a:spPr>
                              <a:xfrm>
                                <a:off x="6934200" y="1676400"/>
                                <a:ext cx="533400" cy="457200"/>
                              </a:xfrm>
                              <a:prstGeom prst="rect">
                                <a:avLst/>
                              </a:prstGeom>
                              <a:noFill/>
                              <a:ln w="1905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smtClean="0">
                                      <a:solidFill>
                                        <a:schemeClr val="tx1"/>
                                      </a:solidFill>
                                    </a:rPr>
                                    <a:t>Z</a:t>
                                  </a:r>
                                  <a:r>
                                    <a:rPr lang="en-US" baseline="-25000" dirty="0" smtClean="0">
                                      <a:solidFill>
                                        <a:schemeClr val="tx1"/>
                                      </a:solidFill>
                                    </a:rPr>
                                    <a:t>m2</a:t>
                                  </a:r>
                                  <a:endParaRPr lang="en-US" baseline="-250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31" name="Rectangle 30"/>
                              <a:cNvSpPr/>
                            </a:nvSpPr>
                            <a:spPr>
                              <a:xfrm>
                                <a:off x="6248400" y="2438400"/>
                                <a:ext cx="533400" cy="457200"/>
                              </a:xfrm>
                              <a:prstGeom prst="rect">
                                <a:avLst/>
                              </a:prstGeom>
                              <a:noFill/>
                              <a:ln w="1905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err="1" smtClean="0">
                                      <a:solidFill>
                                        <a:schemeClr val="tx1"/>
                                      </a:solidFill>
                                    </a:rPr>
                                    <a:t>Z</a:t>
                                  </a:r>
                                  <a:r>
                                    <a:rPr lang="en-US" baseline="-25000" dirty="0" err="1" smtClean="0">
                                      <a:solidFill>
                                        <a:schemeClr val="tx1"/>
                                      </a:solidFill>
                                    </a:rPr>
                                    <a:t>mI</a:t>
                                  </a:r>
                                  <a:endParaRPr lang="en-US" baseline="-25000" dirty="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1" name="Straight Connector 40"/>
                              <a:cNvCxnSpPr/>
                            </a:nvCxnSpPr>
                            <a:spPr>
                              <a:xfrm rot="5400000">
                                <a:off x="6210300" y="2171700"/>
                                <a:ext cx="533400" cy="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43" name="Straight Connector 42"/>
                              <a:cNvCxnSpPr/>
                            </a:nvCxnSpPr>
                            <a:spPr>
                              <a:xfrm rot="5400000" flipH="1" flipV="1">
                                <a:off x="6210300" y="3162300"/>
                                <a:ext cx="533400" cy="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49" name="Straight Connector 48"/>
                              <a:cNvCxnSpPr>
                                <a:stCxn id="30" idx="3"/>
                              </a:cNvCxnSpPr>
                            </a:nvCxnSpPr>
                            <a:spPr>
                              <a:xfrm>
                                <a:off x="7467600" y="1905000"/>
                                <a:ext cx="762000" cy="0"/>
                              </a:xfrm>
                              <a:prstGeom prst="line">
                                <a:avLst/>
                              </a:prstGeom>
                              <a:ln w="19050">
                                <a:tailEnd type="oval"/>
                              </a:ln>
                            </a:spPr>
                            <a:style>
                              <a:lnRef idx="1">
                                <a:schemeClr val="accent1"/>
                              </a:lnRef>
                              <a:fillRef idx="0">
                                <a:schemeClr val="accent1"/>
                              </a:fillRef>
                              <a:effectRef idx="0">
                                <a:schemeClr val="accent1"/>
                              </a:effectRef>
                              <a:fontRef idx="minor">
                                <a:schemeClr val="tx1"/>
                              </a:fontRef>
                            </a:style>
                          </a:cxnSp>
                          <a:cxnSp>
                            <a:nvCxnSpPr>
                              <a:cNvPr id="52" name="Straight Connector 51"/>
                              <a:cNvCxnSpPr/>
                            </a:nvCxnSpPr>
                            <a:spPr>
                              <a:xfrm rot="5400000" flipH="1" flipV="1">
                                <a:off x="5257800" y="2057400"/>
                                <a:ext cx="304800" cy="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54" name="Straight Connector 53"/>
                              <a:cNvCxnSpPr/>
                            </a:nvCxnSpPr>
                            <a:spPr>
                              <a:xfrm rot="10800000">
                                <a:off x="5029200" y="1905000"/>
                                <a:ext cx="381000" cy="0"/>
                              </a:xfrm>
                              <a:prstGeom prst="line">
                                <a:avLst/>
                              </a:prstGeom>
                              <a:ln w="19050"/>
                            </a:spPr>
                            <a:style>
                              <a:lnRef idx="1">
                                <a:schemeClr val="accent1"/>
                              </a:lnRef>
                              <a:fillRef idx="0">
                                <a:schemeClr val="accent1"/>
                              </a:fillRef>
                              <a:effectRef idx="0">
                                <a:schemeClr val="accent1"/>
                              </a:effectRef>
                              <a:fontRef idx="minor">
                                <a:schemeClr val="tx1"/>
                              </a:fontRef>
                            </a:style>
                          </a:cxnSp>
                          <a:sp>
                            <a:nvSpPr>
                              <a:cNvPr id="55" name="Rectangle 54"/>
                              <a:cNvSpPr/>
                            </a:nvSpPr>
                            <a:spPr>
                              <a:xfrm>
                                <a:off x="4495800" y="1676400"/>
                                <a:ext cx="533400" cy="457200"/>
                              </a:xfrm>
                              <a:prstGeom prst="rect">
                                <a:avLst/>
                              </a:prstGeom>
                              <a:noFill/>
                              <a:ln w="1905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err="1" smtClean="0">
                                      <a:solidFill>
                                        <a:schemeClr val="tx1"/>
                                      </a:solidFill>
                                    </a:rPr>
                                    <a:t>Z</a:t>
                                  </a:r>
                                  <a:r>
                                    <a:rPr lang="en-US" baseline="-25000" dirty="0" err="1" smtClean="0">
                                      <a:solidFill>
                                        <a:schemeClr val="tx1"/>
                                      </a:solidFill>
                                    </a:rPr>
                                    <a:t>p</a:t>
                                  </a:r>
                                  <a:endParaRPr lang="en-US" baseline="-25000" dirty="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57" name="Straight Connector 56"/>
                              <a:cNvCxnSpPr>
                                <a:stCxn id="55" idx="1"/>
                              </a:cNvCxnSpPr>
                            </a:nvCxnSpPr>
                            <a:spPr>
                              <a:xfrm rot="10800000">
                                <a:off x="2971800" y="1905000"/>
                                <a:ext cx="1524000" cy="0"/>
                              </a:xfrm>
                              <a:prstGeom prst="line">
                                <a:avLst/>
                              </a:prstGeom>
                              <a:ln w="19050">
                                <a:tailEnd type="oval"/>
                              </a:ln>
                            </a:spPr>
                            <a:style>
                              <a:lnRef idx="1">
                                <a:schemeClr val="accent1"/>
                              </a:lnRef>
                              <a:fillRef idx="0">
                                <a:schemeClr val="accent1"/>
                              </a:fillRef>
                              <a:effectRef idx="0">
                                <a:schemeClr val="accent1"/>
                              </a:effectRef>
                              <a:fontRef idx="minor">
                                <a:schemeClr val="tx1"/>
                              </a:fontRef>
                            </a:style>
                          </a:cxnSp>
                          <a:grpSp>
                            <a:nvGrpSpPr>
                              <a:cNvPr id="17" name="Group 75"/>
                              <a:cNvGrpSpPr/>
                            </a:nvGrpSpPr>
                            <a:grpSpPr>
                              <a:xfrm>
                                <a:off x="3962400" y="2286000"/>
                                <a:ext cx="152400" cy="762000"/>
                                <a:chOff x="2438400" y="2743200"/>
                                <a:chExt cx="152400" cy="762000"/>
                              </a:xfrm>
                            </a:grpSpPr>
                            <a:cxnSp>
                              <a:nvCxnSpPr>
                                <a:cNvPr id="61" name="Straight Connector 60"/>
                                <a:cNvCxnSpPr/>
                              </a:nvCxnSpPr>
                              <a:spPr>
                                <a:xfrm rot="16200000" flipH="1">
                                  <a:off x="2514600" y="2743200"/>
                                  <a:ext cx="76200" cy="7620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63" name="Straight Connector 62"/>
                                <a:cNvCxnSpPr/>
                              </a:nvCxnSpPr>
                              <a:spPr>
                                <a:xfrm rot="5400000">
                                  <a:off x="2438400" y="2819400"/>
                                  <a:ext cx="152400" cy="15240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69" name="Straight Connector 68"/>
                                <a:cNvCxnSpPr/>
                              </a:nvCxnSpPr>
                              <a:spPr>
                                <a:xfrm rot="16200000" flipH="1">
                                  <a:off x="2438400" y="2971800"/>
                                  <a:ext cx="152400" cy="15240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71" name="Straight Connector 70"/>
                                <a:cNvCxnSpPr/>
                              </a:nvCxnSpPr>
                              <a:spPr>
                                <a:xfrm rot="5400000">
                                  <a:off x="2438400" y="3124200"/>
                                  <a:ext cx="152400" cy="15240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73" name="Straight Connector 72"/>
                                <a:cNvCxnSpPr/>
                              </a:nvCxnSpPr>
                              <a:spPr>
                                <a:xfrm rot="16200000" flipH="1">
                                  <a:off x="2438400" y="3276600"/>
                                  <a:ext cx="152400" cy="15240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75" name="Straight Connector 74"/>
                                <a:cNvCxnSpPr/>
                              </a:nvCxnSpPr>
                              <a:spPr>
                                <a:xfrm rot="5400000">
                                  <a:off x="2514600" y="3429000"/>
                                  <a:ext cx="76200" cy="76200"/>
                                </a:xfrm>
                                <a:prstGeom prst="line">
                                  <a:avLst/>
                                </a:prstGeom>
                                <a:ln w="19050"/>
                              </a:spPr>
                              <a:style>
                                <a:lnRef idx="1">
                                  <a:schemeClr val="accent1"/>
                                </a:lnRef>
                                <a:fillRef idx="0">
                                  <a:schemeClr val="accent1"/>
                                </a:fillRef>
                                <a:effectRef idx="0">
                                  <a:schemeClr val="accent1"/>
                                </a:effectRef>
                                <a:fontRef idx="minor">
                                  <a:schemeClr val="tx1"/>
                                </a:fontRef>
                              </a:style>
                            </a:cxnSp>
                          </a:grpSp>
                          <a:cxnSp>
                            <a:nvCxnSpPr>
                              <a:cNvPr id="78" name="Straight Connector 77"/>
                              <a:cNvCxnSpPr/>
                            </a:nvCxnSpPr>
                            <a:spPr>
                              <a:xfrm rot="5400000" flipH="1" flipV="1">
                                <a:off x="3848100" y="2095500"/>
                                <a:ext cx="381000" cy="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80" name="Straight Connector 79"/>
                              <a:cNvCxnSpPr/>
                            </a:nvCxnSpPr>
                            <a:spPr>
                              <a:xfrm rot="5400000">
                                <a:off x="3848100" y="3238500"/>
                                <a:ext cx="381000" cy="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82" name="Straight Connector 81"/>
                              <a:cNvCxnSpPr>
                                <a:stCxn id="9" idx="2"/>
                              </a:cNvCxnSpPr>
                            </a:nvCxnSpPr>
                            <a:spPr>
                              <a:xfrm rot="10800000" flipV="1">
                                <a:off x="5410201" y="3124176"/>
                                <a:ext cx="3089" cy="304823"/>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84" name="Straight Connector 83"/>
                              <a:cNvCxnSpPr/>
                            </a:nvCxnSpPr>
                            <a:spPr>
                              <a:xfrm rot="10800000">
                                <a:off x="2971800" y="3429000"/>
                                <a:ext cx="2438400" cy="0"/>
                              </a:xfrm>
                              <a:prstGeom prst="line">
                                <a:avLst/>
                              </a:prstGeom>
                              <a:ln w="19050">
                                <a:tailEnd type="oval"/>
                              </a:ln>
                            </a:spPr>
                            <a:style>
                              <a:lnRef idx="1">
                                <a:schemeClr val="accent1"/>
                              </a:lnRef>
                              <a:fillRef idx="0">
                                <a:schemeClr val="accent1"/>
                              </a:fillRef>
                              <a:effectRef idx="0">
                                <a:schemeClr val="accent1"/>
                              </a:effectRef>
                              <a:fontRef idx="minor">
                                <a:schemeClr val="tx1"/>
                              </a:fontRef>
                            </a:style>
                          </a:cxnSp>
                          <a:sp>
                            <a:nvSpPr>
                              <a:cNvPr id="86" name="Rectangle 85"/>
                              <a:cNvSpPr/>
                            </a:nvSpPr>
                            <a:spPr>
                              <a:xfrm>
                                <a:off x="4114800" y="2438400"/>
                                <a:ext cx="533400" cy="457200"/>
                              </a:xfrm>
                              <a:prstGeom prst="rect">
                                <a:avLst/>
                              </a:prstGeom>
                              <a:noFill/>
                              <a:ln w="19050">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err="1" smtClean="0">
                                      <a:solidFill>
                                        <a:schemeClr val="tx1"/>
                                      </a:solidFill>
                                    </a:rPr>
                                    <a:t>R</a:t>
                                  </a:r>
                                  <a:r>
                                    <a:rPr lang="en-US" baseline="-25000" dirty="0" err="1" smtClean="0">
                                      <a:solidFill>
                                        <a:schemeClr val="tx1"/>
                                      </a:solidFill>
                                    </a:rPr>
                                    <a:t>dc</a:t>
                                  </a:r>
                                  <a:endParaRPr lang="en-US" baseline="-250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87" name="Plus 86"/>
                              <a:cNvSpPr/>
                            </a:nvSpPr>
                            <a:spPr>
                              <a:xfrm>
                                <a:off x="8305800" y="1828800"/>
                                <a:ext cx="228600" cy="228600"/>
                              </a:xfrm>
                              <a:prstGeom prst="mathPlus">
                                <a:avLst/>
                              </a:prstGeom>
                              <a:ln w="19050">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8" name="Minus 87"/>
                              <a:cNvSpPr/>
                            </a:nvSpPr>
                            <a:spPr>
                              <a:xfrm>
                                <a:off x="8305800" y="3276600"/>
                                <a:ext cx="228600" cy="228600"/>
                              </a:xfrm>
                              <a:prstGeom prst="mathMinus">
                                <a:avLst/>
                              </a:prstGeom>
                              <a:ln w="19050">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9" name="TextBox 88"/>
                              <a:cNvSpPr txBox="1"/>
                            </a:nvSpPr>
                            <a:spPr>
                              <a:xfrm>
                                <a:off x="8305800" y="2514600"/>
                                <a:ext cx="228600" cy="369332"/>
                              </a:xfrm>
                              <a:prstGeom prst="rect">
                                <a:avLst/>
                              </a:prstGeom>
                              <a:noFill/>
                              <a:ln w="19050">
                                <a:no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Calibri"/>
                                      <a:cs typeface="Calibri"/>
                                    </a:rPr>
                                    <a:t>f</a:t>
                                  </a:r>
                                  <a:endParaRPr lang="en-US" dirty="0"/>
                                </a:p>
                              </a:txBody>
                              <a:useSpRect/>
                            </a:txSp>
                          </a:sp>
                          <a:cxnSp>
                            <a:nvCxnSpPr>
                              <a:cNvPr id="91" name="Straight Arrow Connector 90"/>
                              <a:cNvCxnSpPr>
                                <a:stCxn id="89" idx="0"/>
                                <a:endCxn id="87" idx="1"/>
                              </a:cNvCxnSpPr>
                            </a:nvCxnSpPr>
                            <a:spPr>
                              <a:xfrm rot="5400000" flipH="1" flipV="1">
                                <a:off x="8176350" y="2270850"/>
                                <a:ext cx="487501" cy="1588"/>
                              </a:xfrm>
                              <a:prstGeom prst="straightConnector1">
                                <a:avLst/>
                              </a:prstGeom>
                              <a:ln w="19050">
                                <a:tailEnd type="arrow"/>
                              </a:ln>
                            </a:spPr>
                            <a:style>
                              <a:lnRef idx="1">
                                <a:schemeClr val="accent1"/>
                              </a:lnRef>
                              <a:fillRef idx="0">
                                <a:schemeClr val="accent1"/>
                              </a:fillRef>
                              <a:effectRef idx="0">
                                <a:schemeClr val="accent1"/>
                              </a:effectRef>
                              <a:fontRef idx="minor">
                                <a:schemeClr val="tx1"/>
                              </a:fontRef>
                            </a:style>
                          </a:cxnSp>
                          <a:cxnSp>
                            <a:nvCxnSpPr>
                              <a:cNvPr id="93" name="Straight Arrow Connector 92"/>
                              <a:cNvCxnSpPr>
                                <a:stCxn id="89" idx="2"/>
                                <a:endCxn id="88" idx="3"/>
                              </a:cNvCxnSpPr>
                            </a:nvCxnSpPr>
                            <a:spPr>
                              <a:xfrm rot="5400000">
                                <a:off x="8180058" y="3123974"/>
                                <a:ext cx="480085" cy="1588"/>
                              </a:xfrm>
                              <a:prstGeom prst="straightConnector1">
                                <a:avLst/>
                              </a:prstGeom>
                              <a:ln w="19050">
                                <a:tailEnd type="arrow"/>
                              </a:ln>
                            </a:spPr>
                            <a:style>
                              <a:lnRef idx="1">
                                <a:schemeClr val="accent1"/>
                              </a:lnRef>
                              <a:fillRef idx="0">
                                <a:schemeClr val="accent1"/>
                              </a:fillRef>
                              <a:effectRef idx="0">
                                <a:schemeClr val="accent1"/>
                              </a:effectRef>
                              <a:fontRef idx="minor">
                                <a:schemeClr val="tx1"/>
                              </a:fontRef>
                            </a:style>
                          </a:cxnSp>
                          <a:cxnSp>
                            <a:nvCxnSpPr>
                              <a:cNvPr id="100" name="Straight Arrow Connector 99"/>
                              <a:cNvCxnSpPr/>
                            </a:nvCxnSpPr>
                            <a:spPr>
                              <a:xfrm>
                                <a:off x="7696200" y="2057400"/>
                                <a:ext cx="533400" cy="1588"/>
                              </a:xfrm>
                              <a:prstGeom prst="straightConnector1">
                                <a:avLst/>
                              </a:prstGeom>
                              <a:ln w="19050">
                                <a:headEnd type="arrow"/>
                                <a:tailEnd type="none"/>
                              </a:ln>
                            </a:spPr>
                            <a:style>
                              <a:lnRef idx="1">
                                <a:schemeClr val="accent1"/>
                              </a:lnRef>
                              <a:fillRef idx="0">
                                <a:schemeClr val="accent1"/>
                              </a:fillRef>
                              <a:effectRef idx="0">
                                <a:schemeClr val="accent1"/>
                              </a:effectRef>
                              <a:fontRef idx="minor">
                                <a:schemeClr val="tx1"/>
                              </a:fontRef>
                            </a:style>
                          </a:cxnSp>
                          <a:pic>
                            <a:nvPicPr>
                              <a:cNvPr id="0" name="Object 2"/>
                              <a:cNvPicPr>
                                <a:picLocks noChangeAspect="1" noChangeArrowheads="1"/>
                              </a:cNvPicPr>
                            </a:nvPicPr>
                            <a:blipFill>
                              <a:blip r:embed="rId13"/>
                              <a:srcRect/>
                              <a:stretch>
                                <a:fillRect/>
                              </a:stretch>
                            </a:blipFill>
                            <a:spPr bwMode="auto">
                              <a:xfrm>
                                <a:off x="7924800" y="2209800"/>
                                <a:ext cx="217488" cy="304800"/>
                              </a:xfrm>
                              <a:prstGeom prst="rect">
                                <a:avLst/>
                              </a:prstGeom>
                              <a:noFill/>
                              <a:ln w="9525">
                                <a:noFill/>
                                <a:miter lim="800000"/>
                                <a:headEnd/>
                                <a:tailEnd/>
                              </a:ln>
                              <a:effectLst/>
                            </a:spPr>
                          </a:pic>
                          <a:sp>
                            <a:nvSpPr>
                              <a:cNvPr id="106" name="Plus 105"/>
                              <a:cNvSpPr/>
                            </a:nvSpPr>
                            <a:spPr>
                              <a:xfrm>
                                <a:off x="2667000" y="1828800"/>
                                <a:ext cx="228600" cy="228600"/>
                              </a:xfrm>
                              <a:prstGeom prst="mathPlus">
                                <a:avLst/>
                              </a:prstGeom>
                              <a:ln w="19050">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07" name="Minus 106"/>
                              <a:cNvSpPr/>
                            </a:nvSpPr>
                            <a:spPr>
                              <a:xfrm>
                                <a:off x="2667000" y="3276600"/>
                                <a:ext cx="228600" cy="228600"/>
                              </a:xfrm>
                              <a:prstGeom prst="mathMinus">
                                <a:avLst/>
                              </a:prstGeom>
                              <a:ln w="19050">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08" name="TextBox 107"/>
                              <a:cNvSpPr txBox="1"/>
                            </a:nvSpPr>
                            <a:spPr>
                              <a:xfrm>
                                <a:off x="2667000" y="2514600"/>
                                <a:ext cx="228600" cy="369332"/>
                              </a:xfrm>
                              <a:prstGeom prst="rect">
                                <a:avLst/>
                              </a:prstGeom>
                              <a:noFill/>
                              <a:ln w="19050">
                                <a:no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Calibri"/>
                                      <a:cs typeface="Calibri"/>
                                    </a:rPr>
                                    <a:t>ν</a:t>
                                  </a:r>
                                  <a:endParaRPr lang="en-US" dirty="0"/>
                                </a:p>
                              </a:txBody>
                              <a:useSpRect/>
                            </a:txSp>
                          </a:sp>
                          <a:cxnSp>
                            <a:nvCxnSpPr>
                              <a:cNvPr id="109" name="Straight Arrow Connector 108"/>
                              <a:cNvCxnSpPr>
                                <a:stCxn id="108" idx="0"/>
                                <a:endCxn id="106" idx="1"/>
                              </a:cNvCxnSpPr>
                            </a:nvCxnSpPr>
                            <a:spPr>
                              <a:xfrm rot="5400000" flipH="1" flipV="1">
                                <a:off x="2537550" y="2270850"/>
                                <a:ext cx="487501" cy="1588"/>
                              </a:xfrm>
                              <a:prstGeom prst="straightConnector1">
                                <a:avLst/>
                              </a:prstGeom>
                              <a:ln w="19050">
                                <a:tailEnd type="arrow"/>
                              </a:ln>
                            </a:spPr>
                            <a:style>
                              <a:lnRef idx="1">
                                <a:schemeClr val="accent1"/>
                              </a:lnRef>
                              <a:fillRef idx="0">
                                <a:schemeClr val="accent1"/>
                              </a:fillRef>
                              <a:effectRef idx="0">
                                <a:schemeClr val="accent1"/>
                              </a:effectRef>
                              <a:fontRef idx="minor">
                                <a:schemeClr val="tx1"/>
                              </a:fontRef>
                            </a:style>
                          </a:cxnSp>
                          <a:cxnSp>
                            <a:nvCxnSpPr>
                              <a:cNvPr id="110" name="Straight Arrow Connector 109"/>
                              <a:cNvCxnSpPr>
                                <a:stCxn id="108" idx="2"/>
                                <a:endCxn id="107" idx="3"/>
                              </a:cNvCxnSpPr>
                            </a:nvCxnSpPr>
                            <a:spPr>
                              <a:xfrm rot="5400000">
                                <a:off x="2541258" y="3123974"/>
                                <a:ext cx="480085" cy="1588"/>
                              </a:xfrm>
                              <a:prstGeom prst="straightConnector1">
                                <a:avLst/>
                              </a:prstGeom>
                              <a:ln w="19050">
                                <a:tailEnd type="arrow"/>
                              </a:ln>
                            </a:spPr>
                            <a:style>
                              <a:lnRef idx="1">
                                <a:schemeClr val="accent1"/>
                              </a:lnRef>
                              <a:fillRef idx="0">
                                <a:schemeClr val="accent1"/>
                              </a:fillRef>
                              <a:effectRef idx="0">
                                <a:schemeClr val="accent1"/>
                              </a:effectRef>
                              <a:fontRef idx="minor">
                                <a:schemeClr val="tx1"/>
                              </a:fontRef>
                            </a:style>
                          </a:cxnSp>
                          <a:cxnSp>
                            <a:nvCxnSpPr>
                              <a:cNvPr id="111" name="Straight Arrow Connector 110"/>
                              <a:cNvCxnSpPr/>
                            </a:nvCxnSpPr>
                            <a:spPr>
                              <a:xfrm>
                                <a:off x="3124200" y="2057400"/>
                                <a:ext cx="685800" cy="1588"/>
                              </a:xfrm>
                              <a:prstGeom prst="straightConnector1">
                                <a:avLst/>
                              </a:prstGeom>
                              <a:ln w="19050">
                                <a:tailEnd type="arrow"/>
                              </a:ln>
                            </a:spPr>
                            <a:style>
                              <a:lnRef idx="1">
                                <a:schemeClr val="accent1"/>
                              </a:lnRef>
                              <a:fillRef idx="0">
                                <a:schemeClr val="accent1"/>
                              </a:fillRef>
                              <a:effectRef idx="0">
                                <a:schemeClr val="accent1"/>
                              </a:effectRef>
                              <a:fontRef idx="minor">
                                <a:schemeClr val="tx1"/>
                              </a:fontRef>
                            </a:style>
                          </a:cxnSp>
                          <a:sp>
                            <a:nvSpPr>
                              <a:cNvPr id="112" name="TextBox 111"/>
                              <a:cNvSpPr txBox="1"/>
                            </a:nvSpPr>
                            <a:spPr>
                              <a:xfrm>
                                <a:off x="3276600" y="2057400"/>
                                <a:ext cx="237566" cy="369332"/>
                              </a:xfrm>
                              <a:prstGeom prst="rect">
                                <a:avLst/>
                              </a:prstGeom>
                              <a:noFill/>
                              <a:ln w="19050">
                                <a:noFill/>
                              </a:ln>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err="1" smtClean="0"/>
                                    <a:t>i</a:t>
                                  </a:r>
                                  <a:endParaRPr lang="en-US" dirty="0"/>
                                </a:p>
                              </a:txBody>
                              <a:useSpRect/>
                            </a:txSp>
                          </a:sp>
                          <a:sp>
                            <a:nvSpPr>
                              <a:cNvPr id="113" name="TextBox 112"/>
                              <a:cNvSpPr txBox="1"/>
                            </a:nvSpPr>
                            <a:spPr>
                              <a:xfrm>
                                <a:off x="5257800" y="1524000"/>
                                <a:ext cx="619080" cy="369332"/>
                              </a:xfrm>
                              <a:prstGeom prst="rect">
                                <a:avLst/>
                              </a:prstGeom>
                              <a:noFill/>
                              <a:ln w="19050">
                                <a:noFill/>
                              </a:ln>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N : 1</a:t>
                                  </a:r>
                                  <a:endParaRPr lang="en-US" dirty="0"/>
                                </a:p>
                              </a:txBody>
                              <a:useSpRect/>
                            </a:txSp>
                          </a:sp>
                        </a:grpSp>
                      </lc:lockedCanvas>
                    </a:graphicData>
                  </a:graphic>
                </wp:inline>
              </w:drawing>
            </w:r>
          </w:p>
        </w:tc>
        <w:tc>
          <w:tcPr>
            <w:tcW w:w="4730" w:type="dxa"/>
            <w:vAlign w:val="center"/>
          </w:tcPr>
          <w:p w:rsidR="00512FCF" w:rsidRPr="00AB54FE" w:rsidRDefault="00512FCF" w:rsidP="0003314E">
            <w:pPr>
              <w:spacing w:line="276" w:lineRule="auto"/>
              <w:jc w:val="center"/>
            </w:pPr>
            <w:r w:rsidRPr="00AB54FE">
              <w:rPr>
                <w:noProof/>
              </w:rPr>
              <w:drawing>
                <wp:inline distT="0" distB="0" distL="0" distR="0">
                  <wp:extent cx="2878490" cy="675564"/>
                  <wp:effectExtent l="0" t="0" r="0" b="0"/>
                  <wp:docPr id="21"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181600" cy="1219200"/>
                            <a:chOff x="1219200" y="1524000"/>
                            <a:chExt cx="5181600" cy="1219200"/>
                          </a:xfrm>
                        </a:grpSpPr>
                        <a:grpSp>
                          <a:nvGrpSpPr>
                            <a:cNvPr id="51" name="Group 50"/>
                            <a:cNvGrpSpPr/>
                          </a:nvGrpSpPr>
                          <a:grpSpPr>
                            <a:xfrm>
                              <a:off x="1219200" y="1524000"/>
                              <a:ext cx="5181600" cy="1219200"/>
                              <a:chOff x="1219200" y="1524000"/>
                              <a:chExt cx="5181600" cy="1219200"/>
                            </a:xfrm>
                          </a:grpSpPr>
                          <a:cxnSp>
                            <a:nvCxnSpPr>
                              <a:cNvPr id="3" name="Elbow Connector 2"/>
                              <a:cNvCxnSpPr/>
                            </a:nvCxnSpPr>
                            <a:spPr>
                              <a:xfrm>
                                <a:off x="1524000" y="1600200"/>
                                <a:ext cx="1524000" cy="457200"/>
                              </a:xfrm>
                              <a:prstGeom prst="bentConnector3">
                                <a:avLst>
                                  <a:gd name="adj1" fmla="val 73750"/>
                                </a:avLst>
                              </a:prstGeom>
                              <a:ln w="19050">
                                <a:headEnd type="oval"/>
                              </a:ln>
                            </a:spPr>
                            <a:style>
                              <a:lnRef idx="1">
                                <a:schemeClr val="accent1"/>
                              </a:lnRef>
                              <a:fillRef idx="0">
                                <a:schemeClr val="accent1"/>
                              </a:fillRef>
                              <a:effectRef idx="0">
                                <a:schemeClr val="accent1"/>
                              </a:effectRef>
                              <a:fontRef idx="minor">
                                <a:schemeClr val="tx1"/>
                              </a:fontRef>
                            </a:style>
                          </a:cxnSp>
                          <a:cxnSp>
                            <a:nvCxnSpPr>
                              <a:cNvPr id="9" name="Elbow Connector 8"/>
                              <a:cNvCxnSpPr/>
                            </a:nvCxnSpPr>
                            <a:spPr>
                              <a:xfrm flipV="1">
                                <a:off x="1524000" y="2209800"/>
                                <a:ext cx="1524000" cy="457200"/>
                              </a:xfrm>
                              <a:prstGeom prst="bentConnector3">
                                <a:avLst>
                                  <a:gd name="adj1" fmla="val 73750"/>
                                </a:avLst>
                              </a:prstGeom>
                              <a:ln w="19050">
                                <a:headEnd type="oval"/>
                              </a:ln>
                            </a:spPr>
                            <a:style>
                              <a:lnRef idx="1">
                                <a:schemeClr val="accent1"/>
                              </a:lnRef>
                              <a:fillRef idx="0">
                                <a:schemeClr val="accent1"/>
                              </a:fillRef>
                              <a:effectRef idx="0">
                                <a:schemeClr val="accent1"/>
                              </a:effectRef>
                              <a:fontRef idx="minor">
                                <a:schemeClr val="tx1"/>
                              </a:fontRef>
                            </a:style>
                          </a:cxnSp>
                          <a:sp>
                            <a:nvSpPr>
                              <a:cNvPr id="19" name="Freeform 18"/>
                              <a:cNvSpPr/>
                            </a:nvSpPr>
                            <a:spPr>
                              <a:xfrm>
                                <a:off x="3048000" y="2093976"/>
                                <a:ext cx="3124200" cy="381000"/>
                              </a:xfrm>
                              <a:custGeom>
                                <a:avLst/>
                                <a:gdLst>
                                  <a:gd name="connsiteX0" fmla="*/ 0 w 3429000"/>
                                  <a:gd name="connsiteY0" fmla="*/ 65087 h 455612"/>
                                  <a:gd name="connsiteX1" fmla="*/ 1066800 w 3429000"/>
                                  <a:gd name="connsiteY1" fmla="*/ 65087 h 455612"/>
                                  <a:gd name="connsiteX2" fmla="*/ 3429000 w 3429000"/>
                                  <a:gd name="connsiteY2" fmla="*/ 455612 h 455612"/>
                                </a:gdLst>
                                <a:ahLst/>
                                <a:cxnLst>
                                  <a:cxn ang="0">
                                    <a:pos x="connsiteX0" y="connsiteY0"/>
                                  </a:cxn>
                                  <a:cxn ang="0">
                                    <a:pos x="connsiteX1" y="connsiteY1"/>
                                  </a:cxn>
                                  <a:cxn ang="0">
                                    <a:pos x="connsiteX2" y="connsiteY2"/>
                                  </a:cxn>
                                </a:cxnLst>
                                <a:rect l="l" t="t" r="r" b="b"/>
                                <a:pathLst>
                                  <a:path w="3429000" h="455612">
                                    <a:moveTo>
                                      <a:pt x="0" y="65087"/>
                                    </a:moveTo>
                                    <a:cubicBezTo>
                                      <a:pt x="247650" y="32543"/>
                                      <a:pt x="495300" y="0"/>
                                      <a:pt x="1066800" y="65087"/>
                                    </a:cubicBezTo>
                                    <a:cubicBezTo>
                                      <a:pt x="1638300" y="130174"/>
                                      <a:pt x="2533650" y="292893"/>
                                      <a:pt x="3429000" y="455612"/>
                                    </a:cubicBezTo>
                                  </a:path>
                                </a:pathLst>
                              </a:custGeom>
                              <a:noFill/>
                              <a:ln w="44450">
                                <a:solidFill>
                                  <a:schemeClr val="tx2">
                                    <a:lumMod val="50000"/>
                                  </a:schemeClr>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20" name="Rectangle 19"/>
                              <a:cNvSpPr/>
                            </a:nvSpPr>
                            <a:spPr>
                              <a:xfrm>
                                <a:off x="2971800" y="2057400"/>
                                <a:ext cx="304800" cy="76200"/>
                              </a:xfrm>
                              <a:prstGeom prst="rect">
                                <a:avLst/>
                              </a:prstGeom>
                              <a:ln w="1905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Rectangle 20"/>
                              <a:cNvSpPr/>
                            </a:nvSpPr>
                            <a:spPr>
                              <a:xfrm>
                                <a:off x="2971800" y="2133600"/>
                                <a:ext cx="304800" cy="76200"/>
                              </a:xfrm>
                              <a:prstGeom prst="rect">
                                <a:avLst/>
                              </a:prstGeom>
                              <a:ln w="1905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 name="Straight Arrow Connector 21"/>
                              <a:cNvCxnSpPr/>
                            </a:nvCxnSpPr>
                            <a:spPr>
                              <a:xfrm>
                                <a:off x="1676400" y="1905000"/>
                                <a:ext cx="685800" cy="1588"/>
                              </a:xfrm>
                              <a:prstGeom prst="straightConnector1">
                                <a:avLst/>
                              </a:prstGeom>
                              <a:ln w="19050">
                                <a:tailEnd type="arrow"/>
                              </a:ln>
                            </a:spPr>
                            <a:style>
                              <a:lnRef idx="1">
                                <a:schemeClr val="accent1"/>
                              </a:lnRef>
                              <a:fillRef idx="0">
                                <a:schemeClr val="accent1"/>
                              </a:fillRef>
                              <a:effectRef idx="0">
                                <a:schemeClr val="accent1"/>
                              </a:effectRef>
                              <a:fontRef idx="minor">
                                <a:schemeClr val="tx1"/>
                              </a:fontRef>
                            </a:style>
                          </a:cxnSp>
                          <a:sp>
                            <a:nvSpPr>
                              <a:cNvPr id="23" name="TextBox 22"/>
                              <a:cNvSpPr txBox="1"/>
                            </a:nvSpPr>
                            <a:spPr>
                              <a:xfrm>
                                <a:off x="1828800" y="1905000"/>
                                <a:ext cx="237566" cy="369332"/>
                              </a:xfrm>
                              <a:prstGeom prst="rect">
                                <a:avLst/>
                              </a:prstGeom>
                              <a:noFill/>
                              <a:ln w="19050">
                                <a:noFill/>
                              </a:ln>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err="1" smtClean="0"/>
                                    <a:t>i</a:t>
                                  </a:r>
                                  <a:endParaRPr lang="en-US" dirty="0"/>
                                </a:p>
                              </a:txBody>
                              <a:useSpRect/>
                            </a:txSp>
                          </a:sp>
                          <a:sp>
                            <a:nvSpPr>
                              <a:cNvPr id="24" name="Plus 23"/>
                              <a:cNvSpPr/>
                            </a:nvSpPr>
                            <a:spPr>
                              <a:xfrm>
                                <a:off x="1219200" y="1524000"/>
                                <a:ext cx="228600" cy="228600"/>
                              </a:xfrm>
                              <a:prstGeom prst="mathPlus">
                                <a:avLst/>
                              </a:prstGeom>
                              <a:ln w="19050">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Minus 24"/>
                              <a:cNvSpPr/>
                            </a:nvSpPr>
                            <a:spPr>
                              <a:xfrm>
                                <a:off x="1219200" y="2514600"/>
                                <a:ext cx="228600" cy="228600"/>
                              </a:xfrm>
                              <a:prstGeom prst="mathMinus">
                                <a:avLst/>
                              </a:prstGeom>
                              <a:ln w="19050">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6" name="TextBox 25"/>
                              <a:cNvSpPr txBox="1"/>
                            </a:nvSpPr>
                            <a:spPr>
                              <a:xfrm>
                                <a:off x="1219200" y="1981200"/>
                                <a:ext cx="228600" cy="369332"/>
                              </a:xfrm>
                              <a:prstGeom prst="rect">
                                <a:avLst/>
                              </a:prstGeom>
                              <a:noFill/>
                              <a:ln w="19050">
                                <a:no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Calibri"/>
                                      <a:cs typeface="Calibri"/>
                                    </a:rPr>
                                    <a:t>ν</a:t>
                                  </a:r>
                                  <a:endParaRPr lang="en-US" dirty="0"/>
                                </a:p>
                              </a:txBody>
                              <a:useSpRect/>
                            </a:txSp>
                          </a:sp>
                          <a:cxnSp>
                            <a:nvCxnSpPr>
                              <a:cNvPr id="27" name="Straight Arrow Connector 26"/>
                              <a:cNvCxnSpPr>
                                <a:stCxn id="26" idx="0"/>
                                <a:endCxn id="24" idx="1"/>
                              </a:cNvCxnSpPr>
                            </a:nvCxnSpPr>
                            <a:spPr>
                              <a:xfrm rot="5400000" flipH="1" flipV="1">
                                <a:off x="1204050" y="1851750"/>
                                <a:ext cx="258901" cy="1588"/>
                              </a:xfrm>
                              <a:prstGeom prst="straightConnector1">
                                <a:avLst/>
                              </a:prstGeom>
                              <a:ln w="19050">
                                <a:tailEnd type="arrow"/>
                              </a:ln>
                            </a:spPr>
                            <a:style>
                              <a:lnRef idx="1">
                                <a:schemeClr val="accent1"/>
                              </a:lnRef>
                              <a:fillRef idx="0">
                                <a:schemeClr val="accent1"/>
                              </a:fillRef>
                              <a:effectRef idx="0">
                                <a:schemeClr val="accent1"/>
                              </a:effectRef>
                              <a:fontRef idx="minor">
                                <a:schemeClr val="tx1"/>
                              </a:fontRef>
                            </a:style>
                          </a:cxnSp>
                          <a:cxnSp>
                            <a:nvCxnSpPr>
                              <a:cNvPr id="28" name="Straight Arrow Connector 27"/>
                              <a:cNvCxnSpPr>
                                <a:stCxn id="26" idx="2"/>
                                <a:endCxn id="25" idx="3"/>
                              </a:cNvCxnSpPr>
                            </a:nvCxnSpPr>
                            <a:spPr>
                              <a:xfrm rot="5400000">
                                <a:off x="1207758" y="2476274"/>
                                <a:ext cx="251485" cy="1588"/>
                              </a:xfrm>
                              <a:prstGeom prst="straightConnector1">
                                <a:avLst/>
                              </a:prstGeom>
                              <a:ln w="19050">
                                <a:tailEnd type="arrow"/>
                              </a:ln>
                            </a:spPr>
                            <a:style>
                              <a:lnRef idx="1">
                                <a:schemeClr val="accent1"/>
                              </a:lnRef>
                              <a:fillRef idx="0">
                                <a:schemeClr val="accent1"/>
                              </a:fillRef>
                              <a:effectRef idx="0">
                                <a:schemeClr val="accent1"/>
                              </a:effectRef>
                              <a:fontRef idx="minor">
                                <a:schemeClr val="tx1"/>
                              </a:fontRef>
                            </a:style>
                          </a:cxnSp>
                          <a:sp>
                            <a:nvSpPr>
                              <a:cNvPr id="41" name="TextBox 40"/>
                              <a:cNvSpPr txBox="1"/>
                            </a:nvSpPr>
                            <a:spPr>
                              <a:xfrm>
                                <a:off x="5715000" y="1524000"/>
                                <a:ext cx="228600" cy="369332"/>
                              </a:xfrm>
                              <a:prstGeom prst="rect">
                                <a:avLst/>
                              </a:prstGeom>
                              <a:noFill/>
                              <a:ln w="19050">
                                <a:no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Calibri"/>
                                      <a:cs typeface="Calibri"/>
                                    </a:rPr>
                                    <a:t>f</a:t>
                                  </a:r>
                                  <a:endParaRPr lang="en-US" dirty="0"/>
                                </a:p>
                              </a:txBody>
                              <a:useSpRect/>
                            </a:txSp>
                          </a:sp>
                          <a:cxnSp>
                            <a:nvCxnSpPr>
                              <a:cNvPr id="42" name="Straight Arrow Connector 41"/>
                              <a:cNvCxnSpPr>
                                <a:stCxn id="41" idx="2"/>
                              </a:cNvCxnSpPr>
                            </a:nvCxnSpPr>
                            <a:spPr>
                              <a:xfrm rot="5400000">
                                <a:off x="5589258" y="2133374"/>
                                <a:ext cx="480085" cy="1588"/>
                              </a:xfrm>
                              <a:prstGeom prst="straightConnector1">
                                <a:avLst/>
                              </a:prstGeom>
                              <a:ln w="19050">
                                <a:tailEnd type="arrow"/>
                              </a:ln>
                            </a:spPr>
                            <a:style>
                              <a:lnRef idx="1">
                                <a:schemeClr val="accent1"/>
                              </a:lnRef>
                              <a:fillRef idx="0">
                                <a:schemeClr val="accent1"/>
                              </a:fillRef>
                              <a:effectRef idx="0">
                                <a:schemeClr val="accent1"/>
                              </a:effectRef>
                              <a:fontRef idx="minor">
                                <a:schemeClr val="tx1"/>
                              </a:fontRef>
                            </a:style>
                          </a:cxnSp>
                          <a:cxnSp>
                            <a:nvCxnSpPr>
                              <a:cNvPr id="44" name="Straight Connector 43"/>
                              <a:cNvCxnSpPr/>
                            </a:nvCxnSpPr>
                            <a:spPr>
                              <a:xfrm>
                                <a:off x="5791200" y="2362200"/>
                                <a:ext cx="609600" cy="0"/>
                              </a:xfrm>
                              <a:prstGeom prst="line">
                                <a:avLst/>
                              </a:prstGeom>
                              <a:ln w="19050"/>
                            </a:spPr>
                            <a:style>
                              <a:lnRef idx="1">
                                <a:schemeClr val="accent1"/>
                              </a:lnRef>
                              <a:fillRef idx="0">
                                <a:schemeClr val="accent1"/>
                              </a:fillRef>
                              <a:effectRef idx="0">
                                <a:schemeClr val="accent1"/>
                              </a:effectRef>
                              <a:fontRef idx="minor">
                                <a:schemeClr val="tx1"/>
                              </a:fontRef>
                            </a:style>
                          </a:cxnSp>
                          <a:pic>
                            <a:nvPicPr>
                              <a:cNvPr id="0" name="Object 2"/>
                              <a:cNvPicPr>
                                <a:picLocks noChangeAspect="1" noChangeArrowheads="1"/>
                              </a:cNvPicPr>
                            </a:nvPicPr>
                            <a:blipFill>
                              <a:blip r:embed="rId13"/>
                              <a:srcRect/>
                              <a:stretch>
                                <a:fillRect/>
                              </a:stretch>
                            </a:blipFill>
                            <a:spPr bwMode="auto">
                              <a:xfrm>
                                <a:off x="6096000" y="1752600"/>
                                <a:ext cx="217488" cy="304800"/>
                              </a:xfrm>
                              <a:prstGeom prst="rect">
                                <a:avLst/>
                              </a:prstGeom>
                              <a:noFill/>
                              <a:ln w="9525">
                                <a:noFill/>
                                <a:miter lim="800000"/>
                                <a:headEnd/>
                                <a:tailEnd/>
                              </a:ln>
                              <a:effectLst/>
                            </a:spPr>
                          </a:pic>
                          <a:cxnSp>
                            <a:nvCxnSpPr>
                              <a:cNvPr id="47" name="Straight Connector 46"/>
                              <a:cNvCxnSpPr/>
                            </a:nvCxnSpPr>
                            <a:spPr>
                              <a:xfrm>
                                <a:off x="6019800" y="2133600"/>
                                <a:ext cx="304800" cy="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50" name="Straight Arrow Connector 49"/>
                              <a:cNvCxnSpPr/>
                            </a:nvCxnSpPr>
                            <a:spPr>
                              <a:xfrm rot="5400000">
                                <a:off x="6057900" y="2247900"/>
                                <a:ext cx="228600" cy="1588"/>
                              </a:xfrm>
                              <a:prstGeom prst="straightConnector1">
                                <a:avLst/>
                              </a:prstGeom>
                              <a:ln w="19050">
                                <a:tailEnd type="arrow"/>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tc>
      </w:tr>
      <w:tr w:rsidR="00512FCF" w:rsidRPr="00AB54FE" w:rsidTr="0003314E">
        <w:tc>
          <w:tcPr>
            <w:tcW w:w="9576" w:type="dxa"/>
            <w:gridSpan w:val="2"/>
            <w:vAlign w:val="center"/>
          </w:tcPr>
          <w:p w:rsidR="00512FCF" w:rsidRPr="00AB54FE" w:rsidRDefault="00512FCF" w:rsidP="00284E2E">
            <w:pPr>
              <w:pStyle w:val="Caption"/>
              <w:spacing w:line="276" w:lineRule="auto"/>
              <w:jc w:val="center"/>
            </w:pPr>
            <w:bookmarkStart w:id="6" w:name="_Ref232679635"/>
            <w:r w:rsidRPr="00AB54FE">
              <w:t xml:space="preserve">Figure </w:t>
            </w:r>
            <w:fldSimple w:instr=" SEQ Figure \* ARABIC ">
              <w:r w:rsidR="00B34C98">
                <w:rPr>
                  <w:noProof/>
                </w:rPr>
                <w:t>5</w:t>
              </w:r>
            </w:fldSimple>
            <w:bookmarkEnd w:id="6"/>
            <w:r w:rsidRPr="00AB54FE">
              <w:t xml:space="preserve"> Equivalent circuit for IPMC transducers </w:t>
            </w:r>
            <w:r w:rsidR="00284E2E">
              <w:t xml:space="preserve">(from </w:t>
            </w:r>
            <w:fldSimple w:instr="ADDIN RW.CITE{{54 Newbury,K.M. 2003}}">
              <w:r w:rsidR="00A5771E">
                <w:rPr>
                  <w:b w:val="0"/>
                </w:rPr>
                <w:t>[39]</w:t>
              </w:r>
            </w:fldSimple>
            <w:r w:rsidR="00284E2E">
              <w:t>).</w:t>
            </w:r>
          </w:p>
        </w:tc>
      </w:tr>
    </w:tbl>
    <w:p w:rsidR="00512FCF" w:rsidRDefault="00512FCF" w:rsidP="0003314E"/>
    <w:p w:rsidR="00512FCF" w:rsidRDefault="00512FCF" w:rsidP="0003314E">
      <w:r>
        <w:lastRenderedPageBreak/>
        <w:t xml:space="preserve">The expanded model was presented a year later by Newbury and Leo with a focus </w:t>
      </w:r>
      <w:r w:rsidR="00D62ED2">
        <w:t>to identify</w:t>
      </w:r>
      <w:r>
        <w:t xml:space="preserve"> a set of fundamental material parameters for electromechanical coupling </w:t>
      </w:r>
      <w:fldSimple w:instr="ADDIN RW.CITE{{54 Newbury,K.M. 2003}}">
        <w:r w:rsidR="00A5771E">
          <w:t>[39]</w:t>
        </w:r>
      </w:fldSimple>
      <w:r>
        <w:t>. The model was developed as a function of these parameters and material geometry. For the extended model, the Eq.</w:t>
      </w:r>
      <w:r w:rsidRPr="00D7262A">
        <w:rPr>
          <w:highlight w:val="yellow"/>
        </w:rPr>
        <w:t>(</w:t>
      </w:r>
      <w:r>
        <w:rPr>
          <w:highlight w:val="yellow"/>
        </w:rPr>
        <w:t>7</w:t>
      </w:r>
      <w:r w:rsidRPr="00D7262A">
        <w:rPr>
          <w:highlight w:val="yellow"/>
        </w:rPr>
        <w:t>)</w:t>
      </w:r>
      <w:r>
        <w:t xml:space="preserve">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512FCF" w:rsidTr="008723B8">
        <w:tc>
          <w:tcPr>
            <w:tcW w:w="750" w:type="pct"/>
          </w:tcPr>
          <w:p w:rsidR="00512FCF" w:rsidRDefault="00512FCF" w:rsidP="0003314E">
            <w:pPr>
              <w:spacing w:line="276" w:lineRule="auto"/>
              <w:rPr>
                <w:rFonts w:eastAsiaTheme="minorEastAsia"/>
              </w:rPr>
            </w:pPr>
          </w:p>
        </w:tc>
        <w:tc>
          <w:tcPr>
            <w:tcW w:w="3500" w:type="pct"/>
            <w:vAlign w:val="center"/>
          </w:tcPr>
          <w:p w:rsidR="00512FCF" w:rsidRPr="00BE5B12" w:rsidRDefault="00950D8F" w:rsidP="0003314E">
            <w:pPr>
              <w:spacing w:line="276" w:lineRule="auto"/>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ν</m:t>
                          </m:r>
                        </m:e>
                      </m:mr>
                      <m:mr>
                        <m:e>
                          <m:r>
                            <w:rPr>
                              <w:rFonts w:ascii="Cambria Math" w:hAnsi="Cambria Math"/>
                            </w:rPr>
                            <m:t>f</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i(ω)</m:t>
                          </m:r>
                        </m:e>
                      </m:mr>
                      <m:mr>
                        <m:e>
                          <m:acc>
                            <m:accPr>
                              <m:chr m:val="̇"/>
                              <m:ctrlPr>
                                <w:rPr>
                                  <w:rFonts w:ascii="Cambria Math" w:hAnsi="Cambria Math"/>
                                  <w:i/>
                                </w:rPr>
                              </m:ctrlPr>
                            </m:accPr>
                            <m:e>
                              <m:r>
                                <w:rPr>
                                  <w:rFonts w:ascii="Cambria Math" w:hAnsi="Cambria Math"/>
                                </w:rPr>
                                <m:t>u</m:t>
                              </m:r>
                            </m:e>
                          </m:acc>
                          <m:r>
                            <w:rPr>
                              <w:rFonts w:ascii="Cambria Math" w:hAnsi="Cambria Math"/>
                            </w:rPr>
                            <m:t xml:space="preserve">(ω) </m:t>
                          </m:r>
                        </m:e>
                      </m:mr>
                    </m:m>
                  </m:e>
                </m:d>
                <m:r>
                  <w:rPr>
                    <w:rFonts w:ascii="Cambria Math" w:hAnsi="Cambria Math"/>
                  </w:rPr>
                  <m:t>,</m:t>
                </m:r>
              </m:oMath>
            </m:oMathPara>
          </w:p>
        </w:tc>
        <w:tc>
          <w:tcPr>
            <w:tcW w:w="750" w:type="pct"/>
          </w:tcPr>
          <w:p w:rsidR="00512FCF" w:rsidRPr="00D663B0" w:rsidRDefault="00512FCF" w:rsidP="0003314E">
            <w:pPr>
              <w:pStyle w:val="ListParagraph"/>
              <w:numPr>
                <w:ilvl w:val="0"/>
                <w:numId w:val="2"/>
              </w:numPr>
              <w:spacing w:line="276" w:lineRule="auto"/>
              <w:rPr>
                <w:rFonts w:eastAsiaTheme="minorEastAsia"/>
              </w:rPr>
            </w:pPr>
          </w:p>
        </w:tc>
      </w:tr>
    </w:tbl>
    <w:p w:rsidR="00512FCF" w:rsidRDefault="00512FCF" w:rsidP="0003314E"/>
    <w:p w:rsidR="00512FCF" w:rsidRDefault="00512FCF" w:rsidP="0003314E">
      <w:pPr>
        <w:rPr>
          <w:rFonts w:eastAsiaTheme="minorEastAsia"/>
        </w:rPr>
      </w:pPr>
      <w:r>
        <w:t xml:space="preserve">Where th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Pr>
          <w:rFonts w:eastAsiaTheme="minorEastAsia"/>
        </w:rPr>
        <w:t xml:space="preserve"> are the functions of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d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 xml:space="preserve"> Z</m:t>
            </m:r>
          </m:e>
          <m:sub>
            <m:r>
              <w:rPr>
                <w:rFonts w:ascii="Cambria Math" w:eastAsiaTheme="minorEastAsia" w:hAnsi="Cambria Math"/>
              </w:rPr>
              <m:t xml:space="preserve">p,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2</m:t>
            </m:r>
          </m:sub>
        </m:sSub>
      </m:oMath>
      <w:r>
        <w:rPr>
          <w:rFonts w:eastAsiaTheme="minorEastAsia"/>
        </w:rPr>
        <w:t xml:space="preserve">. Those variables are identified in the equivalent circuit graph in </w:t>
      </w:r>
      <w:fldSimple w:instr=" REF _Ref232679635 \h  \* MERGEFORMAT ">
        <w:r w:rsidR="00B34C98" w:rsidRPr="00AB54FE">
          <w:t xml:space="preserve">Figure </w:t>
        </w:r>
        <w:r w:rsidR="00B34C98">
          <w:rPr>
            <w:noProof/>
          </w:rPr>
          <w:t>5</w:t>
        </w:r>
      </w:fldSimple>
      <w:r>
        <w:rPr>
          <w:rFonts w:eastAsiaTheme="minorEastAsia"/>
        </w:rPr>
        <w:t xml:space="preserve">. The term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d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 xml:space="preserve"> Z</m:t>
            </m:r>
          </m:e>
          <m:sub>
            <m:r>
              <w:rPr>
                <w:rFonts w:ascii="Cambria Math" w:eastAsiaTheme="minorEastAsia" w:hAnsi="Cambria Math"/>
              </w:rPr>
              <m:t xml:space="preserve">p </m:t>
            </m:r>
          </m:sub>
        </m:sSub>
      </m:oMath>
      <w:r>
        <w:rPr>
          <w:rFonts w:eastAsiaTheme="minorEastAsia"/>
        </w:rPr>
        <w:t xml:space="preserve">are respectively DC resistance and quantity which shows the ability of the transducer to store electrical charg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1</m:t>
            </m:r>
          </m:sub>
        </m:sSub>
      </m:oMath>
      <w:r>
        <w:rPr>
          <w:rFonts w:eastAsiaTheme="minorEastAsia"/>
        </w:rPr>
        <w:t xml:space="preserve"> denotes the mechanical impedance due to stiffness and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2</m:t>
            </m:r>
          </m:sub>
        </m:sSub>
      </m:oMath>
      <w:r>
        <w:rPr>
          <w:rFonts w:eastAsiaTheme="minorEastAsia"/>
        </w:rPr>
        <w:t xml:space="preserve"> is the inertial term. After equivalent circuit analysis, the some simple sensor equations for the input and output terms were obtained.  The current over velocity equation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512FCF" w:rsidTr="008723B8">
        <w:tc>
          <w:tcPr>
            <w:tcW w:w="750" w:type="pct"/>
          </w:tcPr>
          <w:p w:rsidR="00512FCF" w:rsidRDefault="00512FCF" w:rsidP="0003314E">
            <w:pPr>
              <w:spacing w:line="276" w:lineRule="auto"/>
              <w:rPr>
                <w:rFonts w:eastAsiaTheme="minorEastAsia"/>
              </w:rPr>
            </w:pPr>
          </w:p>
        </w:tc>
        <w:tc>
          <w:tcPr>
            <w:tcW w:w="3500" w:type="pct"/>
            <w:vAlign w:val="center"/>
          </w:tcPr>
          <w:p w:rsidR="00512FCF" w:rsidRPr="00BE5B12" w:rsidRDefault="00950D8F" w:rsidP="0003314E">
            <w:pPr>
              <w:spacing w:line="276" w:lineRule="auto"/>
              <w:rPr>
                <w:rFonts w:eastAsiaTheme="minorEastAsia"/>
                <w:i/>
              </w:rPr>
            </w:pPr>
            <m:oMathPara>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i</m:t>
                            </m:r>
                          </m:num>
                          <m:den>
                            <m:acc>
                              <m:accPr>
                                <m:chr m:val="̇"/>
                                <m:ctrlPr>
                                  <w:rPr>
                                    <w:rFonts w:ascii="Cambria Math" w:hAnsi="Cambria Math"/>
                                    <w:i/>
                                  </w:rPr>
                                </m:ctrlPr>
                              </m:accPr>
                              <m:e>
                                <m:r>
                                  <w:rPr>
                                    <w:rFonts w:ascii="Cambria Math" w:hAnsi="Cambria Math"/>
                                  </w:rPr>
                                  <m:t>u</m:t>
                                </m:r>
                              </m:e>
                            </m:acc>
                          </m:den>
                        </m:f>
                      </m:e>
                    </m:d>
                  </m:e>
                  <m:sup>
                    <m:r>
                      <w:rPr>
                        <w:rFonts w:ascii="Cambria Math" w:hAnsi="Cambria Math"/>
                      </w:rPr>
                      <m:t>ν</m:t>
                    </m:r>
                  </m:sup>
                </m:sSup>
                <m:r>
                  <w:rPr>
                    <w:rFonts w:ascii="Cambria Math" w:hAnsi="Cambria Math"/>
                  </w:rPr>
                  <m:t>=</m:t>
                </m:r>
                <m:f>
                  <m:fPr>
                    <m:ctrlPr>
                      <w:rPr>
                        <w:rFonts w:ascii="Cambria Math" w:hAnsi="Cambria Math"/>
                        <w:i/>
                      </w:rPr>
                    </m:ctrlPr>
                  </m:fPr>
                  <m:num>
                    <m:r>
                      <w:rPr>
                        <w:rFonts w:ascii="Cambria Math" w:hAnsi="Cambria Math"/>
                      </w:rPr>
                      <m:t>-N</m:t>
                    </m:r>
                    <m:sSub>
                      <m:sSubPr>
                        <m:ctrlPr>
                          <w:rPr>
                            <w:rFonts w:ascii="Cambria Math" w:hAnsi="Cambria Math"/>
                            <w:i/>
                          </w:rPr>
                        </m:ctrlPr>
                      </m:sSubPr>
                      <m:e>
                        <m:r>
                          <w:rPr>
                            <w:rFonts w:ascii="Cambria Math" w:hAnsi="Cambria Math"/>
                          </w:rPr>
                          <m:t>Z</m:t>
                        </m:r>
                      </m:e>
                      <m:sub>
                        <m:r>
                          <w:rPr>
                            <w:rFonts w:ascii="Cambria Math" w:hAnsi="Cambria Math"/>
                          </w:rPr>
                          <m:t>m1</m:t>
                        </m:r>
                      </m:sub>
                    </m:sSub>
                  </m:num>
                  <m:den>
                    <m:sSub>
                      <m:sSubPr>
                        <m:ctrlPr>
                          <w:rPr>
                            <w:rFonts w:ascii="Cambria Math" w:hAnsi="Cambria Math"/>
                            <w:i/>
                          </w:rPr>
                        </m:ctrlPr>
                      </m:sSubPr>
                      <m:e>
                        <m:r>
                          <w:rPr>
                            <w:rFonts w:ascii="Cambria Math" w:hAnsi="Cambria Math"/>
                          </w:rPr>
                          <m:t>Z</m:t>
                        </m:r>
                      </m:e>
                      <m:sub>
                        <m:r>
                          <w:rPr>
                            <w:rFonts w:ascii="Cambria Math" w:hAnsi="Cambria Math"/>
                          </w:rPr>
                          <m:t>p</m:t>
                        </m:r>
                      </m:sub>
                    </m:sSub>
                  </m:den>
                </m:f>
                <m:r>
                  <w:rPr>
                    <w:rFonts w:ascii="Cambria Math" w:hAnsi="Cambria Math"/>
                  </w:rPr>
                  <m:t>=</m:t>
                </m:r>
                <m:f>
                  <m:fPr>
                    <m:ctrlPr>
                      <w:rPr>
                        <w:rFonts w:ascii="Cambria Math" w:hAnsi="Cambria Math"/>
                        <w:i/>
                      </w:rPr>
                    </m:ctrlPr>
                  </m:fPr>
                  <m:num>
                    <m:r>
                      <w:rPr>
                        <w:rFonts w:ascii="Cambria Math" w:hAnsi="Cambria Math"/>
                      </w:rPr>
                      <m:t>-3dtw</m:t>
                    </m:r>
                    <m:sSup>
                      <m:sSupPr>
                        <m:ctrlPr>
                          <w:rPr>
                            <w:rFonts w:ascii="Cambria Math" w:hAnsi="Cambria Math"/>
                            <w:i/>
                          </w:rPr>
                        </m:ctrlPr>
                      </m:sSupPr>
                      <m:e>
                        <m:r>
                          <w:rPr>
                            <w:rFonts w:ascii="Cambria Math" w:hAnsi="Cambria Math"/>
                          </w:rPr>
                          <m:t>Y</m:t>
                        </m:r>
                      </m:e>
                      <m:sup>
                        <m:r>
                          <w:rPr>
                            <w:rFonts w:ascii="Cambria Math" w:hAnsi="Cambria Math"/>
                          </w:rPr>
                          <m:t>E</m:t>
                        </m:r>
                      </m:sup>
                    </m:sSup>
                    <m:ctrlPr>
                      <w:rPr>
                        <w:rFonts w:ascii="Cambria Math" w:eastAsiaTheme="minorEastAsia" w:hAnsi="Cambria Math"/>
                        <w:i/>
                      </w:rPr>
                    </m:ctrlPr>
                  </m:num>
                  <m:den>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m:t>
                        </m:r>
                      </m:sub>
                    </m:sSub>
                    <m:ctrlPr>
                      <w:rPr>
                        <w:rFonts w:ascii="Cambria Math" w:eastAsiaTheme="minorEastAsia" w:hAnsi="Cambria Math"/>
                        <w:i/>
                      </w:rPr>
                    </m:ctrlPr>
                  </m:den>
                </m:f>
                <m:r>
                  <w:rPr>
                    <w:rFonts w:ascii="Cambria Math" w:eastAsiaTheme="minorEastAsia" w:hAnsi="Cambria Math"/>
                  </w:rPr>
                  <m:t>.</m:t>
                </m:r>
              </m:oMath>
            </m:oMathPara>
          </w:p>
        </w:tc>
        <w:tc>
          <w:tcPr>
            <w:tcW w:w="750" w:type="pct"/>
          </w:tcPr>
          <w:p w:rsidR="00512FCF" w:rsidRPr="00D663B0" w:rsidRDefault="00512FCF" w:rsidP="0003314E">
            <w:pPr>
              <w:pStyle w:val="ListParagraph"/>
              <w:numPr>
                <w:ilvl w:val="0"/>
                <w:numId w:val="2"/>
              </w:numPr>
              <w:spacing w:line="276" w:lineRule="auto"/>
              <w:rPr>
                <w:rFonts w:eastAsiaTheme="minorEastAsia"/>
              </w:rPr>
            </w:pPr>
          </w:p>
        </w:tc>
      </w:tr>
    </w:tbl>
    <w:p w:rsidR="00512FCF" w:rsidRDefault="00512FCF" w:rsidP="0003314E">
      <w:r>
        <w:t>For open-circuit voltage, the equation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512FCF" w:rsidTr="008723B8">
        <w:tc>
          <w:tcPr>
            <w:tcW w:w="750" w:type="pct"/>
          </w:tcPr>
          <w:p w:rsidR="00512FCF" w:rsidRDefault="00512FCF" w:rsidP="0003314E">
            <w:pPr>
              <w:spacing w:line="276" w:lineRule="auto"/>
              <w:rPr>
                <w:rFonts w:eastAsiaTheme="minorEastAsia"/>
              </w:rPr>
            </w:pPr>
          </w:p>
        </w:tc>
        <w:tc>
          <w:tcPr>
            <w:tcW w:w="3500" w:type="pct"/>
            <w:vAlign w:val="center"/>
          </w:tcPr>
          <w:p w:rsidR="00512FCF" w:rsidRPr="00BE5B12" w:rsidRDefault="00950D8F" w:rsidP="0003314E">
            <w:pPr>
              <w:spacing w:line="276" w:lineRule="auto"/>
              <w:rPr>
                <w:rFonts w:eastAsiaTheme="minorEastAsia"/>
              </w:rPr>
            </w:pPr>
            <m:oMathPara>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ν</m:t>
                            </m:r>
                          </m:num>
                          <m:den>
                            <m:r>
                              <w:rPr>
                                <w:rFonts w:ascii="Cambria Math" w:hAnsi="Cambria Math"/>
                              </w:rPr>
                              <m:t>f</m:t>
                            </m:r>
                          </m:den>
                        </m:f>
                      </m:e>
                    </m:d>
                  </m:e>
                  <m:sup>
                    <m:r>
                      <w:rPr>
                        <w:rFonts w:ascii="Cambria Math" w:hAnsi="Cambria Math"/>
                      </w:rPr>
                      <m:t>i</m:t>
                    </m:r>
                  </m:sup>
                </m:sSup>
                <m:r>
                  <w:rPr>
                    <w:rFonts w:ascii="Cambria Math" w:hAnsi="Cambria Math"/>
                  </w:rPr>
                  <m:t>=</m:t>
                </m:r>
                <m:f>
                  <m:fPr>
                    <m:ctrlPr>
                      <w:rPr>
                        <w:rFonts w:ascii="Cambria Math" w:hAnsi="Cambria Math"/>
                        <w:i/>
                      </w:rPr>
                    </m:ctrlPr>
                  </m:fPr>
                  <m:num>
                    <m:r>
                      <w:rPr>
                        <w:rFonts w:ascii="Cambria Math" w:hAnsi="Cambria Math"/>
                      </w:rPr>
                      <m:t>N</m:t>
                    </m:r>
                    <m:sSub>
                      <m:sSubPr>
                        <m:ctrlPr>
                          <w:rPr>
                            <w:rFonts w:ascii="Cambria Math" w:hAnsi="Cambria Math"/>
                            <w:i/>
                          </w:rPr>
                        </m:ctrlPr>
                      </m:sSubPr>
                      <m:e>
                        <m:r>
                          <w:rPr>
                            <w:rFonts w:ascii="Cambria Math" w:hAnsi="Cambria Math"/>
                          </w:rPr>
                          <m:t>R</m:t>
                        </m:r>
                      </m:e>
                      <m:sub>
                        <m:r>
                          <w:rPr>
                            <w:rFonts w:ascii="Cambria Math" w:hAnsi="Cambria Math"/>
                          </w:rPr>
                          <m:t>dc</m:t>
                        </m:r>
                      </m:sub>
                    </m:sSub>
                    <m:sSub>
                      <m:sSubPr>
                        <m:ctrlPr>
                          <w:rPr>
                            <w:rFonts w:ascii="Cambria Math" w:hAnsi="Cambria Math"/>
                            <w:i/>
                          </w:rPr>
                        </m:ctrlPr>
                      </m:sSubPr>
                      <m:e>
                        <m:r>
                          <w:rPr>
                            <w:rFonts w:ascii="Cambria Math" w:hAnsi="Cambria Math"/>
                          </w:rPr>
                          <m:t>Z</m:t>
                        </m:r>
                      </m:e>
                      <m:sub>
                        <m:r>
                          <w:rPr>
                            <w:rFonts w:ascii="Cambria Math" w:hAnsi="Cambria Math"/>
                          </w:rPr>
                          <m:t>m1</m:t>
                        </m:r>
                      </m:sub>
                    </m:sSub>
                  </m:num>
                  <m:den>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m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m2</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c</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p</m:t>
                        </m:r>
                      </m:sub>
                    </m:sSub>
                    <m:r>
                      <w:rPr>
                        <w:rFonts w:ascii="Cambria Math" w:hAnsi="Cambria Math"/>
                      </w:rPr>
                      <m:t>)</m:t>
                    </m:r>
                  </m:den>
                </m:f>
                <m:r>
                  <w:rPr>
                    <w:rFonts w:ascii="Cambria Math" w:eastAsiaTheme="minorEastAsia" w:hAnsi="Cambria Math"/>
                  </w:rPr>
                  <m:t>.</m:t>
                </m:r>
              </m:oMath>
            </m:oMathPara>
          </w:p>
        </w:tc>
        <w:tc>
          <w:tcPr>
            <w:tcW w:w="750" w:type="pct"/>
          </w:tcPr>
          <w:p w:rsidR="00512FCF" w:rsidRPr="00D663B0" w:rsidRDefault="00512FCF" w:rsidP="0003314E">
            <w:pPr>
              <w:pStyle w:val="ListParagraph"/>
              <w:numPr>
                <w:ilvl w:val="0"/>
                <w:numId w:val="2"/>
              </w:numPr>
              <w:spacing w:line="276" w:lineRule="auto"/>
              <w:rPr>
                <w:rFonts w:eastAsiaTheme="minorEastAsia"/>
              </w:rPr>
            </w:pPr>
          </w:p>
        </w:tc>
      </w:tr>
    </w:tbl>
    <w:p w:rsidR="00512FCF" w:rsidRDefault="00512FCF" w:rsidP="0003314E">
      <w:pPr>
        <w:rPr>
          <w:rFonts w:eastAsiaTheme="minorEastAsia"/>
        </w:rPr>
      </w:pPr>
      <w:r>
        <w:t xml:space="preserve">It could be greatly simplified when neglecting the inertial term </w:t>
      </w:r>
      <m:oMath>
        <m:sSub>
          <m:sSubPr>
            <m:ctrlPr>
              <w:rPr>
                <w:rFonts w:ascii="Cambria Math" w:hAnsi="Cambria Math"/>
                <w:i/>
              </w:rPr>
            </m:ctrlPr>
          </m:sSubPr>
          <m:e>
            <m:r>
              <w:rPr>
                <w:rFonts w:ascii="Cambria Math" w:hAnsi="Cambria Math"/>
              </w:rPr>
              <m:t>Z</m:t>
            </m:r>
          </m:e>
          <m:sub>
            <m:r>
              <w:rPr>
                <w:rFonts w:ascii="Cambria Math" w:hAnsi="Cambria Math"/>
              </w:rPr>
              <m:t>m2</m:t>
            </m:r>
          </m:sub>
        </m:sSub>
      </m:oMath>
      <w:r>
        <w:rPr>
          <w:rFonts w:eastAsiaTheme="minorEastAsia"/>
        </w:rPr>
        <w:t xml:space="preserve"> and assuming the operating frequencies when electric impedance becomes relatively small compared to the DC resis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512FCF" w:rsidTr="008723B8">
        <w:tc>
          <w:tcPr>
            <w:tcW w:w="750" w:type="pct"/>
          </w:tcPr>
          <w:p w:rsidR="00512FCF" w:rsidRDefault="00512FCF" w:rsidP="0003314E">
            <w:pPr>
              <w:spacing w:line="276" w:lineRule="auto"/>
              <w:rPr>
                <w:rFonts w:eastAsiaTheme="minorEastAsia"/>
              </w:rPr>
            </w:pPr>
          </w:p>
        </w:tc>
        <w:tc>
          <w:tcPr>
            <w:tcW w:w="3500" w:type="pct"/>
            <w:vAlign w:val="center"/>
          </w:tcPr>
          <w:p w:rsidR="00512FCF" w:rsidRPr="00BE5B12" w:rsidRDefault="00950D8F" w:rsidP="0003314E">
            <w:pPr>
              <w:spacing w:line="276" w:lineRule="auto"/>
              <w:rPr>
                <w:rFonts w:eastAsiaTheme="minorEastAsia"/>
              </w:rPr>
            </w:pPr>
            <m:oMathPara>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ν</m:t>
                            </m:r>
                          </m:num>
                          <m:den>
                            <m:r>
                              <w:rPr>
                                <w:rFonts w:ascii="Cambria Math" w:hAnsi="Cambria Math"/>
                              </w:rPr>
                              <m:t>f</m:t>
                            </m:r>
                          </m:den>
                        </m:f>
                      </m:e>
                    </m:d>
                  </m:e>
                  <m:sup>
                    <m:r>
                      <w:rPr>
                        <w:rFonts w:ascii="Cambria Math" w:hAnsi="Cambria Math"/>
                      </w:rPr>
                      <m:t>i</m:t>
                    </m:r>
                  </m:sup>
                </m:sSup>
                <m:r>
                  <w:rPr>
                    <w:rFonts w:ascii="Cambria Math" w:hAnsi="Cambria Math"/>
                  </w:rPr>
                  <m:t>=N</m:t>
                </m:r>
                <m:r>
                  <w:rPr>
                    <w:rFonts w:ascii="Cambria Math" w:eastAsiaTheme="minorEastAsia" w:hAnsi="Cambria Math"/>
                  </w:rPr>
                  <m:t>.</m:t>
                </m:r>
              </m:oMath>
            </m:oMathPara>
          </w:p>
        </w:tc>
        <w:tc>
          <w:tcPr>
            <w:tcW w:w="750" w:type="pct"/>
          </w:tcPr>
          <w:p w:rsidR="00512FCF" w:rsidRPr="00D663B0" w:rsidRDefault="00512FCF" w:rsidP="0003314E">
            <w:pPr>
              <w:pStyle w:val="ListParagraph"/>
              <w:numPr>
                <w:ilvl w:val="0"/>
                <w:numId w:val="2"/>
              </w:numPr>
              <w:spacing w:line="276" w:lineRule="auto"/>
              <w:rPr>
                <w:rFonts w:eastAsiaTheme="minorEastAsia"/>
              </w:rPr>
            </w:pPr>
          </w:p>
        </w:tc>
      </w:tr>
    </w:tbl>
    <w:p w:rsidR="00512FCF" w:rsidRDefault="00512FCF" w:rsidP="0003314E">
      <w:pPr>
        <w:rPr>
          <w:rFonts w:eastAsiaTheme="minorEastAsia"/>
        </w:rPr>
      </w:pPr>
      <w:r>
        <w:rPr>
          <w:rFonts w:eastAsiaTheme="minorEastAsia"/>
        </w:rPr>
        <w:t>The last potentially useful relation in regard to sensing is for open-circuit voltage and displacement inpu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512FCF" w:rsidTr="008723B8">
        <w:tc>
          <w:tcPr>
            <w:tcW w:w="750" w:type="pct"/>
          </w:tcPr>
          <w:p w:rsidR="00512FCF" w:rsidRDefault="00512FCF" w:rsidP="0003314E">
            <w:pPr>
              <w:spacing w:line="276" w:lineRule="auto"/>
              <w:rPr>
                <w:rFonts w:eastAsiaTheme="minorEastAsia"/>
              </w:rPr>
            </w:pPr>
          </w:p>
        </w:tc>
        <w:tc>
          <w:tcPr>
            <w:tcW w:w="3500" w:type="pct"/>
            <w:vAlign w:val="center"/>
          </w:tcPr>
          <w:p w:rsidR="00512FCF" w:rsidRPr="00BE5B12" w:rsidRDefault="00950D8F" w:rsidP="0003314E">
            <w:pPr>
              <w:spacing w:line="276" w:lineRule="auto"/>
              <w:rPr>
                <w:rFonts w:eastAsiaTheme="minorEastAsia"/>
              </w:rPr>
            </w:pPr>
            <m:oMathPara>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ν</m:t>
                            </m:r>
                          </m:num>
                          <m:den>
                            <m:r>
                              <w:rPr>
                                <w:rFonts w:ascii="Cambria Math" w:hAnsi="Cambria Math"/>
                              </w:rPr>
                              <m:t>u</m:t>
                            </m:r>
                          </m:den>
                        </m:f>
                      </m:e>
                    </m:d>
                  </m:e>
                  <m:sup>
                    <m:r>
                      <w:rPr>
                        <w:rFonts w:ascii="Cambria Math" w:hAnsi="Cambria Math"/>
                      </w:rPr>
                      <m:t>i</m:t>
                    </m:r>
                  </m:sup>
                </m:sSup>
                <m:r>
                  <w:rPr>
                    <w:rFonts w:ascii="Cambria Math" w:hAnsi="Cambria Math"/>
                  </w:rPr>
                  <m:t>=</m:t>
                </m:r>
                <m:f>
                  <m:fPr>
                    <m:ctrlPr>
                      <w:rPr>
                        <w:rFonts w:ascii="Cambria Math" w:hAnsi="Cambria Math"/>
                        <w:i/>
                      </w:rPr>
                    </m:ctrlPr>
                  </m:fPr>
                  <m:num>
                    <m:r>
                      <w:rPr>
                        <w:rFonts w:ascii="Cambria Math" w:hAnsi="Cambria Math"/>
                      </w:rPr>
                      <m:t>sN</m:t>
                    </m:r>
                    <m:sSub>
                      <m:sSubPr>
                        <m:ctrlPr>
                          <w:rPr>
                            <w:rFonts w:ascii="Cambria Math" w:hAnsi="Cambria Math"/>
                            <w:i/>
                          </w:rPr>
                        </m:ctrlPr>
                      </m:sSubPr>
                      <m:e>
                        <m:r>
                          <w:rPr>
                            <w:rFonts w:ascii="Cambria Math" w:hAnsi="Cambria Math"/>
                          </w:rPr>
                          <m:t>R</m:t>
                        </m:r>
                      </m:e>
                      <m:sub>
                        <m:r>
                          <w:rPr>
                            <w:rFonts w:ascii="Cambria Math" w:hAnsi="Cambria Math"/>
                          </w:rPr>
                          <m:t>dc</m:t>
                        </m:r>
                      </m:sub>
                    </m:sSub>
                    <m:sSub>
                      <m:sSubPr>
                        <m:ctrlPr>
                          <w:rPr>
                            <w:rFonts w:ascii="Cambria Math" w:hAnsi="Cambria Math"/>
                            <w:i/>
                          </w:rPr>
                        </m:ctrlPr>
                      </m:sSubPr>
                      <m:e>
                        <m:r>
                          <w:rPr>
                            <w:rFonts w:ascii="Cambria Math" w:hAnsi="Cambria Math"/>
                          </w:rPr>
                          <m:t>Z</m:t>
                        </m:r>
                      </m:e>
                      <m:sub>
                        <m:r>
                          <w:rPr>
                            <w:rFonts w:ascii="Cambria Math" w:hAnsi="Cambria Math"/>
                          </w:rPr>
                          <m:t>m1</m:t>
                        </m:r>
                      </m:sub>
                    </m:sSub>
                  </m:num>
                  <m:den>
                    <m:sSub>
                      <m:sSubPr>
                        <m:ctrlPr>
                          <w:rPr>
                            <w:rFonts w:ascii="Cambria Math" w:hAnsi="Cambria Math"/>
                            <w:i/>
                          </w:rPr>
                        </m:ctrlPr>
                      </m:sSubPr>
                      <m:e>
                        <m:r>
                          <w:rPr>
                            <w:rFonts w:ascii="Cambria Math" w:hAnsi="Cambria Math"/>
                          </w:rPr>
                          <m:t>R</m:t>
                        </m:r>
                      </m:e>
                      <m:sub>
                        <m:r>
                          <w:rPr>
                            <w:rFonts w:ascii="Cambria Math" w:hAnsi="Cambria Math"/>
                          </w:rPr>
                          <m:t>dc</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p</m:t>
                        </m:r>
                      </m:sub>
                    </m:sSub>
                  </m:den>
                </m:f>
                <m:r>
                  <w:rPr>
                    <w:rFonts w:ascii="Cambria Math" w:eastAsiaTheme="minorEastAsia" w:hAnsi="Cambria Math"/>
                  </w:rPr>
                  <m:t>.</m:t>
                </m:r>
              </m:oMath>
            </m:oMathPara>
          </w:p>
        </w:tc>
        <w:tc>
          <w:tcPr>
            <w:tcW w:w="750" w:type="pct"/>
          </w:tcPr>
          <w:p w:rsidR="00512FCF" w:rsidRPr="00D663B0" w:rsidRDefault="00512FCF" w:rsidP="0003314E">
            <w:pPr>
              <w:pStyle w:val="ListParagraph"/>
              <w:numPr>
                <w:ilvl w:val="0"/>
                <w:numId w:val="2"/>
              </w:numPr>
              <w:spacing w:line="276" w:lineRule="auto"/>
              <w:rPr>
                <w:rFonts w:eastAsiaTheme="minorEastAsia"/>
              </w:rPr>
            </w:pPr>
          </w:p>
        </w:tc>
      </w:tr>
    </w:tbl>
    <w:p w:rsidR="00512FCF" w:rsidRDefault="00512FCF" w:rsidP="0003314E">
      <w:pPr>
        <w:autoSpaceDE w:val="0"/>
        <w:autoSpaceDN w:val="0"/>
        <w:adjustRightInd w:val="0"/>
        <w:spacing w:after="0"/>
      </w:pPr>
      <w:r>
        <w:rPr>
          <w:rFonts w:eastAsiaTheme="minorEastAsia"/>
        </w:rPr>
        <w:t xml:space="preserve">In those equations,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m:t>
            </m:r>
          </m:sub>
        </m:sSub>
      </m:oMath>
      <w:r>
        <w:rPr>
          <w:rFonts w:eastAsiaTheme="minorEastAsia"/>
        </w:rPr>
        <w:t xml:space="preserve"> denotes the distance between the clamped end of the transducer and the point where the force is applied, </w:t>
      </w:r>
      <m:oMath>
        <m:r>
          <w:rPr>
            <w:rFonts w:ascii="Cambria Math" w:eastAsiaTheme="minorEastAsia" w:hAnsi="Cambria Math"/>
          </w:rPr>
          <m:t>w</m:t>
        </m:r>
      </m:oMath>
      <w:r>
        <w:rPr>
          <w:rFonts w:eastAsiaTheme="minorEastAsia"/>
        </w:rPr>
        <w:t xml:space="preserve"> is the width and </w:t>
      </w:r>
      <m:oMath>
        <m:r>
          <w:rPr>
            <w:rFonts w:ascii="Cambria Math" w:eastAsiaTheme="minorEastAsia" w:hAnsi="Cambria Math"/>
          </w:rPr>
          <m:t>t</m:t>
        </m:r>
      </m:oMath>
      <w:r>
        <w:rPr>
          <w:rFonts w:eastAsiaTheme="minorEastAsia"/>
        </w:rPr>
        <w:t xml:space="preserve"> is the thickness of actuator. The term </w:t>
      </w:r>
      <m:oMath>
        <m:r>
          <w:rPr>
            <w:rFonts w:ascii="Cambria Math" w:eastAsiaTheme="minorEastAsia" w:hAnsi="Cambria Math"/>
          </w:rPr>
          <m:t>d</m:t>
        </m:r>
      </m:oMath>
      <w:r>
        <w:rPr>
          <w:rFonts w:eastAsiaTheme="minorEastAsia"/>
        </w:rPr>
        <w:t xml:space="preserve"> represents a piezoelectric coupling term between induced strain and applied electric field and </w:t>
      </w:r>
      <m:oMath>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E</m:t>
            </m:r>
          </m:sup>
        </m:sSup>
      </m:oMath>
      <w:r>
        <w:rPr>
          <w:rFonts w:eastAsiaTheme="minorEastAsia"/>
        </w:rPr>
        <w:t xml:space="preserve"> is the complex Young’s modulus. </w:t>
      </w:r>
      <w:r>
        <w:t xml:space="preserve">The given equations were also validated in </w:t>
      </w:r>
      <w:fldSimple w:instr="ADDIN RW.CITE{{55 Newbury,K.M. 2003}}">
        <w:r w:rsidR="00A5771E">
          <w:t>[40]</w:t>
        </w:r>
      </w:fldSimple>
      <w:r>
        <w:t>. The value of the model is that it predicts the sensing and actuation behavior within a single framework.</w:t>
      </w:r>
    </w:p>
    <w:p w:rsidR="00512FCF" w:rsidRDefault="00512FCF" w:rsidP="0003314E">
      <w:pPr>
        <w:autoSpaceDE w:val="0"/>
        <w:autoSpaceDN w:val="0"/>
        <w:adjustRightInd w:val="0"/>
        <w:spacing w:after="0"/>
      </w:pPr>
      <w:r>
        <w:t>Similar techniques as discussed above were used by Bonomo</w:t>
      </w:r>
      <w:r w:rsidR="00D62ED2">
        <w:t xml:space="preserve"> et al.</w:t>
      </w:r>
      <w:r>
        <w:t>, to create a linear mechanoelectrical model for IPMC transducers</w:t>
      </w:r>
      <w:r w:rsidR="00D62ED2">
        <w:t xml:space="preserve"> </w:t>
      </w:r>
      <w:r w:rsidR="00950D8F">
        <w:fldChar w:fldCharType="begin"/>
      </w:r>
      <w:r w:rsidR="00D62ED2">
        <w:instrText>ADDIN RW.CITE{{3 Bonomo,C. 2006}}</w:instrText>
      </w:r>
      <w:r w:rsidR="00950D8F">
        <w:fldChar w:fldCharType="separate"/>
      </w:r>
      <w:r w:rsidR="00D62ED2">
        <w:t>{{3 Bonomo,C. 2006}}</w:t>
      </w:r>
      <w:r w:rsidR="00950D8F">
        <w:fldChar w:fldCharType="end"/>
      </w:r>
      <w:r>
        <w:t>. The current-deflection rel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512FCF" w:rsidTr="008723B8">
        <w:tc>
          <w:tcPr>
            <w:tcW w:w="750" w:type="pct"/>
          </w:tcPr>
          <w:p w:rsidR="00512FCF" w:rsidRDefault="00512FCF" w:rsidP="0003314E">
            <w:pPr>
              <w:spacing w:line="276" w:lineRule="auto"/>
              <w:rPr>
                <w:rFonts w:eastAsiaTheme="minorEastAsia"/>
              </w:rPr>
            </w:pPr>
          </w:p>
        </w:tc>
        <w:tc>
          <w:tcPr>
            <w:tcW w:w="3500" w:type="pct"/>
            <w:vAlign w:val="center"/>
          </w:tcPr>
          <w:p w:rsidR="00512FCF" w:rsidRPr="00BE5B12" w:rsidRDefault="00950D8F" w:rsidP="0003314E">
            <w:pPr>
              <w:spacing w:line="276" w:lineRule="auto"/>
              <w:rPr>
                <w:rFonts w:eastAsiaTheme="minorEastAsia"/>
                <w:i/>
              </w:rPr>
            </w:pPr>
            <m:oMathPara>
              <m:oMath>
                <m:f>
                  <m:fPr>
                    <m:ctrlPr>
                      <w:rPr>
                        <w:rFonts w:ascii="Cambria Math" w:hAnsi="Cambria Math"/>
                        <w:i/>
                      </w:rPr>
                    </m:ctrlPr>
                  </m:fPr>
                  <m:num>
                    <m:r>
                      <w:rPr>
                        <w:rFonts w:ascii="Cambria Math" w:hAnsi="Cambria Math"/>
                      </w:rPr>
                      <m:t>i</m:t>
                    </m:r>
                  </m:num>
                  <m:den>
                    <m:r>
                      <w:rPr>
                        <w:rFonts w:ascii="Cambria Math" w:hAnsi="Cambria Math"/>
                      </w:rPr>
                      <m:t>u</m:t>
                    </m:r>
                  </m:den>
                </m:f>
                <m:r>
                  <w:rPr>
                    <w:rFonts w:ascii="Cambria Math" w:hAnsi="Cambria Math"/>
                  </w:rPr>
                  <m:t>=s</m:t>
                </m:r>
                <m:f>
                  <m:fPr>
                    <m:ctrlPr>
                      <w:rPr>
                        <w:rFonts w:ascii="Cambria Math" w:hAnsi="Cambria Math"/>
                        <w:i/>
                      </w:rPr>
                    </m:ctrlPr>
                  </m:fPr>
                  <m:num>
                    <m:r>
                      <w:rPr>
                        <w:rFonts w:ascii="Cambria Math" w:hAnsi="Cambria Math"/>
                      </w:rPr>
                      <m:t>3dtw</m:t>
                    </m:r>
                    <m:sSup>
                      <m:sSupPr>
                        <m:ctrlPr>
                          <w:rPr>
                            <w:rFonts w:ascii="Cambria Math" w:hAnsi="Cambria Math"/>
                            <w:i/>
                          </w:rPr>
                        </m:ctrlPr>
                      </m:sSupPr>
                      <m:e>
                        <m:r>
                          <w:rPr>
                            <w:rFonts w:ascii="Cambria Math" w:hAnsi="Cambria Math"/>
                          </w:rPr>
                          <m:t>Y</m:t>
                        </m:r>
                      </m:e>
                      <m:sup>
                        <m:r>
                          <w:rPr>
                            <w:rFonts w:ascii="Cambria Math" w:hAnsi="Cambria Math"/>
                          </w:rPr>
                          <m:t>E</m:t>
                        </m:r>
                      </m:sup>
                    </m:sSup>
                    <m:ctrlPr>
                      <w:rPr>
                        <w:rFonts w:ascii="Cambria Math" w:eastAsiaTheme="minorEastAsia" w:hAnsi="Cambria Math"/>
                        <w:i/>
                      </w:rPr>
                    </m:ctrlPr>
                  </m:num>
                  <m:den>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m:t>
                        </m:r>
                      </m:sub>
                    </m:sSub>
                    <m:ctrlPr>
                      <w:rPr>
                        <w:rFonts w:ascii="Cambria Math" w:eastAsiaTheme="minorEastAsia" w:hAnsi="Cambria Math"/>
                        <w:i/>
                      </w:rPr>
                    </m:ctrlPr>
                  </m:den>
                </m:f>
              </m:oMath>
            </m:oMathPara>
          </w:p>
        </w:tc>
        <w:tc>
          <w:tcPr>
            <w:tcW w:w="750" w:type="pct"/>
          </w:tcPr>
          <w:p w:rsidR="00512FCF" w:rsidRPr="00D663B0" w:rsidRDefault="00512FCF" w:rsidP="0003314E">
            <w:pPr>
              <w:pStyle w:val="ListParagraph"/>
              <w:numPr>
                <w:ilvl w:val="0"/>
                <w:numId w:val="2"/>
              </w:numPr>
              <w:spacing w:line="276" w:lineRule="auto"/>
              <w:rPr>
                <w:rFonts w:eastAsiaTheme="minorEastAsia"/>
              </w:rPr>
            </w:pPr>
          </w:p>
        </w:tc>
      </w:tr>
    </w:tbl>
    <w:p w:rsidR="00512FCF" w:rsidRDefault="00512FCF" w:rsidP="0003314E">
      <w:pPr>
        <w:autoSpaceDE w:val="0"/>
        <w:autoSpaceDN w:val="0"/>
        <w:adjustRightInd w:val="0"/>
        <w:spacing w:after="0"/>
        <w:rPr>
          <w:rFonts w:eastAsiaTheme="minorEastAsia"/>
        </w:rPr>
      </w:pPr>
      <w:r>
        <w:t xml:space="preserve">was studied. The term </w:t>
      </w:r>
      <m:oMath>
        <m:r>
          <w:rPr>
            <w:rFonts w:ascii="Cambria Math" w:hAnsi="Cambria Math"/>
          </w:rPr>
          <m:t>s</m:t>
        </m:r>
      </m:oMath>
      <w:r>
        <w:rPr>
          <w:rFonts w:eastAsiaTheme="minorEastAsia"/>
        </w:rPr>
        <w:t xml:space="preserve"> is the Laplace operator.</w:t>
      </w:r>
      <w:r>
        <w:t xml:space="preserve"> In fact, the main emphasis was put on identifying the complex parameters </w:t>
      </w:r>
      <m:oMath>
        <m:sSup>
          <m:sSupPr>
            <m:ctrlPr>
              <w:rPr>
                <w:rFonts w:ascii="Cambria Math" w:hAnsi="Cambria Math"/>
                <w:i/>
              </w:rPr>
            </m:ctrlPr>
          </m:sSupPr>
          <m:e>
            <m:r>
              <w:rPr>
                <w:rFonts w:ascii="Cambria Math" w:hAnsi="Cambria Math"/>
              </w:rPr>
              <m:t>Y</m:t>
            </m:r>
          </m:e>
          <m:sup>
            <m:r>
              <w:rPr>
                <w:rFonts w:ascii="Cambria Math" w:hAnsi="Cambria Math"/>
              </w:rPr>
              <m:t>E</m:t>
            </m:r>
          </m:sup>
        </m:sSup>
      </m:oMath>
      <w:r>
        <w:rPr>
          <w:rFonts w:eastAsiaTheme="minorEastAsia"/>
        </w:rPr>
        <w:t xml:space="preserve"> and </w:t>
      </w:r>
      <m:oMath>
        <m:r>
          <w:rPr>
            <w:rFonts w:ascii="Cambria Math" w:eastAsiaTheme="minorEastAsia" w:hAnsi="Cambria Math"/>
          </w:rPr>
          <m:t>d .</m:t>
        </m:r>
      </m:oMath>
      <w:r w:rsidDel="00050C4F">
        <w:rPr>
          <w:rFonts w:eastAsiaTheme="minorEastAsia"/>
        </w:rPr>
        <w:t xml:space="preserve"> </w:t>
      </w:r>
      <w:r>
        <w:rPr>
          <w:rFonts w:eastAsiaTheme="minorEastAsia"/>
        </w:rPr>
        <w:t xml:space="preserve"> The values for both variables were found to be dependent on working environment, i.e. the hydration level of IPMC plays a role. The conclusion of the work was that the need for a wet working environment is not a key issue for IPMC based sensors.</w:t>
      </w:r>
    </w:p>
    <w:p w:rsidR="00512FCF" w:rsidRPr="00D80C38" w:rsidRDefault="00512FCF" w:rsidP="0003314E">
      <w:pPr>
        <w:autoSpaceDE w:val="0"/>
        <w:autoSpaceDN w:val="0"/>
        <w:adjustRightInd w:val="0"/>
        <w:spacing w:after="0"/>
      </w:pPr>
      <w:r>
        <w:rPr>
          <w:rFonts w:eastAsiaTheme="minorEastAsia"/>
        </w:rPr>
        <w:lastRenderedPageBreak/>
        <w:t>A distributed model for IPMC is proposed by Punning</w:t>
      </w:r>
      <w:r w:rsidR="00D62ED2">
        <w:rPr>
          <w:rFonts w:eastAsiaTheme="minorEastAsia"/>
        </w:rPr>
        <w:t xml:space="preserve"> et al.</w:t>
      </w:r>
      <w:r>
        <w:rPr>
          <w:rFonts w:eastAsiaTheme="minorEastAsia"/>
        </w:rPr>
        <w:t xml:space="preserve"> </w:t>
      </w:r>
      <w:r w:rsidR="00950D8F">
        <w:rPr>
          <w:rFonts w:eastAsiaTheme="minorEastAsia"/>
        </w:rPr>
        <w:fldChar w:fldCharType="begin"/>
      </w:r>
      <w:r>
        <w:rPr>
          <w:rFonts w:eastAsiaTheme="minorEastAsia"/>
        </w:rPr>
        <w:instrText>ADDIN RW.CITE{{62 Punning,A. 2008}}</w:instrText>
      </w:r>
      <w:r w:rsidR="00950D8F">
        <w:rPr>
          <w:rFonts w:eastAsiaTheme="minorEastAsia"/>
        </w:rPr>
        <w:fldChar w:fldCharType="separate"/>
      </w:r>
      <w:r w:rsidR="00A5771E">
        <w:rPr>
          <w:rFonts w:eastAsiaTheme="minorEastAsia"/>
        </w:rPr>
        <w:t>[70]</w:t>
      </w:r>
      <w:r w:rsidR="00950D8F">
        <w:rPr>
          <w:rFonts w:eastAsiaTheme="minorEastAsia"/>
        </w:rPr>
        <w:fldChar w:fldCharType="end"/>
      </w:r>
      <w:r>
        <w:rPr>
          <w:rFonts w:eastAsiaTheme="minorEastAsia"/>
        </w:rPr>
        <w:t>. The basis of the work is the model of Kanno</w:t>
      </w:r>
      <w:r w:rsidR="00CD4A77">
        <w:rPr>
          <w:rFonts w:eastAsiaTheme="minorEastAsia"/>
        </w:rPr>
        <w:t xml:space="preserve"> et al.</w:t>
      </w:r>
      <w:r>
        <w:rPr>
          <w:rFonts w:eastAsiaTheme="minorEastAsia"/>
        </w:rPr>
        <w:t xml:space="preserve"> </w:t>
      </w:r>
      <w:r w:rsidR="00950D8F">
        <w:rPr>
          <w:rFonts w:eastAsiaTheme="minorEastAsia"/>
        </w:rPr>
        <w:fldChar w:fldCharType="begin"/>
      </w:r>
      <w:r>
        <w:rPr>
          <w:rFonts w:eastAsiaTheme="minorEastAsia"/>
        </w:rPr>
        <w:instrText>ADDIN RW.CITE{{59 Kanno,R. 1996}}</w:instrText>
      </w:r>
      <w:r w:rsidR="00950D8F">
        <w:rPr>
          <w:rFonts w:eastAsiaTheme="minorEastAsia"/>
        </w:rPr>
        <w:fldChar w:fldCharType="separate"/>
      </w:r>
      <w:r w:rsidR="00A5771E">
        <w:rPr>
          <w:rFonts w:eastAsiaTheme="minorEastAsia"/>
        </w:rPr>
        <w:t>[67]</w:t>
      </w:r>
      <w:r w:rsidR="00950D8F">
        <w:rPr>
          <w:rFonts w:eastAsiaTheme="minorEastAsia"/>
        </w:rPr>
        <w:fldChar w:fldCharType="end"/>
      </w:r>
      <w:r>
        <w:rPr>
          <w:rFonts w:eastAsiaTheme="minorEastAsia"/>
        </w:rPr>
        <w:t xml:space="preserve">. However, instead of dividing an IPMC into 10 segments and modeling the relation between the input current and tip displacement, the same piece was divided into infinitesimally small segments, allowing treating the system as a RC transmission line. The analytical solution for a voltage-step response of lossy distributed RC lines is presented in </w:t>
      </w:r>
      <w:r w:rsidR="00950D8F">
        <w:rPr>
          <w:rFonts w:eastAsiaTheme="minorEastAsia"/>
        </w:rPr>
        <w:fldChar w:fldCharType="begin"/>
      </w:r>
      <w:r>
        <w:rPr>
          <w:rFonts w:eastAsiaTheme="minorEastAsia"/>
        </w:rPr>
        <w:instrText>ADDIN RW.CITE{{742 Punning,A. 2009}}</w:instrText>
      </w:r>
      <w:r w:rsidR="00950D8F">
        <w:rPr>
          <w:rFonts w:eastAsiaTheme="minorEastAsia"/>
        </w:rPr>
        <w:fldChar w:fldCharType="separate"/>
      </w:r>
      <w:r w:rsidR="00A5771E">
        <w:rPr>
          <w:rFonts w:eastAsiaTheme="minorEastAsia"/>
        </w:rPr>
        <w:t>[84]</w:t>
      </w:r>
      <w:r w:rsidR="00950D8F">
        <w:rPr>
          <w:rFonts w:eastAsiaTheme="minorEastAsia"/>
        </w:rPr>
        <w:fldChar w:fldCharType="end"/>
      </w:r>
      <w:r>
        <w:rPr>
          <w:rFonts w:eastAsiaTheme="minorEastAsia"/>
        </w:rPr>
        <w:t>. The equations provided in</w:t>
      </w:r>
      <w:r w:rsidR="00CD4A77">
        <w:rPr>
          <w:rFonts w:eastAsiaTheme="minorEastAsia"/>
        </w:rPr>
        <w:t xml:space="preserve"> </w:t>
      </w:r>
      <w:r w:rsidR="00950D8F">
        <w:rPr>
          <w:rFonts w:eastAsiaTheme="minorEastAsia"/>
        </w:rPr>
        <w:fldChar w:fldCharType="begin"/>
      </w:r>
      <w:r w:rsidR="00CD4A77">
        <w:rPr>
          <w:rFonts w:eastAsiaTheme="minorEastAsia"/>
        </w:rPr>
        <w:instrText>ADDIN RW.CITE{{62 Punning,A. 2008}}</w:instrText>
      </w:r>
      <w:r w:rsidR="00950D8F">
        <w:rPr>
          <w:rFonts w:eastAsiaTheme="minorEastAsia"/>
        </w:rPr>
        <w:fldChar w:fldCharType="separate"/>
      </w:r>
      <w:r w:rsidR="00CD4A77">
        <w:rPr>
          <w:rFonts w:eastAsiaTheme="minorEastAsia"/>
        </w:rPr>
        <w:t>{{62 Punning,A. 2008}}</w:t>
      </w:r>
      <w:r w:rsidR="00950D8F">
        <w:rPr>
          <w:rFonts w:eastAsiaTheme="minorEastAsia"/>
        </w:rPr>
        <w:fldChar w:fldCharType="end"/>
      </w:r>
      <w:r>
        <w:rPr>
          <w:rFonts w:eastAsiaTheme="minorEastAsia"/>
        </w:rPr>
        <w:t xml:space="preserve"> are good for both sensors and actuators. The detailed consideration of the topic is given in [</w:t>
      </w:r>
      <w:r w:rsidRPr="00510042">
        <w:rPr>
          <w:rFonts w:eastAsiaTheme="minorEastAsia"/>
          <w:highlight w:val="yellow"/>
        </w:rPr>
        <w:t>XXX</w:t>
      </w:r>
      <w:r>
        <w:rPr>
          <w:rFonts w:eastAsiaTheme="minorEastAsia"/>
        </w:rPr>
        <w:t>]</w:t>
      </w:r>
    </w:p>
    <w:p w:rsidR="00C15E6B" w:rsidRDefault="00C15E6B" w:rsidP="00C15E6B">
      <w:pPr>
        <w:pStyle w:val="Heading1"/>
      </w:pPr>
      <w:r>
        <w:t>IPMC mechanoelectrical transduction applications</w:t>
      </w:r>
    </w:p>
    <w:p w:rsidR="00C15E6B" w:rsidRDefault="00C15E6B" w:rsidP="00C15E6B">
      <w:r>
        <w:t>Although the usage of IPMCs as mechanoelectrical transducers is still rather new area, some promising applications have already been demonstrated.</w:t>
      </w:r>
    </w:p>
    <w:p w:rsidR="00C15E6B" w:rsidRDefault="00C15E6B" w:rsidP="00C15E6B">
      <w:r>
        <w:t xml:space="preserve">Due to the sufficient sensitivity and linear characteristics, IPMC materials could be used as vibration sensing transducers </w:t>
      </w:r>
      <w:fldSimple w:instr="ADDIN RW.CITE{{29 Paola,Brunetto 2008}}">
        <w:r w:rsidR="00A5771E">
          <w:t>[57]</w:t>
        </w:r>
      </w:fldSimple>
      <w:r>
        <w:t xml:space="preserve">.  To demonstrate IPMC capabilities in the similar area, a system of a cantilever beam was constructed and described with a linear model </w:t>
      </w:r>
      <w:fldSimple w:instr="ADDIN RW.CITE{{3 Bonomo,C. 2006}}">
        <w:r w:rsidR="00A5771E">
          <w:t>[49]</w:t>
        </w:r>
      </w:fldSimple>
      <w:r>
        <w:t>. The experiments showed that IPMC could be used as a motion sensor as well. Also an interesting quality of IPMC-based sensors was observed: they do not necessarily need a wet working environment, i.e. the characteristics of the material do not change over longer period of time in a dry environment. This is not the case for IPMC-based actuators. This observation is important as it suggests that stable and simple IPMC-sensor based applications could be developed.</w:t>
      </w:r>
    </w:p>
    <w:p w:rsidR="00C15E6B" w:rsidRDefault="00C15E6B" w:rsidP="00C15E6B">
      <w:pPr>
        <w:keepNext/>
        <w:jc w:val="center"/>
      </w:pPr>
      <w:r>
        <w:rPr>
          <w:noProof/>
        </w:rPr>
        <w:drawing>
          <wp:inline distT="0" distB="0" distL="0" distR="0">
            <wp:extent cx="3684654" cy="847156"/>
            <wp:effectExtent l="19050" t="0" r="0" b="0"/>
            <wp:docPr id="11" name="Picture 1" descr="tactilesen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ctilesensor.png"/>
                    <pic:cNvPicPr/>
                  </pic:nvPicPr>
                  <pic:blipFill>
                    <a:blip r:embed="rId14" cstate="print"/>
                    <a:stretch>
                      <a:fillRect/>
                    </a:stretch>
                  </pic:blipFill>
                  <pic:spPr>
                    <a:xfrm>
                      <a:off x="0" y="0"/>
                      <a:ext cx="3688231" cy="847978"/>
                    </a:xfrm>
                    <a:prstGeom prst="rect">
                      <a:avLst/>
                    </a:prstGeom>
                  </pic:spPr>
                </pic:pic>
              </a:graphicData>
            </a:graphic>
          </wp:inline>
        </w:drawing>
      </w:r>
    </w:p>
    <w:p w:rsidR="00C15E6B" w:rsidRDefault="00C15E6B" w:rsidP="00C15E6B">
      <w:pPr>
        <w:pStyle w:val="Caption"/>
      </w:pPr>
      <w:bookmarkStart w:id="7" w:name="_Ref230600710"/>
      <w:r>
        <w:t xml:space="preserve">Figure </w:t>
      </w:r>
      <w:fldSimple w:instr=" SEQ Figure \* ARABIC ">
        <w:r w:rsidR="00B34C98">
          <w:rPr>
            <w:noProof/>
          </w:rPr>
          <w:t>6</w:t>
        </w:r>
      </w:fldSimple>
      <w:bookmarkEnd w:id="7"/>
      <w:r>
        <w:t xml:space="preserve"> Conceptual scheme of tactile sensor</w:t>
      </w:r>
      <w:r w:rsidR="00284E2E">
        <w:t xml:space="preserve"> (from</w:t>
      </w:r>
      <w:r>
        <w:t xml:space="preserve"> </w:t>
      </w:r>
      <w:r w:rsidR="00950D8F">
        <w:fldChar w:fldCharType="begin"/>
      </w:r>
      <w:r w:rsidR="00284E2E">
        <w:instrText>ADDIN RW.CITE{{2 Bonomo,Claudia 2008}}</w:instrText>
      </w:r>
      <w:r w:rsidR="00950D8F">
        <w:fldChar w:fldCharType="separate"/>
      </w:r>
      <w:r w:rsidR="00284E2E">
        <w:t>{{2 Bonomo,Claudia 2008}}</w:t>
      </w:r>
      <w:r w:rsidR="00950D8F">
        <w:fldChar w:fldCharType="end"/>
      </w:r>
      <w:r w:rsidR="00284E2E">
        <w:t>).</w:t>
      </w:r>
    </w:p>
    <w:p w:rsidR="00C15E6B" w:rsidRDefault="00C15E6B" w:rsidP="00C15E6B">
      <w:pPr>
        <w:keepNext/>
        <w:jc w:val="center"/>
      </w:pPr>
      <w:r w:rsidRPr="003B4880">
        <w:rPr>
          <w:noProof/>
        </w:rPr>
        <w:lastRenderedPageBreak/>
        <w:drawing>
          <wp:inline distT="0" distB="0" distL="0" distR="0">
            <wp:extent cx="4241587" cy="2543415"/>
            <wp:effectExtent l="0" t="0" r="0" b="0"/>
            <wp:docPr id="1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C15E6B" w:rsidRPr="003B4880" w:rsidRDefault="00C15E6B" w:rsidP="00C15E6B">
      <w:pPr>
        <w:pStyle w:val="Caption"/>
      </w:pPr>
      <w:bookmarkStart w:id="8" w:name="_Ref232567591"/>
      <w:r>
        <w:t xml:space="preserve">Figure </w:t>
      </w:r>
      <w:fldSimple w:instr=" SEQ Figure \* ARABIC ">
        <w:r w:rsidR="00B34C98">
          <w:rPr>
            <w:noProof/>
          </w:rPr>
          <w:t>7</w:t>
        </w:r>
      </w:fldSimple>
      <w:bookmarkEnd w:id="8"/>
      <w:r>
        <w:t xml:space="preserve"> Amplitude of the IPMC sensor output voltage in six different surveys when: (a) the probe contact with air only; (b) the probe is in contact with sample (E=100Pa); (c) the probe is in contact with sample (E=300Pa). The dotted lines refer to the mean value</w:t>
      </w:r>
      <w:r w:rsidR="00284E2E">
        <w:t xml:space="preserve"> (from </w:t>
      </w:r>
      <w:r w:rsidR="00950D8F">
        <w:fldChar w:fldCharType="begin"/>
      </w:r>
      <w:r w:rsidR="00284E2E">
        <w:instrText>ADDIN RW.CITE{{2 Bonomo,Claudia 2008}}</w:instrText>
      </w:r>
      <w:r w:rsidR="00950D8F">
        <w:fldChar w:fldCharType="separate"/>
      </w:r>
      <w:r w:rsidR="00284E2E">
        <w:t>{{2 Bonomo,Claudia 2008}}</w:t>
      </w:r>
      <w:r w:rsidR="00950D8F">
        <w:fldChar w:fldCharType="end"/>
      </w:r>
      <w:r w:rsidR="00284E2E">
        <w:t>)</w:t>
      </w:r>
      <w:r>
        <w:t>.</w:t>
      </w:r>
    </w:p>
    <w:p w:rsidR="00C15E6B" w:rsidRDefault="00C15E6B" w:rsidP="00C15E6B">
      <w:r>
        <w:t xml:space="preserve">There is rather significant number of tactile sensors based on piezoelectric effect proposed in the </w:t>
      </w:r>
      <w:r w:rsidR="003E3C72">
        <w:t xml:space="preserve">literature </w:t>
      </w:r>
      <w:r w:rsidR="00950D8F">
        <w:fldChar w:fldCharType="begin"/>
      </w:r>
      <w:r>
        <w:instrText>ADDIN RW.CITE{{69 Lindahl,O.A. 1998; 70 Dargahi,J. 2000; 66 Dargahi,J. 2002; 67 Shikida,Mitsuhiro 2003; 68 Hemsel,T. 2007}}</w:instrText>
      </w:r>
      <w:r w:rsidR="00950D8F">
        <w:fldChar w:fldCharType="separate"/>
      </w:r>
      <w:r w:rsidR="00A5771E">
        <w:t>[85-89]</w:t>
      </w:r>
      <w:r w:rsidR="00950D8F">
        <w:fldChar w:fldCharType="end"/>
      </w:r>
      <w:r>
        <w:t xml:space="preserve">. Even though the sensors give good results, they are often quite complex in structure and hard to micro-manufacture. A multifunctional tactile sensor based on IPMC materials has been proposed. The advantages of using IPMC are relatively wide displacement and easily adjustable shape. Coupled with an IPMC based actuator, a simple probe has been demonstrated </w:t>
      </w:r>
      <w:fldSimple w:instr="ADDIN RW.CITE{{2 Bonomo,Claudia 2008}}">
        <w:r w:rsidR="00A5771E">
          <w:t>[56]</w:t>
        </w:r>
      </w:fldSimple>
      <w:r>
        <w:t xml:space="preserve">. The device can be used in a medical field as it is designed to recognize difference of the tissue contact with the sensitive part. It consists of an IPMC </w:t>
      </w:r>
      <w:r w:rsidRPr="00284E2E">
        <w:t>based</w:t>
      </w:r>
      <w:r>
        <w:t xml:space="preserve">sensor and an IPMC based actuator (see </w:t>
      </w:r>
      <w:r w:rsidR="00950D8F">
        <w:fldChar w:fldCharType="begin"/>
      </w:r>
      <w:r>
        <w:instrText xml:space="preserve"> REF _Ref230600710 \h </w:instrText>
      </w:r>
      <w:r w:rsidR="00950D8F">
        <w:fldChar w:fldCharType="separate"/>
      </w:r>
      <w:r w:rsidR="00B34C98">
        <w:t xml:space="preserve">Figure </w:t>
      </w:r>
      <w:r w:rsidR="00B34C98">
        <w:rPr>
          <w:noProof/>
        </w:rPr>
        <w:t>6</w:t>
      </w:r>
      <w:r w:rsidR="00950D8F">
        <w:fldChar w:fldCharType="end"/>
      </w:r>
      <w:r>
        <w:t xml:space="preserve"> for the conceptual design). A sinusoidal voltage signal is applied to the IPMC actuator which causes it to vibrate, pushing the sensor toward the material that surrounds the device. The IPMC based sensor is able to recognize the presence of the tissue and gives some estimation about the material stiffness. The measured data versus actual stiffness show good correlation (see </w:t>
      </w:r>
      <w:r w:rsidR="00950D8F">
        <w:fldChar w:fldCharType="begin"/>
      </w:r>
      <w:r>
        <w:instrText xml:space="preserve"> REF _Ref232567591 \h </w:instrText>
      </w:r>
      <w:r w:rsidR="00950D8F">
        <w:fldChar w:fldCharType="separate"/>
      </w:r>
      <w:r w:rsidR="00B34C98">
        <w:t xml:space="preserve">Figure </w:t>
      </w:r>
      <w:r w:rsidR="00B34C98">
        <w:rPr>
          <w:noProof/>
        </w:rPr>
        <w:t>7</w:t>
      </w:r>
      <w:r w:rsidR="00950D8F">
        <w:fldChar w:fldCharType="end"/>
      </w:r>
      <w:r>
        <w:t>).</w:t>
      </w:r>
    </w:p>
    <w:p w:rsidR="00C15E6B" w:rsidRDefault="00C15E6B" w:rsidP="00C15E6B">
      <w:r>
        <w:t xml:space="preserve">Another medical field where the IPMC based transducers are proposed to be useful is in development of hand prostheses </w:t>
      </w:r>
      <w:fldSimple w:instr="ADDIN RW.CITE{{23 Biddiss,Elaine 2006}}">
        <w:r w:rsidR="00A5771E">
          <w:t>[47]</w:t>
        </w:r>
      </w:fldSimple>
      <w:r>
        <w:t>. Implementation of a prosthetic hand sets high demands for the materials. For instance, a highly sensitive deflection sensor with fast response and continuously variable output is required. EAP materials in general would be suitable for such applications. IPMC material was investigated due to the relatively novel and exploratory status together with the potential that they have exhibited as transducers. The characterization of the material shows that the attributes of the IPMC could help to achieve the desired deflection sensitivity of hand prostheses in future. However, there are also challenges; the IPMC polymers are responsive not only to bending but also to pressure and stretch as well. This fact must be considered in the system design. Also more research needs to be done about IPMC temperature response. In the range from 5 to 50</w:t>
      </w:r>
      <w:r w:rsidR="006F61D0">
        <w:t xml:space="preserve"> degree of </w:t>
      </w:r>
      <w:r>
        <w:t>C no response was observed though. The material is stable in air, but in a wet environment the characteristics are not that steady. Therefore calibration of the materials for proposed applications is very important.</w:t>
      </w:r>
    </w:p>
    <w:p w:rsidR="00C15E6B" w:rsidRDefault="00C15E6B" w:rsidP="00C15E6B">
      <w:pPr>
        <w:keepNext/>
      </w:pPr>
      <w:r>
        <w:rPr>
          <w:noProof/>
        </w:rPr>
        <w:lastRenderedPageBreak/>
        <w:drawing>
          <wp:inline distT="0" distB="0" distL="0" distR="0">
            <wp:extent cx="2540840" cy="2703444"/>
            <wp:effectExtent l="19050" t="0" r="0" b="0"/>
            <wp:docPr id="13" name="Picture 0" descr="punn_selfsen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nn_selfsensing.png"/>
                    <pic:cNvPicPr/>
                  </pic:nvPicPr>
                  <pic:blipFill>
                    <a:blip r:embed="rId16" cstate="print"/>
                    <a:stretch>
                      <a:fillRect/>
                    </a:stretch>
                  </pic:blipFill>
                  <pic:spPr>
                    <a:xfrm>
                      <a:off x="0" y="0"/>
                      <a:ext cx="2545029" cy="2707901"/>
                    </a:xfrm>
                    <a:prstGeom prst="rect">
                      <a:avLst/>
                    </a:prstGeom>
                  </pic:spPr>
                </pic:pic>
              </a:graphicData>
            </a:graphic>
          </wp:inline>
        </w:drawing>
      </w:r>
    </w:p>
    <w:p w:rsidR="00C15E6B" w:rsidRDefault="00C15E6B" w:rsidP="00C15E6B">
      <w:pPr>
        <w:pStyle w:val="Caption"/>
      </w:pPr>
      <w:bookmarkStart w:id="9" w:name="_Ref232564659"/>
      <w:r>
        <w:t xml:space="preserve">Figure </w:t>
      </w:r>
      <w:fldSimple w:instr=" SEQ Figure \* ARABIC ">
        <w:r w:rsidR="00B34C98">
          <w:rPr>
            <w:noProof/>
          </w:rPr>
          <w:t>8</w:t>
        </w:r>
      </w:fldSimple>
      <w:bookmarkEnd w:id="9"/>
      <w:r>
        <w:t xml:space="preserve"> The proposed self sensing actuator. Though somewhat complicated design, the results show that sensor signals are easily detectable and have a good signal-to-noise ratio. The photo is courtesy of A. Punning </w:t>
      </w:r>
      <w:fldSimple w:instr="ADDIN RW.CITE{{14 Punning,A. 2007}}">
        <w:r w:rsidR="00A5771E">
          <w:rPr>
            <w:b w:val="0"/>
          </w:rPr>
          <w:t>[55]</w:t>
        </w:r>
      </w:fldSimple>
      <w:r>
        <w:t>.</w:t>
      </w:r>
    </w:p>
    <w:p w:rsidR="00C15E6B" w:rsidRDefault="00C15E6B" w:rsidP="00C15E6B">
      <w:r>
        <w:t xml:space="preserve">Punning demonstrated a novel self-sensing IPMC actuator </w:t>
      </w:r>
      <w:fldSimple w:instr="ADDIN RW.CITE{{14 Punning,A. 2007}}">
        <w:r w:rsidR="00A5771E">
          <w:t>[55]</w:t>
        </w:r>
      </w:fldSimple>
      <w:r>
        <w:t xml:space="preserve">. The proposed device consists of a single IPMC strip in cantilever configuration and with additional wiring near the tip of the sheet. The experiments show that the sensor signals are easily detectable and have a good signal-to-noise ratio and no significant signal preprocessing is needed. Besides possible application as an accelerometer, the proposed sensor can be used as a position sensor as well. The disadvantage of the system is that the clamped part is rather long and that increases the energy consumption. Also the contacts at the tip make the device less fault tolerant. However the measurements show that the self-sensing actuator can be used to determine the direction of the bending and to some extent the bending curvature of the actuator as well. Though the design of the system is somewhat complicated (see </w:t>
      </w:r>
      <w:r w:rsidR="00950D8F">
        <w:fldChar w:fldCharType="begin"/>
      </w:r>
      <w:r>
        <w:instrText xml:space="preserve"> REF _Ref232564659 \h </w:instrText>
      </w:r>
      <w:r w:rsidR="00950D8F">
        <w:fldChar w:fldCharType="separate"/>
      </w:r>
      <w:r w:rsidR="00B34C98">
        <w:t xml:space="preserve">Figure </w:t>
      </w:r>
      <w:r w:rsidR="00B34C98">
        <w:rPr>
          <w:noProof/>
        </w:rPr>
        <w:t>8</w:t>
      </w:r>
      <w:r w:rsidR="00950D8F">
        <w:fldChar w:fldCharType="end"/>
      </w:r>
      <w:r>
        <w:t>), this is according to our best knowledge, only self-sensing IPMC based solution so far. Park et al</w:t>
      </w:r>
      <w:r w:rsidR="006F61D0">
        <w:t>.</w:t>
      </w:r>
      <w:r>
        <w:t xml:space="preserve"> though suggest that the simpler self-sensing actuator based on the IPMC could be potentially achieved, based only signal conditioning technique </w:t>
      </w:r>
      <w:fldSimple w:instr="ADDIN RW.CITE{{34 Park,Il-Seok 2008}}">
        <w:r w:rsidR="00A5771E">
          <w:t>[90]</w:t>
        </w:r>
      </w:fldSimple>
      <w:r w:rsidR="006F61D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047"/>
        <w:gridCol w:w="4529"/>
      </w:tblGrid>
      <w:tr w:rsidR="00C15E6B" w:rsidTr="00F25C8A">
        <w:tc>
          <w:tcPr>
            <w:tcW w:w="5047" w:type="dxa"/>
            <w:vAlign w:val="bottom"/>
          </w:tcPr>
          <w:p w:rsidR="00C15E6B" w:rsidRDefault="00C15E6B" w:rsidP="00F92601">
            <w:pPr>
              <w:keepNext/>
              <w:jc w:val="center"/>
            </w:pPr>
            <w:r w:rsidRPr="006D2B93">
              <w:rPr>
                <w:noProof/>
              </w:rPr>
              <w:lastRenderedPageBreak/>
              <w:drawing>
                <wp:inline distT="0" distB="0" distL="0" distR="0">
                  <wp:extent cx="3101910" cy="1709531"/>
                  <wp:effectExtent l="0" t="0" r="3240" b="0"/>
                  <wp:docPr id="14"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848600" cy="4325039"/>
                            <a:chOff x="609600" y="1542361"/>
                            <a:chExt cx="7848600" cy="4325039"/>
                          </a:xfrm>
                        </a:grpSpPr>
                        <a:grpSp>
                          <a:nvGrpSpPr>
                            <a:cNvPr id="34" name="Group 33"/>
                            <a:cNvGrpSpPr/>
                          </a:nvGrpSpPr>
                          <a:grpSpPr>
                            <a:xfrm>
                              <a:off x="609600" y="1542361"/>
                              <a:ext cx="7848600" cy="4325039"/>
                              <a:chOff x="609600" y="1542361"/>
                              <a:chExt cx="7848600" cy="4325039"/>
                            </a:xfrm>
                          </a:grpSpPr>
                          <a:sp>
                            <a:nvSpPr>
                              <a:cNvPr id="2" name="Rectangle 1"/>
                              <a:cNvSpPr/>
                            </a:nvSpPr>
                            <a:spPr>
                              <a:xfrm>
                                <a:off x="914400" y="5334000"/>
                                <a:ext cx="2743200" cy="533400"/>
                              </a:xfrm>
                              <a:prstGeom prst="rect">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smtClean="0"/>
                                    <a:t>3D platform</a:t>
                                  </a:r>
                                  <a:endParaRPr lang="en-US"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3" name="Rectangle 2"/>
                              <a:cNvSpPr/>
                            </a:nvSpPr>
                            <a:spPr>
                              <a:xfrm>
                                <a:off x="1447800" y="5181600"/>
                                <a:ext cx="1676400" cy="152400"/>
                              </a:xfrm>
                              <a:prstGeom prst="rect">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Rectangle 3"/>
                              <a:cNvSpPr/>
                            </a:nvSpPr>
                            <a:spPr>
                              <a:xfrm>
                                <a:off x="1676400" y="5029200"/>
                                <a:ext cx="1219200" cy="152400"/>
                              </a:xfrm>
                              <a:prstGeom prst="rect">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4"/>
                              <a:cNvSpPr/>
                            </a:nvSpPr>
                            <a:spPr>
                              <a:xfrm>
                                <a:off x="2133600" y="4648200"/>
                                <a:ext cx="381000" cy="381000"/>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Oval 5"/>
                              <a:cNvSpPr/>
                            </a:nvSpPr>
                            <a:spPr>
                              <a:xfrm>
                                <a:off x="1295400" y="3352800"/>
                                <a:ext cx="2133600" cy="381000"/>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Rectangle 6"/>
                              <a:cNvSpPr/>
                            </a:nvSpPr>
                            <a:spPr>
                              <a:xfrm>
                                <a:off x="1295400" y="2362200"/>
                                <a:ext cx="2133600" cy="1219200"/>
                              </a:xfrm>
                              <a:prstGeom prst="rect">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smtClean="0">
                                      <a:solidFill>
                                        <a:schemeClr val="tx1"/>
                                      </a:solidFill>
                                    </a:rPr>
                                    <a:t>Microscope lens</a:t>
                                  </a:r>
                                  <a:endParaRPr lang="en-US"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Rectangle 7"/>
                              <a:cNvSpPr/>
                            </a:nvSpPr>
                            <a:spPr>
                              <a:xfrm>
                                <a:off x="1981200" y="1752600"/>
                                <a:ext cx="762000" cy="609600"/>
                              </a:xfrm>
                              <a:prstGeom prst="rect">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smtClean="0"/>
                                    <a:t>CCD</a:t>
                                  </a:r>
                                  <a:endParaRPr lang="en-US"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Isosceles Triangle 11"/>
                              <a:cNvSpPr/>
                            </a:nvSpPr>
                            <a:spPr>
                              <a:xfrm rot="16200000">
                                <a:off x="3238500" y="4000500"/>
                                <a:ext cx="76200" cy="1676400"/>
                              </a:xfrm>
                              <a:prstGeom prst="triangl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 name="Rectangle 12"/>
                              <a:cNvSpPr/>
                            </a:nvSpPr>
                            <a:spPr>
                              <a:xfrm>
                                <a:off x="4114800" y="4800600"/>
                                <a:ext cx="304800" cy="76200"/>
                              </a:xfrm>
                              <a:prstGeom prst="rect">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Rectangle 13"/>
                              <a:cNvSpPr/>
                            </a:nvSpPr>
                            <a:spPr>
                              <a:xfrm>
                                <a:off x="4419600" y="4495800"/>
                                <a:ext cx="914400" cy="685800"/>
                              </a:xfrm>
                              <a:prstGeom prst="rect">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Rectangle 14"/>
                              <a:cNvSpPr/>
                            </a:nvSpPr>
                            <a:spPr>
                              <a:xfrm>
                                <a:off x="5334000" y="4800600"/>
                                <a:ext cx="685800" cy="76200"/>
                              </a:xfrm>
                              <a:prstGeom prst="rect">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Rectangle 15"/>
                              <a:cNvSpPr/>
                            </a:nvSpPr>
                            <a:spPr>
                              <a:xfrm>
                                <a:off x="6019800" y="4191000"/>
                                <a:ext cx="838200" cy="1295400"/>
                              </a:xfrm>
                              <a:prstGeom prst="rect">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smtClean="0">
                                      <a:solidFill>
                                        <a:schemeClr val="tx1"/>
                                      </a:solidFill>
                                    </a:rPr>
                                    <a:t>3D probe station</a:t>
                                  </a:r>
                                  <a:endParaRPr lang="en-US"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Right Arrow 16"/>
                              <a:cNvSpPr/>
                            </a:nvSpPr>
                            <a:spPr>
                              <a:xfrm rot="10800000">
                                <a:off x="6858000" y="4648200"/>
                                <a:ext cx="685800" cy="339695"/>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Rectangle 17"/>
                              <a:cNvSpPr/>
                            </a:nvSpPr>
                            <a:spPr>
                              <a:xfrm>
                                <a:off x="7543800" y="4343400"/>
                                <a:ext cx="914400" cy="914400"/>
                              </a:xfrm>
                              <a:prstGeom prst="rect">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smtClean="0">
                                      <a:solidFill>
                                        <a:schemeClr val="tx1"/>
                                      </a:solidFill>
                                    </a:rPr>
                                    <a:t>3D Joystick</a:t>
                                  </a:r>
                                  <a:endParaRPr lang="en-US"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Arc 18"/>
                              <a:cNvSpPr/>
                            </a:nvSpPr>
                            <a:spPr>
                              <a:xfrm>
                                <a:off x="1828800" y="4648200"/>
                                <a:ext cx="914400" cy="838200"/>
                              </a:xfrm>
                              <a:prstGeom prst="arc">
                                <a:avLst>
                                  <a:gd name="adj1" fmla="val 10756451"/>
                                  <a:gd name="adj2" fmla="val 21387624"/>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20" name="Rectangle 19"/>
                              <a:cNvSpPr/>
                            </a:nvSpPr>
                            <a:spPr>
                              <a:xfrm>
                                <a:off x="5029200" y="1752600"/>
                                <a:ext cx="2438400" cy="1752600"/>
                              </a:xfrm>
                              <a:prstGeom prst="rect">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smtClean="0">
                                      <a:solidFill>
                                        <a:schemeClr val="tx1"/>
                                      </a:solidFill>
                                    </a:rPr>
                                    <a:t>Screen</a:t>
                                  </a:r>
                                  <a:endParaRPr lang="en-US"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Freeform 20"/>
                              <a:cNvSpPr/>
                            </a:nvSpPr>
                            <a:spPr>
                              <a:xfrm>
                                <a:off x="2412694" y="1542361"/>
                                <a:ext cx="2655065" cy="374574"/>
                              </a:xfrm>
                              <a:custGeom>
                                <a:avLst/>
                                <a:gdLst>
                                  <a:gd name="connsiteX0" fmla="*/ 0 w 2655065"/>
                                  <a:gd name="connsiteY0" fmla="*/ 231355 h 374574"/>
                                  <a:gd name="connsiteX1" fmla="*/ 11017 w 2655065"/>
                                  <a:gd name="connsiteY1" fmla="*/ 187287 h 374574"/>
                                  <a:gd name="connsiteX2" fmla="*/ 55084 w 2655065"/>
                                  <a:gd name="connsiteY2" fmla="*/ 121186 h 374574"/>
                                  <a:gd name="connsiteX3" fmla="*/ 165253 w 2655065"/>
                                  <a:gd name="connsiteY3" fmla="*/ 44068 h 374574"/>
                                  <a:gd name="connsiteX4" fmla="*/ 198304 w 2655065"/>
                                  <a:gd name="connsiteY4" fmla="*/ 22034 h 374574"/>
                                  <a:gd name="connsiteX5" fmla="*/ 275422 w 2655065"/>
                                  <a:gd name="connsiteY5" fmla="*/ 0 h 374574"/>
                                  <a:gd name="connsiteX6" fmla="*/ 429658 w 2655065"/>
                                  <a:gd name="connsiteY6" fmla="*/ 22034 h 374574"/>
                                  <a:gd name="connsiteX7" fmla="*/ 561860 w 2655065"/>
                                  <a:gd name="connsiteY7" fmla="*/ 99152 h 374574"/>
                                  <a:gd name="connsiteX8" fmla="*/ 594911 w 2655065"/>
                                  <a:gd name="connsiteY8" fmla="*/ 121186 h 374574"/>
                                  <a:gd name="connsiteX9" fmla="*/ 627961 w 2655065"/>
                                  <a:gd name="connsiteY9" fmla="*/ 143220 h 374574"/>
                                  <a:gd name="connsiteX10" fmla="*/ 683046 w 2655065"/>
                                  <a:gd name="connsiteY10" fmla="*/ 165253 h 374574"/>
                                  <a:gd name="connsiteX11" fmla="*/ 782198 w 2655065"/>
                                  <a:gd name="connsiteY11" fmla="*/ 198304 h 374574"/>
                                  <a:gd name="connsiteX12" fmla="*/ 804231 w 2655065"/>
                                  <a:gd name="connsiteY12" fmla="*/ 231355 h 374574"/>
                                  <a:gd name="connsiteX13" fmla="*/ 870333 w 2655065"/>
                                  <a:gd name="connsiteY13" fmla="*/ 253388 h 374574"/>
                                  <a:gd name="connsiteX14" fmla="*/ 1002535 w 2655065"/>
                                  <a:gd name="connsiteY14" fmla="*/ 275422 h 374574"/>
                                  <a:gd name="connsiteX15" fmla="*/ 1465243 w 2655065"/>
                                  <a:gd name="connsiteY15" fmla="*/ 264405 h 374574"/>
                                  <a:gd name="connsiteX16" fmla="*/ 1575412 w 2655065"/>
                                  <a:gd name="connsiteY16" fmla="*/ 220338 h 374574"/>
                                  <a:gd name="connsiteX17" fmla="*/ 1641513 w 2655065"/>
                                  <a:gd name="connsiteY17" fmla="*/ 176270 h 374574"/>
                                  <a:gd name="connsiteX18" fmla="*/ 1685581 w 2655065"/>
                                  <a:gd name="connsiteY18" fmla="*/ 154237 h 374574"/>
                                  <a:gd name="connsiteX19" fmla="*/ 1795749 w 2655065"/>
                                  <a:gd name="connsiteY19" fmla="*/ 121186 h 374574"/>
                                  <a:gd name="connsiteX20" fmla="*/ 2170323 w 2655065"/>
                                  <a:gd name="connsiteY20" fmla="*/ 132203 h 374574"/>
                                  <a:gd name="connsiteX21" fmla="*/ 2236424 w 2655065"/>
                                  <a:gd name="connsiteY21" fmla="*/ 165253 h 374574"/>
                                  <a:gd name="connsiteX22" fmla="*/ 2269475 w 2655065"/>
                                  <a:gd name="connsiteY22" fmla="*/ 198304 h 374574"/>
                                  <a:gd name="connsiteX23" fmla="*/ 2302525 w 2655065"/>
                                  <a:gd name="connsiteY23" fmla="*/ 209321 h 374574"/>
                                  <a:gd name="connsiteX24" fmla="*/ 2335576 w 2655065"/>
                                  <a:gd name="connsiteY24" fmla="*/ 231355 h 374574"/>
                                  <a:gd name="connsiteX25" fmla="*/ 2379643 w 2655065"/>
                                  <a:gd name="connsiteY25" fmla="*/ 242372 h 374574"/>
                                  <a:gd name="connsiteX26" fmla="*/ 2412694 w 2655065"/>
                                  <a:gd name="connsiteY26" fmla="*/ 253388 h 374574"/>
                                  <a:gd name="connsiteX27" fmla="*/ 2489812 w 2655065"/>
                                  <a:gd name="connsiteY27" fmla="*/ 297456 h 374574"/>
                                  <a:gd name="connsiteX28" fmla="*/ 2599981 w 2655065"/>
                                  <a:gd name="connsiteY28" fmla="*/ 330506 h 374574"/>
                                  <a:gd name="connsiteX29" fmla="*/ 2622014 w 2655065"/>
                                  <a:gd name="connsiteY29" fmla="*/ 363557 h 374574"/>
                                  <a:gd name="connsiteX30" fmla="*/ 2655065 w 2655065"/>
                                  <a:gd name="connsiteY30" fmla="*/ 374574 h 37457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Lst>
                                <a:rect l="l" t="t" r="r" b="b"/>
                                <a:pathLst>
                                  <a:path w="2655065" h="374574">
                                    <a:moveTo>
                                      <a:pt x="0" y="231355"/>
                                    </a:moveTo>
                                    <a:cubicBezTo>
                                      <a:pt x="3672" y="216666"/>
                                      <a:pt x="4246" y="200830"/>
                                      <a:pt x="11017" y="187287"/>
                                    </a:cubicBezTo>
                                    <a:cubicBezTo>
                                      <a:pt x="22860" y="163602"/>
                                      <a:pt x="37491" y="140978"/>
                                      <a:pt x="55084" y="121186"/>
                                    </a:cubicBezTo>
                                    <a:cubicBezTo>
                                      <a:pt x="66949" y="107838"/>
                                      <a:pt x="160870" y="46990"/>
                                      <a:pt x="165253" y="44068"/>
                                    </a:cubicBezTo>
                                    <a:cubicBezTo>
                                      <a:pt x="176270" y="36723"/>
                                      <a:pt x="185459" y="25245"/>
                                      <a:pt x="198304" y="22034"/>
                                    </a:cubicBezTo>
                                    <a:cubicBezTo>
                                      <a:pt x="253637" y="8200"/>
                                      <a:pt x="228007" y="15805"/>
                                      <a:pt x="275422" y="0"/>
                                    </a:cubicBezTo>
                                    <a:cubicBezTo>
                                      <a:pt x="329648" y="4930"/>
                                      <a:pt x="380609" y="234"/>
                                      <a:pt x="429658" y="22034"/>
                                    </a:cubicBezTo>
                                    <a:cubicBezTo>
                                      <a:pt x="496995" y="51962"/>
                                      <a:pt x="499394" y="57508"/>
                                      <a:pt x="561860" y="99152"/>
                                    </a:cubicBezTo>
                                    <a:lnTo>
                                      <a:pt x="594911" y="121186"/>
                                    </a:lnTo>
                                    <a:cubicBezTo>
                                      <a:pt x="605928" y="128531"/>
                                      <a:pt x="615667" y="138303"/>
                                      <a:pt x="627961" y="143220"/>
                                    </a:cubicBezTo>
                                    <a:cubicBezTo>
                                      <a:pt x="646323" y="150564"/>
                                      <a:pt x="664422" y="158602"/>
                                      <a:pt x="683046" y="165253"/>
                                    </a:cubicBezTo>
                                    <a:cubicBezTo>
                                      <a:pt x="715855" y="176970"/>
                                      <a:pt x="782198" y="198304"/>
                                      <a:pt x="782198" y="198304"/>
                                    </a:cubicBezTo>
                                    <a:cubicBezTo>
                                      <a:pt x="789542" y="209321"/>
                                      <a:pt x="793003" y="224338"/>
                                      <a:pt x="804231" y="231355"/>
                                    </a:cubicBezTo>
                                    <a:cubicBezTo>
                                      <a:pt x="823926" y="243665"/>
                                      <a:pt x="847801" y="247755"/>
                                      <a:pt x="870333" y="253388"/>
                                    </a:cubicBezTo>
                                    <a:cubicBezTo>
                                      <a:pt x="943123" y="271586"/>
                                      <a:pt x="899376" y="262527"/>
                                      <a:pt x="1002535" y="275422"/>
                                    </a:cubicBezTo>
                                    <a:cubicBezTo>
                                      <a:pt x="1156771" y="271750"/>
                                      <a:pt x="1311264" y="274029"/>
                                      <a:pt x="1465243" y="264405"/>
                                    </a:cubicBezTo>
                                    <a:cubicBezTo>
                                      <a:pt x="1488711" y="262938"/>
                                      <a:pt x="1551735" y="234545"/>
                                      <a:pt x="1575412" y="220338"/>
                                    </a:cubicBezTo>
                                    <a:cubicBezTo>
                                      <a:pt x="1598119" y="206713"/>
                                      <a:pt x="1617827" y="188112"/>
                                      <a:pt x="1641513" y="176270"/>
                                    </a:cubicBezTo>
                                    <a:cubicBezTo>
                                      <a:pt x="1656202" y="168926"/>
                                      <a:pt x="1670333" y="160336"/>
                                      <a:pt x="1685581" y="154237"/>
                                    </a:cubicBezTo>
                                    <a:cubicBezTo>
                                      <a:pt x="1730287" y="136355"/>
                                      <a:pt x="1752462" y="132008"/>
                                      <a:pt x="1795749" y="121186"/>
                                    </a:cubicBezTo>
                                    <a:cubicBezTo>
                                      <a:pt x="1920607" y="124858"/>
                                      <a:pt x="2045593" y="125461"/>
                                      <a:pt x="2170323" y="132203"/>
                                    </a:cubicBezTo>
                                    <a:cubicBezTo>
                                      <a:pt x="2191574" y="133352"/>
                                      <a:pt x="2221486" y="152805"/>
                                      <a:pt x="2236424" y="165253"/>
                                    </a:cubicBezTo>
                                    <a:cubicBezTo>
                                      <a:pt x="2248393" y="175227"/>
                                      <a:pt x="2256511" y="189661"/>
                                      <a:pt x="2269475" y="198304"/>
                                    </a:cubicBezTo>
                                    <a:cubicBezTo>
                                      <a:pt x="2279137" y="204746"/>
                                      <a:pt x="2292138" y="204128"/>
                                      <a:pt x="2302525" y="209321"/>
                                    </a:cubicBezTo>
                                    <a:cubicBezTo>
                                      <a:pt x="2314368" y="215243"/>
                                      <a:pt x="2323406" y="226139"/>
                                      <a:pt x="2335576" y="231355"/>
                                    </a:cubicBezTo>
                                    <a:cubicBezTo>
                                      <a:pt x="2349493" y="237319"/>
                                      <a:pt x="2365084" y="238213"/>
                                      <a:pt x="2379643" y="242372"/>
                                    </a:cubicBezTo>
                                    <a:cubicBezTo>
                                      <a:pt x="2390809" y="245562"/>
                                      <a:pt x="2401677" y="249716"/>
                                      <a:pt x="2412694" y="253388"/>
                                    </a:cubicBezTo>
                                    <a:cubicBezTo>
                                      <a:pt x="2442505" y="273262"/>
                                      <a:pt x="2454870" y="283479"/>
                                      <a:pt x="2489812" y="297456"/>
                                    </a:cubicBezTo>
                                    <a:cubicBezTo>
                                      <a:pt x="2534521" y="315340"/>
                                      <a:pt x="2556691" y="319685"/>
                                      <a:pt x="2599981" y="330506"/>
                                    </a:cubicBezTo>
                                    <a:cubicBezTo>
                                      <a:pt x="2607325" y="341523"/>
                                      <a:pt x="2611675" y="355286"/>
                                      <a:pt x="2622014" y="363557"/>
                                    </a:cubicBezTo>
                                    <a:cubicBezTo>
                                      <a:pt x="2631082" y="370812"/>
                                      <a:pt x="2655065" y="374574"/>
                                      <a:pt x="2655065" y="374574"/>
                                    </a:cubicBezTo>
                                  </a:path>
                                </a:pathLst>
                              </a:cu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22" name="TextBox 21"/>
                              <a:cNvSpPr txBox="1"/>
                            </a:nvSpPr>
                            <a:spPr>
                              <a:xfrm>
                                <a:off x="4343400" y="5181600"/>
                                <a:ext cx="1261114"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Micro force</a:t>
                                  </a:r>
                                </a:p>
                                <a:p>
                                  <a:r>
                                    <a:rPr lang="en-US" dirty="0" smtClean="0"/>
                                    <a:t>sensor</a:t>
                                  </a:r>
                                  <a:endParaRPr lang="en-US" dirty="0"/>
                                </a:p>
                              </a:txBody>
                              <a:useSpRect/>
                            </a:txSp>
                          </a:sp>
                          <a:sp>
                            <a:nvSpPr>
                              <a:cNvPr id="23" name="TextBox 22"/>
                              <a:cNvSpPr txBox="1"/>
                            </a:nvSpPr>
                            <a:spPr>
                              <a:xfrm>
                                <a:off x="3276600" y="4191000"/>
                                <a:ext cx="1457963"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Micropipette </a:t>
                                  </a:r>
                                </a:p>
                                <a:p>
                                  <a:r>
                                    <a:rPr lang="en-US" dirty="0" smtClean="0"/>
                                    <a:t>needle</a:t>
                                  </a:r>
                                  <a:endParaRPr lang="en-US" dirty="0"/>
                                </a:p>
                              </a:txBody>
                              <a:useSpRect/>
                            </a:txSp>
                          </a:sp>
                          <a:sp>
                            <a:nvSpPr>
                              <a:cNvPr id="24" name="TextBox 23"/>
                              <a:cNvSpPr txBox="1"/>
                            </a:nvSpPr>
                            <a:spPr>
                              <a:xfrm>
                                <a:off x="609600" y="3810000"/>
                                <a:ext cx="1950855" cy="92333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Halocarbon 700 oil</a:t>
                                  </a:r>
                                </a:p>
                                <a:p>
                                  <a:r>
                                    <a:rPr lang="en-US" dirty="0" smtClean="0"/>
                                    <a:t>Adhesive tape</a:t>
                                  </a:r>
                                </a:p>
                                <a:p>
                                  <a:r>
                                    <a:rPr lang="en-US" dirty="0" smtClean="0"/>
                                    <a:t>Glass slide</a:t>
                                  </a:r>
                                </a:p>
                              </a:txBody>
                              <a:useSpRect/>
                            </a:txSp>
                          </a:sp>
                          <a:sp>
                            <a:nvSpPr>
                              <a:cNvPr id="25" name="TextBox 24"/>
                              <a:cNvSpPr txBox="1"/>
                            </a:nvSpPr>
                            <a:spPr>
                              <a:xfrm>
                                <a:off x="2209800" y="4267200"/>
                                <a:ext cx="907684"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Embryo</a:t>
                                  </a:r>
                                  <a:endParaRPr lang="en-US" dirty="0"/>
                                </a:p>
                              </a:txBody>
                              <a:useSpRect/>
                            </a:txSp>
                          </a:sp>
                          <a:cxnSp>
                            <a:nvCxnSpPr>
                              <a:cNvPr id="27" name="Straight Arrow Connector 26"/>
                              <a:cNvCxnSpPr/>
                            </a:nvCxnSpPr>
                            <a:spPr>
                              <a:xfrm rot="16200000" flipH="1">
                                <a:off x="1104900" y="4762500"/>
                                <a:ext cx="533400" cy="30480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30" name="Straight Arrow Connector 29"/>
                              <a:cNvCxnSpPr/>
                            </a:nvCxnSpPr>
                            <a:spPr>
                              <a:xfrm rot="16200000" flipH="1">
                                <a:off x="1447800" y="4648199"/>
                                <a:ext cx="533403" cy="76201"/>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33" name="Straight Arrow Connector 32"/>
                              <a:cNvCxnSpPr/>
                            </a:nvCxnSpPr>
                            <a:spPr>
                              <a:xfrm rot="5400000">
                                <a:off x="1752600" y="4419600"/>
                                <a:ext cx="685800" cy="7620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rsidR="00C15E6B" w:rsidRDefault="00C15E6B" w:rsidP="00F92601">
            <w:pPr>
              <w:pStyle w:val="Caption"/>
              <w:jc w:val="center"/>
            </w:pPr>
          </w:p>
        </w:tc>
        <w:tc>
          <w:tcPr>
            <w:tcW w:w="4529" w:type="dxa"/>
          </w:tcPr>
          <w:p w:rsidR="00C15E6B" w:rsidRDefault="00C15E6B" w:rsidP="00F92601">
            <w:r>
              <w:rPr>
                <w:noProof/>
              </w:rPr>
              <w:drawing>
                <wp:inline distT="0" distB="0" distL="0" distR="0">
                  <wp:extent cx="2752361" cy="2377440"/>
                  <wp:effectExtent l="19050" t="0" r="0" b="0"/>
                  <wp:docPr id="15" name="Picture 3" descr="embryo_pi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bryo_picture.png"/>
                          <pic:cNvPicPr/>
                        </pic:nvPicPr>
                        <pic:blipFill>
                          <a:blip r:embed="rId17" cstate="print"/>
                          <a:stretch>
                            <a:fillRect/>
                          </a:stretch>
                        </pic:blipFill>
                        <pic:spPr>
                          <a:xfrm>
                            <a:off x="0" y="0"/>
                            <a:ext cx="2756228" cy="2380780"/>
                          </a:xfrm>
                          <a:prstGeom prst="rect">
                            <a:avLst/>
                          </a:prstGeom>
                        </pic:spPr>
                      </pic:pic>
                    </a:graphicData>
                  </a:graphic>
                </wp:inline>
              </w:drawing>
            </w:r>
          </w:p>
        </w:tc>
      </w:tr>
      <w:tr w:rsidR="00C15E6B" w:rsidTr="00F92601">
        <w:tc>
          <w:tcPr>
            <w:tcW w:w="9576" w:type="dxa"/>
            <w:gridSpan w:val="2"/>
          </w:tcPr>
          <w:p w:rsidR="00C15E6B" w:rsidRDefault="00C15E6B" w:rsidP="00F92601">
            <w:pPr>
              <w:pStyle w:val="Caption"/>
            </w:pPr>
            <w:bookmarkStart w:id="10" w:name="_Ref232567369"/>
            <w:r>
              <w:t xml:space="preserve">Figure </w:t>
            </w:r>
            <w:fldSimple w:instr=" SEQ Figure \* ARABIC ">
              <w:r w:rsidR="00B34C98">
                <w:rPr>
                  <w:noProof/>
                </w:rPr>
                <w:t>9</w:t>
              </w:r>
            </w:fldSimple>
            <w:bookmarkEnd w:id="10"/>
            <w:r>
              <w:t xml:space="preserve"> Conceptual design of the IPMC/PVDF sensor device for micro injecting living Drosophila embryos. The photos are taken during a real experiment</w:t>
            </w:r>
            <w:r w:rsidR="006F61D0">
              <w:t xml:space="preserve"> (from </w:t>
            </w:r>
            <w:r w:rsidR="00950D8F">
              <w:fldChar w:fldCharType="begin"/>
            </w:r>
            <w:r w:rsidR="006F61D0">
              <w:instrText>ADDIN RW.CITE{{10 Chen,Zheng 2008}}</w:instrText>
            </w:r>
            <w:r w:rsidR="00950D8F">
              <w:fldChar w:fldCharType="separate"/>
            </w:r>
            <w:r w:rsidR="006F61D0">
              <w:t>{{10 Chen,Zheng 2008}}</w:t>
            </w:r>
            <w:r w:rsidR="00950D8F">
              <w:fldChar w:fldCharType="end"/>
            </w:r>
            <w:r w:rsidR="006F61D0">
              <w:t>)</w:t>
            </w:r>
            <w:r>
              <w:t>.</w:t>
            </w:r>
          </w:p>
        </w:tc>
      </w:tr>
    </w:tbl>
    <w:p w:rsidR="00C15E6B" w:rsidRDefault="00C15E6B" w:rsidP="00C15E6B"/>
    <w:p w:rsidR="00C15E6B" w:rsidRDefault="00C15E6B" w:rsidP="00C15E6B">
      <w:r>
        <w:t>Rather than using the sensory capabilities of IPMC materials, PVDF sensors were used in</w:t>
      </w:r>
      <w:r w:rsidR="005C3B85">
        <w:t xml:space="preserve"> a hybrid</w:t>
      </w:r>
      <w:r>
        <w:t xml:space="preserve"> IPMC/PVDF sensor-actuator system proposed by Chen et al </w:t>
      </w:r>
      <w:fldSimple w:instr="ADDIN RW.CITE{{19 Chen,Zheng 2007}}">
        <w:r w:rsidR="00A5771E">
          <w:t>[51]</w:t>
        </w:r>
      </w:fldSimple>
      <w:r>
        <w:t xml:space="preserve">. A PVDF film was bonded to IPMC with an insulating layer. IPMC was in the role of actuator and the PVDF film worked as a sensor. The </w:t>
      </w:r>
      <w:r w:rsidR="005C3B85">
        <w:t>challenge of</w:t>
      </w:r>
      <w:r>
        <w:t xml:space="preserve"> th</w:t>
      </w:r>
      <w:r w:rsidR="005C3B85">
        <w:t>is</w:t>
      </w:r>
      <w:r>
        <w:t xml:space="preserve"> system was the feedthrough coupling when the actuator was subjected to a voltage. Therefore the system was designed to overcome it by first modeling the coupling effect and then performing the real time compensation. Another problem was that as the hydration level of the IPMC changed, it was necessary to readjust accordingly the feedthrough model. The applicability of the system was demonstrated by using it in micro-injection of living Drosophila embryos. The experimental setup with the snapshots of a successful injection is shown in </w:t>
      </w:r>
      <w:r w:rsidR="00950D8F">
        <w:fldChar w:fldCharType="begin"/>
      </w:r>
      <w:r>
        <w:instrText xml:space="preserve"> REF _Ref232567369 \h </w:instrText>
      </w:r>
      <w:r w:rsidR="00950D8F">
        <w:fldChar w:fldCharType="separate"/>
      </w:r>
      <w:r w:rsidR="00B34C98">
        <w:t xml:space="preserve">Figure </w:t>
      </w:r>
      <w:r w:rsidR="00B34C98">
        <w:rPr>
          <w:noProof/>
        </w:rPr>
        <w:t>9</w:t>
      </w:r>
      <w:r w:rsidR="00950D8F">
        <w:fldChar w:fldCharType="end"/>
      </w:r>
      <w:r>
        <w:t xml:space="preserve">. The designed system allowed the accurate control of the injection force and therefore reducing the failed attempts, which seem to be rather common for the manual process. </w:t>
      </w:r>
    </w:p>
    <w:p w:rsidR="004E21D2" w:rsidRDefault="004E21D2" w:rsidP="004E21D2">
      <w:pPr>
        <w:pStyle w:val="Heading1"/>
      </w:pPr>
      <w:r>
        <w:t>New development</w:t>
      </w:r>
      <w:r w:rsidR="005C3B85">
        <w:t>s</w:t>
      </w:r>
    </w:p>
    <w:p w:rsidR="004E21D2" w:rsidRDefault="004E21D2" w:rsidP="004E21D2">
      <w:r>
        <w:t xml:space="preserve">As discussed in the previous sections of the paper, </w:t>
      </w:r>
      <w:r w:rsidR="004A0B53">
        <w:t xml:space="preserve">a significant level </w:t>
      </w:r>
      <w:r>
        <w:t>of research has</w:t>
      </w:r>
      <w:r w:rsidR="004A0B53">
        <w:t xml:space="preserve"> been</w:t>
      </w:r>
      <w:r>
        <w:t xml:space="preserve"> done in regard to Pt plated IPMC materials as mechanoelectrical transducers. We have extended the topic to provide some new insight into characteristics of copper plated IPCM materials, along with the potential usage as transduc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8"/>
        <w:gridCol w:w="4788"/>
      </w:tblGrid>
      <w:tr w:rsidR="004E21D2" w:rsidTr="004A0B53">
        <w:tc>
          <w:tcPr>
            <w:tcW w:w="4788" w:type="dxa"/>
            <w:vAlign w:val="bottom"/>
          </w:tcPr>
          <w:p w:rsidR="004E21D2" w:rsidRDefault="004E21D2" w:rsidP="009D63B7">
            <w:pPr>
              <w:keepNext/>
              <w:jc w:val="center"/>
            </w:pPr>
            <w:r w:rsidRPr="009D0560">
              <w:rPr>
                <w:noProof/>
              </w:rPr>
              <w:lastRenderedPageBreak/>
              <w:drawing>
                <wp:inline distT="0" distB="0" distL="0" distR="0">
                  <wp:extent cx="2501313" cy="1435327"/>
                  <wp:effectExtent l="19050" t="0" r="0" b="0"/>
                  <wp:docPr id="1"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949440" cy="3999131"/>
                            <a:chOff x="457200" y="1066800"/>
                            <a:chExt cx="6949440" cy="3999131"/>
                          </a:xfrm>
                        </a:grpSpPr>
                        <a:grpSp>
                          <a:nvGrpSpPr>
                            <a:cNvPr id="60" name="Group 59"/>
                            <a:cNvGrpSpPr/>
                          </a:nvGrpSpPr>
                          <a:grpSpPr>
                            <a:xfrm>
                              <a:off x="457200" y="1066800"/>
                              <a:ext cx="6949440" cy="3999131"/>
                              <a:chOff x="457200" y="1066800"/>
                              <a:chExt cx="6949440" cy="3999131"/>
                            </a:xfrm>
                          </a:grpSpPr>
                          <a:grpSp>
                            <a:nvGrpSpPr>
                              <a:cNvPr id="3" name="Group 52"/>
                              <a:cNvGrpSpPr/>
                            </a:nvGrpSpPr>
                            <a:grpSpPr>
                              <a:xfrm>
                                <a:off x="457200" y="1905000"/>
                                <a:ext cx="6949440" cy="2606040"/>
                                <a:chOff x="457200" y="1905000"/>
                                <a:chExt cx="6949440" cy="2606040"/>
                              </a:xfrm>
                            </a:grpSpPr>
                            <a:grpSp>
                              <a:nvGrpSpPr>
                                <a:cNvPr id="8" name="Group 50"/>
                                <a:cNvGrpSpPr/>
                              </a:nvGrpSpPr>
                              <a:grpSpPr>
                                <a:xfrm>
                                  <a:off x="457200" y="3733800"/>
                                  <a:ext cx="6873240" cy="777240"/>
                                  <a:chOff x="457200" y="3429000"/>
                                  <a:chExt cx="6873240" cy="777240"/>
                                </a:xfrm>
                              </a:grpSpPr>
                              <a:sp>
                                <a:nvSpPr>
                                  <a:cNvPr id="30" name="Oval 26"/>
                                  <a:cNvSpPr/>
                                </a:nvSpPr>
                                <a:spPr>
                                  <a:xfrm>
                                    <a:off x="4343400" y="3505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 name="Oval 27"/>
                                  <a:cNvSpPr/>
                                </a:nvSpPr>
                                <a:spPr>
                                  <a:xfrm>
                                    <a:off x="3657600" y="3657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 name="Oval 28"/>
                                  <a:cNvSpPr/>
                                </a:nvSpPr>
                                <a:spPr>
                                  <a:xfrm>
                                    <a:off x="1905000" y="34290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 name="Oval 29"/>
                                  <a:cNvSpPr/>
                                </a:nvSpPr>
                                <a:spPr>
                                  <a:xfrm>
                                    <a:off x="990600" y="3505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 name="Oval 30"/>
                                  <a:cNvSpPr/>
                                </a:nvSpPr>
                                <a:spPr>
                                  <a:xfrm>
                                    <a:off x="32766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Oval 31"/>
                                  <a:cNvSpPr/>
                                </a:nvSpPr>
                                <a:spPr>
                                  <a:xfrm>
                                    <a:off x="12192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Oval 32"/>
                                  <a:cNvSpPr/>
                                </a:nvSpPr>
                                <a:spPr>
                                  <a:xfrm>
                                    <a:off x="16002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Oval 33"/>
                                  <a:cNvSpPr/>
                                </a:nvSpPr>
                                <a:spPr>
                                  <a:xfrm>
                                    <a:off x="2514600" y="3505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Oval 34"/>
                                  <a:cNvSpPr/>
                                </a:nvSpPr>
                                <a:spPr>
                                  <a:xfrm>
                                    <a:off x="4572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Oval 35"/>
                                  <a:cNvSpPr/>
                                </a:nvSpPr>
                                <a:spPr>
                                  <a:xfrm>
                                    <a:off x="28956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 name="Oval 36"/>
                                  <a:cNvSpPr/>
                                </a:nvSpPr>
                                <a:spPr>
                                  <a:xfrm>
                                    <a:off x="3962400" y="3505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 name="Oval 37"/>
                                  <a:cNvSpPr/>
                                </a:nvSpPr>
                                <a:spPr>
                                  <a:xfrm>
                                    <a:off x="4800600" y="3505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 name="Oval 38"/>
                                  <a:cNvSpPr/>
                                </a:nvSpPr>
                                <a:spPr>
                                  <a:xfrm>
                                    <a:off x="67818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 name="Oval 39"/>
                                  <a:cNvSpPr/>
                                </a:nvSpPr>
                                <a:spPr>
                                  <a:xfrm>
                                    <a:off x="6019800" y="3505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 name="Oval 40"/>
                                  <a:cNvSpPr/>
                                </a:nvSpPr>
                                <a:spPr>
                                  <a:xfrm>
                                    <a:off x="62484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 name="Oval 41"/>
                                  <a:cNvSpPr/>
                                </a:nvSpPr>
                                <a:spPr>
                                  <a:xfrm>
                                    <a:off x="66294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 name="Oval 42"/>
                                  <a:cNvSpPr/>
                                </a:nvSpPr>
                                <a:spPr>
                                  <a:xfrm>
                                    <a:off x="54864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 name="Oval 43"/>
                                  <a:cNvSpPr/>
                                </a:nvSpPr>
                                <a:spPr>
                                  <a:xfrm>
                                    <a:off x="4648200" y="3505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 name="Oval 44"/>
                                  <a:cNvSpPr/>
                                </a:nvSpPr>
                                <a:spPr>
                                  <a:xfrm>
                                    <a:off x="4343400" y="3657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 name="Oval 45"/>
                                  <a:cNvSpPr/>
                                </a:nvSpPr>
                                <a:spPr>
                                  <a:xfrm>
                                    <a:off x="52578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 name="Oval 46"/>
                                  <a:cNvSpPr/>
                                </a:nvSpPr>
                                <a:spPr>
                                  <a:xfrm>
                                    <a:off x="5638800" y="3657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 name="Oval 47"/>
                                  <a:cNvSpPr/>
                                </a:nvSpPr>
                                <a:spPr>
                                  <a:xfrm>
                                    <a:off x="1981200" y="3657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 name="Oval 48"/>
                                  <a:cNvSpPr/>
                                </a:nvSpPr>
                                <a:spPr>
                                  <a:xfrm>
                                    <a:off x="23622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 name="Oval 49"/>
                                  <a:cNvSpPr/>
                                </a:nvSpPr>
                                <a:spPr>
                                  <a:xfrm>
                                    <a:off x="7620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9" name="Rectangle 8"/>
                                <a:cNvSpPr/>
                              </a:nvSpPr>
                              <a:spPr>
                                <a:xfrm>
                                  <a:off x="457200" y="2667000"/>
                                  <a:ext cx="6781800" cy="1371600"/>
                                </a:xfrm>
                                <a:prstGeom prst="rect">
                                  <a:avLst/>
                                </a:prstGeom>
                                <a:scene3d>
                                  <a:camera prst="orthographicFront">
                                    <a:rot lat="597694" lon="304604" rev="52826"/>
                                  </a:camera>
                                  <a:lightRig rig="threePt" dir="t"/>
                                </a:scene3d>
                                <a:sp3d extrusionH="127000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4400" dirty="0" err="1" smtClean="0"/>
                                      <a:t>Nafion</a:t>
                                    </a:r>
                                    <a:endParaRPr lang="en-US" sz="4400" dirty="0"/>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0" name="Group 51"/>
                                <a:cNvGrpSpPr/>
                              </a:nvGrpSpPr>
                              <a:grpSpPr>
                                <a:xfrm>
                                  <a:off x="533400" y="1905000"/>
                                  <a:ext cx="6873240" cy="777240"/>
                                  <a:chOff x="533400" y="1905000"/>
                                  <a:chExt cx="6873240" cy="777240"/>
                                </a:xfrm>
                              </a:grpSpPr>
                              <a:sp>
                                <a:nvSpPr>
                                  <a:cNvPr id="14" name="Oval 13"/>
                                  <a:cNvSpPr/>
                                </a:nvSpPr>
                                <a:spPr>
                                  <a:xfrm>
                                    <a:off x="4419600" y="1981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Oval 9"/>
                                  <a:cNvSpPr/>
                                </a:nvSpPr>
                                <a:spPr>
                                  <a:xfrm>
                                    <a:off x="3733800" y="2133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4"/>
                                  <a:cNvSpPr/>
                                </a:nvSpPr>
                                <a:spPr>
                                  <a:xfrm>
                                    <a:off x="1981200" y="19050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 name="Oval 12"/>
                                  <a:cNvSpPr/>
                                </a:nvSpPr>
                                <a:spPr>
                                  <a:xfrm>
                                    <a:off x="1066800" y="1981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1" name="Oval 10"/>
                                  <a:cNvSpPr/>
                                </a:nvSpPr>
                                <a:spPr>
                                  <a:xfrm>
                                    <a:off x="33528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Oval 2"/>
                                  <a:cNvSpPr/>
                                </a:nvSpPr>
                                <a:spPr>
                                  <a:xfrm>
                                    <a:off x="12954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Oval 3"/>
                                  <a:cNvSpPr/>
                                </a:nvSpPr>
                                <a:spPr>
                                  <a:xfrm>
                                    <a:off x="16764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Oval 5"/>
                                  <a:cNvSpPr/>
                                </a:nvSpPr>
                                <a:spPr>
                                  <a:xfrm>
                                    <a:off x="2590800" y="1981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Oval 1"/>
                                  <a:cNvSpPr/>
                                </a:nvSpPr>
                                <a:spPr>
                                  <a:xfrm>
                                    <a:off x="5334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Oval 6"/>
                                  <a:cNvSpPr/>
                                </a:nvSpPr>
                                <a:spPr>
                                  <a:xfrm>
                                    <a:off x="29718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Oval 7"/>
                                  <a:cNvSpPr/>
                                </a:nvSpPr>
                                <a:spPr>
                                  <a:xfrm>
                                    <a:off x="4038600" y="1981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1"/>
                                  <a:cNvSpPr/>
                                </a:nvSpPr>
                                <a:spPr>
                                  <a:xfrm>
                                    <a:off x="4876800" y="1981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Oval 14"/>
                                  <a:cNvSpPr/>
                                </a:nvSpPr>
                                <a:spPr>
                                  <a:xfrm>
                                    <a:off x="68580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Oval 15"/>
                                  <a:cNvSpPr/>
                                </a:nvSpPr>
                                <a:spPr>
                                  <a:xfrm>
                                    <a:off x="6096000" y="1981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Oval 16"/>
                                  <a:cNvSpPr/>
                                </a:nvSpPr>
                                <a:spPr>
                                  <a:xfrm>
                                    <a:off x="63246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Oval 17"/>
                                  <a:cNvSpPr/>
                                </a:nvSpPr>
                                <a:spPr>
                                  <a:xfrm>
                                    <a:off x="67056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Oval 18"/>
                                  <a:cNvSpPr/>
                                </a:nvSpPr>
                                <a:spPr>
                                  <a:xfrm>
                                    <a:off x="55626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Oval 19"/>
                                  <a:cNvSpPr/>
                                </a:nvSpPr>
                                <a:spPr>
                                  <a:xfrm>
                                    <a:off x="4724400" y="1981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Oval 20"/>
                                  <a:cNvSpPr/>
                                </a:nvSpPr>
                                <a:spPr>
                                  <a:xfrm>
                                    <a:off x="4419600" y="2133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Oval 21"/>
                                  <a:cNvSpPr/>
                                </a:nvSpPr>
                                <a:spPr>
                                  <a:xfrm>
                                    <a:off x="53340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6" name="Oval 22"/>
                                  <a:cNvSpPr/>
                                </a:nvSpPr>
                                <a:spPr>
                                  <a:xfrm>
                                    <a:off x="5715000" y="2133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7" name="Oval 23"/>
                                  <a:cNvSpPr/>
                                </a:nvSpPr>
                                <a:spPr>
                                  <a:xfrm>
                                    <a:off x="2057400" y="2133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 name="Oval 24"/>
                                  <a:cNvSpPr/>
                                </a:nvSpPr>
                                <a:spPr>
                                  <a:xfrm>
                                    <a:off x="24384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 name="Oval 25"/>
                                  <a:cNvSpPr/>
                                </a:nvSpPr>
                                <a:spPr>
                                  <a:xfrm>
                                    <a:off x="8382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54" name="TextBox 53"/>
                              <a:cNvSpPr txBox="1"/>
                            </a:nvSpPr>
                            <a:spPr>
                              <a:xfrm>
                                <a:off x="685800" y="1066800"/>
                                <a:ext cx="580095"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3600" dirty="0" smtClean="0"/>
                                    <a:t>Pt</a:t>
                                  </a:r>
                                  <a:endParaRPr lang="en-US" sz="3600" dirty="0"/>
                                </a:p>
                              </a:txBody>
                              <a:useSpRect/>
                            </a:txSp>
                          </a:sp>
                          <a:cxnSp>
                            <a:nvCxnSpPr>
                              <a:cNvPr id="56" name="Straight Arrow Connector 55"/>
                              <a:cNvCxnSpPr>
                                <a:stCxn id="54" idx="3"/>
                              </a:cNvCxnSpPr>
                            </a:nvCxnSpPr>
                            <a:spPr>
                              <a:xfrm>
                                <a:off x="1265895" y="1389966"/>
                                <a:ext cx="867705" cy="515034"/>
                              </a:xfrm>
                              <a:prstGeom prst="straightConnector1">
                                <a:avLst/>
                              </a:prstGeom>
                              <a:ln w="38100">
                                <a:solidFill>
                                  <a:schemeClr val="tx2">
                                    <a:lumMod val="60000"/>
                                    <a:lumOff val="40000"/>
                                  </a:schemeClr>
                                </a:solidFill>
                                <a:tailEnd type="arrow"/>
                              </a:ln>
                            </a:spPr>
                            <a:style>
                              <a:lnRef idx="1">
                                <a:schemeClr val="accent1"/>
                              </a:lnRef>
                              <a:fillRef idx="0">
                                <a:schemeClr val="accent1"/>
                              </a:fillRef>
                              <a:effectRef idx="0">
                                <a:schemeClr val="accent1"/>
                              </a:effectRef>
                              <a:fontRef idx="minor">
                                <a:schemeClr val="tx1"/>
                              </a:fontRef>
                            </a:style>
                          </a:cxnSp>
                          <a:sp>
                            <a:nvSpPr>
                              <a:cNvPr id="58" name="TextBox 57"/>
                              <a:cNvSpPr txBox="1"/>
                            </a:nvSpPr>
                            <a:spPr>
                              <a:xfrm>
                                <a:off x="3657600" y="1295400"/>
                                <a:ext cx="434734"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3600" dirty="0" smtClean="0"/>
                                    <a:t>R</a:t>
                                  </a:r>
                                  <a:endParaRPr lang="en-US" sz="3600" dirty="0"/>
                                </a:p>
                              </a:txBody>
                              <a:useSpRect/>
                            </a:txSp>
                          </a:sp>
                          <a:sp>
                            <a:nvSpPr>
                              <a:cNvPr id="59" name="TextBox 58"/>
                              <a:cNvSpPr txBox="1"/>
                            </a:nvSpPr>
                            <a:spPr>
                              <a:xfrm>
                                <a:off x="3581400" y="4419600"/>
                                <a:ext cx="434734"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3600" dirty="0" smtClean="0"/>
                                    <a:t>R</a:t>
                                  </a:r>
                                  <a:endParaRPr lang="en-US" sz="3600" dirty="0"/>
                                </a:p>
                              </a:txBody>
                              <a:useSpRect/>
                            </a:txSp>
                          </a:sp>
                        </a:grpSp>
                      </lc:lockedCanvas>
                    </a:graphicData>
                  </a:graphic>
                </wp:inline>
              </w:drawing>
            </w:r>
          </w:p>
          <w:p w:rsidR="004E21D2" w:rsidRDefault="004E21D2" w:rsidP="009D63B7">
            <w:pPr>
              <w:pStyle w:val="Caption"/>
              <w:jc w:val="center"/>
            </w:pPr>
          </w:p>
        </w:tc>
        <w:tc>
          <w:tcPr>
            <w:tcW w:w="4788" w:type="dxa"/>
          </w:tcPr>
          <w:p w:rsidR="004E21D2" w:rsidRDefault="004E21D2" w:rsidP="009D63B7">
            <w:r w:rsidRPr="009D0560">
              <w:rPr>
                <w:noProof/>
              </w:rPr>
              <w:drawing>
                <wp:inline distT="0" distB="0" distL="0" distR="0">
                  <wp:extent cx="2439343" cy="1644383"/>
                  <wp:effectExtent l="19050" t="0" r="0" b="0"/>
                  <wp:docPr id="2" name="Object 9"/>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482840" cy="5791200"/>
                            <a:chOff x="838200" y="609600"/>
                            <a:chExt cx="7482840" cy="5791200"/>
                          </a:xfrm>
                        </a:grpSpPr>
                        <a:grpSp>
                          <a:nvGrpSpPr>
                            <a:cNvPr id="58" name="Group 57"/>
                            <a:cNvGrpSpPr/>
                          </a:nvGrpSpPr>
                          <a:grpSpPr>
                            <a:xfrm>
                              <a:off x="838200" y="609600"/>
                              <a:ext cx="7482840" cy="5791200"/>
                              <a:chOff x="838200" y="609600"/>
                              <a:chExt cx="7482840" cy="5791200"/>
                            </a:xfrm>
                          </a:grpSpPr>
                          <a:grpSp>
                            <a:nvGrpSpPr>
                              <a:cNvPr id="3" name="Group 52"/>
                              <a:cNvGrpSpPr/>
                            </a:nvGrpSpPr>
                            <a:grpSpPr>
                              <a:xfrm>
                                <a:off x="838200" y="1219200"/>
                                <a:ext cx="7482840" cy="5181600"/>
                                <a:chOff x="838200" y="1219200"/>
                                <a:chExt cx="7482840" cy="5181600"/>
                              </a:xfrm>
                            </a:grpSpPr>
                            <a:sp>
                              <a:nvSpPr>
                                <a:cNvPr id="29" name="Oval 28"/>
                                <a:cNvSpPr/>
                              </a:nvSpPr>
                              <a:spPr>
                                <a:xfrm>
                                  <a:off x="4724400" y="2743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 name="Oval 29"/>
                                <a:cNvSpPr/>
                              </a:nvSpPr>
                              <a:spPr>
                                <a:xfrm>
                                  <a:off x="4038600" y="2895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 name="Oval 30"/>
                                <a:cNvSpPr/>
                              </a:nvSpPr>
                              <a:spPr>
                                <a:xfrm>
                                  <a:off x="2590800" y="2895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 name="Oval 31"/>
                                <a:cNvSpPr/>
                              </a:nvSpPr>
                              <a:spPr>
                                <a:xfrm>
                                  <a:off x="2667000" y="3505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 name="Oval 32"/>
                                <a:cNvSpPr/>
                              </a:nvSpPr>
                              <a:spPr>
                                <a:xfrm>
                                  <a:off x="3657600" y="2819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 name="Oval 33"/>
                                <a:cNvSpPr/>
                              </a:nvSpPr>
                              <a:spPr>
                                <a:xfrm>
                                  <a:off x="2362200" y="3276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Oval 34"/>
                                <a:cNvSpPr/>
                              </a:nvSpPr>
                              <a:spPr>
                                <a:xfrm>
                                  <a:off x="2743200" y="3276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Oval 35"/>
                                <a:cNvSpPr/>
                              </a:nvSpPr>
                              <a:spPr>
                                <a:xfrm>
                                  <a:off x="3200400" y="29718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Oval 36"/>
                                <a:cNvSpPr/>
                              </a:nvSpPr>
                              <a:spPr>
                                <a:xfrm>
                                  <a:off x="21336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Oval 37"/>
                                <a:cNvSpPr/>
                              </a:nvSpPr>
                              <a:spPr>
                                <a:xfrm>
                                  <a:off x="3276600" y="2819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Oval 38"/>
                                <a:cNvSpPr/>
                              </a:nvSpPr>
                              <a:spPr>
                                <a:xfrm>
                                  <a:off x="4343400" y="2743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 name="Oval 39"/>
                                <a:cNvSpPr/>
                              </a:nvSpPr>
                              <a:spPr>
                                <a:xfrm>
                                  <a:off x="5257800" y="29718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 name="Oval 40"/>
                                <a:cNvSpPr/>
                              </a:nvSpPr>
                              <a:spPr>
                                <a:xfrm>
                                  <a:off x="6477000" y="3657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 name="Oval 41"/>
                                <a:cNvSpPr/>
                              </a:nvSpPr>
                              <a:spPr>
                                <a:xfrm>
                                  <a:off x="6324600" y="33528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 name="Oval 42"/>
                                <a:cNvSpPr/>
                              </a:nvSpPr>
                              <a:spPr>
                                <a:xfrm>
                                  <a:off x="6553200" y="34290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 name="Oval 43"/>
                                <a:cNvSpPr/>
                              </a:nvSpPr>
                              <a:spPr>
                                <a:xfrm>
                                  <a:off x="6324600" y="3657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 name="Oval 44"/>
                                <a:cNvSpPr/>
                              </a:nvSpPr>
                              <a:spPr>
                                <a:xfrm>
                                  <a:off x="5867400" y="3124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 name="Oval 45"/>
                                <a:cNvSpPr/>
                              </a:nvSpPr>
                              <a:spPr>
                                <a:xfrm>
                                  <a:off x="5029200" y="2743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 name="Oval 46"/>
                                <a:cNvSpPr/>
                              </a:nvSpPr>
                              <a:spPr>
                                <a:xfrm>
                                  <a:off x="4724400" y="2895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 name="Oval 47"/>
                                <a:cNvSpPr/>
                              </a:nvSpPr>
                              <a:spPr>
                                <a:xfrm>
                                  <a:off x="5638800" y="3124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 name="Oval 48"/>
                                <a:cNvSpPr/>
                              </a:nvSpPr>
                              <a:spPr>
                                <a:xfrm>
                                  <a:off x="5943600" y="3505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 name="Oval 49"/>
                                <a:cNvSpPr/>
                              </a:nvSpPr>
                              <a:spPr>
                                <a:xfrm>
                                  <a:off x="2667000" y="3124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 name="Oval 50"/>
                                <a:cNvSpPr/>
                              </a:nvSpPr>
                              <a:spPr>
                                <a:xfrm>
                                  <a:off x="3048000" y="30480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 name="Oval 51"/>
                                <a:cNvSpPr/>
                              </a:nvSpPr>
                              <a:spPr>
                                <a:xfrm>
                                  <a:off x="24384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Oval 6"/>
                                <a:cNvSpPr/>
                              </a:nvSpPr>
                              <a:spPr>
                                <a:xfrm>
                                  <a:off x="914400" y="3124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Oval 11"/>
                                <a:cNvSpPr/>
                              </a:nvSpPr>
                              <a:spPr>
                                <a:xfrm>
                                  <a:off x="838200" y="34290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Block Arc 1"/>
                                <a:cNvSpPr/>
                              </a:nvSpPr>
                              <a:spPr>
                                <a:xfrm>
                                  <a:off x="1219200" y="1828800"/>
                                  <a:ext cx="6629400" cy="4572000"/>
                                </a:xfrm>
                                <a:prstGeom prst="blockArc">
                                  <a:avLst>
                                    <a:gd name="adj1" fmla="val 10800000"/>
                                    <a:gd name="adj2" fmla="val 21558896"/>
                                    <a:gd name="adj3" fmla="val 23235"/>
                                  </a:avLst>
                                </a:prstGeom>
                                <a:scene3d>
                                  <a:camera prst="orthographicFront">
                                    <a:rot lat="600000" lon="306000" rev="0"/>
                                  </a:camera>
                                  <a:lightRig rig="threePt" dir="t"/>
                                </a:scene3d>
                                <a:sp3d extrusionH="127000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Oval 3"/>
                                <a:cNvSpPr/>
                              </a:nvSpPr>
                              <a:spPr>
                                <a:xfrm>
                                  <a:off x="7467600" y="26670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4"/>
                                <a:cNvSpPr/>
                              </a:nvSpPr>
                              <a:spPr>
                                <a:xfrm>
                                  <a:off x="4114800" y="1219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Oval 5"/>
                                <a:cNvSpPr/>
                              </a:nvSpPr>
                              <a:spPr>
                                <a:xfrm>
                                  <a:off x="2971800" y="1371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Oval 7"/>
                                <a:cNvSpPr/>
                              </a:nvSpPr>
                              <a:spPr>
                                <a:xfrm>
                                  <a:off x="3657600" y="1295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Oval 8"/>
                                <a:cNvSpPr/>
                              </a:nvSpPr>
                              <a:spPr>
                                <a:xfrm>
                                  <a:off x="1600200" y="2133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Oval 9"/>
                                <a:cNvSpPr/>
                              </a:nvSpPr>
                              <a:spPr>
                                <a:xfrm>
                                  <a:off x="1905000" y="18288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1" name="Oval 10"/>
                                <a:cNvSpPr/>
                              </a:nvSpPr>
                              <a:spPr>
                                <a:xfrm>
                                  <a:off x="3048000" y="1371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 name="Oval 12"/>
                                <a:cNvSpPr/>
                              </a:nvSpPr>
                              <a:spPr>
                                <a:xfrm>
                                  <a:off x="3657600" y="1295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Oval 13"/>
                                <a:cNvSpPr/>
                              </a:nvSpPr>
                              <a:spPr>
                                <a:xfrm>
                                  <a:off x="4495800" y="1295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Oval 14"/>
                                <a:cNvSpPr/>
                              </a:nvSpPr>
                              <a:spPr>
                                <a:xfrm>
                                  <a:off x="5410200" y="1371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Oval 15"/>
                                <a:cNvSpPr/>
                              </a:nvSpPr>
                              <a:spPr>
                                <a:xfrm>
                                  <a:off x="7696200" y="3124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6"/>
                                <a:cNvSpPr/>
                              </a:nvSpPr>
                              <a:spPr>
                                <a:xfrm>
                                  <a:off x="6934200" y="2133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Oval 17"/>
                                <a:cNvSpPr/>
                              </a:nvSpPr>
                              <a:spPr>
                                <a:xfrm>
                                  <a:off x="7315200" y="26670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Oval 18"/>
                                <a:cNvSpPr/>
                              </a:nvSpPr>
                              <a:spPr>
                                <a:xfrm>
                                  <a:off x="7772400" y="34290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Oval 19"/>
                                <a:cNvSpPr/>
                              </a:nvSpPr>
                              <a:spPr>
                                <a:xfrm>
                                  <a:off x="5867400" y="15240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Oval 20"/>
                                <a:cNvSpPr/>
                              </a:nvSpPr>
                              <a:spPr>
                                <a:xfrm>
                                  <a:off x="5715000" y="14478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Oval 21"/>
                                <a:cNvSpPr/>
                              </a:nvSpPr>
                              <a:spPr>
                                <a:xfrm>
                                  <a:off x="5105400" y="1295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Oval 22"/>
                                <a:cNvSpPr/>
                              </a:nvSpPr>
                              <a:spPr>
                                <a:xfrm>
                                  <a:off x="6400800" y="18288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Oval 23"/>
                                <a:cNvSpPr/>
                              </a:nvSpPr>
                              <a:spPr>
                                <a:xfrm>
                                  <a:off x="67818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Oval 24"/>
                                <a:cNvSpPr/>
                              </a:nvSpPr>
                              <a:spPr>
                                <a:xfrm>
                                  <a:off x="2438400" y="1600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6" name="Oval 25"/>
                                <a:cNvSpPr/>
                              </a:nvSpPr>
                              <a:spPr>
                                <a:xfrm>
                                  <a:off x="2743200" y="15240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7" name="Oval 26"/>
                                <a:cNvSpPr/>
                              </a:nvSpPr>
                              <a:spPr>
                                <a:xfrm>
                                  <a:off x="1219200" y="25908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54" name="TextBox 53"/>
                              <a:cNvSpPr txBox="1"/>
                            </a:nvSpPr>
                            <a:spPr>
                              <a:xfrm>
                                <a:off x="4114800" y="609600"/>
                                <a:ext cx="696024"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l-GR" sz="3600" dirty="0" smtClean="0">
                                      <a:latin typeface="Calibri"/>
                                      <a:cs typeface="Calibri"/>
                                    </a:rPr>
                                    <a:t>α</a:t>
                                  </a:r>
                                  <a:r>
                                    <a:rPr lang="en-US" sz="3600" dirty="0" smtClean="0"/>
                                    <a:t>R</a:t>
                                  </a:r>
                                  <a:endParaRPr lang="en-US" sz="3600" dirty="0"/>
                                </a:p>
                              </a:txBody>
                              <a:useSpRect/>
                            </a:txSp>
                          </a:sp>
                          <a:sp>
                            <a:nvSpPr>
                              <a:cNvPr id="55" name="TextBox 54"/>
                              <a:cNvSpPr txBox="1"/>
                            </a:nvSpPr>
                            <a:spPr>
                              <a:xfrm>
                                <a:off x="4114800" y="3505200"/>
                                <a:ext cx="679994"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l-GR" sz="3600" dirty="0" smtClean="0">
                                      <a:latin typeface="Calibri"/>
                                      <a:cs typeface="Calibri"/>
                                    </a:rPr>
                                    <a:t>β</a:t>
                                  </a:r>
                                  <a:r>
                                    <a:rPr lang="en-US" sz="3600" dirty="0" smtClean="0"/>
                                    <a:t>R</a:t>
                                  </a:r>
                                  <a:endParaRPr lang="en-US" sz="3600" dirty="0"/>
                                </a:p>
                              </a:txBody>
                              <a:useSpRect/>
                            </a:txSp>
                          </a:sp>
                          <a:sp>
                            <a:nvSpPr>
                              <a:cNvPr id="57" name="TextBox 56"/>
                              <a:cNvSpPr txBox="1"/>
                            </a:nvSpPr>
                            <a:spPr>
                              <a:xfrm>
                                <a:off x="3429000" y="4114800"/>
                                <a:ext cx="2587568"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l-GR" sz="3600" dirty="0" smtClean="0">
                                      <a:latin typeface="Calibri"/>
                                      <a:cs typeface="Calibri"/>
                                    </a:rPr>
                                    <a:t>α</a:t>
                                  </a:r>
                                  <a:r>
                                    <a:rPr lang="en-US" sz="3600" dirty="0" smtClean="0"/>
                                    <a:t> &gt;&gt; 1, </a:t>
                                  </a:r>
                                  <a:r>
                                    <a:rPr lang="el-GR" sz="3600" dirty="0" smtClean="0">
                                      <a:cs typeface="Calibri"/>
                                    </a:rPr>
                                    <a:t>β</a:t>
                                  </a:r>
                                  <a:r>
                                    <a:rPr lang="en-US" sz="3600" dirty="0" smtClean="0">
                                      <a:cs typeface="Calibri"/>
                                    </a:rPr>
                                    <a:t> &lt; 1</a:t>
                                  </a:r>
                                  <a:r>
                                    <a:rPr lang="en-US" sz="3600" dirty="0" smtClean="0"/>
                                    <a:t> </a:t>
                                  </a:r>
                                  <a:endParaRPr lang="en-US" sz="3600" dirty="0"/>
                                </a:p>
                              </a:txBody>
                              <a:useSpRect/>
                            </a:txSp>
                          </a:sp>
                        </a:grpSp>
                      </lc:lockedCanvas>
                    </a:graphicData>
                  </a:graphic>
                </wp:inline>
              </w:drawing>
            </w:r>
          </w:p>
        </w:tc>
      </w:tr>
      <w:tr w:rsidR="004E21D2" w:rsidTr="009D63B7">
        <w:tc>
          <w:tcPr>
            <w:tcW w:w="9576" w:type="dxa"/>
            <w:gridSpan w:val="2"/>
          </w:tcPr>
          <w:p w:rsidR="004E21D2" w:rsidRDefault="004E21D2" w:rsidP="009D63B7">
            <w:pPr>
              <w:pStyle w:val="Caption"/>
            </w:pPr>
            <w:bookmarkStart w:id="11" w:name="_Ref232602287"/>
            <w:r>
              <w:t xml:space="preserve">Figure </w:t>
            </w:r>
            <w:fldSimple w:instr=" SEQ Figure \* ARABIC ">
              <w:r w:rsidR="00B34C98">
                <w:rPr>
                  <w:noProof/>
                </w:rPr>
                <w:t>10</w:t>
              </w:r>
            </w:fldSimple>
            <w:bookmarkEnd w:id="11"/>
            <w:r>
              <w:t xml:space="preserve"> Illustration of Pt electrodes for unbent and bent configuration of IPMC </w:t>
            </w:r>
            <w:fldSimple w:instr="ADDIN RW.CITE{{7 Punning,Andres 2007}}">
              <w:r w:rsidR="00A5771E">
                <w:rPr>
                  <w:b w:val="0"/>
                </w:rPr>
                <w:t>[58]</w:t>
              </w:r>
            </w:fldSimple>
            <w:r>
              <w:t>.</w:t>
            </w:r>
          </w:p>
        </w:tc>
      </w:tr>
    </w:tbl>
    <w:p w:rsidR="004E21D2" w:rsidRDefault="004E21D2" w:rsidP="004E21D2"/>
    <w:p w:rsidR="00BF316C" w:rsidRDefault="004E21D2" w:rsidP="004E21D2">
      <w:r>
        <w:t>It is well documented fact, that due to the morphology of Pt electrodes, bending causes rather significant surface resistance changes. For instance, Punning, et al</w:t>
      </w:r>
      <w:r w:rsidR="004A0B53">
        <w:t>.</w:t>
      </w:r>
      <w:r>
        <w:t xml:space="preserve"> have characterized the electrodes and during the bending, convex electrode resistivity increases, at the same time, concave electrode resistivity decreases, but not that significantly</w:t>
      </w:r>
      <w:fldSimple w:instr="ADDIN RW.CITE{{14 Punning,A. 2007}}">
        <w:r w:rsidR="00A5771E">
          <w:t>[55]</w:t>
        </w:r>
      </w:fldSimple>
      <w:r>
        <w:t xml:space="preserve">. This is illustrated in </w:t>
      </w:r>
      <w:r w:rsidR="00950D8F">
        <w:fldChar w:fldCharType="begin"/>
      </w:r>
      <w:r>
        <w:instrText xml:space="preserve"> REF _Ref232602287 \h </w:instrText>
      </w:r>
      <w:r w:rsidR="00950D8F">
        <w:fldChar w:fldCharType="separate"/>
      </w:r>
      <w:r w:rsidR="00B34C98">
        <w:t xml:space="preserve">Figure </w:t>
      </w:r>
      <w:r w:rsidR="00B34C98">
        <w:rPr>
          <w:noProof/>
        </w:rPr>
        <w:t>10</w:t>
      </w:r>
      <w:r w:rsidR="00950D8F">
        <w:fldChar w:fldCharType="end"/>
      </w:r>
      <w:r>
        <w:t xml:space="preserve">. At the same time, it has been reported that the same thing does not necessarily hold true for Cu-Pt electrodes. </w:t>
      </w:r>
    </w:p>
    <w:p w:rsidR="00000000" w:rsidRDefault="00C0071F">
      <w:pPr>
        <w:keepNext/>
        <w:jc w:val="center"/>
      </w:pPr>
      <w:r>
        <w:rPr>
          <w:noProof/>
        </w:rPr>
        <w:drawing>
          <wp:inline distT="0" distB="0" distL="0" distR="0">
            <wp:extent cx="2355316" cy="3082371"/>
            <wp:effectExtent l="19050" t="0" r="6884"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2356371" cy="3083752"/>
                    </a:xfrm>
                    <a:prstGeom prst="rect">
                      <a:avLst/>
                    </a:prstGeom>
                    <a:noFill/>
                    <a:ln w="9525">
                      <a:noFill/>
                      <a:miter lim="800000"/>
                      <a:headEnd/>
                      <a:tailEnd/>
                    </a:ln>
                  </pic:spPr>
                </pic:pic>
              </a:graphicData>
            </a:graphic>
          </wp:inline>
        </w:drawing>
      </w:r>
    </w:p>
    <w:p w:rsidR="00000000" w:rsidRDefault="00BF316C">
      <w:pPr>
        <w:pStyle w:val="Caption"/>
        <w:jc w:val="center"/>
      </w:pPr>
      <w:bookmarkStart w:id="12" w:name="_Ref232700299"/>
      <w:r>
        <w:t xml:space="preserve">Figure </w:t>
      </w:r>
      <w:r w:rsidR="00950D8F">
        <w:fldChar w:fldCharType="begin"/>
      </w:r>
      <w:r>
        <w:instrText xml:space="preserve"> SEQ Figure \* ARABIC </w:instrText>
      </w:r>
      <w:r w:rsidR="00950D8F">
        <w:fldChar w:fldCharType="separate"/>
      </w:r>
      <w:r w:rsidR="00B34C98">
        <w:rPr>
          <w:noProof/>
        </w:rPr>
        <w:t>11</w:t>
      </w:r>
      <w:r w:rsidR="00950D8F">
        <w:fldChar w:fldCharType="end"/>
      </w:r>
      <w:bookmarkEnd w:id="12"/>
      <w:r>
        <w:t xml:space="preserve"> X-ray line scan of the Cu-IPMC cross-section after cycling 300 cycles with voltage pulses of 2V magnitude. The image on top shows the Cu and the bottom one is Pt (from </w:t>
      </w:r>
      <w:r w:rsidR="00950D8F">
        <w:fldChar w:fldCharType="begin"/>
      </w:r>
      <w:r>
        <w:instrText>ADDIN RW.CITE{{26 Johanson,Urmas 2008}}</w:instrText>
      </w:r>
      <w:r w:rsidR="00950D8F">
        <w:fldChar w:fldCharType="separate"/>
      </w:r>
      <w:r>
        <w:t>{{26 Johanson,Urmas 2008}}</w:t>
      </w:r>
      <w:r w:rsidR="00950D8F">
        <w:fldChar w:fldCharType="end"/>
      </w:r>
      <w:r>
        <w:t>)</w:t>
      </w:r>
    </w:p>
    <w:p w:rsidR="004E21D2" w:rsidRDefault="004E21D2" w:rsidP="004E21D2">
      <w:r>
        <w:t xml:space="preserve">Johanson et al. has done an extensive study of Cu effects on the Pt electrodes and some interesting and novel characteristics, compared to regular IPMC, were recorded </w:t>
      </w:r>
      <w:fldSimple w:instr="ADDIN RW.CITE{{26 Johanson,Urmas 2008}}">
        <w:r w:rsidR="00A5771E">
          <w:t>[91]</w:t>
        </w:r>
      </w:fldSimple>
      <w:r>
        <w:t>. Resistance measurements showed that Cu-coated membranes display an opposite phenomenon compared with the Pt coated materials. When actuated by applying the voltage, the resistance increases at the side to which the material is bended (the anode side) and decreases at the cathode side. The reason for that is that the new layer of Cu is formed between the Pt particles in the electrode and also close to the electrode on the cathode side. At the same time, Cu is depleted from the anode side. The reaction occurs while Cu</w:t>
      </w:r>
      <w:r>
        <w:rPr>
          <w:vertAlign w:val="superscript"/>
        </w:rPr>
        <w:t>2+</w:t>
      </w:r>
      <w:r>
        <w:t xml:space="preserve"> ions migrate </w:t>
      </w:r>
      <w:r>
        <w:lastRenderedPageBreak/>
        <w:t>towards the cathode. The positive effect of the Cu</w:t>
      </w:r>
      <w:r>
        <w:rPr>
          <w:vertAlign w:val="superscript"/>
        </w:rPr>
        <w:t>2+</w:t>
      </w:r>
      <w:r>
        <w:t xml:space="preserve"> migration is the extra water which is dragged along with the ions. The effect is also reversible by switching the polarity of applied voltage. The noteworthy is that the conductivity seems to improve during actuation cycles due to Cu relocation. This must be considered when using the material as electromechanical transducer as the electrode resistance does not only depend on the bending angle. There were also some unwanted reactions observed in </w:t>
      </w:r>
      <w:fldSimple w:instr="ADDIN RW.CITE{{26 Johanson,Urmas 2008}}">
        <w:r w:rsidR="00A5771E">
          <w:t>[91]</w:t>
        </w:r>
      </w:fldSimple>
      <w:r>
        <w:t>. One was that when a voltage is applied, there is a growth of Cu dendrites in the cross-section of IPMC</w:t>
      </w:r>
      <w:r w:rsidR="004A0B53">
        <w:t xml:space="preserve"> (see</w:t>
      </w:r>
      <w:r w:rsidR="003F2D85">
        <w:t xml:space="preserve"> </w:t>
      </w:r>
      <w:r w:rsidR="00950D8F">
        <w:fldChar w:fldCharType="begin"/>
      </w:r>
      <w:r w:rsidR="003F2D85">
        <w:instrText xml:space="preserve"> REF _Ref232700299 \h </w:instrText>
      </w:r>
      <w:r w:rsidR="00950D8F">
        <w:fldChar w:fldCharType="separate"/>
      </w:r>
      <w:r w:rsidR="00B34C98">
        <w:t xml:space="preserve">Figure </w:t>
      </w:r>
      <w:r w:rsidR="00B34C98">
        <w:rPr>
          <w:noProof/>
        </w:rPr>
        <w:t>11</w:t>
      </w:r>
      <w:r w:rsidR="00950D8F">
        <w:fldChar w:fldCharType="end"/>
      </w:r>
      <w:r w:rsidR="004A0B53">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8"/>
        <w:gridCol w:w="4788"/>
      </w:tblGrid>
      <w:tr w:rsidR="004E21D2" w:rsidTr="009D63B7">
        <w:tc>
          <w:tcPr>
            <w:tcW w:w="4788" w:type="dxa"/>
          </w:tcPr>
          <w:p w:rsidR="004E21D2" w:rsidRDefault="004E21D2" w:rsidP="009D63B7">
            <w:pPr>
              <w:keepNext/>
            </w:pPr>
            <w:r>
              <w:rPr>
                <w:rFonts w:ascii="Times New Roman" w:hint="eastAsia"/>
                <w:noProof/>
              </w:rPr>
              <w:drawing>
                <wp:inline distT="0" distB="0" distL="0" distR="0">
                  <wp:extent cx="2120900" cy="1798320"/>
                  <wp:effectExtent l="19050" t="0" r="0" b="0"/>
                  <wp:docPr id="4" name="Picture 1" descr="bending_ex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ending_ex_1"/>
                          <pic:cNvPicPr>
                            <a:picLocks noChangeAspect="1" noChangeArrowheads="1"/>
                          </pic:cNvPicPr>
                        </pic:nvPicPr>
                        <pic:blipFill>
                          <a:blip r:embed="rId19" cstate="print"/>
                          <a:srcRect/>
                          <a:stretch>
                            <a:fillRect/>
                          </a:stretch>
                        </pic:blipFill>
                        <pic:spPr bwMode="auto">
                          <a:xfrm>
                            <a:off x="0" y="0"/>
                            <a:ext cx="2120900" cy="1798320"/>
                          </a:xfrm>
                          <a:prstGeom prst="rect">
                            <a:avLst/>
                          </a:prstGeom>
                          <a:noFill/>
                          <a:ln w="9525">
                            <a:noFill/>
                            <a:miter lim="800000"/>
                            <a:headEnd/>
                            <a:tailEnd/>
                          </a:ln>
                        </pic:spPr>
                      </pic:pic>
                    </a:graphicData>
                  </a:graphic>
                </wp:inline>
              </w:drawing>
            </w:r>
          </w:p>
          <w:p w:rsidR="004E21D2" w:rsidRDefault="004E21D2" w:rsidP="009D63B7">
            <w:pPr>
              <w:pStyle w:val="Caption"/>
            </w:pPr>
          </w:p>
        </w:tc>
        <w:tc>
          <w:tcPr>
            <w:tcW w:w="4788" w:type="dxa"/>
          </w:tcPr>
          <w:p w:rsidR="004E21D2" w:rsidRDefault="004E21D2" w:rsidP="009D63B7">
            <w:r>
              <w:rPr>
                <w:rFonts w:ascii="Times New Roman" w:hint="eastAsia"/>
                <w:noProof/>
              </w:rPr>
              <w:drawing>
                <wp:inline distT="0" distB="0" distL="0" distR="0">
                  <wp:extent cx="2143125" cy="1840230"/>
                  <wp:effectExtent l="19050" t="0" r="9525" b="0"/>
                  <wp:docPr id="7" name="Picture 4" descr="bending_ex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ending_ex_2"/>
                          <pic:cNvPicPr>
                            <a:picLocks noChangeAspect="1" noChangeArrowheads="1"/>
                          </pic:cNvPicPr>
                        </pic:nvPicPr>
                        <pic:blipFill>
                          <a:blip r:embed="rId20" cstate="print"/>
                          <a:srcRect/>
                          <a:stretch>
                            <a:fillRect/>
                          </a:stretch>
                        </pic:blipFill>
                        <pic:spPr bwMode="auto">
                          <a:xfrm>
                            <a:off x="0" y="0"/>
                            <a:ext cx="2143125" cy="1840230"/>
                          </a:xfrm>
                          <a:prstGeom prst="rect">
                            <a:avLst/>
                          </a:prstGeom>
                          <a:noFill/>
                          <a:ln w="9525">
                            <a:noFill/>
                            <a:miter lim="800000"/>
                            <a:headEnd/>
                            <a:tailEnd/>
                          </a:ln>
                        </pic:spPr>
                      </pic:pic>
                    </a:graphicData>
                  </a:graphic>
                </wp:inline>
              </w:drawing>
            </w:r>
          </w:p>
        </w:tc>
      </w:tr>
      <w:tr w:rsidR="004E21D2" w:rsidTr="009D63B7">
        <w:tc>
          <w:tcPr>
            <w:tcW w:w="9576" w:type="dxa"/>
            <w:gridSpan w:val="2"/>
          </w:tcPr>
          <w:p w:rsidR="004E21D2" w:rsidRDefault="004E21D2" w:rsidP="009D63B7">
            <w:pPr>
              <w:pStyle w:val="Caption"/>
            </w:pPr>
            <w:bookmarkStart w:id="13" w:name="_Ref232602335"/>
            <w:r>
              <w:t xml:space="preserve">Figure </w:t>
            </w:r>
            <w:r w:rsidR="00950D8F">
              <w:fldChar w:fldCharType="begin"/>
            </w:r>
            <w:r>
              <w:instrText xml:space="preserve"> SEQ Figure \* ARABIC </w:instrText>
            </w:r>
            <w:r w:rsidR="00950D8F">
              <w:fldChar w:fldCharType="separate"/>
            </w:r>
            <w:r w:rsidR="00B34C98">
              <w:rPr>
                <w:noProof/>
              </w:rPr>
              <w:t>12</w:t>
            </w:r>
            <w:r w:rsidR="00950D8F">
              <w:fldChar w:fldCharType="end"/>
            </w:r>
            <w:bookmarkEnd w:id="13"/>
            <w:r>
              <w:t xml:space="preserve"> Cu-Pt covered IPMC (on the left) and regular Pt IPMC on the right – only contact with Cu is due to the electrodes.</w:t>
            </w:r>
          </w:p>
        </w:tc>
      </w:tr>
    </w:tbl>
    <w:p w:rsidR="004E21D2" w:rsidRPr="00442CAF" w:rsidRDefault="004E21D2" w:rsidP="004E21D2"/>
    <w:p w:rsidR="004E21D2" w:rsidRDefault="004A0B53" w:rsidP="004E21D2">
      <w:r>
        <w:t xml:space="preserve">In order to </w:t>
      </w:r>
      <w:r w:rsidR="004E21D2">
        <w:t xml:space="preserve">study Cu-Pt coated IPMC materials in mechanoelectrical transduction context, first the characterization of IPMC with different electrodes was done. One Pt-coated IPMC was covered fully with a copper layer; the second sample was only partially in contact with Cu electrodes (see </w:t>
      </w:r>
      <w:r w:rsidR="00950D8F">
        <w:fldChar w:fldCharType="begin"/>
      </w:r>
      <w:r w:rsidR="004E21D2">
        <w:instrText xml:space="preserve"> REF _Ref232602335 \h </w:instrText>
      </w:r>
      <w:r w:rsidR="00950D8F">
        <w:fldChar w:fldCharType="separate"/>
      </w:r>
      <w:r w:rsidR="00B34C98">
        <w:t xml:space="preserve">Figure </w:t>
      </w:r>
      <w:r w:rsidR="00B34C98">
        <w:rPr>
          <w:noProof/>
        </w:rPr>
        <w:t>12</w:t>
      </w:r>
      <w:r w:rsidR="00950D8F">
        <w:fldChar w:fldCharType="end"/>
      </w:r>
      <w:r w:rsidR="004E21D2">
        <w:t>). For both experimental setups, the impedance were measured for five different curvatures, where radius r was 38.3mm, 29.2mm, 21.2mm, 15.9mm and flat. The potentiostat was operated with the following setup: DC voltage of 1000mV and AC voltage of 10mV. The experimental results show some remarkable difference between the Cu-coated and regular Pt IPMC.</w:t>
      </w:r>
    </w:p>
    <w:p w:rsidR="004E21D2" w:rsidRDefault="004E21D2" w:rsidP="004E21D2">
      <w:pPr>
        <w:keepNext/>
        <w:jc w:val="center"/>
      </w:pPr>
      <w:r>
        <w:rPr>
          <w:noProof/>
        </w:rPr>
        <w:lastRenderedPageBreak/>
        <w:drawing>
          <wp:inline distT="0" distB="0" distL="0" distR="0">
            <wp:extent cx="4395267" cy="2843621"/>
            <wp:effectExtent l="0" t="0" r="0" b="0"/>
            <wp:docPr id="8" name="Picture 7" descr="Gimped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impedance"/>
                    <pic:cNvPicPr>
                      <a:picLocks noChangeAspect="1" noChangeArrowheads="1"/>
                    </pic:cNvPicPr>
                  </pic:nvPicPr>
                  <pic:blipFill>
                    <a:blip r:embed="rId21" cstate="print"/>
                    <a:srcRect t="11899" b="5949"/>
                    <a:stretch>
                      <a:fillRect/>
                    </a:stretch>
                  </pic:blipFill>
                  <pic:spPr bwMode="auto">
                    <a:xfrm>
                      <a:off x="0" y="0"/>
                      <a:ext cx="4395577" cy="2843822"/>
                    </a:xfrm>
                    <a:prstGeom prst="rect">
                      <a:avLst/>
                    </a:prstGeom>
                    <a:noFill/>
                    <a:ln w="9525">
                      <a:noFill/>
                      <a:miter lim="800000"/>
                      <a:headEnd/>
                      <a:tailEnd/>
                    </a:ln>
                  </pic:spPr>
                </pic:pic>
              </a:graphicData>
            </a:graphic>
          </wp:inline>
        </w:drawing>
      </w:r>
    </w:p>
    <w:p w:rsidR="004E21D2" w:rsidRDefault="004E21D2" w:rsidP="004E21D2">
      <w:pPr>
        <w:pStyle w:val="Caption"/>
        <w:jc w:val="center"/>
      </w:pPr>
      <w:bookmarkStart w:id="14" w:name="_Ref232598112"/>
      <w:bookmarkStart w:id="15" w:name="_Ref232601323"/>
      <w:r>
        <w:t xml:space="preserve">Figure </w:t>
      </w:r>
      <w:fldSimple w:instr=" SEQ Figure \* ARABIC ">
        <w:r w:rsidR="00B34C98">
          <w:rPr>
            <w:noProof/>
          </w:rPr>
          <w:t>13</w:t>
        </w:r>
      </w:fldSimple>
      <w:bookmarkEnd w:id="14"/>
      <w:r>
        <w:t xml:space="preserve"> Impedance of the IPMC without Cu-coating with different bending radiuses.</w:t>
      </w:r>
      <w:bookmarkEnd w:id="15"/>
    </w:p>
    <w:p w:rsidR="004E21D2" w:rsidRDefault="00950D8F" w:rsidP="004E21D2">
      <w:r>
        <w:fldChar w:fldCharType="begin"/>
      </w:r>
      <w:r w:rsidR="004E21D2">
        <w:instrText xml:space="preserve"> REF _Ref232598112 \h </w:instrText>
      </w:r>
      <w:r>
        <w:fldChar w:fldCharType="separate"/>
      </w:r>
      <w:r w:rsidR="00B34C98">
        <w:t xml:space="preserve">Figure </w:t>
      </w:r>
      <w:r w:rsidR="00B34C98">
        <w:rPr>
          <w:noProof/>
        </w:rPr>
        <w:t>13</w:t>
      </w:r>
      <w:r>
        <w:fldChar w:fldCharType="end"/>
      </w:r>
      <w:r w:rsidR="004E21D2">
        <w:t xml:space="preserve"> shows the impedance for bent IPMC without Cu-coating. The internal impedance changes due to the bending curvature as well as the surface resistance. </w:t>
      </w:r>
    </w:p>
    <w:p w:rsidR="004E21D2" w:rsidRDefault="004E21D2" w:rsidP="004E21D2">
      <w:pPr>
        <w:keepNext/>
        <w:jc w:val="center"/>
      </w:pPr>
      <w:r>
        <w:rPr>
          <w:noProof/>
        </w:rPr>
        <w:drawing>
          <wp:inline distT="0" distB="0" distL="0" distR="0">
            <wp:extent cx="4487476" cy="2905097"/>
            <wp:effectExtent l="0" t="0" r="0" b="0"/>
            <wp:docPr id="16" name="Picture 10" descr="Gimped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impedance"/>
                    <pic:cNvPicPr>
                      <a:picLocks noChangeAspect="1" noChangeArrowheads="1"/>
                    </pic:cNvPicPr>
                  </pic:nvPicPr>
                  <pic:blipFill>
                    <a:blip r:embed="rId22" cstate="print"/>
                    <a:srcRect t="11899" b="5949"/>
                    <a:stretch>
                      <a:fillRect/>
                    </a:stretch>
                  </pic:blipFill>
                  <pic:spPr bwMode="auto">
                    <a:xfrm>
                      <a:off x="0" y="0"/>
                      <a:ext cx="4487396" cy="2905045"/>
                    </a:xfrm>
                    <a:prstGeom prst="rect">
                      <a:avLst/>
                    </a:prstGeom>
                    <a:noFill/>
                    <a:ln w="9525">
                      <a:noFill/>
                      <a:miter lim="800000"/>
                      <a:headEnd/>
                      <a:tailEnd/>
                    </a:ln>
                  </pic:spPr>
                </pic:pic>
              </a:graphicData>
            </a:graphic>
          </wp:inline>
        </w:drawing>
      </w:r>
    </w:p>
    <w:p w:rsidR="004E21D2" w:rsidRDefault="004E21D2" w:rsidP="004E21D2">
      <w:pPr>
        <w:pStyle w:val="Caption"/>
        <w:jc w:val="center"/>
      </w:pPr>
      <w:bookmarkStart w:id="16" w:name="_Ref232599804"/>
      <w:r>
        <w:t xml:space="preserve">Figure </w:t>
      </w:r>
      <w:fldSimple w:instr=" SEQ Figure \* ARABIC ">
        <w:r w:rsidR="00B34C98">
          <w:rPr>
            <w:noProof/>
          </w:rPr>
          <w:t>14</w:t>
        </w:r>
      </w:fldSimple>
      <w:bookmarkEnd w:id="16"/>
      <w:r>
        <w:t xml:space="preserve"> Impedance of bent IPMC with Cu-coating and different bending radiuses.</w:t>
      </w:r>
    </w:p>
    <w:p w:rsidR="004E21D2" w:rsidRDefault="00950D8F" w:rsidP="004E21D2">
      <w:r>
        <w:fldChar w:fldCharType="begin"/>
      </w:r>
      <w:r w:rsidR="004E21D2">
        <w:instrText xml:space="preserve"> REF _Ref232599804 \h </w:instrText>
      </w:r>
      <w:r>
        <w:fldChar w:fldCharType="separate"/>
      </w:r>
      <w:r w:rsidR="00B34C98">
        <w:t xml:space="preserve">Figure </w:t>
      </w:r>
      <w:r w:rsidR="00B34C98">
        <w:rPr>
          <w:noProof/>
        </w:rPr>
        <w:t>14</w:t>
      </w:r>
      <w:r>
        <w:fldChar w:fldCharType="end"/>
      </w:r>
      <w:r w:rsidR="004E21D2">
        <w:t xml:space="preserve"> shows the impedance plot for the IPMC with Cu-coating. If we compare </w:t>
      </w:r>
      <w:r>
        <w:fldChar w:fldCharType="begin"/>
      </w:r>
      <w:r w:rsidR="004E21D2">
        <w:instrText xml:space="preserve"> REF _Ref232598112 \h </w:instrText>
      </w:r>
      <w:r>
        <w:fldChar w:fldCharType="separate"/>
      </w:r>
      <w:r w:rsidR="00B34C98">
        <w:t xml:space="preserve">Figure </w:t>
      </w:r>
      <w:r w:rsidR="00B34C98">
        <w:rPr>
          <w:noProof/>
        </w:rPr>
        <w:t>13</w:t>
      </w:r>
      <w:r>
        <w:fldChar w:fldCharType="end"/>
      </w:r>
      <w:r w:rsidR="004E21D2">
        <w:t xml:space="preserve"> with </w:t>
      </w:r>
      <w:r>
        <w:fldChar w:fldCharType="begin"/>
      </w:r>
      <w:r w:rsidR="004E21D2">
        <w:instrText xml:space="preserve"> REF _Ref232599804 \h </w:instrText>
      </w:r>
      <w:r>
        <w:fldChar w:fldCharType="separate"/>
      </w:r>
      <w:r w:rsidR="00B34C98">
        <w:t xml:space="preserve">Figure </w:t>
      </w:r>
      <w:r w:rsidR="00B34C98">
        <w:rPr>
          <w:noProof/>
        </w:rPr>
        <w:t>14</w:t>
      </w:r>
      <w:r>
        <w:fldChar w:fldCharType="end"/>
      </w:r>
      <w:r w:rsidR="004E21D2">
        <w:t>, the following things could be noticed:</w:t>
      </w:r>
    </w:p>
    <w:p w:rsidR="004E21D2" w:rsidRDefault="004E21D2" w:rsidP="004E21D2">
      <w:pPr>
        <w:pStyle w:val="ListParagraph"/>
        <w:numPr>
          <w:ilvl w:val="0"/>
          <w:numId w:val="4"/>
        </w:numPr>
      </w:pPr>
      <w:r>
        <w:t>The impedances Z</w:t>
      </w:r>
      <w:r>
        <w:rPr>
          <w:vertAlign w:val="subscript"/>
        </w:rPr>
        <w:t>real</w:t>
      </w:r>
      <w:r>
        <w:t xml:space="preserve"> and –Z</w:t>
      </w:r>
      <w:r>
        <w:rPr>
          <w:vertAlign w:val="subscript"/>
        </w:rPr>
        <w:t>imaginari</w:t>
      </w:r>
      <w:r>
        <w:t xml:space="preserve"> increase due to the decrease of the radius of curvature.</w:t>
      </w:r>
    </w:p>
    <w:p w:rsidR="004E21D2" w:rsidRDefault="004E21D2" w:rsidP="004E21D2">
      <w:pPr>
        <w:pStyle w:val="ListParagraph"/>
        <w:numPr>
          <w:ilvl w:val="0"/>
          <w:numId w:val="4"/>
        </w:numPr>
      </w:pPr>
      <w:r>
        <w:t>The increase rate of –Z</w:t>
      </w:r>
      <w:r>
        <w:rPr>
          <w:vertAlign w:val="subscript"/>
        </w:rPr>
        <w:t>imaginari</w:t>
      </w:r>
      <w:r>
        <w:t xml:space="preserve"> for the fully covered copper electrodes is smaller than for regular Pt elect</w:t>
      </w:r>
      <w:r w:rsidR="008D1DE9">
        <w:t>rodes.</w:t>
      </w:r>
    </w:p>
    <w:p w:rsidR="004E21D2" w:rsidRDefault="004E21D2" w:rsidP="004E21D2">
      <w:pPr>
        <w:pStyle w:val="ListParagraph"/>
        <w:numPr>
          <w:ilvl w:val="0"/>
          <w:numId w:val="4"/>
        </w:numPr>
      </w:pPr>
      <w:r>
        <w:lastRenderedPageBreak/>
        <w:t>The differences of impedances due to curvature change could be explained by the change of capacitance inside the IPMC.</w:t>
      </w:r>
    </w:p>
    <w:p w:rsidR="004E21D2" w:rsidRDefault="00950D8F" w:rsidP="004E21D2">
      <w:r>
        <w:fldChar w:fldCharType="begin"/>
      </w:r>
      <w:r w:rsidR="004E21D2">
        <w:instrText xml:space="preserve"> REF _Ref232598112 \h </w:instrText>
      </w:r>
      <w:r>
        <w:fldChar w:fldCharType="separate"/>
      </w:r>
      <w:r w:rsidR="00B34C98">
        <w:t xml:space="preserve">Figure </w:t>
      </w:r>
      <w:r w:rsidR="00B34C98">
        <w:rPr>
          <w:noProof/>
        </w:rPr>
        <w:t>13</w:t>
      </w:r>
      <w:r>
        <w:fldChar w:fldCharType="end"/>
      </w:r>
      <w:r w:rsidR="004E21D2">
        <w:t xml:space="preserve"> and </w:t>
      </w:r>
      <w:r>
        <w:fldChar w:fldCharType="begin"/>
      </w:r>
      <w:r w:rsidR="004E21D2">
        <w:instrText xml:space="preserve"> REF _Ref232599804 \h </w:instrText>
      </w:r>
      <w:r>
        <w:fldChar w:fldCharType="separate"/>
      </w:r>
      <w:r w:rsidR="00B34C98">
        <w:t xml:space="preserve">Figure </w:t>
      </w:r>
      <w:r w:rsidR="00B34C98">
        <w:rPr>
          <w:noProof/>
        </w:rPr>
        <w:t>14</w:t>
      </w:r>
      <w:r>
        <w:fldChar w:fldCharType="end"/>
      </w:r>
      <w:r w:rsidR="004E21D2">
        <w:t xml:space="preserve"> are part of the results we have gotten in regard to characterizing Cu-Pt coated electrodes. However, we can see some connections between the results of Johanson et al. and our measurements. For instance, the capacitance change rate for fully covered Cu-Pt electrode is different and this could be due to the fact that the applied voltage has caused the change of the copper layer inside the IPMC. This opens the way to develop actuators, where the surface resistance is not the key for detecting the position, but instead the capacitance plays the key role. More research would be needed to see, how the Cu-Pt coated sensory properties would change due to certain number of actuation cycles. Also the capacitance change due to that still must be determined.</w:t>
      </w:r>
    </w:p>
    <w:p w:rsidR="004E21D2" w:rsidRPr="00190B5B" w:rsidRDefault="004E21D2" w:rsidP="004E21D2">
      <w:r>
        <w:t xml:space="preserve">Considering the research of Johanson et al. </w:t>
      </w:r>
      <w:fldSimple w:instr="ADDIN RW.CITE{{26 Johanson,Urmas 2008}}">
        <w:r w:rsidR="00A5771E">
          <w:t>[91]</w:t>
        </w:r>
      </w:fldSimple>
      <w:r>
        <w:t xml:space="preserve"> and the impedance measurement results shown </w:t>
      </w:r>
      <w:r w:rsidR="00950D8F">
        <w:fldChar w:fldCharType="begin"/>
      </w:r>
      <w:r>
        <w:instrText xml:space="preserve"> REF _Ref232601323 \p \h </w:instrText>
      </w:r>
      <w:r w:rsidR="00950D8F">
        <w:fldChar w:fldCharType="separate"/>
      </w:r>
      <w:r w:rsidR="00B34C98">
        <w:t>above</w:t>
      </w:r>
      <w:r w:rsidR="00950D8F">
        <w:fldChar w:fldCharType="end"/>
      </w:r>
      <w:r>
        <w:t>, there is a lot of potential for designing novel IPCM mechanoelectrical transducer. Even though the Cu-Pt coated IPMCs have some drawbacks, especially when it comes to actuation, the sensory properties still need to be studied.</w:t>
      </w:r>
    </w:p>
    <w:p w:rsidR="00A332BF" w:rsidRPr="00A332BF" w:rsidRDefault="00A332BF" w:rsidP="00A332BF"/>
    <w:p w:rsidR="00A5771E" w:rsidRDefault="00950D8F" w:rsidP="00A5771E">
      <w:pPr>
        <w:pStyle w:val="NormalWeb"/>
        <w:jc w:val="center"/>
        <w:divId w:val="228076481"/>
        <w:rPr>
          <w:rFonts w:ascii="Calibri" w:hAnsi="Calibri" w:cs="Calibri"/>
          <w:sz w:val="22"/>
          <w:szCs w:val="22"/>
        </w:rPr>
      </w:pPr>
      <w:r w:rsidRPr="00950D8F">
        <w:fldChar w:fldCharType="begin"/>
      </w:r>
      <w:r w:rsidR="00A5771E">
        <w:instrText>ADDIN RW.BIB</w:instrText>
      </w:r>
      <w:r w:rsidRPr="00950D8F">
        <w:fldChar w:fldCharType="separate"/>
      </w:r>
      <w:r w:rsidR="00A5771E">
        <w:rPr>
          <w:rFonts w:ascii="Calibri" w:hAnsi="Calibri" w:cs="Calibri"/>
          <w:sz w:val="22"/>
          <w:szCs w:val="22"/>
        </w:rPr>
        <w:t xml:space="preserve">References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1] Oguro, K., Kawami, Y., and Takenaka, H., 1992, "Bending of an Ion-Conducting Polymer Film-Electrode Composite by an Electric Stimulus at Low Voltage," Journal of Micromachine Society, </w:t>
      </w:r>
      <w:r>
        <w:rPr>
          <w:rFonts w:ascii="Calibri" w:hAnsi="Calibri" w:cs="Calibri"/>
          <w:b/>
          <w:bCs/>
          <w:sz w:val="22"/>
          <w:szCs w:val="22"/>
        </w:rPr>
        <w:t>5</w:t>
      </w:r>
      <w:r>
        <w:rPr>
          <w:rFonts w:ascii="Calibri" w:hAnsi="Calibri" w:cs="Calibri"/>
          <w:sz w:val="22"/>
          <w:szCs w:val="22"/>
        </w:rPr>
        <w:t xml:space="preserve">pp. 27-30.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2] Shahinpoor, M., and Kim, K. J., 2001, "Ionic Polymer-Metal Composites: I. Fundamentals," Smart Materials and Structures, </w:t>
      </w:r>
      <w:r>
        <w:rPr>
          <w:rFonts w:ascii="Calibri" w:hAnsi="Calibri" w:cs="Calibri"/>
          <w:b/>
          <w:bCs/>
          <w:sz w:val="22"/>
          <w:szCs w:val="22"/>
        </w:rPr>
        <w:t>10</w:t>
      </w:r>
      <w:r>
        <w:rPr>
          <w:rFonts w:ascii="Calibri" w:hAnsi="Calibri" w:cs="Calibri"/>
          <w:sz w:val="22"/>
          <w:szCs w:val="22"/>
        </w:rPr>
        <w:t xml:space="preserve">(4) pp. 819-833.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3] Asaka, K., Oguro, K., Nishimura, Y., 1995, "Bending of Polyelectrolyte Membrane-Platinum Composites by Electric Stimuli I. Response Characteristics to various Waveforms," </w:t>
      </w:r>
      <w:r>
        <w:rPr>
          <w:rFonts w:ascii="Calibri" w:hAnsi="Calibri" w:cs="Calibri"/>
          <w:b/>
          <w:bCs/>
          <w:sz w:val="22"/>
          <w:szCs w:val="22"/>
        </w:rPr>
        <w:t>27</w:t>
      </w:r>
      <w:r>
        <w:rPr>
          <w:rFonts w:ascii="Calibri" w:hAnsi="Calibri" w:cs="Calibri"/>
          <w:sz w:val="22"/>
          <w:szCs w:val="22"/>
        </w:rPr>
        <w:t xml:space="preserve">(4) pp. 436-440.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4] Asaka, K., and Oguro, K., 2000, "Bending of Polyelectrolyte Membrane Platinum Composites by Electric Stimuli. Part II. Response Kinetics," </w:t>
      </w:r>
      <w:r>
        <w:rPr>
          <w:rFonts w:ascii="Calibri" w:hAnsi="Calibri" w:cs="Calibri"/>
          <w:b/>
          <w:bCs/>
          <w:sz w:val="22"/>
          <w:szCs w:val="22"/>
        </w:rPr>
        <w:t>480</w:t>
      </w:r>
      <w:r>
        <w:rPr>
          <w:rFonts w:ascii="Calibri" w:hAnsi="Calibri" w:cs="Calibri"/>
          <w:sz w:val="22"/>
          <w:szCs w:val="22"/>
        </w:rPr>
        <w:t xml:space="preserve">(1) pp. 186-198.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5] Adolf, D. B., Shahinpoor, M., Segalman, D. J., 1993, "Electrically Controlled Polymeric Gel Actuators," </w:t>
      </w:r>
      <w:r>
        <w:rPr>
          <w:rFonts w:ascii="Calibri" w:hAnsi="Calibri" w:cs="Calibri"/>
          <w:b/>
          <w:bCs/>
          <w:sz w:val="22"/>
          <w:szCs w:val="22"/>
        </w:rPr>
        <w:t>902322</w:t>
      </w:r>
      <w:r>
        <w:rPr>
          <w:rFonts w:ascii="Calibri" w:hAnsi="Calibri" w:cs="Calibri"/>
          <w:sz w:val="22"/>
          <w:szCs w:val="22"/>
        </w:rPr>
        <w:t xml:space="preserve">(5250167) .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6] Oguro, K., Takenaka, H., and Kawami, Y., 1993, "Actuator Element," .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7] Nemat-Nasser, S., and Wu, Y., 2003, "Comparative Experimental Study of Ionic Polymer-Metal Composites with Different Backbone Ionomers and in various Cation Forms," Journal of Applied Physics, </w:t>
      </w:r>
      <w:r>
        <w:rPr>
          <w:rFonts w:ascii="Calibri" w:hAnsi="Calibri" w:cs="Calibri"/>
          <w:b/>
          <w:bCs/>
          <w:sz w:val="22"/>
          <w:szCs w:val="22"/>
        </w:rPr>
        <w:t>93</w:t>
      </w:r>
      <w:r>
        <w:rPr>
          <w:rFonts w:ascii="Calibri" w:hAnsi="Calibri" w:cs="Calibri"/>
          <w:sz w:val="22"/>
          <w:szCs w:val="22"/>
        </w:rPr>
        <w:t xml:space="preserve">(9) pp. 5255-5267.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8] Segalman, D. J., Witkowski, W. R., Adolf, D. B., 1992, "Theory and Application of Electrically Controlled Polymeric Gels," Smart Materials and Structures, </w:t>
      </w:r>
      <w:r>
        <w:rPr>
          <w:rFonts w:ascii="Calibri" w:hAnsi="Calibri" w:cs="Calibri"/>
          <w:b/>
          <w:bCs/>
          <w:sz w:val="22"/>
          <w:szCs w:val="22"/>
        </w:rPr>
        <w:t>1</w:t>
      </w:r>
      <w:r>
        <w:rPr>
          <w:rFonts w:ascii="Calibri" w:hAnsi="Calibri" w:cs="Calibri"/>
          <w:sz w:val="22"/>
          <w:szCs w:val="22"/>
        </w:rPr>
        <w:t xml:space="preserve">pp. 95-100.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lastRenderedPageBreak/>
        <w:t xml:space="preserve">[9] Shahinpoor, M., 1992, "Conceptual Design, Kinematics and Dynamics of Swimming Robotic Structures using Ionic Polymeric Gel Muscles," Smart Materials and Structures, </w:t>
      </w:r>
      <w:r>
        <w:rPr>
          <w:rFonts w:ascii="Calibri" w:hAnsi="Calibri" w:cs="Calibri"/>
          <w:b/>
          <w:bCs/>
          <w:sz w:val="22"/>
          <w:szCs w:val="22"/>
        </w:rPr>
        <w:t>1</w:t>
      </w:r>
      <w:r>
        <w:rPr>
          <w:rFonts w:ascii="Calibri" w:hAnsi="Calibri" w:cs="Calibri"/>
          <w:sz w:val="22"/>
          <w:szCs w:val="22"/>
        </w:rPr>
        <w:t xml:space="preserve">pp. 91-94.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10] Segalman, D., Witkowski, W., Adolf, D., 1991, "Electrically-Controlled Polymeric Gels as Active Materials in Adaptive Structures," .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11] Segalman, D. J., Witkowski, W. R., Rao, R. R., 1993, "Finite element simulation of the 2D collapse of a polyelectrolyte gel disk," Proceedings of Smart Structures and Materials 1993: Smart Materials, Anonymous Albuquerque, NM, USA, </w:t>
      </w:r>
      <w:r>
        <w:rPr>
          <w:rFonts w:ascii="Calibri" w:hAnsi="Calibri" w:cs="Calibri"/>
          <w:b/>
          <w:bCs/>
          <w:sz w:val="22"/>
          <w:szCs w:val="22"/>
        </w:rPr>
        <w:t xml:space="preserve">1916, </w:t>
      </w:r>
      <w:r>
        <w:rPr>
          <w:rFonts w:ascii="Calibri" w:hAnsi="Calibri" w:cs="Calibri"/>
          <w:sz w:val="22"/>
          <w:szCs w:val="22"/>
        </w:rPr>
        <w:t xml:space="preserve">pp. 14-21.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12] Segalman, D. J., and Witkowski, W. R., 1994, "Two-Dimensional Finite Element Analysis of a Polymer Gel Drug Delivery System," pp. 1055.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13] Shahinpoor, M., 1993, "Electro-mechanics of bending of ionic polymeric gels as synthetic muscles for adaptive structures," Proceedings of the 1993 ASME Winter Annual Meeting, Anonymous New Orleans, LA, USA, </w:t>
      </w:r>
      <w:r>
        <w:rPr>
          <w:rFonts w:ascii="Calibri" w:hAnsi="Calibri" w:cs="Calibri"/>
          <w:b/>
          <w:bCs/>
          <w:sz w:val="22"/>
          <w:szCs w:val="22"/>
        </w:rPr>
        <w:t xml:space="preserve">35, </w:t>
      </w:r>
      <w:r>
        <w:rPr>
          <w:rFonts w:ascii="Calibri" w:hAnsi="Calibri" w:cs="Calibri"/>
          <w:sz w:val="22"/>
          <w:szCs w:val="22"/>
        </w:rPr>
        <w:t xml:space="preserve">pp. 11-22.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14] Shahinpoor, M., 1994, "Continuum Electromechanics of Ionic Polymeric Gels as Artificial Muscles for Robotic Applications," </w:t>
      </w:r>
      <w:r>
        <w:rPr>
          <w:rFonts w:ascii="Calibri" w:hAnsi="Calibri" w:cs="Calibri"/>
          <w:b/>
          <w:bCs/>
          <w:sz w:val="22"/>
          <w:szCs w:val="22"/>
        </w:rPr>
        <w:t>3</w:t>
      </w:r>
      <w:r>
        <w:rPr>
          <w:rFonts w:ascii="Calibri" w:hAnsi="Calibri" w:cs="Calibri"/>
          <w:sz w:val="22"/>
          <w:szCs w:val="22"/>
        </w:rPr>
        <w:t xml:space="preserve">(3) pp. 367-372.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15] Shahinpoor, M., 1995, "Micro-Electro-Mechanics of Ionic Polymeric Gels as Electrically Controllable Artificial Muscles," </w:t>
      </w:r>
      <w:r>
        <w:rPr>
          <w:rFonts w:ascii="Calibri" w:hAnsi="Calibri" w:cs="Calibri"/>
          <w:b/>
          <w:bCs/>
          <w:sz w:val="22"/>
          <w:szCs w:val="22"/>
        </w:rPr>
        <w:t>6</w:t>
      </w:r>
      <w:r>
        <w:rPr>
          <w:rFonts w:ascii="Calibri" w:hAnsi="Calibri" w:cs="Calibri"/>
          <w:sz w:val="22"/>
          <w:szCs w:val="22"/>
        </w:rPr>
        <w:t xml:space="preserve">(3) pp. 307-314.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16] de Gennes, P. G., Okumura, K., Shahinpoor, M., 15, "Mechanoelectric Effects in Ionic Gels," Europhysics Letters, </w:t>
      </w:r>
      <w:r>
        <w:rPr>
          <w:rFonts w:ascii="Calibri" w:hAnsi="Calibri" w:cs="Calibri"/>
          <w:b/>
          <w:bCs/>
          <w:sz w:val="22"/>
          <w:szCs w:val="22"/>
        </w:rPr>
        <w:t>50</w:t>
      </w:r>
      <w:r>
        <w:rPr>
          <w:rFonts w:ascii="Calibri" w:hAnsi="Calibri" w:cs="Calibri"/>
          <w:sz w:val="22"/>
          <w:szCs w:val="22"/>
        </w:rPr>
        <w:t xml:space="preserve">(4) pp. 513-518.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17] Li, J. Y., and Nemat-Nasser, S., 2000, "Micromechanical Analysis of Ionic Clustering in Nafion Perfluorinated Membrane," Mechanics of Materials, </w:t>
      </w:r>
      <w:r>
        <w:rPr>
          <w:rFonts w:ascii="Calibri" w:hAnsi="Calibri" w:cs="Calibri"/>
          <w:b/>
          <w:bCs/>
          <w:sz w:val="22"/>
          <w:szCs w:val="22"/>
        </w:rPr>
        <w:t>32</w:t>
      </w:r>
      <w:r>
        <w:rPr>
          <w:rFonts w:ascii="Calibri" w:hAnsi="Calibri" w:cs="Calibri"/>
          <w:sz w:val="22"/>
          <w:szCs w:val="22"/>
        </w:rPr>
        <w:t xml:space="preserve">(5) pp. 303-314.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18] Nemat-Nasser, S., 2002, "Micromechanics of Actuation of Ionic Polymer-Metal Composites," </w:t>
      </w:r>
      <w:r>
        <w:rPr>
          <w:rFonts w:ascii="Calibri" w:hAnsi="Calibri" w:cs="Calibri"/>
          <w:b/>
          <w:bCs/>
          <w:sz w:val="22"/>
          <w:szCs w:val="22"/>
        </w:rPr>
        <w:t>92</w:t>
      </w:r>
      <w:r>
        <w:rPr>
          <w:rFonts w:ascii="Calibri" w:hAnsi="Calibri" w:cs="Calibri"/>
          <w:sz w:val="22"/>
          <w:szCs w:val="22"/>
        </w:rPr>
        <w:t xml:space="preserve">(5) .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19] Weiland, L. M., and Leo, D. J., 2004, "Electrostatic Analysis of Cluster Response to Electrical and Mechanical Loading in Ionic Polymers with Cluster Morphology," </w:t>
      </w:r>
      <w:r>
        <w:rPr>
          <w:rFonts w:ascii="Calibri" w:hAnsi="Calibri" w:cs="Calibri"/>
          <w:b/>
          <w:bCs/>
          <w:sz w:val="22"/>
          <w:szCs w:val="22"/>
        </w:rPr>
        <w:t>13</w:t>
      </w:r>
      <w:r>
        <w:rPr>
          <w:rFonts w:ascii="Calibri" w:hAnsi="Calibri" w:cs="Calibri"/>
          <w:sz w:val="22"/>
          <w:szCs w:val="22"/>
        </w:rPr>
        <w:t xml:space="preserve">(2) pp. 323-336.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20] Nemat-Nasser, S., and Thomas, C.W., 2001, SPIE, Bellingham, WA, pp. 139, Chap. 6.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21] Mallavarapu, K., and Leo, D. J., 2001, "Feedback Control of the Bending Response of Ionic Polymer Actuators," </w:t>
      </w:r>
      <w:r>
        <w:rPr>
          <w:rFonts w:ascii="Calibri" w:hAnsi="Calibri" w:cs="Calibri"/>
          <w:b/>
          <w:bCs/>
          <w:sz w:val="22"/>
          <w:szCs w:val="22"/>
        </w:rPr>
        <w:t>12</w:t>
      </w:r>
      <w:r>
        <w:rPr>
          <w:rFonts w:ascii="Calibri" w:hAnsi="Calibri" w:cs="Calibri"/>
          <w:sz w:val="22"/>
          <w:szCs w:val="22"/>
        </w:rPr>
        <w:t xml:space="preserve">(3) pp. 143-155.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22] Paquette, J. W., Kim, K. J., and Kim, D., 2005, "Low Temperature Characteristics of Ionic Polymer-Metal Composite Actuators," </w:t>
      </w:r>
      <w:r>
        <w:rPr>
          <w:rFonts w:ascii="Calibri" w:hAnsi="Calibri" w:cs="Calibri"/>
          <w:b/>
          <w:bCs/>
          <w:sz w:val="22"/>
          <w:szCs w:val="22"/>
        </w:rPr>
        <w:t>118</w:t>
      </w:r>
      <w:r>
        <w:rPr>
          <w:rFonts w:ascii="Calibri" w:hAnsi="Calibri" w:cs="Calibri"/>
          <w:sz w:val="22"/>
          <w:szCs w:val="22"/>
        </w:rPr>
        <w:t xml:space="preserve">(1) pp. 135-143.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23] Paquette, J. W., Kim, K. J., Kim, D., 2005, "The Behavior of Ionic Polymer-Metal Composites in a Multi-Layer Configuration," </w:t>
      </w:r>
      <w:r>
        <w:rPr>
          <w:rFonts w:ascii="Calibri" w:hAnsi="Calibri" w:cs="Calibri"/>
          <w:b/>
          <w:bCs/>
          <w:sz w:val="22"/>
          <w:szCs w:val="22"/>
        </w:rPr>
        <w:t>14</w:t>
      </w:r>
      <w:r>
        <w:rPr>
          <w:rFonts w:ascii="Calibri" w:hAnsi="Calibri" w:cs="Calibri"/>
          <w:sz w:val="22"/>
          <w:szCs w:val="22"/>
        </w:rPr>
        <w:t xml:space="preserve">(5) pp. 881-888.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24] Kim, D., and Kim, K. J., 2006, "Experimental Investigation on Electrochemical Properties of Ionic Polymer-Metal Composite," </w:t>
      </w:r>
      <w:r>
        <w:rPr>
          <w:rFonts w:ascii="Calibri" w:hAnsi="Calibri" w:cs="Calibri"/>
          <w:b/>
          <w:bCs/>
          <w:sz w:val="22"/>
          <w:szCs w:val="22"/>
        </w:rPr>
        <w:t>17</w:t>
      </w:r>
      <w:r>
        <w:rPr>
          <w:rFonts w:ascii="Calibri" w:hAnsi="Calibri" w:cs="Calibri"/>
          <w:sz w:val="22"/>
          <w:szCs w:val="22"/>
        </w:rPr>
        <w:t xml:space="preserve">(5) pp. 449-454.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lastRenderedPageBreak/>
        <w:t xml:space="preserve">[25] Anton, M., Kruusmaa, M., Aabloo, A., 2006, "Validating usability of ionomeric polymer-metal composite actuators for real world applications," 2006 IEEE/RSJ International Conference on Intelligent Robots and Systems, IROS 2006, Anonymous Beijing, China, pp. 5441-5446.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26] Anton, M., Aabloo, A., Punning, A., 2008, "A Mechanical Model of a Non-Uniform Ionomeric Polymer Metal Composite Actuator," </w:t>
      </w:r>
      <w:r>
        <w:rPr>
          <w:rFonts w:ascii="Calibri" w:hAnsi="Calibri" w:cs="Calibri"/>
          <w:b/>
          <w:bCs/>
          <w:sz w:val="22"/>
          <w:szCs w:val="22"/>
        </w:rPr>
        <w:t>17</w:t>
      </w:r>
      <w:r>
        <w:rPr>
          <w:rFonts w:ascii="Calibri" w:hAnsi="Calibri" w:cs="Calibri"/>
          <w:sz w:val="22"/>
          <w:szCs w:val="22"/>
        </w:rPr>
        <w:t xml:space="preserve">(2) .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27] Kim, K. J., Yim, W., Paquette, J. W., 2007, "Ionic Polymer-Metal Composites for Underwater Operation," </w:t>
      </w:r>
      <w:r>
        <w:rPr>
          <w:rFonts w:ascii="Calibri" w:hAnsi="Calibri" w:cs="Calibri"/>
          <w:b/>
          <w:bCs/>
          <w:sz w:val="22"/>
          <w:szCs w:val="22"/>
        </w:rPr>
        <w:t>18</w:t>
      </w:r>
      <w:r>
        <w:rPr>
          <w:rFonts w:ascii="Calibri" w:hAnsi="Calibri" w:cs="Calibri"/>
          <w:sz w:val="22"/>
          <w:szCs w:val="22"/>
        </w:rPr>
        <w:t xml:space="preserve">(2) pp. 123-131.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28] Dogruer, D., Lee, J., Yim, W., 2007, "Fluid Interaction of Segmented Ionic Polymer-Metal Composites Under Water," </w:t>
      </w:r>
      <w:r>
        <w:rPr>
          <w:rFonts w:ascii="Calibri" w:hAnsi="Calibri" w:cs="Calibri"/>
          <w:b/>
          <w:bCs/>
          <w:sz w:val="22"/>
          <w:szCs w:val="22"/>
        </w:rPr>
        <w:t>16</w:t>
      </w:r>
      <w:r>
        <w:rPr>
          <w:rFonts w:ascii="Calibri" w:hAnsi="Calibri" w:cs="Calibri"/>
          <w:sz w:val="22"/>
          <w:szCs w:val="22"/>
        </w:rPr>
        <w:t xml:space="preserve">(2) .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29] Kim, D., and Kim, K. J., 2007, "Ionic Polymer-Metal Composite Actuators Exhibiting Self-Oscillation," </w:t>
      </w:r>
      <w:r>
        <w:rPr>
          <w:rFonts w:ascii="Calibri" w:hAnsi="Calibri" w:cs="Calibri"/>
          <w:b/>
          <w:bCs/>
          <w:sz w:val="22"/>
          <w:szCs w:val="22"/>
        </w:rPr>
        <w:t>137</w:t>
      </w:r>
      <w:r>
        <w:rPr>
          <w:rFonts w:ascii="Calibri" w:hAnsi="Calibri" w:cs="Calibri"/>
          <w:sz w:val="22"/>
          <w:szCs w:val="22"/>
        </w:rPr>
        <w:t xml:space="preserve">(1) pp. 129-133.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30] Kim, D., and Kim, K. J., 2007, "A Theoretical and Experiment Study for Self-Oscillatory Ionic Polymer-Metal Composite Actuators," </w:t>
      </w:r>
      <w:r>
        <w:rPr>
          <w:rFonts w:ascii="Calibri" w:hAnsi="Calibri" w:cs="Calibri"/>
          <w:b/>
          <w:bCs/>
          <w:sz w:val="22"/>
          <w:szCs w:val="22"/>
        </w:rPr>
        <w:t>16</w:t>
      </w:r>
      <w:r>
        <w:rPr>
          <w:rFonts w:ascii="Calibri" w:hAnsi="Calibri" w:cs="Calibri"/>
          <w:sz w:val="22"/>
          <w:szCs w:val="22"/>
        </w:rPr>
        <w:t xml:space="preserve">(5) pp. 1789-1795.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31] Kim, D., Kim, K. J., Tak, Y., 2007, "Self-Oscillating Electroactive Polymer Actuator," Applied Physics Letters, </w:t>
      </w:r>
      <w:r>
        <w:rPr>
          <w:rFonts w:ascii="Calibri" w:hAnsi="Calibri" w:cs="Calibri"/>
          <w:b/>
          <w:bCs/>
          <w:sz w:val="22"/>
          <w:szCs w:val="22"/>
        </w:rPr>
        <w:t>90</w:t>
      </w:r>
      <w:r>
        <w:rPr>
          <w:rFonts w:ascii="Calibri" w:hAnsi="Calibri" w:cs="Calibri"/>
          <w:sz w:val="22"/>
          <w:szCs w:val="22"/>
        </w:rPr>
        <w:t xml:space="preserve">(18) pp. 184104.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32] Pugal, D., Kasemagi, H., Kim, K. J., 2007, "Finite element simulations of the bending of the IPMC sheet," Proceedings of SPIE - The International Society for Optical Engineering, Anonymous San Diego, CA, United States, </w:t>
      </w:r>
      <w:r>
        <w:rPr>
          <w:rFonts w:ascii="Calibri" w:hAnsi="Calibri" w:cs="Calibri"/>
          <w:b/>
          <w:bCs/>
          <w:sz w:val="22"/>
          <w:szCs w:val="22"/>
        </w:rPr>
        <w:t xml:space="preserve">6524, </w:t>
      </w:r>
      <w:r>
        <w:rPr>
          <w:rFonts w:ascii="Calibri" w:hAnsi="Calibri" w:cs="Calibri"/>
          <w:sz w:val="22"/>
          <w:szCs w:val="22"/>
        </w:rPr>
        <w:t xml:space="preserve">.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33] Pugal, D., Kim, K. J., Punning, A., 2008, "A Self-Oscillating Ionic Polymer-Metal Composite Bending Actuator," Journal of Applied Physics, </w:t>
      </w:r>
      <w:r>
        <w:rPr>
          <w:rFonts w:ascii="Calibri" w:hAnsi="Calibri" w:cs="Calibri"/>
          <w:b/>
          <w:bCs/>
          <w:sz w:val="22"/>
          <w:szCs w:val="22"/>
        </w:rPr>
        <w:t>103</w:t>
      </w:r>
      <w:r>
        <w:rPr>
          <w:rFonts w:ascii="Calibri" w:hAnsi="Calibri" w:cs="Calibri"/>
          <w:sz w:val="22"/>
          <w:szCs w:val="22"/>
        </w:rPr>
        <w:t xml:space="preserve">(8) pp. 084908.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34] Tiwari, R., Kim, K., and Kim, S., 2008, "Ionic Polymer Metal Composites as Energy Harvesters," Smart Structures and Systems, </w:t>
      </w:r>
      <w:r>
        <w:rPr>
          <w:rFonts w:ascii="Calibri" w:hAnsi="Calibri" w:cs="Calibri"/>
          <w:b/>
          <w:bCs/>
          <w:sz w:val="22"/>
          <w:szCs w:val="22"/>
        </w:rPr>
        <w:t>4</w:t>
      </w:r>
      <w:r>
        <w:rPr>
          <w:rFonts w:ascii="Calibri" w:hAnsi="Calibri" w:cs="Calibri"/>
          <w:sz w:val="22"/>
          <w:szCs w:val="22"/>
        </w:rPr>
        <w:t xml:space="preserve">(5) .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35] Dogruer, D., Tiwari, R., and Kim, K., 2007, "Ionic polymer metal composites as energy harvesters," Electroactive Polymer Actuators and Devices (EAPAD) 2007, Anonymous San Diego, CA, United states, </w:t>
      </w:r>
      <w:r>
        <w:rPr>
          <w:rFonts w:ascii="Calibri" w:hAnsi="Calibri" w:cs="Calibri"/>
          <w:b/>
          <w:bCs/>
          <w:sz w:val="22"/>
          <w:szCs w:val="22"/>
        </w:rPr>
        <w:t xml:space="preserve">6524, </w:t>
      </w:r>
      <w:r>
        <w:rPr>
          <w:rFonts w:ascii="Calibri" w:hAnsi="Calibri" w:cs="Calibri"/>
          <w:sz w:val="22"/>
          <w:szCs w:val="22"/>
        </w:rPr>
        <w:t xml:space="preserve">.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36] Tiwari, R., and Kim, K. J., 2008, "Improved IPMC sensing by use of cation \&amp; through induced nano-to-micro scale surface cracks," Sensors and Smart Structures Technologies for Civil, Mechanical, and Aerospace Systems 2008, Anonymous San Diego, CA, United states, </w:t>
      </w:r>
      <w:r>
        <w:rPr>
          <w:rFonts w:ascii="Calibri" w:hAnsi="Calibri" w:cs="Calibri"/>
          <w:b/>
          <w:bCs/>
          <w:sz w:val="22"/>
          <w:szCs w:val="22"/>
        </w:rPr>
        <w:t xml:space="preserve">6932, </w:t>
      </w:r>
      <w:r>
        <w:rPr>
          <w:rFonts w:ascii="Calibri" w:hAnsi="Calibri" w:cs="Calibri"/>
          <w:sz w:val="22"/>
          <w:szCs w:val="22"/>
        </w:rPr>
        <w:t xml:space="preserve">.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37] Brufau-Penella, J., Puig-Vidal, M., Giannone, P., 2008, "Characterization of the Harvesting Capabilities of an Ionic Polymer Metal Composite Device," </w:t>
      </w:r>
      <w:r>
        <w:rPr>
          <w:rFonts w:ascii="Calibri" w:hAnsi="Calibri" w:cs="Calibri"/>
          <w:b/>
          <w:bCs/>
          <w:sz w:val="22"/>
          <w:szCs w:val="22"/>
        </w:rPr>
        <w:t>17</w:t>
      </w:r>
      <w:r>
        <w:rPr>
          <w:rFonts w:ascii="Calibri" w:hAnsi="Calibri" w:cs="Calibri"/>
          <w:sz w:val="22"/>
          <w:szCs w:val="22"/>
        </w:rPr>
        <w:t xml:space="preserve">(1) .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38] Shahinpoor, M., Kim, K. J., Henderson, K., 2001, "Sensing capabilities of ionic polymer-metal composites," Smart Structures and Materials 2001- Sensory Phenomena and Measurement Instrumentation for Smart Structures and Materials, Anonymous Newport Beach, CA, United states, </w:t>
      </w:r>
      <w:r>
        <w:rPr>
          <w:rFonts w:ascii="Calibri" w:hAnsi="Calibri" w:cs="Calibri"/>
          <w:b/>
          <w:bCs/>
          <w:sz w:val="22"/>
          <w:szCs w:val="22"/>
        </w:rPr>
        <w:t xml:space="preserve">4328, </w:t>
      </w:r>
      <w:r>
        <w:rPr>
          <w:rFonts w:ascii="Calibri" w:hAnsi="Calibri" w:cs="Calibri"/>
          <w:sz w:val="22"/>
          <w:szCs w:val="22"/>
        </w:rPr>
        <w:t xml:space="preserve">pp. 267-274.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lastRenderedPageBreak/>
        <w:t xml:space="preserve">[39] Newbury, K. M., and Leo, D. J., 2003, "Linear Electromechanical Model of Ionic Polymer Transducers. Part 1: Model Development," Journal of Intelligent Material Systems and Structures, </w:t>
      </w:r>
      <w:r>
        <w:rPr>
          <w:rFonts w:ascii="Calibri" w:hAnsi="Calibri" w:cs="Calibri"/>
          <w:b/>
          <w:bCs/>
          <w:sz w:val="22"/>
          <w:szCs w:val="22"/>
        </w:rPr>
        <w:t>14</w:t>
      </w:r>
      <w:r>
        <w:rPr>
          <w:rFonts w:ascii="Calibri" w:hAnsi="Calibri" w:cs="Calibri"/>
          <w:sz w:val="22"/>
          <w:szCs w:val="22"/>
        </w:rPr>
        <w:t xml:space="preserve">(6) pp. 333-342.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40] Newbury, K. M., and Leo, D. J., 2003, "Linear Electromechanical Model of Ionic Polymer Transducers - Part 11: Experimental Validation," Journal of Intelligent Material Systems and Structures, </w:t>
      </w:r>
      <w:r>
        <w:rPr>
          <w:rFonts w:ascii="Calibri" w:hAnsi="Calibri" w:cs="Calibri"/>
          <w:b/>
          <w:bCs/>
          <w:sz w:val="22"/>
          <w:szCs w:val="22"/>
        </w:rPr>
        <w:t>14</w:t>
      </w:r>
      <w:r>
        <w:rPr>
          <w:rFonts w:ascii="Calibri" w:hAnsi="Calibri" w:cs="Calibri"/>
          <w:sz w:val="22"/>
          <w:szCs w:val="22"/>
        </w:rPr>
        <w:t xml:space="preserve">(6) pp. 343-357.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41] Bonomo, C., Del Negro, C., Fortuna, L., 2003, "Characterization of IPMC strip sensorial properties: Preliminary results," Proceedings - IEEE International Symposium on Circuits and Systems, Anonymous Bangkok, Thailand, </w:t>
      </w:r>
      <w:r>
        <w:rPr>
          <w:rFonts w:ascii="Calibri" w:hAnsi="Calibri" w:cs="Calibri"/>
          <w:b/>
          <w:bCs/>
          <w:sz w:val="22"/>
          <w:szCs w:val="22"/>
        </w:rPr>
        <w:t xml:space="preserve">4, </w:t>
      </w:r>
      <w:r>
        <w:rPr>
          <w:rFonts w:ascii="Calibri" w:hAnsi="Calibri" w:cs="Calibri"/>
          <w:sz w:val="22"/>
          <w:szCs w:val="22"/>
        </w:rPr>
        <w:t xml:space="preserve">.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42] Ryu, J., Park, J., Yun, S., 2004, "Design and fabrication of a large-deformed smart sensorized polymer actuator," 2004 IEEE/RSJ International Conference on Intelligent Robots and Systems (IROS), Anonymous Sendai, Japan, </w:t>
      </w:r>
      <w:r>
        <w:rPr>
          <w:rFonts w:ascii="Calibri" w:hAnsi="Calibri" w:cs="Calibri"/>
          <w:b/>
          <w:bCs/>
          <w:sz w:val="22"/>
          <w:szCs w:val="22"/>
        </w:rPr>
        <w:t xml:space="preserve">1, </w:t>
      </w:r>
      <w:r>
        <w:rPr>
          <w:rFonts w:ascii="Calibri" w:hAnsi="Calibri" w:cs="Calibri"/>
          <w:sz w:val="22"/>
          <w:szCs w:val="22"/>
        </w:rPr>
        <w:t xml:space="preserve">pp. 908-912.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43] Shahinpoor, M., 2004, "Ionic Polymer--Metal Composites: III. Modeling and Simulation as Biomimetic Sensors, Actuators, Transducers, and Artificial Muscles," Smart Materials and Structures, </w:t>
      </w:r>
      <w:r>
        <w:rPr>
          <w:rFonts w:ascii="Calibri" w:hAnsi="Calibri" w:cs="Calibri"/>
          <w:b/>
          <w:bCs/>
          <w:sz w:val="22"/>
          <w:szCs w:val="22"/>
        </w:rPr>
        <w:t>13</w:t>
      </w:r>
      <w:r>
        <w:rPr>
          <w:rFonts w:ascii="Calibri" w:hAnsi="Calibri" w:cs="Calibri"/>
          <w:sz w:val="22"/>
          <w:szCs w:val="22"/>
        </w:rPr>
        <w:t xml:space="preserve">(6) pp. 1362.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44] Konyo, M., Konishi, Y., Tadokoro, S., 2004, "Development of Velocity Sensor using Ionic Polymer-Metal Composites," </w:t>
      </w:r>
      <w:r>
        <w:rPr>
          <w:rFonts w:ascii="Calibri" w:hAnsi="Calibri" w:cs="Calibri"/>
          <w:b/>
          <w:bCs/>
          <w:sz w:val="22"/>
          <w:szCs w:val="22"/>
        </w:rPr>
        <w:t>5385</w:t>
      </w:r>
      <w:r>
        <w:rPr>
          <w:rFonts w:ascii="Calibri" w:hAnsi="Calibri" w:cs="Calibri"/>
          <w:sz w:val="22"/>
          <w:szCs w:val="22"/>
        </w:rPr>
        <w:t xml:space="preserve">pp. 307.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45] Farinholt, K., and Leo, D. J., 2004, "Modeling of Electromechanical Charge Sensing in Ionic Polymer Transducers," Mechanics of Materials, </w:t>
      </w:r>
      <w:r>
        <w:rPr>
          <w:rFonts w:ascii="Calibri" w:hAnsi="Calibri" w:cs="Calibri"/>
          <w:b/>
          <w:bCs/>
          <w:sz w:val="22"/>
          <w:szCs w:val="22"/>
        </w:rPr>
        <w:t>36</w:t>
      </w:r>
      <w:r>
        <w:rPr>
          <w:rFonts w:ascii="Calibri" w:hAnsi="Calibri" w:cs="Calibri"/>
          <w:sz w:val="22"/>
          <w:szCs w:val="22"/>
        </w:rPr>
        <w:t xml:space="preserve">(5) pp. 421-433.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46] Bonomo, C., Fortuna, L., Giannone, P., 2005, "A Method to Characterize the Deformation of an IPMC Sensing Membrane," Sensors and Actuators, A: Physical, </w:t>
      </w:r>
      <w:r>
        <w:rPr>
          <w:rFonts w:ascii="Calibri" w:hAnsi="Calibri" w:cs="Calibri"/>
          <w:b/>
          <w:bCs/>
          <w:sz w:val="22"/>
          <w:szCs w:val="22"/>
        </w:rPr>
        <w:t>123</w:t>
      </w:r>
      <w:r>
        <w:rPr>
          <w:rFonts w:ascii="Calibri" w:hAnsi="Calibri" w:cs="Calibri"/>
          <w:sz w:val="22"/>
          <w:szCs w:val="22"/>
        </w:rPr>
        <w:t xml:space="preserve">pp. 146-154.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47] Biddiss, E., and Chau, T., 2006, "Electroactive Polymeric Sensors in Hand Prostheses: Bending Response of an Ionic Polymer Metal Composite," Medical Engineering and Physics, </w:t>
      </w:r>
      <w:r>
        <w:rPr>
          <w:rFonts w:ascii="Calibri" w:hAnsi="Calibri" w:cs="Calibri"/>
          <w:b/>
          <w:bCs/>
          <w:sz w:val="22"/>
          <w:szCs w:val="22"/>
        </w:rPr>
        <w:t>28</w:t>
      </w:r>
      <w:r>
        <w:rPr>
          <w:rFonts w:ascii="Calibri" w:hAnsi="Calibri" w:cs="Calibri"/>
          <w:sz w:val="22"/>
          <w:szCs w:val="22"/>
        </w:rPr>
        <w:t xml:space="preserve">(6) pp. 568-578.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48] Bonomo, C., Fortuna, L., Giannone, P., 2006, "Improved frequency investigation of IPMC based sensors," Conference Record - IEEE Instrumentation and Measurement Technology Conference, Anonymous Sorrento, Italy, pp. 2338-2341.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49] Bonomo, C., Fortuna, L., Giannone, P., 2006, "A Model for Ionic Polymer Metal Composites as Sensors," Smart Materials and Structures, </w:t>
      </w:r>
      <w:r>
        <w:rPr>
          <w:rFonts w:ascii="Calibri" w:hAnsi="Calibri" w:cs="Calibri"/>
          <w:b/>
          <w:bCs/>
          <w:sz w:val="22"/>
          <w:szCs w:val="22"/>
        </w:rPr>
        <w:t>15</w:t>
      </w:r>
      <w:r>
        <w:rPr>
          <w:rFonts w:ascii="Calibri" w:hAnsi="Calibri" w:cs="Calibri"/>
          <w:sz w:val="22"/>
          <w:szCs w:val="22"/>
        </w:rPr>
        <w:t xml:space="preserve">(3) pp. 749-758.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50] Bonomo, C., Fortuna, L., Giannone, P., 2007, "A Nonlinear Model for Ionic Polymer Metal Composites as Actuators," Smart Materials and Structures, </w:t>
      </w:r>
      <w:r>
        <w:rPr>
          <w:rFonts w:ascii="Calibri" w:hAnsi="Calibri" w:cs="Calibri"/>
          <w:b/>
          <w:bCs/>
          <w:sz w:val="22"/>
          <w:szCs w:val="22"/>
        </w:rPr>
        <w:t>16</w:t>
      </w:r>
      <w:r>
        <w:rPr>
          <w:rFonts w:ascii="Calibri" w:hAnsi="Calibri" w:cs="Calibri"/>
          <w:sz w:val="22"/>
          <w:szCs w:val="22"/>
        </w:rPr>
        <w:t xml:space="preserve">(1) pp. 1-12.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51] Chen, Z., Shen, Y., Xi, N., 2007, "Integrated Sensing for Ionic Polymer-Metal Composite Actuators using PVDF Thin Films," Smart Materials and Structures, </w:t>
      </w:r>
      <w:r>
        <w:rPr>
          <w:rFonts w:ascii="Calibri" w:hAnsi="Calibri" w:cs="Calibri"/>
          <w:b/>
          <w:bCs/>
          <w:sz w:val="22"/>
          <w:szCs w:val="22"/>
        </w:rPr>
        <w:t>16</w:t>
      </w:r>
      <w:r>
        <w:rPr>
          <w:rFonts w:ascii="Calibri" w:hAnsi="Calibri" w:cs="Calibri"/>
          <w:sz w:val="22"/>
          <w:szCs w:val="22"/>
        </w:rPr>
        <w:t xml:space="preserve">(2) pp. S262.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52] Chen, Z., Tan, X., Will, A., 2007, "A Dynamic Model for Ionic Polymer-Metal Composite Sensors," Smart Materials and Structures, </w:t>
      </w:r>
      <w:r>
        <w:rPr>
          <w:rFonts w:ascii="Calibri" w:hAnsi="Calibri" w:cs="Calibri"/>
          <w:b/>
          <w:bCs/>
          <w:sz w:val="22"/>
          <w:szCs w:val="22"/>
        </w:rPr>
        <w:t>16</w:t>
      </w:r>
      <w:r>
        <w:rPr>
          <w:rFonts w:ascii="Calibri" w:hAnsi="Calibri" w:cs="Calibri"/>
          <w:sz w:val="22"/>
          <w:szCs w:val="22"/>
        </w:rPr>
        <w:t xml:space="preserve">(4) pp. 1477-1488.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lastRenderedPageBreak/>
        <w:t xml:space="preserve">[53] Nakadoi, H., Sera, A., Yamakita, M., 2007, "Integrated actuator-sensor system on patterned IPMC Film: Consideration of electoric interference," Proceedings of the 2007 4th IEEE International Conference on Mechatronics, ICM 2007, Anonymous Kumamoto, Japan, .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54] Punning, A., 2007, "Electromechanical Characterization of Ionic Polymer-Metal Composite Sensing Actuators," .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55] Punning, A., Kruusmaa, M., and Aabloo, A., 2007, "Surface Resistance Experiments with IPMC Sensors and Actuators," Sensors and Actuators, A: Physical, </w:t>
      </w:r>
      <w:r>
        <w:rPr>
          <w:rFonts w:ascii="Calibri" w:hAnsi="Calibri" w:cs="Calibri"/>
          <w:b/>
          <w:bCs/>
          <w:sz w:val="22"/>
          <w:szCs w:val="22"/>
        </w:rPr>
        <w:t>133</w:t>
      </w:r>
      <w:r>
        <w:rPr>
          <w:rFonts w:ascii="Calibri" w:hAnsi="Calibri" w:cs="Calibri"/>
          <w:sz w:val="22"/>
          <w:szCs w:val="22"/>
        </w:rPr>
        <w:t xml:space="preserve">(1) pp. 200-209.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56] Bonomo, C., Brunetto, P., Fortuna, L., 2008, "A Tactile Sensor for Biomedical Applications Based on IPMCs," IEEE Sensors Journal, </w:t>
      </w:r>
      <w:r>
        <w:rPr>
          <w:rFonts w:ascii="Calibri" w:hAnsi="Calibri" w:cs="Calibri"/>
          <w:b/>
          <w:bCs/>
          <w:sz w:val="22"/>
          <w:szCs w:val="22"/>
        </w:rPr>
        <w:t>8</w:t>
      </w:r>
      <w:r>
        <w:rPr>
          <w:rFonts w:ascii="Calibri" w:hAnsi="Calibri" w:cs="Calibri"/>
          <w:sz w:val="22"/>
          <w:szCs w:val="22"/>
        </w:rPr>
        <w:t xml:space="preserve">(8) pp. 1486-1493.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57] Paola, B., Fortuna, L., Giannone, P., 2008, "IPMCs as vibration sensors," Conference Record - IEEE Instrumentation and Measurement Technology Conference, Anonymous Victoria, BC, Canada, pp. 2065-2069.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58] Punning, A., Kruusmaa, M., and Aabloo, A., 2007, "A Self-Sensing Ion Conducting Polymer Metal Composite (IPMC) Actuator," Sensors and Actuators, A: Physical, </w:t>
      </w:r>
      <w:r>
        <w:rPr>
          <w:rFonts w:ascii="Calibri" w:hAnsi="Calibri" w:cs="Calibri"/>
          <w:b/>
          <w:bCs/>
          <w:sz w:val="22"/>
          <w:szCs w:val="22"/>
        </w:rPr>
        <w:t>136</w:t>
      </w:r>
      <w:r>
        <w:rPr>
          <w:rFonts w:ascii="Calibri" w:hAnsi="Calibri" w:cs="Calibri"/>
          <w:sz w:val="22"/>
          <w:szCs w:val="22"/>
        </w:rPr>
        <w:t xml:space="preserve">(2) pp. 656-664.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59] Sadeghipour, K., Salomon, R., and Neogi, S., 1992, "Development of a Novel Electrochemically Active Membrane and 'Smart' Material Based Vibration sensor/damper," Smart Materials and Structures, </w:t>
      </w:r>
      <w:r>
        <w:rPr>
          <w:rFonts w:ascii="Calibri" w:hAnsi="Calibri" w:cs="Calibri"/>
          <w:b/>
          <w:bCs/>
          <w:sz w:val="22"/>
          <w:szCs w:val="22"/>
        </w:rPr>
        <w:t>1</w:t>
      </w:r>
      <w:r>
        <w:rPr>
          <w:rFonts w:ascii="Calibri" w:hAnsi="Calibri" w:cs="Calibri"/>
          <w:sz w:val="22"/>
          <w:szCs w:val="22"/>
        </w:rPr>
        <w:t xml:space="preserve">(2) .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60] Shahinpoor, M., 1995, "A New Effect in Ionic Polymeric Ionic Polymeric Gels: The Ionic Flexogelectric Effect," </w:t>
      </w:r>
      <w:r>
        <w:rPr>
          <w:rFonts w:ascii="Calibri" w:hAnsi="Calibri" w:cs="Calibri"/>
          <w:b/>
          <w:bCs/>
          <w:sz w:val="22"/>
          <w:szCs w:val="22"/>
        </w:rPr>
        <w:t>2441</w:t>
      </w:r>
      <w:r>
        <w:rPr>
          <w:rFonts w:ascii="Calibri" w:hAnsi="Calibri" w:cs="Calibri"/>
          <w:sz w:val="22"/>
          <w:szCs w:val="22"/>
        </w:rPr>
        <w:t xml:space="preserve">pp. 42-53.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61] Shahinpoor, M., Mojarrad, M., and Salehpoor, K., 1997, "Electrically Induced Large-Amplitude Vibration and Resonance Characteristics on Ionic Polymeric Membrane-Metal Composites Artificial Muscles," </w:t>
      </w:r>
      <w:r>
        <w:rPr>
          <w:rFonts w:ascii="Calibri" w:hAnsi="Calibri" w:cs="Calibri"/>
          <w:b/>
          <w:bCs/>
          <w:sz w:val="22"/>
          <w:szCs w:val="22"/>
        </w:rPr>
        <w:t>3041</w:t>
      </w:r>
      <w:r>
        <w:rPr>
          <w:rFonts w:ascii="Calibri" w:hAnsi="Calibri" w:cs="Calibri"/>
          <w:sz w:val="22"/>
          <w:szCs w:val="22"/>
        </w:rPr>
        <w:t xml:space="preserve">pp. 829.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62] Shahinpoor, M., Bar-Cohen, Y., Simpson, J. O., 1998, "Ionic Polymer-Metal Composites (IPMCs) as Biomimetic Sensors, Actuators and Artificial Muscles - a Review," Smart Materials and Structures, </w:t>
      </w:r>
      <w:r>
        <w:rPr>
          <w:rFonts w:ascii="Calibri" w:hAnsi="Calibri" w:cs="Calibri"/>
          <w:b/>
          <w:bCs/>
          <w:sz w:val="22"/>
          <w:szCs w:val="22"/>
        </w:rPr>
        <w:t>7</w:t>
      </w:r>
      <w:r>
        <w:rPr>
          <w:rFonts w:ascii="Calibri" w:hAnsi="Calibri" w:cs="Calibri"/>
          <w:sz w:val="22"/>
          <w:szCs w:val="22"/>
        </w:rPr>
        <w:t xml:space="preserve">(6) .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63] Shahinpoor, M., and Kim, K. J., 2000, "The Effect of Surface-Electrode Resistance on the Performance of Ionic Polymer-Metal Composite (IPMC) Artificial Muscles," Smart Materials and Structures, </w:t>
      </w:r>
      <w:r>
        <w:rPr>
          <w:rFonts w:ascii="Calibri" w:hAnsi="Calibri" w:cs="Calibri"/>
          <w:b/>
          <w:bCs/>
          <w:sz w:val="22"/>
          <w:szCs w:val="22"/>
        </w:rPr>
        <w:t>9</w:t>
      </w:r>
      <w:r>
        <w:rPr>
          <w:rFonts w:ascii="Calibri" w:hAnsi="Calibri" w:cs="Calibri"/>
          <w:sz w:val="22"/>
          <w:szCs w:val="22"/>
        </w:rPr>
        <w:t xml:space="preserve">(4) pp. 543-551.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64] Chen, Z., Kwon, K., and Tan, X., 2008, "Integrated IPMC/PVDF Sensory Actuator and its Validation in Feedback Control," Sensors and Actuators, A: Physical, </w:t>
      </w:r>
      <w:r>
        <w:rPr>
          <w:rFonts w:ascii="Calibri" w:hAnsi="Calibri" w:cs="Calibri"/>
          <w:b/>
          <w:bCs/>
          <w:sz w:val="22"/>
          <w:szCs w:val="22"/>
        </w:rPr>
        <w:t>144</w:t>
      </w:r>
      <w:r>
        <w:rPr>
          <w:rFonts w:ascii="Calibri" w:hAnsi="Calibri" w:cs="Calibri"/>
          <w:sz w:val="22"/>
          <w:szCs w:val="22"/>
        </w:rPr>
        <w:t xml:space="preserve">(2) pp. 231-241.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65] Bonomo, C., Fortuna, L., Giannone, P., 2006, "A Model for Ionic Polymer Metal Composites as Sensors," Smart Materials and Structures, </w:t>
      </w:r>
      <w:r>
        <w:rPr>
          <w:rFonts w:ascii="Calibri" w:hAnsi="Calibri" w:cs="Calibri"/>
          <w:b/>
          <w:bCs/>
          <w:sz w:val="22"/>
          <w:szCs w:val="22"/>
        </w:rPr>
        <w:t>15</w:t>
      </w:r>
      <w:r>
        <w:rPr>
          <w:rFonts w:ascii="Calibri" w:hAnsi="Calibri" w:cs="Calibri"/>
          <w:sz w:val="22"/>
          <w:szCs w:val="22"/>
        </w:rPr>
        <w:t xml:space="preserve">pp. 749.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66] Pugal, D., Kasemagi, H., Kruusmaa, M., 2008, "An advanced finite element model of IPMC," Proceedings of SPIE - The International Society for Optical Engineering, Anonymous San Diego, CA, United States, </w:t>
      </w:r>
      <w:r>
        <w:rPr>
          <w:rFonts w:ascii="Calibri" w:hAnsi="Calibri" w:cs="Calibri"/>
          <w:b/>
          <w:bCs/>
          <w:sz w:val="22"/>
          <w:szCs w:val="22"/>
        </w:rPr>
        <w:t xml:space="preserve">6927, </w:t>
      </w:r>
      <w:r>
        <w:rPr>
          <w:rFonts w:ascii="Calibri" w:hAnsi="Calibri" w:cs="Calibri"/>
          <w:sz w:val="22"/>
          <w:szCs w:val="22"/>
        </w:rPr>
        <w:t xml:space="preserve">.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lastRenderedPageBreak/>
        <w:t xml:space="preserve">[67] Kanno, R., Tadokoro, S., Takamori, T., 1996, "Linear approximate dynamic model of ICPF (ionic conducting polymer gel film) actuator," Proceedings of IEEE International Conference on Robotics and Automation, Anonymous Minneapolis, MN, USA, pp. 219-225.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68] Bao, X., Bar-Cohen, Y., and Lih, S., 2002, "Measurements and macro models of ionomeric polymer-metal composites (IPMC)," Proceedings of SPIE - The International Society for Optical Engineering, Anonymous San Diego, CA, United States, </w:t>
      </w:r>
      <w:r>
        <w:rPr>
          <w:rFonts w:ascii="Calibri" w:hAnsi="Calibri" w:cs="Calibri"/>
          <w:b/>
          <w:bCs/>
          <w:sz w:val="22"/>
          <w:szCs w:val="22"/>
        </w:rPr>
        <w:t xml:space="preserve">4695, </w:t>
      </w:r>
      <w:r>
        <w:rPr>
          <w:rFonts w:ascii="Calibri" w:hAnsi="Calibri" w:cs="Calibri"/>
          <w:sz w:val="22"/>
          <w:szCs w:val="22"/>
        </w:rPr>
        <w:t xml:space="preserve">pp. 220-227.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69] Jung, K., Nam, J., and Choi, H., 2003, "Investigations on Actuation Characteristics of IPMC Artificial Muscle Actuator," Sensors and Actuators, A: Physical, </w:t>
      </w:r>
      <w:r>
        <w:rPr>
          <w:rFonts w:ascii="Calibri" w:hAnsi="Calibri" w:cs="Calibri"/>
          <w:b/>
          <w:bCs/>
          <w:sz w:val="22"/>
          <w:szCs w:val="22"/>
        </w:rPr>
        <w:t>107</w:t>
      </w:r>
      <w:r>
        <w:rPr>
          <w:rFonts w:ascii="Calibri" w:hAnsi="Calibri" w:cs="Calibri"/>
          <w:sz w:val="22"/>
          <w:szCs w:val="22"/>
        </w:rPr>
        <w:t xml:space="preserve">(2) pp. 183-192.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70] Punning, A., Johanson, U., Anton, M., 2008, "A distributed model of IPMC," Proceedings of SPIE, Anonymous San Diego, CA, United States, </w:t>
      </w:r>
      <w:r>
        <w:rPr>
          <w:rFonts w:ascii="Calibri" w:hAnsi="Calibri" w:cs="Calibri"/>
          <w:b/>
          <w:bCs/>
          <w:sz w:val="22"/>
          <w:szCs w:val="22"/>
        </w:rPr>
        <w:t xml:space="preserve">6927, </w:t>
      </w:r>
      <w:r>
        <w:rPr>
          <w:rFonts w:ascii="Calibri" w:hAnsi="Calibri" w:cs="Calibri"/>
          <w:sz w:val="22"/>
          <w:szCs w:val="22"/>
        </w:rPr>
        <w:t xml:space="preserve">pp. 69270G.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71] Punning, A., Johanson, U., Anton, M., 2008, "A distributed model of IPMC," Anonymous SPIE, </w:t>
      </w:r>
      <w:r>
        <w:rPr>
          <w:rFonts w:ascii="Calibri" w:hAnsi="Calibri" w:cs="Calibri"/>
          <w:b/>
          <w:bCs/>
          <w:sz w:val="22"/>
          <w:szCs w:val="22"/>
        </w:rPr>
        <w:t xml:space="preserve">6927, </w:t>
      </w:r>
      <w:r>
        <w:rPr>
          <w:rFonts w:ascii="Calibri" w:hAnsi="Calibri" w:cs="Calibri"/>
          <w:sz w:val="22"/>
          <w:szCs w:val="22"/>
        </w:rPr>
        <w:t xml:space="preserve">pp. The International Society for Optical Engineering (SPIE); American Society of Mechanical Engineers.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72] Bonomo, C., Fortuna, L., Giannone, P., 2006, "A Circuit to Model the Electrical Behavior of an Ionic Polymer-Metal Composite," IEEE Transactions on Circuits and Systems I: Regular Papers, </w:t>
      </w:r>
      <w:r>
        <w:rPr>
          <w:rFonts w:ascii="Calibri" w:hAnsi="Calibri" w:cs="Calibri"/>
          <w:b/>
          <w:bCs/>
          <w:sz w:val="22"/>
          <w:szCs w:val="22"/>
        </w:rPr>
        <w:t>53</w:t>
      </w:r>
      <w:r>
        <w:rPr>
          <w:rFonts w:ascii="Calibri" w:hAnsi="Calibri" w:cs="Calibri"/>
          <w:sz w:val="22"/>
          <w:szCs w:val="22"/>
        </w:rPr>
        <w:t xml:space="preserve">(2) pp. 338-350.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73] Nernat-Nasser, S., and Li, J. Y., 2000, "Electromechanical Response of Ionic Polymer-Metal Composites," Journal of Applied Physics, </w:t>
      </w:r>
      <w:r>
        <w:rPr>
          <w:rFonts w:ascii="Calibri" w:hAnsi="Calibri" w:cs="Calibri"/>
          <w:b/>
          <w:bCs/>
          <w:sz w:val="22"/>
          <w:szCs w:val="22"/>
        </w:rPr>
        <w:t>87</w:t>
      </w:r>
      <w:r>
        <w:rPr>
          <w:rFonts w:ascii="Calibri" w:hAnsi="Calibri" w:cs="Calibri"/>
          <w:sz w:val="22"/>
          <w:szCs w:val="22"/>
        </w:rPr>
        <w:t xml:space="preserve">(7) pp. 3321-3331.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74] Tadokoro, S., Yamagami, S., Takamori, T., 2000, "Modeling of Nafion-Pt composite actuators (ICPF) by ionic motion," Proceedings of SPIE, Anonymous </w:t>
      </w:r>
      <w:r>
        <w:rPr>
          <w:rFonts w:ascii="Calibri" w:hAnsi="Calibri" w:cs="Calibri"/>
          <w:b/>
          <w:bCs/>
          <w:sz w:val="22"/>
          <w:szCs w:val="22"/>
        </w:rPr>
        <w:t xml:space="preserve">3987, </w:t>
      </w:r>
      <w:r>
        <w:rPr>
          <w:rFonts w:ascii="Calibri" w:hAnsi="Calibri" w:cs="Calibri"/>
          <w:sz w:val="22"/>
          <w:szCs w:val="22"/>
        </w:rPr>
        <w:t xml:space="preserve">pp. 92.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75] De Groot, S.R., 1966, "Thermodynamics of irreversible processes," North-Holland, Amsterdam, pp. 242.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76] Nernat-Nasser, S., and Li, J. Y., 2000, "Electromechanical Response of Ionic Polymer-Metal Composites," Proceedings of the SPIE - the International Society for Optical Engineering, </w:t>
      </w:r>
      <w:r>
        <w:rPr>
          <w:rFonts w:ascii="Calibri" w:hAnsi="Calibri" w:cs="Calibri"/>
          <w:b/>
          <w:bCs/>
          <w:sz w:val="22"/>
          <w:szCs w:val="22"/>
        </w:rPr>
        <w:t>87</w:t>
      </w:r>
      <w:r>
        <w:rPr>
          <w:rFonts w:ascii="Calibri" w:hAnsi="Calibri" w:cs="Calibri"/>
          <w:sz w:val="22"/>
          <w:szCs w:val="22"/>
        </w:rPr>
        <w:t xml:space="preserve">(7) pp. 3321.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77] Nemat-Nasser, S., 2002, "Micromechanics of Actuation of Ionic Polymer-Metal Composites," </w:t>
      </w:r>
      <w:r>
        <w:rPr>
          <w:rFonts w:ascii="Calibri" w:hAnsi="Calibri" w:cs="Calibri"/>
          <w:b/>
          <w:bCs/>
          <w:sz w:val="22"/>
          <w:szCs w:val="22"/>
        </w:rPr>
        <w:t>92</w:t>
      </w:r>
      <w:r>
        <w:rPr>
          <w:rFonts w:ascii="Calibri" w:hAnsi="Calibri" w:cs="Calibri"/>
          <w:sz w:val="22"/>
          <w:szCs w:val="22"/>
        </w:rPr>
        <w:t xml:space="preserve">(5) .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78] Farinholt, K., and Leo, D. J., 2004, "Modeling of Electromechanical Charge Sensing in Ionic Polymer Transducers," Mechanics of Materials, </w:t>
      </w:r>
      <w:r>
        <w:rPr>
          <w:rFonts w:ascii="Calibri" w:hAnsi="Calibri" w:cs="Calibri"/>
          <w:b/>
          <w:bCs/>
          <w:sz w:val="22"/>
          <w:szCs w:val="22"/>
        </w:rPr>
        <w:t>36</w:t>
      </w:r>
      <w:r>
        <w:rPr>
          <w:rFonts w:ascii="Calibri" w:hAnsi="Calibri" w:cs="Calibri"/>
          <w:sz w:val="22"/>
          <w:szCs w:val="22"/>
        </w:rPr>
        <w:t xml:space="preserve">(5) pp. 421.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79] Punning, A., Kruusmaa, M., and Aabloo, A., 2007, "Surface Resistance Experiments with IPMC Sensors and Actuators," Sensors and Actuators, A: Physical, </w:t>
      </w:r>
      <w:r>
        <w:rPr>
          <w:rFonts w:ascii="Calibri" w:hAnsi="Calibri" w:cs="Calibri"/>
          <w:b/>
          <w:bCs/>
          <w:sz w:val="22"/>
          <w:szCs w:val="22"/>
        </w:rPr>
        <w:t>133</w:t>
      </w:r>
      <w:r>
        <w:rPr>
          <w:rFonts w:ascii="Calibri" w:hAnsi="Calibri" w:cs="Calibri"/>
          <w:sz w:val="22"/>
          <w:szCs w:val="22"/>
        </w:rPr>
        <w:t xml:space="preserve">(1) pp. 200.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80] Konyo, M., Konishi, Y., Tadokoro, S., 2004, "Development of Velocity Sensor using Ionic Polymer-Metal Composites," Proceedings of SPIE, </w:t>
      </w:r>
      <w:r>
        <w:rPr>
          <w:rFonts w:ascii="Calibri" w:hAnsi="Calibri" w:cs="Calibri"/>
          <w:b/>
          <w:bCs/>
          <w:sz w:val="22"/>
          <w:szCs w:val="22"/>
        </w:rPr>
        <w:t>5385</w:t>
      </w:r>
      <w:r>
        <w:rPr>
          <w:rFonts w:ascii="Calibri" w:hAnsi="Calibri" w:cs="Calibri"/>
          <w:sz w:val="22"/>
          <w:szCs w:val="22"/>
        </w:rPr>
        <w:t xml:space="preserve">pp. 307.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81] Bonomo, C., Fortuna, L., Giannone, P., 2005, "A Method to Characterize the Deformation of an IPMC Sensing Membrane," Sensors and Actuators A: Physical, </w:t>
      </w:r>
      <w:r>
        <w:rPr>
          <w:rFonts w:ascii="Calibri" w:hAnsi="Calibri" w:cs="Calibri"/>
          <w:b/>
          <w:bCs/>
          <w:sz w:val="22"/>
          <w:szCs w:val="22"/>
        </w:rPr>
        <w:t>123-124</w:t>
      </w:r>
      <w:r>
        <w:rPr>
          <w:rFonts w:ascii="Calibri" w:hAnsi="Calibri" w:cs="Calibri"/>
          <w:sz w:val="22"/>
          <w:szCs w:val="22"/>
        </w:rPr>
        <w:t xml:space="preserve">pp. 146–154.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lastRenderedPageBreak/>
        <w:t xml:space="preserve">[82] Chen, Z., Tan, X., Will, A., 2007, "A Dynamic Model for Ionic Polymer-Metal Composite Sensors," Smart Materials and Structures, </w:t>
      </w:r>
      <w:r>
        <w:rPr>
          <w:rFonts w:ascii="Calibri" w:hAnsi="Calibri" w:cs="Calibri"/>
          <w:b/>
          <w:bCs/>
          <w:sz w:val="22"/>
          <w:szCs w:val="22"/>
        </w:rPr>
        <w:t>16</w:t>
      </w:r>
      <w:r>
        <w:rPr>
          <w:rFonts w:ascii="Calibri" w:hAnsi="Calibri" w:cs="Calibri"/>
          <w:sz w:val="22"/>
          <w:szCs w:val="22"/>
        </w:rPr>
        <w:t xml:space="preserve">(4) pp. 1477.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83] Newbury, K. M., and Leo, D. J., 2002, "Electromechanical Modeling and Characterization of Ionic Polymer Benders," Journal of Intelligent Material Systems and Structures, </w:t>
      </w:r>
      <w:r>
        <w:rPr>
          <w:rFonts w:ascii="Calibri" w:hAnsi="Calibri" w:cs="Calibri"/>
          <w:b/>
          <w:bCs/>
          <w:sz w:val="22"/>
          <w:szCs w:val="22"/>
        </w:rPr>
        <w:t>13</w:t>
      </w:r>
      <w:r>
        <w:rPr>
          <w:rFonts w:ascii="Calibri" w:hAnsi="Calibri" w:cs="Calibri"/>
          <w:sz w:val="22"/>
          <w:szCs w:val="22"/>
        </w:rPr>
        <w:t xml:space="preserve">(1) pp. 51-60.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84] Punning, A., and Jalviste, E., 2009, "Analytical Solution for Voltage-Step Response of Lossy Distributed RC Lines," IEEE Transactions on Microwave Theory and Techniques, </w:t>
      </w:r>
      <w:r>
        <w:rPr>
          <w:rFonts w:ascii="Calibri" w:hAnsi="Calibri" w:cs="Calibri"/>
          <w:b/>
          <w:bCs/>
          <w:sz w:val="22"/>
          <w:szCs w:val="22"/>
        </w:rPr>
        <w:t>57</w:t>
      </w:r>
      <w:r>
        <w:rPr>
          <w:rFonts w:ascii="Calibri" w:hAnsi="Calibri" w:cs="Calibri"/>
          <w:sz w:val="22"/>
          <w:szCs w:val="22"/>
        </w:rPr>
        <w:t xml:space="preserve">(2) pp. 449-57.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85] Lindahl, O. A., Omata, S., and Angquist, K. A., 1998, "Tactile Sensor for Detection of Physical Properties of Human Skin in Vivo," Journal of Medical Engineering \&amp; Technology, </w:t>
      </w:r>
      <w:r>
        <w:rPr>
          <w:rFonts w:ascii="Calibri" w:hAnsi="Calibri" w:cs="Calibri"/>
          <w:b/>
          <w:bCs/>
          <w:sz w:val="22"/>
          <w:szCs w:val="22"/>
        </w:rPr>
        <w:t>22</w:t>
      </w:r>
      <w:r>
        <w:rPr>
          <w:rFonts w:ascii="Calibri" w:hAnsi="Calibri" w:cs="Calibri"/>
          <w:sz w:val="22"/>
          <w:szCs w:val="22"/>
        </w:rPr>
        <w:t xml:space="preserve">(4) pp. 147-153.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86] Dargahi, J., Parameswaran, M., and Payandeh, S., 2000, "Micromachined Piezoelectric Tactile Sensor for an Endoscopic Grasper - Theory, Fabrication and Experiments," Journal of Microelectromechanical Systems, </w:t>
      </w:r>
      <w:r>
        <w:rPr>
          <w:rFonts w:ascii="Calibri" w:hAnsi="Calibri" w:cs="Calibri"/>
          <w:b/>
          <w:bCs/>
          <w:sz w:val="22"/>
          <w:szCs w:val="22"/>
        </w:rPr>
        <w:t>9</w:t>
      </w:r>
      <w:r>
        <w:rPr>
          <w:rFonts w:ascii="Calibri" w:hAnsi="Calibri" w:cs="Calibri"/>
          <w:sz w:val="22"/>
          <w:szCs w:val="22"/>
        </w:rPr>
        <w:t xml:space="preserve">(3) pp. 329-335.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87] Dargahi, J., 2002, "An Endoscopic and Robotic Tooth-Like Compliance and Roughness Tactile Sensor," Journal of Mechanical Design, Transactions of the ASME, </w:t>
      </w:r>
      <w:r>
        <w:rPr>
          <w:rFonts w:ascii="Calibri" w:hAnsi="Calibri" w:cs="Calibri"/>
          <w:b/>
          <w:bCs/>
          <w:sz w:val="22"/>
          <w:szCs w:val="22"/>
        </w:rPr>
        <w:t>124</w:t>
      </w:r>
      <w:r>
        <w:rPr>
          <w:rFonts w:ascii="Calibri" w:hAnsi="Calibri" w:cs="Calibri"/>
          <w:sz w:val="22"/>
          <w:szCs w:val="22"/>
        </w:rPr>
        <w:t xml:space="preserve">(3) pp. 576-582.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88] Shikida, M., Shimizu, T., Sato, K., 2003, "Active Tactile Sensor for Detecting Contact Force and Hardness of an Object," Sensors and Actuators, A: Physical, </w:t>
      </w:r>
      <w:r>
        <w:rPr>
          <w:rFonts w:ascii="Calibri" w:hAnsi="Calibri" w:cs="Calibri"/>
          <w:b/>
          <w:bCs/>
          <w:sz w:val="22"/>
          <w:szCs w:val="22"/>
        </w:rPr>
        <w:t>103</w:t>
      </w:r>
      <w:r>
        <w:rPr>
          <w:rFonts w:ascii="Calibri" w:hAnsi="Calibri" w:cs="Calibri"/>
          <w:sz w:val="22"/>
          <w:szCs w:val="22"/>
        </w:rPr>
        <w:t xml:space="preserve">(1) pp. 213-218.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89] Hemsel, T., Stroop, R., Oliva Uribe, D., 2007, "Resonant Vibrating Sensors for Tactile Tissue Differentiation," Journal of Sound and Vibration, </w:t>
      </w:r>
      <w:r>
        <w:rPr>
          <w:rFonts w:ascii="Calibri" w:hAnsi="Calibri" w:cs="Calibri"/>
          <w:b/>
          <w:bCs/>
          <w:sz w:val="22"/>
          <w:szCs w:val="22"/>
        </w:rPr>
        <w:t>308</w:t>
      </w:r>
      <w:r>
        <w:rPr>
          <w:rFonts w:ascii="Calibri" w:hAnsi="Calibri" w:cs="Calibri"/>
          <w:sz w:val="22"/>
          <w:szCs w:val="22"/>
        </w:rPr>
        <w:t xml:space="preserve">(3) pp. 441-446.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90] Park, I., Jung, K., Kim, D., 2008, "Physical Principles of Ionic Polymer-Metal Composites as Electroactive Actuators and Sensors," MRS Bulletin, </w:t>
      </w:r>
      <w:r>
        <w:rPr>
          <w:rFonts w:ascii="Calibri" w:hAnsi="Calibri" w:cs="Calibri"/>
          <w:b/>
          <w:bCs/>
          <w:sz w:val="22"/>
          <w:szCs w:val="22"/>
        </w:rPr>
        <w:t>33</w:t>
      </w:r>
      <w:r>
        <w:rPr>
          <w:rFonts w:ascii="Calibri" w:hAnsi="Calibri" w:cs="Calibri"/>
          <w:sz w:val="22"/>
          <w:szCs w:val="22"/>
        </w:rPr>
        <w:t xml:space="preserve">(3) pp. 190-195. </w:t>
      </w:r>
    </w:p>
    <w:p w:rsidR="00A5771E" w:rsidRDefault="00A5771E" w:rsidP="00A5771E">
      <w:pPr>
        <w:pStyle w:val="NormalWeb"/>
        <w:divId w:val="228076481"/>
        <w:rPr>
          <w:rFonts w:ascii="Calibri" w:hAnsi="Calibri" w:cs="Calibri"/>
          <w:sz w:val="22"/>
          <w:szCs w:val="22"/>
        </w:rPr>
      </w:pPr>
      <w:r>
        <w:rPr>
          <w:rFonts w:ascii="Calibri" w:hAnsi="Calibri" w:cs="Calibri"/>
          <w:sz w:val="22"/>
          <w:szCs w:val="22"/>
        </w:rPr>
        <w:t xml:space="preserve">[91] Johanson, U., Maeorg, U., Sammelselg, V., 2008, "Electrode Reactions in Cu-Pt Coated Ionic Polymer Actuators," Sensors and Actuators, B: Chemical, </w:t>
      </w:r>
      <w:r>
        <w:rPr>
          <w:rFonts w:ascii="Calibri" w:hAnsi="Calibri" w:cs="Calibri"/>
          <w:b/>
          <w:bCs/>
          <w:sz w:val="22"/>
          <w:szCs w:val="22"/>
        </w:rPr>
        <w:t>131</w:t>
      </w:r>
      <w:r>
        <w:rPr>
          <w:rFonts w:ascii="Calibri" w:hAnsi="Calibri" w:cs="Calibri"/>
          <w:sz w:val="22"/>
          <w:szCs w:val="22"/>
        </w:rPr>
        <w:t xml:space="preserve">(1) pp. 340-346. </w:t>
      </w:r>
    </w:p>
    <w:p w:rsidR="009349CD" w:rsidRDefault="00950D8F" w:rsidP="00A5771E">
      <w:pPr>
        <w:spacing w:line="240" w:lineRule="auto"/>
      </w:pPr>
      <w:r>
        <w:fldChar w:fldCharType="end"/>
      </w:r>
    </w:p>
    <w:sectPr w:rsidR="009349CD" w:rsidSect="00315785">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0071F" w:rsidRDefault="00C0071F" w:rsidP="00300BF8">
      <w:pPr>
        <w:spacing w:after="0" w:line="240" w:lineRule="auto"/>
      </w:pPr>
      <w:r>
        <w:separator/>
      </w:r>
    </w:p>
  </w:endnote>
  <w:endnote w:type="continuationSeparator" w:id="0">
    <w:p w:rsidR="00C0071F" w:rsidRDefault="00C0071F" w:rsidP="00300BF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00BF8" w:rsidRDefault="00300BF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00BF8" w:rsidRDefault="00300BF8">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00BF8" w:rsidRDefault="00300BF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0071F" w:rsidRDefault="00C0071F" w:rsidP="00300BF8">
      <w:pPr>
        <w:spacing w:after="0" w:line="240" w:lineRule="auto"/>
      </w:pPr>
      <w:r>
        <w:separator/>
      </w:r>
    </w:p>
  </w:footnote>
  <w:footnote w:type="continuationSeparator" w:id="0">
    <w:p w:rsidR="00C0071F" w:rsidRDefault="00C0071F" w:rsidP="00300BF8">
      <w:pPr>
        <w:spacing w:after="0" w:line="240" w:lineRule="auto"/>
      </w:pPr>
      <w:r>
        <w:continuationSeparator/>
      </w:r>
    </w:p>
  </w:footnote>
  <w:footnote w:id="1">
    <w:p w:rsidR="00300BF8" w:rsidRDefault="00300BF8">
      <w:pPr>
        <w:pStyle w:val="FootnoteText"/>
      </w:pPr>
      <w:r>
        <w:rPr>
          <w:rStyle w:val="FootnoteReference"/>
        </w:rPr>
        <w:footnoteRef/>
      </w:r>
      <w:r>
        <w:t xml:space="preserve"> Kwang J. Kim, corresponding author</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00BF8" w:rsidRDefault="00300BF8">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00BF8" w:rsidRDefault="00300BF8">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00BF8" w:rsidRDefault="00300BF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7607A1"/>
    <w:multiLevelType w:val="hybridMultilevel"/>
    <w:tmpl w:val="C672AC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18476F"/>
    <w:multiLevelType w:val="multilevel"/>
    <w:tmpl w:val="1AE8A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4C43624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5F2270D2"/>
    <w:multiLevelType w:val="hybridMultilevel"/>
    <w:tmpl w:val="D1928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trackRevisions/>
  <w:defaultTabStop w:val="720"/>
  <w:characterSpacingControl w:val="doNotCompress"/>
  <w:footnotePr>
    <w:footnote w:id="-1"/>
    <w:footnote w:id="0"/>
  </w:footnotePr>
  <w:endnotePr>
    <w:endnote w:id="-1"/>
    <w:endnote w:id="0"/>
  </w:endnotePr>
  <w:compat/>
  <w:rsids>
    <w:rsidRoot w:val="007B71A5"/>
    <w:rsid w:val="000143A6"/>
    <w:rsid w:val="00033110"/>
    <w:rsid w:val="0003314E"/>
    <w:rsid w:val="0003779C"/>
    <w:rsid w:val="00050C4F"/>
    <w:rsid w:val="0005504F"/>
    <w:rsid w:val="00057491"/>
    <w:rsid w:val="000626CB"/>
    <w:rsid w:val="00062DCC"/>
    <w:rsid w:val="000B6FBB"/>
    <w:rsid w:val="000D499C"/>
    <w:rsid w:val="000F0EA8"/>
    <w:rsid w:val="00146A47"/>
    <w:rsid w:val="00150EFA"/>
    <w:rsid w:val="00166350"/>
    <w:rsid w:val="001830B9"/>
    <w:rsid w:val="001974D4"/>
    <w:rsid w:val="001C3E17"/>
    <w:rsid w:val="001C6108"/>
    <w:rsid w:val="001D2A4E"/>
    <w:rsid w:val="001E537D"/>
    <w:rsid w:val="001F3A73"/>
    <w:rsid w:val="00220785"/>
    <w:rsid w:val="0024405C"/>
    <w:rsid w:val="0025031D"/>
    <w:rsid w:val="00254071"/>
    <w:rsid w:val="00275D27"/>
    <w:rsid w:val="00276AA4"/>
    <w:rsid w:val="00284E2E"/>
    <w:rsid w:val="002A21E6"/>
    <w:rsid w:val="002C3873"/>
    <w:rsid w:val="002C4E28"/>
    <w:rsid w:val="002F30FA"/>
    <w:rsid w:val="002F5B26"/>
    <w:rsid w:val="00300BF8"/>
    <w:rsid w:val="0031021A"/>
    <w:rsid w:val="00315785"/>
    <w:rsid w:val="00317B11"/>
    <w:rsid w:val="00325F82"/>
    <w:rsid w:val="00336262"/>
    <w:rsid w:val="00336EAA"/>
    <w:rsid w:val="00347E02"/>
    <w:rsid w:val="0035669C"/>
    <w:rsid w:val="00371D2A"/>
    <w:rsid w:val="00380CBE"/>
    <w:rsid w:val="003946A8"/>
    <w:rsid w:val="003A0F32"/>
    <w:rsid w:val="003B1560"/>
    <w:rsid w:val="003B38D4"/>
    <w:rsid w:val="003B4880"/>
    <w:rsid w:val="003C12A0"/>
    <w:rsid w:val="003C6058"/>
    <w:rsid w:val="003E1216"/>
    <w:rsid w:val="003E3C72"/>
    <w:rsid w:val="003F2D85"/>
    <w:rsid w:val="00404A71"/>
    <w:rsid w:val="004224A4"/>
    <w:rsid w:val="00430A50"/>
    <w:rsid w:val="004430F3"/>
    <w:rsid w:val="00472F8D"/>
    <w:rsid w:val="00474519"/>
    <w:rsid w:val="00483057"/>
    <w:rsid w:val="004A0B53"/>
    <w:rsid w:val="004A5C93"/>
    <w:rsid w:val="004B2253"/>
    <w:rsid w:val="004B2475"/>
    <w:rsid w:val="004B2642"/>
    <w:rsid w:val="004C27A3"/>
    <w:rsid w:val="004D15AA"/>
    <w:rsid w:val="004E21D2"/>
    <w:rsid w:val="004F20A7"/>
    <w:rsid w:val="0050012C"/>
    <w:rsid w:val="0051154D"/>
    <w:rsid w:val="00512FCF"/>
    <w:rsid w:val="005A5699"/>
    <w:rsid w:val="005C1EB2"/>
    <w:rsid w:val="005C3876"/>
    <w:rsid w:val="005C3B85"/>
    <w:rsid w:val="005D0499"/>
    <w:rsid w:val="005E631B"/>
    <w:rsid w:val="005F24AD"/>
    <w:rsid w:val="00635456"/>
    <w:rsid w:val="0065374A"/>
    <w:rsid w:val="0065489A"/>
    <w:rsid w:val="0067027C"/>
    <w:rsid w:val="00671234"/>
    <w:rsid w:val="006733A3"/>
    <w:rsid w:val="00684C4E"/>
    <w:rsid w:val="006B299F"/>
    <w:rsid w:val="006B7EB4"/>
    <w:rsid w:val="006F61D0"/>
    <w:rsid w:val="00726D4C"/>
    <w:rsid w:val="007341E6"/>
    <w:rsid w:val="00736261"/>
    <w:rsid w:val="00742601"/>
    <w:rsid w:val="00742868"/>
    <w:rsid w:val="0075224C"/>
    <w:rsid w:val="007524A2"/>
    <w:rsid w:val="007545A1"/>
    <w:rsid w:val="00770340"/>
    <w:rsid w:val="00772A45"/>
    <w:rsid w:val="007A51FE"/>
    <w:rsid w:val="007A55E2"/>
    <w:rsid w:val="007B3850"/>
    <w:rsid w:val="007B3DF6"/>
    <w:rsid w:val="007B71A5"/>
    <w:rsid w:val="007D16D9"/>
    <w:rsid w:val="007E63D0"/>
    <w:rsid w:val="00820923"/>
    <w:rsid w:val="00824999"/>
    <w:rsid w:val="00833DC1"/>
    <w:rsid w:val="00846D50"/>
    <w:rsid w:val="00866452"/>
    <w:rsid w:val="00876131"/>
    <w:rsid w:val="008A1879"/>
    <w:rsid w:val="008A5A1D"/>
    <w:rsid w:val="008D1DE9"/>
    <w:rsid w:val="008F10E4"/>
    <w:rsid w:val="008F1302"/>
    <w:rsid w:val="008F221D"/>
    <w:rsid w:val="00902D1D"/>
    <w:rsid w:val="00903A6A"/>
    <w:rsid w:val="0091675E"/>
    <w:rsid w:val="00923B94"/>
    <w:rsid w:val="009349CD"/>
    <w:rsid w:val="00947ED1"/>
    <w:rsid w:val="00950D8F"/>
    <w:rsid w:val="00951E9E"/>
    <w:rsid w:val="00966C8A"/>
    <w:rsid w:val="00967A15"/>
    <w:rsid w:val="009A01C2"/>
    <w:rsid w:val="009A3196"/>
    <w:rsid w:val="009A6949"/>
    <w:rsid w:val="009B0A38"/>
    <w:rsid w:val="009B4F25"/>
    <w:rsid w:val="009C3ABB"/>
    <w:rsid w:val="009F1EB3"/>
    <w:rsid w:val="009F6452"/>
    <w:rsid w:val="009F7CD1"/>
    <w:rsid w:val="00A00B67"/>
    <w:rsid w:val="00A10488"/>
    <w:rsid w:val="00A332BF"/>
    <w:rsid w:val="00A5771E"/>
    <w:rsid w:val="00A7381E"/>
    <w:rsid w:val="00A7636C"/>
    <w:rsid w:val="00A859FE"/>
    <w:rsid w:val="00AB5C2D"/>
    <w:rsid w:val="00AD765A"/>
    <w:rsid w:val="00AE3A8D"/>
    <w:rsid w:val="00AF1865"/>
    <w:rsid w:val="00B27B43"/>
    <w:rsid w:val="00B34C98"/>
    <w:rsid w:val="00B81C7A"/>
    <w:rsid w:val="00B84F39"/>
    <w:rsid w:val="00B90253"/>
    <w:rsid w:val="00BA231A"/>
    <w:rsid w:val="00BC7931"/>
    <w:rsid w:val="00BF316C"/>
    <w:rsid w:val="00BF3528"/>
    <w:rsid w:val="00C0071F"/>
    <w:rsid w:val="00C11354"/>
    <w:rsid w:val="00C15E6B"/>
    <w:rsid w:val="00C21A51"/>
    <w:rsid w:val="00C25CFF"/>
    <w:rsid w:val="00C269DB"/>
    <w:rsid w:val="00C27931"/>
    <w:rsid w:val="00C47049"/>
    <w:rsid w:val="00C51540"/>
    <w:rsid w:val="00C56E60"/>
    <w:rsid w:val="00CB51F8"/>
    <w:rsid w:val="00CD030A"/>
    <w:rsid w:val="00CD4A77"/>
    <w:rsid w:val="00CD7CEF"/>
    <w:rsid w:val="00D25CBE"/>
    <w:rsid w:val="00D354BC"/>
    <w:rsid w:val="00D53CE0"/>
    <w:rsid w:val="00D62ED2"/>
    <w:rsid w:val="00D663B0"/>
    <w:rsid w:val="00D77D73"/>
    <w:rsid w:val="00DD14FF"/>
    <w:rsid w:val="00DD17C6"/>
    <w:rsid w:val="00DE2854"/>
    <w:rsid w:val="00DF64EE"/>
    <w:rsid w:val="00E068E1"/>
    <w:rsid w:val="00E22B12"/>
    <w:rsid w:val="00E36F56"/>
    <w:rsid w:val="00E552A5"/>
    <w:rsid w:val="00E55DB1"/>
    <w:rsid w:val="00E626EC"/>
    <w:rsid w:val="00E6503A"/>
    <w:rsid w:val="00E74F48"/>
    <w:rsid w:val="00EC171D"/>
    <w:rsid w:val="00EC473E"/>
    <w:rsid w:val="00ED4777"/>
    <w:rsid w:val="00ED59E0"/>
    <w:rsid w:val="00F004BB"/>
    <w:rsid w:val="00F24133"/>
    <w:rsid w:val="00F25C8A"/>
    <w:rsid w:val="00F31E12"/>
    <w:rsid w:val="00F4551B"/>
    <w:rsid w:val="00F55E07"/>
    <w:rsid w:val="00F77635"/>
    <w:rsid w:val="00F80ACE"/>
    <w:rsid w:val="00FA1F27"/>
    <w:rsid w:val="00FC4C65"/>
    <w:rsid w:val="00FD289D"/>
    <w:rsid w:val="00FF682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5785"/>
  </w:style>
  <w:style w:type="paragraph" w:styleId="Heading1">
    <w:name w:val="heading 1"/>
    <w:basedOn w:val="Normal"/>
    <w:next w:val="Normal"/>
    <w:link w:val="Heading1Char"/>
    <w:uiPriority w:val="9"/>
    <w:qFormat/>
    <w:rsid w:val="007B71A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A231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B71A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B71A5"/>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7B71A5"/>
    <w:rPr>
      <w:rFonts w:asciiTheme="majorHAnsi" w:eastAsiaTheme="majorEastAsia" w:hAnsiTheme="majorHAnsi" w:cstheme="majorBidi"/>
      <w:b/>
      <w:bCs/>
      <w:color w:val="365F91" w:themeColor="accent1" w:themeShade="BF"/>
      <w:sz w:val="28"/>
      <w:szCs w:val="28"/>
    </w:rPr>
  </w:style>
  <w:style w:type="paragraph" w:styleId="Subtitle">
    <w:name w:val="Subtitle"/>
    <w:basedOn w:val="Normal"/>
    <w:next w:val="Normal"/>
    <w:link w:val="SubtitleChar"/>
    <w:uiPriority w:val="11"/>
    <w:qFormat/>
    <w:rsid w:val="007B71A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7B71A5"/>
    <w:rPr>
      <w:rFonts w:asciiTheme="majorHAnsi" w:eastAsiaTheme="majorEastAsia" w:hAnsiTheme="majorHAnsi" w:cstheme="majorBidi"/>
      <w:i/>
      <w:iCs/>
      <w:color w:val="4F81BD" w:themeColor="accent1"/>
      <w:spacing w:val="15"/>
      <w:sz w:val="24"/>
      <w:szCs w:val="24"/>
    </w:rPr>
  </w:style>
  <w:style w:type="paragraph" w:styleId="NormalWeb">
    <w:name w:val="Normal (Web)"/>
    <w:basedOn w:val="Normal"/>
    <w:uiPriority w:val="99"/>
    <w:semiHidden/>
    <w:unhideWhenUsed/>
    <w:rsid w:val="009C3ABB"/>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2Char">
    <w:name w:val="Heading 2 Char"/>
    <w:basedOn w:val="DefaultParagraphFont"/>
    <w:link w:val="Heading2"/>
    <w:uiPriority w:val="9"/>
    <w:rsid w:val="00BA231A"/>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6B7EB4"/>
    <w:rPr>
      <w:color w:val="808080"/>
    </w:rPr>
  </w:style>
  <w:style w:type="paragraph" w:styleId="BalloonText">
    <w:name w:val="Balloon Text"/>
    <w:basedOn w:val="Normal"/>
    <w:link w:val="BalloonTextChar"/>
    <w:uiPriority w:val="99"/>
    <w:semiHidden/>
    <w:unhideWhenUsed/>
    <w:rsid w:val="006B7E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7EB4"/>
    <w:rPr>
      <w:rFonts w:ascii="Tahoma" w:hAnsi="Tahoma" w:cs="Tahoma"/>
      <w:sz w:val="16"/>
      <w:szCs w:val="16"/>
    </w:rPr>
  </w:style>
  <w:style w:type="character" w:styleId="CommentReference">
    <w:name w:val="annotation reference"/>
    <w:basedOn w:val="DefaultParagraphFont"/>
    <w:uiPriority w:val="99"/>
    <w:semiHidden/>
    <w:unhideWhenUsed/>
    <w:rsid w:val="002F5B26"/>
    <w:rPr>
      <w:sz w:val="16"/>
      <w:szCs w:val="16"/>
    </w:rPr>
  </w:style>
  <w:style w:type="paragraph" w:styleId="CommentText">
    <w:name w:val="annotation text"/>
    <w:basedOn w:val="Normal"/>
    <w:link w:val="CommentTextChar"/>
    <w:uiPriority w:val="99"/>
    <w:semiHidden/>
    <w:unhideWhenUsed/>
    <w:rsid w:val="002F5B26"/>
    <w:pPr>
      <w:spacing w:line="240" w:lineRule="auto"/>
    </w:pPr>
    <w:rPr>
      <w:sz w:val="20"/>
      <w:szCs w:val="20"/>
    </w:rPr>
  </w:style>
  <w:style w:type="character" w:customStyle="1" w:styleId="CommentTextChar">
    <w:name w:val="Comment Text Char"/>
    <w:basedOn w:val="DefaultParagraphFont"/>
    <w:link w:val="CommentText"/>
    <w:uiPriority w:val="99"/>
    <w:semiHidden/>
    <w:rsid w:val="002F5B26"/>
    <w:rPr>
      <w:sz w:val="20"/>
      <w:szCs w:val="20"/>
    </w:rPr>
  </w:style>
  <w:style w:type="paragraph" w:styleId="CommentSubject">
    <w:name w:val="annotation subject"/>
    <w:basedOn w:val="CommentText"/>
    <w:next w:val="CommentText"/>
    <w:link w:val="CommentSubjectChar"/>
    <w:uiPriority w:val="99"/>
    <w:semiHidden/>
    <w:unhideWhenUsed/>
    <w:rsid w:val="002F5B26"/>
    <w:rPr>
      <w:b/>
      <w:bCs/>
    </w:rPr>
  </w:style>
  <w:style w:type="character" w:customStyle="1" w:styleId="CommentSubjectChar">
    <w:name w:val="Comment Subject Char"/>
    <w:basedOn w:val="CommentTextChar"/>
    <w:link w:val="CommentSubject"/>
    <w:uiPriority w:val="99"/>
    <w:semiHidden/>
    <w:rsid w:val="002F5B26"/>
    <w:rPr>
      <w:b/>
      <w:bCs/>
    </w:rPr>
  </w:style>
  <w:style w:type="table" w:styleId="TableGrid">
    <w:name w:val="Table Grid"/>
    <w:basedOn w:val="TableNormal"/>
    <w:uiPriority w:val="59"/>
    <w:rsid w:val="00D663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D663B0"/>
    <w:pPr>
      <w:ind w:left="720"/>
      <w:contextualSpacing/>
    </w:pPr>
  </w:style>
  <w:style w:type="paragraph" w:styleId="Caption">
    <w:name w:val="caption"/>
    <w:basedOn w:val="Normal"/>
    <w:next w:val="Normal"/>
    <w:uiPriority w:val="35"/>
    <w:unhideWhenUsed/>
    <w:qFormat/>
    <w:rsid w:val="00C51540"/>
    <w:pPr>
      <w:spacing w:line="240" w:lineRule="auto"/>
    </w:pPr>
    <w:rPr>
      <w:b/>
      <w:bCs/>
      <w:color w:val="4F81BD" w:themeColor="accent1"/>
      <w:sz w:val="18"/>
      <w:szCs w:val="18"/>
    </w:rPr>
  </w:style>
  <w:style w:type="character" w:styleId="Emphasis">
    <w:name w:val="Emphasis"/>
    <w:basedOn w:val="DefaultParagraphFont"/>
    <w:uiPriority w:val="20"/>
    <w:qFormat/>
    <w:rsid w:val="007B3DF6"/>
    <w:rPr>
      <w:i/>
      <w:iCs/>
    </w:rPr>
  </w:style>
  <w:style w:type="paragraph" w:styleId="Header">
    <w:name w:val="header"/>
    <w:basedOn w:val="Normal"/>
    <w:link w:val="HeaderChar"/>
    <w:uiPriority w:val="99"/>
    <w:unhideWhenUsed/>
    <w:rsid w:val="00300B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0BF8"/>
  </w:style>
  <w:style w:type="paragraph" w:styleId="Footer">
    <w:name w:val="footer"/>
    <w:basedOn w:val="Normal"/>
    <w:link w:val="FooterChar"/>
    <w:uiPriority w:val="99"/>
    <w:semiHidden/>
    <w:unhideWhenUsed/>
    <w:rsid w:val="00300BF8"/>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300BF8"/>
  </w:style>
  <w:style w:type="paragraph" w:styleId="FootnoteText">
    <w:name w:val="footnote text"/>
    <w:basedOn w:val="Normal"/>
    <w:link w:val="FootnoteTextChar"/>
    <w:uiPriority w:val="99"/>
    <w:semiHidden/>
    <w:unhideWhenUsed/>
    <w:rsid w:val="00300BF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00BF8"/>
    <w:rPr>
      <w:sz w:val="20"/>
      <w:szCs w:val="20"/>
    </w:rPr>
  </w:style>
  <w:style w:type="character" w:styleId="FootnoteReference">
    <w:name w:val="footnote reference"/>
    <w:basedOn w:val="DefaultParagraphFont"/>
    <w:uiPriority w:val="99"/>
    <w:semiHidden/>
    <w:unhideWhenUsed/>
    <w:rsid w:val="00300BF8"/>
    <w:rPr>
      <w:vertAlign w:val="superscript"/>
    </w:rPr>
  </w:style>
</w:styles>
</file>

<file path=word/webSettings.xml><?xml version="1.0" encoding="utf-8"?>
<w:webSettings xmlns:r="http://schemas.openxmlformats.org/officeDocument/2006/relationships" xmlns:w="http://schemas.openxmlformats.org/wordprocessingml/2006/main">
  <w:divs>
    <w:div w:id="228076481">
      <w:bodyDiv w:val="1"/>
      <w:marLeft w:val="0"/>
      <w:marRight w:val="0"/>
      <w:marTop w:val="0"/>
      <w:marBottom w:val="0"/>
      <w:divBdr>
        <w:top w:val="none" w:sz="0" w:space="0" w:color="auto"/>
        <w:left w:val="none" w:sz="0" w:space="0" w:color="auto"/>
        <w:bottom w:val="none" w:sz="0" w:space="0" w:color="auto"/>
        <w:right w:val="none" w:sz="0" w:space="0" w:color="auto"/>
      </w:divBdr>
    </w:div>
    <w:div w:id="527373507">
      <w:bodyDiv w:val="1"/>
      <w:marLeft w:val="0"/>
      <w:marRight w:val="0"/>
      <w:marTop w:val="0"/>
      <w:marBottom w:val="0"/>
      <w:divBdr>
        <w:top w:val="none" w:sz="0" w:space="0" w:color="auto"/>
        <w:left w:val="none" w:sz="0" w:space="0" w:color="auto"/>
        <w:bottom w:val="none" w:sz="0" w:space="0" w:color="auto"/>
        <w:right w:val="none" w:sz="0" w:space="0" w:color="auto"/>
      </w:divBdr>
    </w:div>
    <w:div w:id="1440760027">
      <w:bodyDiv w:val="1"/>
      <w:marLeft w:val="0"/>
      <w:marRight w:val="0"/>
      <w:marTop w:val="0"/>
      <w:marBottom w:val="0"/>
      <w:divBdr>
        <w:top w:val="none" w:sz="0" w:space="0" w:color="auto"/>
        <w:left w:val="none" w:sz="0" w:space="0" w:color="auto"/>
        <w:bottom w:val="none" w:sz="0" w:space="0" w:color="auto"/>
        <w:right w:val="none" w:sz="0" w:space="0" w:color="auto"/>
      </w:divBdr>
    </w:div>
    <w:div w:id="1553497663">
      <w:bodyDiv w:val="1"/>
      <w:marLeft w:val="0"/>
      <w:marRight w:val="0"/>
      <w:marTop w:val="0"/>
      <w:marBottom w:val="0"/>
      <w:divBdr>
        <w:top w:val="none" w:sz="0" w:space="0" w:color="auto"/>
        <w:left w:val="none" w:sz="0" w:space="0" w:color="auto"/>
        <w:bottom w:val="none" w:sz="0" w:space="0" w:color="auto"/>
        <w:right w:val="none" w:sz="0" w:space="0" w:color="auto"/>
      </w:divBdr>
    </w:div>
    <w:div w:id="1975407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wmf"/><Relationship Id="rId18" Type="http://schemas.openxmlformats.org/officeDocument/2006/relationships/image" Target="media/image7.emf"/><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0.wmf"/><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w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chart" Target="charts/chart2.xml"/><Relationship Id="rId19" Type="http://schemas.openxmlformats.org/officeDocument/2006/relationships/image" Target="media/image8.wmf"/><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4.png"/><Relationship Id="rId22" Type="http://schemas.openxmlformats.org/officeDocument/2006/relationships/image" Target="media/image11.wmf"/><Relationship Id="rId27" Type="http://schemas.openxmlformats.org/officeDocument/2006/relationships/header" Target="header3.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avid\Documents\review\figures.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david\Documents\review\figures.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david\Documents\review\figure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david\Documents\review\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lineMarker"/>
        <c:ser>
          <c:idx val="0"/>
          <c:order val="0"/>
          <c:tx>
            <c:strRef>
              <c:f>Sheet1!$B$1</c:f>
              <c:strCache>
                <c:ptCount val="1"/>
                <c:pt idx="0">
                  <c:v>E/ρ0</c:v>
                </c:pt>
              </c:strCache>
            </c:strRef>
          </c:tx>
          <c:xVal>
            <c:numRef>
              <c:f>Sheet1!$A$2:$A$22</c:f>
              <c:numCache>
                <c:formatCode>General</c:formatCode>
                <c:ptCount val="21"/>
                <c:pt idx="0">
                  <c:v>-100</c:v>
                </c:pt>
                <c:pt idx="1">
                  <c:v>-90</c:v>
                </c:pt>
                <c:pt idx="2">
                  <c:v>-85</c:v>
                </c:pt>
                <c:pt idx="3">
                  <c:v>-80</c:v>
                </c:pt>
                <c:pt idx="4">
                  <c:v>-60</c:v>
                </c:pt>
                <c:pt idx="5">
                  <c:v>-50</c:v>
                </c:pt>
                <c:pt idx="6">
                  <c:v>-40</c:v>
                </c:pt>
                <c:pt idx="7">
                  <c:v>-30</c:v>
                </c:pt>
                <c:pt idx="8">
                  <c:v>-20</c:v>
                </c:pt>
                <c:pt idx="9">
                  <c:v>-10</c:v>
                </c:pt>
                <c:pt idx="10">
                  <c:v>0</c:v>
                </c:pt>
                <c:pt idx="11">
                  <c:v>10</c:v>
                </c:pt>
                <c:pt idx="12">
                  <c:v>20</c:v>
                </c:pt>
                <c:pt idx="13">
                  <c:v>30</c:v>
                </c:pt>
                <c:pt idx="14">
                  <c:v>40</c:v>
                </c:pt>
                <c:pt idx="15">
                  <c:v>50</c:v>
                </c:pt>
                <c:pt idx="16">
                  <c:v>60</c:v>
                </c:pt>
                <c:pt idx="17">
                  <c:v>80</c:v>
                </c:pt>
                <c:pt idx="18">
                  <c:v>85</c:v>
                </c:pt>
                <c:pt idx="19">
                  <c:v>90</c:v>
                </c:pt>
                <c:pt idx="20">
                  <c:v>100</c:v>
                </c:pt>
              </c:numCache>
            </c:numRef>
          </c:xVal>
          <c:yVal>
            <c:numRef>
              <c:f>Sheet1!$B$2:$B$22</c:f>
              <c:numCache>
                <c:formatCode>0.00E+00</c:formatCode>
                <c:ptCount val="21"/>
                <c:pt idx="1">
                  <c:v>1.4000000000000045E-3</c:v>
                </c:pt>
                <c:pt idx="2">
                  <c:v>3.0000000000000214E-4</c:v>
                </c:pt>
                <c:pt idx="3" formatCode="General">
                  <c:v>0</c:v>
                </c:pt>
                <c:pt idx="4" formatCode="General">
                  <c:v>0</c:v>
                </c:pt>
                <c:pt idx="5" formatCode="General">
                  <c:v>0</c:v>
                </c:pt>
                <c:pt idx="6" formatCode="General">
                  <c:v>0</c:v>
                </c:pt>
                <c:pt idx="7" formatCode="General">
                  <c:v>0</c:v>
                </c:pt>
                <c:pt idx="8" formatCode="General">
                  <c:v>0</c:v>
                </c:pt>
                <c:pt idx="9" formatCode="General">
                  <c:v>0</c:v>
                </c:pt>
                <c:pt idx="10" formatCode="General">
                  <c:v>0</c:v>
                </c:pt>
                <c:pt idx="11" formatCode="General">
                  <c:v>0</c:v>
                </c:pt>
                <c:pt idx="12" formatCode="General">
                  <c:v>0</c:v>
                </c:pt>
                <c:pt idx="13" formatCode="General">
                  <c:v>0</c:v>
                </c:pt>
                <c:pt idx="14" formatCode="General">
                  <c:v>0</c:v>
                </c:pt>
                <c:pt idx="15" formatCode="General">
                  <c:v>0</c:v>
                </c:pt>
                <c:pt idx="16" formatCode="General">
                  <c:v>0</c:v>
                </c:pt>
                <c:pt idx="17" formatCode="General">
                  <c:v>0</c:v>
                </c:pt>
                <c:pt idx="18">
                  <c:v>3.0000000000000214E-4</c:v>
                </c:pt>
                <c:pt idx="19">
                  <c:v>1.4000000000000045E-3</c:v>
                </c:pt>
              </c:numCache>
            </c:numRef>
          </c:yVal>
        </c:ser>
        <c:axId val="111336064"/>
        <c:axId val="111416064"/>
      </c:scatterChart>
      <c:valAx>
        <c:axId val="111336064"/>
        <c:scaling>
          <c:orientation val="minMax"/>
          <c:max val="100"/>
          <c:min val="-100"/>
        </c:scaling>
        <c:axPos val="b"/>
        <c:title>
          <c:tx>
            <c:rich>
              <a:bodyPr/>
              <a:lstStyle/>
              <a:p>
                <a:pPr>
                  <a:defRPr sz="1400"/>
                </a:pPr>
                <a:r>
                  <a:rPr lang="en-US" sz="1000"/>
                  <a:t>x[</a:t>
                </a:r>
                <a:r>
                  <a:rPr lang="el-GR" sz="1000">
                    <a:latin typeface="Calibri"/>
                    <a:cs typeface="Calibri"/>
                  </a:rPr>
                  <a:t>μ</a:t>
                </a:r>
                <a:r>
                  <a:rPr lang="en-US" sz="1000">
                    <a:latin typeface="Calibri"/>
                    <a:cs typeface="Calibri"/>
                  </a:rPr>
                  <a:t>m]</a:t>
                </a:r>
                <a:endParaRPr lang="en-US" sz="1000"/>
              </a:p>
            </c:rich>
          </c:tx>
        </c:title>
        <c:numFmt formatCode="General" sourceLinked="1"/>
        <c:majorTickMark val="none"/>
        <c:tickLblPos val="nextTo"/>
        <c:crossAx val="111416064"/>
        <c:crosses val="autoZero"/>
        <c:crossBetween val="midCat"/>
      </c:valAx>
      <c:valAx>
        <c:axId val="111416064"/>
        <c:scaling>
          <c:orientation val="minMax"/>
        </c:scaling>
        <c:axPos val="l"/>
        <c:majorGridlines/>
        <c:title>
          <c:tx>
            <c:rich>
              <a:bodyPr/>
              <a:lstStyle/>
              <a:p>
                <a:pPr>
                  <a:defRPr sz="1400"/>
                </a:pPr>
                <a:r>
                  <a:rPr lang="en-US" sz="1000"/>
                  <a:t>E/</a:t>
                </a:r>
                <a:r>
                  <a:rPr lang="el-GR" sz="1000">
                    <a:latin typeface="Calibri"/>
                    <a:cs typeface="Calibri"/>
                  </a:rPr>
                  <a:t>ρ</a:t>
                </a:r>
                <a:r>
                  <a:rPr lang="en-US" sz="1000">
                    <a:latin typeface="Calibri"/>
                    <a:cs typeface="Calibri"/>
                  </a:rPr>
                  <a:t>0</a:t>
                </a:r>
                <a:endParaRPr lang="en-US" sz="1000"/>
              </a:p>
            </c:rich>
          </c:tx>
        </c:title>
        <c:numFmt formatCode="0.00E+00" sourceLinked="0"/>
        <c:tickLblPos val="nextTo"/>
        <c:txPr>
          <a:bodyPr rot="0" vert="horz"/>
          <a:lstStyle/>
          <a:p>
            <a:pPr>
              <a:defRPr/>
            </a:pPr>
            <a:endParaRPr lang="en-US"/>
          </a:p>
        </c:txPr>
        <c:crossAx val="111336064"/>
        <c:crossesAt val="-90"/>
        <c:crossBetween val="midCat"/>
        <c:minorUnit val="5.0000000000000294E-4"/>
      </c:valAx>
    </c:plotArea>
    <c:plotVisOnly val="1"/>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0749851640433026"/>
          <c:y val="3.9793977365732515E-2"/>
          <c:w val="0.75219750636942695"/>
          <c:h val="0.7701401420484506"/>
        </c:manualLayout>
      </c:layout>
      <c:scatterChart>
        <c:scatterStyle val="lineMarker"/>
        <c:ser>
          <c:idx val="0"/>
          <c:order val="0"/>
          <c:tx>
            <c:strRef>
              <c:f>'Punn - unbent output'!$B$1</c:f>
              <c:strCache>
                <c:ptCount val="1"/>
                <c:pt idx="0">
                  <c:v>Displacement</c:v>
                </c:pt>
              </c:strCache>
            </c:strRef>
          </c:tx>
          <c:spPr>
            <a:ln>
              <a:prstDash val="solid"/>
            </a:ln>
          </c:spPr>
          <c:marker>
            <c:symbol val="none"/>
          </c:marker>
          <c:xVal>
            <c:numRef>
              <c:f>'Punn - unbent output'!$A$2:$A$63537</c:f>
              <c:numCache>
                <c:formatCode>0.0000</c:formatCode>
                <c:ptCount val="63536"/>
                <c:pt idx="0">
                  <c:v>0</c:v>
                </c:pt>
                <c:pt idx="1">
                  <c:v>2.5000000000000092E-3</c:v>
                </c:pt>
                <c:pt idx="2">
                  <c:v>5.0000000000000114E-3</c:v>
                </c:pt>
                <c:pt idx="3">
                  <c:v>7.5000000000000353E-3</c:v>
                </c:pt>
                <c:pt idx="4">
                  <c:v>1.0000000000000005E-2</c:v>
                </c:pt>
                <c:pt idx="5">
                  <c:v>1.2500000000000001E-2</c:v>
                </c:pt>
                <c:pt idx="6">
                  <c:v>1.4999999999999998E-2</c:v>
                </c:pt>
                <c:pt idx="7">
                  <c:v>1.7500000000000005E-2</c:v>
                </c:pt>
                <c:pt idx="8">
                  <c:v>2.0000000000000011E-2</c:v>
                </c:pt>
                <c:pt idx="9">
                  <c:v>2.2500000000000006E-2</c:v>
                </c:pt>
                <c:pt idx="10">
                  <c:v>2.5000000000000001E-2</c:v>
                </c:pt>
                <c:pt idx="11">
                  <c:v>2.7500000000000011E-2</c:v>
                </c:pt>
                <c:pt idx="12">
                  <c:v>3.0000000000000002E-2</c:v>
                </c:pt>
                <c:pt idx="13">
                  <c:v>3.2500000000000001E-2</c:v>
                </c:pt>
                <c:pt idx="14">
                  <c:v>3.500000000000001E-2</c:v>
                </c:pt>
                <c:pt idx="15">
                  <c:v>3.7500000000000006E-2</c:v>
                </c:pt>
                <c:pt idx="16">
                  <c:v>4.0000000000000022E-2</c:v>
                </c:pt>
                <c:pt idx="17">
                  <c:v>4.2500000000000003E-2</c:v>
                </c:pt>
                <c:pt idx="18">
                  <c:v>4.5000000000000012E-2</c:v>
                </c:pt>
                <c:pt idx="19">
                  <c:v>4.7500000000000014E-2</c:v>
                </c:pt>
                <c:pt idx="20">
                  <c:v>0.05</c:v>
                </c:pt>
                <c:pt idx="21">
                  <c:v>5.2500000000000012E-2</c:v>
                </c:pt>
                <c:pt idx="22">
                  <c:v>5.5000000000000014E-2</c:v>
                </c:pt>
                <c:pt idx="23">
                  <c:v>5.7500000000000023E-2</c:v>
                </c:pt>
                <c:pt idx="24">
                  <c:v>6.0000000000000032E-2</c:v>
                </c:pt>
                <c:pt idx="25">
                  <c:v>6.25E-2</c:v>
                </c:pt>
                <c:pt idx="26">
                  <c:v>6.5000000000000002E-2</c:v>
                </c:pt>
                <c:pt idx="27">
                  <c:v>6.7500000000000004E-2</c:v>
                </c:pt>
                <c:pt idx="28">
                  <c:v>7.0000000000000021E-2</c:v>
                </c:pt>
                <c:pt idx="29">
                  <c:v>7.2500000000000023E-2</c:v>
                </c:pt>
                <c:pt idx="30">
                  <c:v>7.5000000000000011E-2</c:v>
                </c:pt>
                <c:pt idx="31">
                  <c:v>7.7500000000000013E-2</c:v>
                </c:pt>
                <c:pt idx="32">
                  <c:v>8.0000000000000043E-2</c:v>
                </c:pt>
                <c:pt idx="33">
                  <c:v>8.2500000000000004E-2</c:v>
                </c:pt>
                <c:pt idx="34">
                  <c:v>8.5000000000000006E-2</c:v>
                </c:pt>
                <c:pt idx="35">
                  <c:v>8.7500000000000008E-2</c:v>
                </c:pt>
                <c:pt idx="36">
                  <c:v>9.0000000000000024E-2</c:v>
                </c:pt>
                <c:pt idx="37">
                  <c:v>9.2500000000000027E-2</c:v>
                </c:pt>
                <c:pt idx="38">
                  <c:v>9.5000000000000043E-2</c:v>
                </c:pt>
                <c:pt idx="39">
                  <c:v>9.7500000000000045E-2</c:v>
                </c:pt>
                <c:pt idx="40">
                  <c:v>0.1</c:v>
                </c:pt>
                <c:pt idx="41">
                  <c:v>0.10249999999999998</c:v>
                </c:pt>
                <c:pt idx="42">
                  <c:v>0.10500000000000002</c:v>
                </c:pt>
                <c:pt idx="43">
                  <c:v>0.10750000000000012</c:v>
                </c:pt>
                <c:pt idx="44">
                  <c:v>0.11</c:v>
                </c:pt>
                <c:pt idx="45">
                  <c:v>0.1125</c:v>
                </c:pt>
                <c:pt idx="46">
                  <c:v>0.115</c:v>
                </c:pt>
                <c:pt idx="47">
                  <c:v>0.11749999999999998</c:v>
                </c:pt>
                <c:pt idx="48">
                  <c:v>0.12000000000000002</c:v>
                </c:pt>
                <c:pt idx="49">
                  <c:v>0.12250000000000009</c:v>
                </c:pt>
                <c:pt idx="50">
                  <c:v>0.125</c:v>
                </c:pt>
                <c:pt idx="51">
                  <c:v>0.1275</c:v>
                </c:pt>
                <c:pt idx="52">
                  <c:v>0.13</c:v>
                </c:pt>
                <c:pt idx="53">
                  <c:v>0.13250000000000001</c:v>
                </c:pt>
                <c:pt idx="54">
                  <c:v>0.13500000000000001</c:v>
                </c:pt>
                <c:pt idx="55">
                  <c:v>0.13750000000000001</c:v>
                </c:pt>
                <c:pt idx="56">
                  <c:v>0.14000000000000001</c:v>
                </c:pt>
                <c:pt idx="57">
                  <c:v>0.14250000000000004</c:v>
                </c:pt>
                <c:pt idx="58">
                  <c:v>0.14500000000000021</c:v>
                </c:pt>
                <c:pt idx="59">
                  <c:v>0.14750000000000021</c:v>
                </c:pt>
                <c:pt idx="60">
                  <c:v>0.15000000000000024</c:v>
                </c:pt>
                <c:pt idx="61">
                  <c:v>0.15250000000000041</c:v>
                </c:pt>
                <c:pt idx="62">
                  <c:v>0.15500000000000044</c:v>
                </c:pt>
                <c:pt idx="63">
                  <c:v>0.15750000000000081</c:v>
                </c:pt>
                <c:pt idx="64">
                  <c:v>0.16</c:v>
                </c:pt>
                <c:pt idx="65">
                  <c:v>0.16250000000000001</c:v>
                </c:pt>
                <c:pt idx="66">
                  <c:v>0.16500000000000001</c:v>
                </c:pt>
                <c:pt idx="67">
                  <c:v>0.16750000000000001</c:v>
                </c:pt>
                <c:pt idx="68">
                  <c:v>0.17</c:v>
                </c:pt>
                <c:pt idx="69">
                  <c:v>0.17250000000000001</c:v>
                </c:pt>
                <c:pt idx="70">
                  <c:v>0.17500000000000004</c:v>
                </c:pt>
                <c:pt idx="71">
                  <c:v>0.17750000000000021</c:v>
                </c:pt>
                <c:pt idx="72">
                  <c:v>0.18000000000000024</c:v>
                </c:pt>
                <c:pt idx="73">
                  <c:v>0.18250000000000041</c:v>
                </c:pt>
                <c:pt idx="74">
                  <c:v>0.18500000000000041</c:v>
                </c:pt>
                <c:pt idx="75">
                  <c:v>0.18750000000000044</c:v>
                </c:pt>
                <c:pt idx="76">
                  <c:v>0.19</c:v>
                </c:pt>
                <c:pt idx="77">
                  <c:v>0.1925</c:v>
                </c:pt>
                <c:pt idx="78">
                  <c:v>0.19500000000000001</c:v>
                </c:pt>
                <c:pt idx="79">
                  <c:v>0.19750000000000001</c:v>
                </c:pt>
                <c:pt idx="80">
                  <c:v>0.2</c:v>
                </c:pt>
                <c:pt idx="81">
                  <c:v>0.20250000000000001</c:v>
                </c:pt>
                <c:pt idx="82">
                  <c:v>0.20500000000000004</c:v>
                </c:pt>
                <c:pt idx="83">
                  <c:v>0.20750000000000021</c:v>
                </c:pt>
                <c:pt idx="84">
                  <c:v>0.21000000000000021</c:v>
                </c:pt>
                <c:pt idx="85">
                  <c:v>0.21250000000000024</c:v>
                </c:pt>
                <c:pt idx="86">
                  <c:v>0.21500000000000041</c:v>
                </c:pt>
                <c:pt idx="87">
                  <c:v>0.21750000000000044</c:v>
                </c:pt>
                <c:pt idx="88">
                  <c:v>0.22</c:v>
                </c:pt>
                <c:pt idx="89">
                  <c:v>0.2225</c:v>
                </c:pt>
                <c:pt idx="90">
                  <c:v>0.22500000000000001</c:v>
                </c:pt>
                <c:pt idx="91">
                  <c:v>0.22750000000000001</c:v>
                </c:pt>
                <c:pt idx="92">
                  <c:v>0.23</c:v>
                </c:pt>
                <c:pt idx="93">
                  <c:v>0.23250000000000001</c:v>
                </c:pt>
                <c:pt idx="94">
                  <c:v>0.23500000000000001</c:v>
                </c:pt>
                <c:pt idx="95">
                  <c:v>0.23750000000000004</c:v>
                </c:pt>
                <c:pt idx="96">
                  <c:v>0.24000000000000021</c:v>
                </c:pt>
                <c:pt idx="97">
                  <c:v>0.24250000000000024</c:v>
                </c:pt>
                <c:pt idx="98">
                  <c:v>0.24500000000000041</c:v>
                </c:pt>
                <c:pt idx="99">
                  <c:v>0.24750000000000041</c:v>
                </c:pt>
                <c:pt idx="100">
                  <c:v>0.25</c:v>
                </c:pt>
                <c:pt idx="101">
                  <c:v>0.2525</c:v>
                </c:pt>
                <c:pt idx="102">
                  <c:v>0.255</c:v>
                </c:pt>
                <c:pt idx="103">
                  <c:v>0.25750000000000001</c:v>
                </c:pt>
                <c:pt idx="104">
                  <c:v>0.26</c:v>
                </c:pt>
                <c:pt idx="105">
                  <c:v>0.26250000000000001</c:v>
                </c:pt>
                <c:pt idx="106">
                  <c:v>0.26500000000000001</c:v>
                </c:pt>
                <c:pt idx="107">
                  <c:v>0.26750000000000002</c:v>
                </c:pt>
                <c:pt idx="108">
                  <c:v>0.27</c:v>
                </c:pt>
                <c:pt idx="109">
                  <c:v>0.27250000000000002</c:v>
                </c:pt>
                <c:pt idx="110">
                  <c:v>0.27500000000000002</c:v>
                </c:pt>
                <c:pt idx="111">
                  <c:v>0.27750000000000002</c:v>
                </c:pt>
                <c:pt idx="112">
                  <c:v>0.28000000000000008</c:v>
                </c:pt>
                <c:pt idx="113">
                  <c:v>0.28250000000000008</c:v>
                </c:pt>
                <c:pt idx="114">
                  <c:v>0.28500000000000031</c:v>
                </c:pt>
                <c:pt idx="115">
                  <c:v>0.28750000000000031</c:v>
                </c:pt>
                <c:pt idx="116">
                  <c:v>0.29000000000000031</c:v>
                </c:pt>
                <c:pt idx="117">
                  <c:v>0.29250000000000032</c:v>
                </c:pt>
                <c:pt idx="118">
                  <c:v>0.29500000000000032</c:v>
                </c:pt>
                <c:pt idx="119">
                  <c:v>0.29750000000000032</c:v>
                </c:pt>
                <c:pt idx="120">
                  <c:v>0.30000000000000032</c:v>
                </c:pt>
                <c:pt idx="121">
                  <c:v>0.30250000000000032</c:v>
                </c:pt>
                <c:pt idx="122">
                  <c:v>0.30500000000000038</c:v>
                </c:pt>
                <c:pt idx="123">
                  <c:v>0.30750000000000038</c:v>
                </c:pt>
                <c:pt idx="124">
                  <c:v>0.3100000000000015</c:v>
                </c:pt>
                <c:pt idx="125">
                  <c:v>0.3125000000000015</c:v>
                </c:pt>
                <c:pt idx="126">
                  <c:v>0.3150000000000015</c:v>
                </c:pt>
                <c:pt idx="127">
                  <c:v>0.31750000000000167</c:v>
                </c:pt>
                <c:pt idx="128">
                  <c:v>0.32000000000000167</c:v>
                </c:pt>
                <c:pt idx="129">
                  <c:v>0.32250000000000167</c:v>
                </c:pt>
                <c:pt idx="130">
                  <c:v>0.32500000000000168</c:v>
                </c:pt>
                <c:pt idx="131">
                  <c:v>0.32750000000000168</c:v>
                </c:pt>
                <c:pt idx="132">
                  <c:v>0.33000000000000196</c:v>
                </c:pt>
                <c:pt idx="133">
                  <c:v>0.33250000000000196</c:v>
                </c:pt>
                <c:pt idx="134">
                  <c:v>0.33500000000000196</c:v>
                </c:pt>
                <c:pt idx="135">
                  <c:v>0.33750000000000197</c:v>
                </c:pt>
                <c:pt idx="136">
                  <c:v>0.34</c:v>
                </c:pt>
                <c:pt idx="137">
                  <c:v>0.34250000000000008</c:v>
                </c:pt>
                <c:pt idx="138">
                  <c:v>0.34500000000000008</c:v>
                </c:pt>
                <c:pt idx="139">
                  <c:v>0.34750000000000031</c:v>
                </c:pt>
                <c:pt idx="140">
                  <c:v>0.35000000000000031</c:v>
                </c:pt>
                <c:pt idx="141">
                  <c:v>0.35250000000000031</c:v>
                </c:pt>
                <c:pt idx="142">
                  <c:v>0.35500000000000032</c:v>
                </c:pt>
                <c:pt idx="143">
                  <c:v>0.35750000000000032</c:v>
                </c:pt>
                <c:pt idx="144">
                  <c:v>0.36000000000000032</c:v>
                </c:pt>
                <c:pt idx="145">
                  <c:v>0.36250000000000032</c:v>
                </c:pt>
                <c:pt idx="146">
                  <c:v>0.36500000000000032</c:v>
                </c:pt>
                <c:pt idx="147">
                  <c:v>0.36750000000000038</c:v>
                </c:pt>
                <c:pt idx="148">
                  <c:v>0.37000000000000038</c:v>
                </c:pt>
                <c:pt idx="149">
                  <c:v>0.3725000000000015</c:v>
                </c:pt>
                <c:pt idx="150">
                  <c:v>0.3750000000000015</c:v>
                </c:pt>
                <c:pt idx="151">
                  <c:v>0.3775000000000015</c:v>
                </c:pt>
                <c:pt idx="152">
                  <c:v>0.38000000000000167</c:v>
                </c:pt>
                <c:pt idx="153">
                  <c:v>0.38250000000000167</c:v>
                </c:pt>
                <c:pt idx="154">
                  <c:v>0.38500000000000167</c:v>
                </c:pt>
                <c:pt idx="155">
                  <c:v>0.38750000000000168</c:v>
                </c:pt>
                <c:pt idx="156">
                  <c:v>0.39000000000000168</c:v>
                </c:pt>
                <c:pt idx="157">
                  <c:v>0.39250000000000196</c:v>
                </c:pt>
                <c:pt idx="158">
                  <c:v>0.39500000000000196</c:v>
                </c:pt>
                <c:pt idx="159">
                  <c:v>0.39750000000000196</c:v>
                </c:pt>
                <c:pt idx="160">
                  <c:v>0.4</c:v>
                </c:pt>
                <c:pt idx="161">
                  <c:v>0.40250000000000002</c:v>
                </c:pt>
                <c:pt idx="162">
                  <c:v>0.40500000000000008</c:v>
                </c:pt>
                <c:pt idx="163">
                  <c:v>0.40750000000000008</c:v>
                </c:pt>
                <c:pt idx="164">
                  <c:v>0.41000000000000031</c:v>
                </c:pt>
                <c:pt idx="165">
                  <c:v>0.41250000000000031</c:v>
                </c:pt>
                <c:pt idx="166">
                  <c:v>0.41500000000000031</c:v>
                </c:pt>
                <c:pt idx="167">
                  <c:v>0.41750000000000032</c:v>
                </c:pt>
                <c:pt idx="168">
                  <c:v>0.42000000000000032</c:v>
                </c:pt>
                <c:pt idx="169">
                  <c:v>0.42250000000000032</c:v>
                </c:pt>
                <c:pt idx="170">
                  <c:v>0.42500000000000032</c:v>
                </c:pt>
                <c:pt idx="171">
                  <c:v>0.42750000000000032</c:v>
                </c:pt>
                <c:pt idx="172">
                  <c:v>0.43000000000000038</c:v>
                </c:pt>
                <c:pt idx="173">
                  <c:v>0.43250000000000038</c:v>
                </c:pt>
                <c:pt idx="174">
                  <c:v>0.4350000000000015</c:v>
                </c:pt>
                <c:pt idx="175">
                  <c:v>0.4375000000000015</c:v>
                </c:pt>
                <c:pt idx="176">
                  <c:v>0.44</c:v>
                </c:pt>
                <c:pt idx="177">
                  <c:v>0.4425</c:v>
                </c:pt>
                <c:pt idx="178">
                  <c:v>0.44500000000000001</c:v>
                </c:pt>
                <c:pt idx="179">
                  <c:v>0.44750000000000001</c:v>
                </c:pt>
                <c:pt idx="180">
                  <c:v>0.45</c:v>
                </c:pt>
                <c:pt idx="181">
                  <c:v>0.45250000000000001</c:v>
                </c:pt>
                <c:pt idx="182">
                  <c:v>0.45500000000000002</c:v>
                </c:pt>
                <c:pt idx="183">
                  <c:v>0.45750000000000002</c:v>
                </c:pt>
                <c:pt idx="184">
                  <c:v>0.46</c:v>
                </c:pt>
                <c:pt idx="185">
                  <c:v>0.46250000000000002</c:v>
                </c:pt>
                <c:pt idx="186">
                  <c:v>0.46500000000000002</c:v>
                </c:pt>
                <c:pt idx="187">
                  <c:v>0.46750000000000008</c:v>
                </c:pt>
                <c:pt idx="188">
                  <c:v>0.47000000000000008</c:v>
                </c:pt>
                <c:pt idx="189">
                  <c:v>0.47250000000000031</c:v>
                </c:pt>
                <c:pt idx="190">
                  <c:v>0.47500000000000031</c:v>
                </c:pt>
                <c:pt idx="191">
                  <c:v>0.47750000000000031</c:v>
                </c:pt>
                <c:pt idx="192">
                  <c:v>0.48000000000000032</c:v>
                </c:pt>
                <c:pt idx="193">
                  <c:v>0.48250000000000032</c:v>
                </c:pt>
                <c:pt idx="194">
                  <c:v>0.48500000000000032</c:v>
                </c:pt>
                <c:pt idx="195">
                  <c:v>0.48750000000000032</c:v>
                </c:pt>
                <c:pt idx="196">
                  <c:v>0.49000000000000032</c:v>
                </c:pt>
                <c:pt idx="197">
                  <c:v>0.49250000000000038</c:v>
                </c:pt>
                <c:pt idx="198">
                  <c:v>0.49500000000000038</c:v>
                </c:pt>
                <c:pt idx="199">
                  <c:v>0.4975000000000015</c:v>
                </c:pt>
                <c:pt idx="200">
                  <c:v>0.5</c:v>
                </c:pt>
                <c:pt idx="201">
                  <c:v>0.5024999999999995</c:v>
                </c:pt>
                <c:pt idx="202">
                  <c:v>0.505</c:v>
                </c:pt>
                <c:pt idx="203">
                  <c:v>0.50749999999999951</c:v>
                </c:pt>
                <c:pt idx="204">
                  <c:v>0.51</c:v>
                </c:pt>
                <c:pt idx="205">
                  <c:v>0.51249999999999996</c:v>
                </c:pt>
                <c:pt idx="206">
                  <c:v>0.51500000000000001</c:v>
                </c:pt>
                <c:pt idx="207">
                  <c:v>0.51749999999999996</c:v>
                </c:pt>
                <c:pt idx="208">
                  <c:v>0.52</c:v>
                </c:pt>
                <c:pt idx="209">
                  <c:v>0.52249999999999996</c:v>
                </c:pt>
                <c:pt idx="210">
                  <c:v>0.52500000000000002</c:v>
                </c:pt>
                <c:pt idx="211">
                  <c:v>0.52749999999999997</c:v>
                </c:pt>
                <c:pt idx="212">
                  <c:v>0.53</c:v>
                </c:pt>
                <c:pt idx="213">
                  <c:v>0.53249999999999997</c:v>
                </c:pt>
                <c:pt idx="214">
                  <c:v>0.53500000000000003</c:v>
                </c:pt>
                <c:pt idx="215">
                  <c:v>0.53749999999999998</c:v>
                </c:pt>
                <c:pt idx="216">
                  <c:v>0.54</c:v>
                </c:pt>
                <c:pt idx="217">
                  <c:v>0.54249999999999998</c:v>
                </c:pt>
                <c:pt idx="218">
                  <c:v>0.54500000000000004</c:v>
                </c:pt>
                <c:pt idx="219">
                  <c:v>0.54749999999999999</c:v>
                </c:pt>
                <c:pt idx="220">
                  <c:v>0.55000000000000004</c:v>
                </c:pt>
                <c:pt idx="221">
                  <c:v>0.55249999999999999</c:v>
                </c:pt>
                <c:pt idx="222">
                  <c:v>0.55500000000000005</c:v>
                </c:pt>
                <c:pt idx="223">
                  <c:v>0.5575</c:v>
                </c:pt>
                <c:pt idx="224">
                  <c:v>0.56000000000000005</c:v>
                </c:pt>
                <c:pt idx="225">
                  <c:v>0.5625</c:v>
                </c:pt>
                <c:pt idx="226">
                  <c:v>0.56499999999999995</c:v>
                </c:pt>
                <c:pt idx="227">
                  <c:v>0.5675</c:v>
                </c:pt>
                <c:pt idx="228">
                  <c:v>0.56999999999999995</c:v>
                </c:pt>
                <c:pt idx="229">
                  <c:v>0.57250000000000001</c:v>
                </c:pt>
                <c:pt idx="230">
                  <c:v>0.57500000000000062</c:v>
                </c:pt>
                <c:pt idx="231">
                  <c:v>0.57750000000000001</c:v>
                </c:pt>
                <c:pt idx="232">
                  <c:v>0.58000000000000007</c:v>
                </c:pt>
                <c:pt idx="233">
                  <c:v>0.58249999999999957</c:v>
                </c:pt>
                <c:pt idx="234">
                  <c:v>0.58499999999999996</c:v>
                </c:pt>
                <c:pt idx="235">
                  <c:v>0.58749999999999958</c:v>
                </c:pt>
                <c:pt idx="236">
                  <c:v>0.59</c:v>
                </c:pt>
                <c:pt idx="237">
                  <c:v>0.59249999999999958</c:v>
                </c:pt>
                <c:pt idx="238">
                  <c:v>0.59499999999999997</c:v>
                </c:pt>
                <c:pt idx="239">
                  <c:v>0.59749999999999959</c:v>
                </c:pt>
                <c:pt idx="240">
                  <c:v>0.60000000000000064</c:v>
                </c:pt>
                <c:pt idx="241">
                  <c:v>0.60250000000000004</c:v>
                </c:pt>
                <c:pt idx="242">
                  <c:v>0.60500000000000065</c:v>
                </c:pt>
                <c:pt idx="243">
                  <c:v>0.60750000000000004</c:v>
                </c:pt>
                <c:pt idx="244">
                  <c:v>0.61000000000000065</c:v>
                </c:pt>
                <c:pt idx="245">
                  <c:v>0.61250000000000004</c:v>
                </c:pt>
                <c:pt idx="246">
                  <c:v>0.61500000000000299</c:v>
                </c:pt>
                <c:pt idx="247">
                  <c:v>0.61750000000000005</c:v>
                </c:pt>
                <c:pt idx="248">
                  <c:v>0.62000000000000299</c:v>
                </c:pt>
                <c:pt idx="249">
                  <c:v>0.62250000000000005</c:v>
                </c:pt>
                <c:pt idx="250">
                  <c:v>0.62500000000000311</c:v>
                </c:pt>
                <c:pt idx="251">
                  <c:v>0.62749999999999995</c:v>
                </c:pt>
                <c:pt idx="252">
                  <c:v>0.63000000000000334</c:v>
                </c:pt>
                <c:pt idx="253">
                  <c:v>0.63249999999999995</c:v>
                </c:pt>
                <c:pt idx="254">
                  <c:v>0.63500000000000334</c:v>
                </c:pt>
                <c:pt idx="255">
                  <c:v>0.63750000000000062</c:v>
                </c:pt>
                <c:pt idx="256">
                  <c:v>0.64000000000000334</c:v>
                </c:pt>
                <c:pt idx="257">
                  <c:v>0.64250000000000063</c:v>
                </c:pt>
                <c:pt idx="258">
                  <c:v>0.64500000000000335</c:v>
                </c:pt>
                <c:pt idx="259">
                  <c:v>0.64750000000000063</c:v>
                </c:pt>
                <c:pt idx="260">
                  <c:v>0.65000000000000346</c:v>
                </c:pt>
                <c:pt idx="261">
                  <c:v>0.65250000000000064</c:v>
                </c:pt>
                <c:pt idx="262">
                  <c:v>0.65500000000000391</c:v>
                </c:pt>
                <c:pt idx="263">
                  <c:v>0.65750000000000064</c:v>
                </c:pt>
                <c:pt idx="264">
                  <c:v>0.66000000000000392</c:v>
                </c:pt>
                <c:pt idx="265">
                  <c:v>0.66250000000000064</c:v>
                </c:pt>
                <c:pt idx="266">
                  <c:v>0.66500000000000392</c:v>
                </c:pt>
                <c:pt idx="267">
                  <c:v>0.66750000000000065</c:v>
                </c:pt>
                <c:pt idx="268">
                  <c:v>0.67000000000000393</c:v>
                </c:pt>
                <c:pt idx="269">
                  <c:v>0.67250000000000065</c:v>
                </c:pt>
                <c:pt idx="270">
                  <c:v>0.67500000000000393</c:v>
                </c:pt>
                <c:pt idx="271">
                  <c:v>0.67750000000000299</c:v>
                </c:pt>
                <c:pt idx="272">
                  <c:v>0.68</c:v>
                </c:pt>
                <c:pt idx="273">
                  <c:v>0.6825</c:v>
                </c:pt>
                <c:pt idx="274">
                  <c:v>0.68500000000000005</c:v>
                </c:pt>
                <c:pt idx="275">
                  <c:v>0.6875</c:v>
                </c:pt>
                <c:pt idx="276">
                  <c:v>0.69000000000000061</c:v>
                </c:pt>
                <c:pt idx="277">
                  <c:v>0.6925</c:v>
                </c:pt>
                <c:pt idx="278">
                  <c:v>0.69499999999999995</c:v>
                </c:pt>
                <c:pt idx="279">
                  <c:v>0.69750000000000001</c:v>
                </c:pt>
                <c:pt idx="280">
                  <c:v>0.70000000000000062</c:v>
                </c:pt>
                <c:pt idx="281">
                  <c:v>0.70250000000000001</c:v>
                </c:pt>
                <c:pt idx="282">
                  <c:v>0.70500000000000063</c:v>
                </c:pt>
                <c:pt idx="283">
                  <c:v>0.70750000000000002</c:v>
                </c:pt>
                <c:pt idx="284">
                  <c:v>0.71000000000000063</c:v>
                </c:pt>
                <c:pt idx="285">
                  <c:v>0.71250000000000002</c:v>
                </c:pt>
                <c:pt idx="286">
                  <c:v>0.71500000000000064</c:v>
                </c:pt>
                <c:pt idx="287">
                  <c:v>0.71750000000000003</c:v>
                </c:pt>
                <c:pt idx="288">
                  <c:v>0.72000000000000064</c:v>
                </c:pt>
                <c:pt idx="289">
                  <c:v>0.72250000000000003</c:v>
                </c:pt>
                <c:pt idx="290">
                  <c:v>0.72500000000000064</c:v>
                </c:pt>
                <c:pt idx="291">
                  <c:v>0.72750000000000004</c:v>
                </c:pt>
                <c:pt idx="292">
                  <c:v>0.73000000000000065</c:v>
                </c:pt>
                <c:pt idx="293">
                  <c:v>0.73250000000000004</c:v>
                </c:pt>
                <c:pt idx="294">
                  <c:v>0.73500000000000065</c:v>
                </c:pt>
                <c:pt idx="295">
                  <c:v>0.73750000000000004</c:v>
                </c:pt>
                <c:pt idx="296">
                  <c:v>0.74000000000000299</c:v>
                </c:pt>
                <c:pt idx="297">
                  <c:v>0.74250000000000005</c:v>
                </c:pt>
                <c:pt idx="298">
                  <c:v>0.74500000000000299</c:v>
                </c:pt>
                <c:pt idx="299">
                  <c:v>0.74750000000000005</c:v>
                </c:pt>
                <c:pt idx="300">
                  <c:v>0.75000000000000311</c:v>
                </c:pt>
                <c:pt idx="301">
                  <c:v>0.75249999999999995</c:v>
                </c:pt>
                <c:pt idx="302">
                  <c:v>0.75500000000000334</c:v>
                </c:pt>
                <c:pt idx="303">
                  <c:v>0.75749999999999995</c:v>
                </c:pt>
                <c:pt idx="304">
                  <c:v>0.76000000000000334</c:v>
                </c:pt>
                <c:pt idx="305">
                  <c:v>0.76250000000000062</c:v>
                </c:pt>
                <c:pt idx="306">
                  <c:v>0.76500000000000334</c:v>
                </c:pt>
                <c:pt idx="307">
                  <c:v>0.76750000000000063</c:v>
                </c:pt>
                <c:pt idx="308">
                  <c:v>0.77000000000000335</c:v>
                </c:pt>
                <c:pt idx="309">
                  <c:v>0.77250000000000063</c:v>
                </c:pt>
                <c:pt idx="310">
                  <c:v>0.77500000000000346</c:v>
                </c:pt>
                <c:pt idx="311">
                  <c:v>0.77750000000000064</c:v>
                </c:pt>
                <c:pt idx="312">
                  <c:v>0.78</c:v>
                </c:pt>
                <c:pt idx="313">
                  <c:v>0.78249999999999997</c:v>
                </c:pt>
                <c:pt idx="314">
                  <c:v>0.78500000000000003</c:v>
                </c:pt>
                <c:pt idx="315">
                  <c:v>0.78749999999999998</c:v>
                </c:pt>
                <c:pt idx="316">
                  <c:v>0.79</c:v>
                </c:pt>
                <c:pt idx="317">
                  <c:v>0.79249999999999998</c:v>
                </c:pt>
                <c:pt idx="318">
                  <c:v>0.79500000000000004</c:v>
                </c:pt>
                <c:pt idx="319">
                  <c:v>0.79749999999999999</c:v>
                </c:pt>
                <c:pt idx="320">
                  <c:v>0.8</c:v>
                </c:pt>
                <c:pt idx="321">
                  <c:v>0.80249999999999999</c:v>
                </c:pt>
                <c:pt idx="322">
                  <c:v>0.80500000000000005</c:v>
                </c:pt>
                <c:pt idx="323">
                  <c:v>0.8075</c:v>
                </c:pt>
                <c:pt idx="324">
                  <c:v>0.81</c:v>
                </c:pt>
                <c:pt idx="325">
                  <c:v>0.8125</c:v>
                </c:pt>
                <c:pt idx="326">
                  <c:v>0.81499999999999995</c:v>
                </c:pt>
                <c:pt idx="327">
                  <c:v>0.8175</c:v>
                </c:pt>
                <c:pt idx="328">
                  <c:v>0.82000000000000062</c:v>
                </c:pt>
                <c:pt idx="329">
                  <c:v>0.82250000000000001</c:v>
                </c:pt>
                <c:pt idx="330">
                  <c:v>0.82500000000000062</c:v>
                </c:pt>
                <c:pt idx="331">
                  <c:v>0.82750000000000001</c:v>
                </c:pt>
                <c:pt idx="332">
                  <c:v>0.83000000000000063</c:v>
                </c:pt>
                <c:pt idx="333">
                  <c:v>0.83250000000000002</c:v>
                </c:pt>
                <c:pt idx="334">
                  <c:v>0.83500000000000063</c:v>
                </c:pt>
                <c:pt idx="335">
                  <c:v>0.83750000000000002</c:v>
                </c:pt>
                <c:pt idx="336">
                  <c:v>0.84000000000000064</c:v>
                </c:pt>
                <c:pt idx="337">
                  <c:v>0.84250000000000003</c:v>
                </c:pt>
                <c:pt idx="338">
                  <c:v>0.84500000000000064</c:v>
                </c:pt>
                <c:pt idx="339">
                  <c:v>0.84750000000000003</c:v>
                </c:pt>
                <c:pt idx="340">
                  <c:v>0.85000000000000064</c:v>
                </c:pt>
                <c:pt idx="341">
                  <c:v>0.85250000000000004</c:v>
                </c:pt>
                <c:pt idx="342">
                  <c:v>0.85500000000000065</c:v>
                </c:pt>
                <c:pt idx="343">
                  <c:v>0.85750000000000004</c:v>
                </c:pt>
                <c:pt idx="344">
                  <c:v>0.86000000000000065</c:v>
                </c:pt>
                <c:pt idx="345">
                  <c:v>0.86250000000000004</c:v>
                </c:pt>
                <c:pt idx="346">
                  <c:v>0.86500000000000299</c:v>
                </c:pt>
                <c:pt idx="347">
                  <c:v>0.86750000000000005</c:v>
                </c:pt>
                <c:pt idx="348">
                  <c:v>0.87000000000000299</c:v>
                </c:pt>
                <c:pt idx="349">
                  <c:v>0.87250000000000005</c:v>
                </c:pt>
                <c:pt idx="350">
                  <c:v>0.87500000000000311</c:v>
                </c:pt>
                <c:pt idx="351">
                  <c:v>0.87749999999999995</c:v>
                </c:pt>
                <c:pt idx="352">
                  <c:v>0.88</c:v>
                </c:pt>
                <c:pt idx="353">
                  <c:v>0.88249999999999951</c:v>
                </c:pt>
                <c:pt idx="354">
                  <c:v>0.88500000000000001</c:v>
                </c:pt>
                <c:pt idx="355">
                  <c:v>0.88749999999999996</c:v>
                </c:pt>
                <c:pt idx="356">
                  <c:v>0.89</c:v>
                </c:pt>
                <c:pt idx="357">
                  <c:v>0.89249999999999996</c:v>
                </c:pt>
                <c:pt idx="358">
                  <c:v>0.89500000000000002</c:v>
                </c:pt>
                <c:pt idx="359">
                  <c:v>0.89749999999999996</c:v>
                </c:pt>
                <c:pt idx="360">
                  <c:v>0.9</c:v>
                </c:pt>
                <c:pt idx="361">
                  <c:v>0.90249999999999997</c:v>
                </c:pt>
                <c:pt idx="362">
                  <c:v>0.90500000000000003</c:v>
                </c:pt>
                <c:pt idx="363">
                  <c:v>0.90749999999999997</c:v>
                </c:pt>
                <c:pt idx="364">
                  <c:v>0.91</c:v>
                </c:pt>
                <c:pt idx="365">
                  <c:v>0.91249999999999998</c:v>
                </c:pt>
                <c:pt idx="366">
                  <c:v>0.91500000000000004</c:v>
                </c:pt>
                <c:pt idx="367">
                  <c:v>0.91749999999999998</c:v>
                </c:pt>
                <c:pt idx="368">
                  <c:v>0.92</c:v>
                </c:pt>
                <c:pt idx="369">
                  <c:v>0.92249999999999999</c:v>
                </c:pt>
                <c:pt idx="370">
                  <c:v>0.92500000000000004</c:v>
                </c:pt>
                <c:pt idx="371">
                  <c:v>0.92749999999999999</c:v>
                </c:pt>
                <c:pt idx="372">
                  <c:v>0.93</c:v>
                </c:pt>
                <c:pt idx="373">
                  <c:v>0.9325</c:v>
                </c:pt>
                <c:pt idx="374">
                  <c:v>0.93500000000000005</c:v>
                </c:pt>
                <c:pt idx="375">
                  <c:v>0.9375</c:v>
                </c:pt>
                <c:pt idx="376">
                  <c:v>0.94000000000000061</c:v>
                </c:pt>
                <c:pt idx="377">
                  <c:v>0.9425</c:v>
                </c:pt>
                <c:pt idx="378">
                  <c:v>0.94499999999999995</c:v>
                </c:pt>
                <c:pt idx="379">
                  <c:v>0.94750000000000001</c:v>
                </c:pt>
                <c:pt idx="380">
                  <c:v>0.95000000000000062</c:v>
                </c:pt>
                <c:pt idx="381">
                  <c:v>0.95250000000000001</c:v>
                </c:pt>
                <c:pt idx="382">
                  <c:v>0.95500000000000063</c:v>
                </c:pt>
                <c:pt idx="383">
                  <c:v>0.95750000000000002</c:v>
                </c:pt>
                <c:pt idx="384">
                  <c:v>0.96000000000000063</c:v>
                </c:pt>
                <c:pt idx="385">
                  <c:v>0.96250000000000002</c:v>
                </c:pt>
                <c:pt idx="386">
                  <c:v>0.96500000000000064</c:v>
                </c:pt>
                <c:pt idx="387">
                  <c:v>0.96750000000000003</c:v>
                </c:pt>
                <c:pt idx="388">
                  <c:v>0.97000000000000064</c:v>
                </c:pt>
                <c:pt idx="389">
                  <c:v>0.97250000000000003</c:v>
                </c:pt>
                <c:pt idx="390">
                  <c:v>0.97500000000000064</c:v>
                </c:pt>
                <c:pt idx="391">
                  <c:v>0.97750000000000004</c:v>
                </c:pt>
                <c:pt idx="392">
                  <c:v>0.98</c:v>
                </c:pt>
                <c:pt idx="393">
                  <c:v>0.98249999999999948</c:v>
                </c:pt>
                <c:pt idx="394">
                  <c:v>0.98499999999999999</c:v>
                </c:pt>
                <c:pt idx="395">
                  <c:v>0.98749999999999949</c:v>
                </c:pt>
                <c:pt idx="396">
                  <c:v>0.99</c:v>
                </c:pt>
                <c:pt idx="397">
                  <c:v>0.99249999999999949</c:v>
                </c:pt>
                <c:pt idx="398">
                  <c:v>0.995</c:v>
                </c:pt>
                <c:pt idx="399">
                  <c:v>0.9974999999999995</c:v>
                </c:pt>
                <c:pt idx="400">
                  <c:v>1</c:v>
                </c:pt>
                <c:pt idx="401">
                  <c:v>1.002499999999994</c:v>
                </c:pt>
                <c:pt idx="402">
                  <c:v>1.0049999999999932</c:v>
                </c:pt>
                <c:pt idx="403">
                  <c:v>1.0074999999999927</c:v>
                </c:pt>
                <c:pt idx="404">
                  <c:v>1.01</c:v>
                </c:pt>
                <c:pt idx="405">
                  <c:v>1.0125</c:v>
                </c:pt>
                <c:pt idx="406">
                  <c:v>1.0149999999999932</c:v>
                </c:pt>
                <c:pt idx="407">
                  <c:v>1.0174999999999927</c:v>
                </c:pt>
                <c:pt idx="408">
                  <c:v>1.02</c:v>
                </c:pt>
                <c:pt idx="409">
                  <c:v>1.0225</c:v>
                </c:pt>
                <c:pt idx="410">
                  <c:v>1.0249999999999932</c:v>
                </c:pt>
                <c:pt idx="411">
                  <c:v>1.0274999999999928</c:v>
                </c:pt>
                <c:pt idx="412">
                  <c:v>1.03</c:v>
                </c:pt>
                <c:pt idx="413">
                  <c:v>1.0325</c:v>
                </c:pt>
                <c:pt idx="414">
                  <c:v>1.0349999999999933</c:v>
                </c:pt>
                <c:pt idx="415">
                  <c:v>1.0374999999999928</c:v>
                </c:pt>
                <c:pt idx="416">
                  <c:v>1.04</c:v>
                </c:pt>
                <c:pt idx="417">
                  <c:v>1.0425</c:v>
                </c:pt>
                <c:pt idx="418">
                  <c:v>1.0449999999999939</c:v>
                </c:pt>
                <c:pt idx="419">
                  <c:v>1.0474999999999928</c:v>
                </c:pt>
                <c:pt idx="420">
                  <c:v>1.05</c:v>
                </c:pt>
                <c:pt idx="421">
                  <c:v>1.0525</c:v>
                </c:pt>
                <c:pt idx="422">
                  <c:v>1.0549999999999939</c:v>
                </c:pt>
                <c:pt idx="423">
                  <c:v>1.0574999999999934</c:v>
                </c:pt>
                <c:pt idx="424">
                  <c:v>1.06</c:v>
                </c:pt>
                <c:pt idx="425">
                  <c:v>1.0625</c:v>
                </c:pt>
                <c:pt idx="426">
                  <c:v>1.064999999999994</c:v>
                </c:pt>
                <c:pt idx="427">
                  <c:v>1.0674999999999932</c:v>
                </c:pt>
                <c:pt idx="428">
                  <c:v>1.07</c:v>
                </c:pt>
                <c:pt idx="429">
                  <c:v>1.0725</c:v>
                </c:pt>
                <c:pt idx="430">
                  <c:v>1.075</c:v>
                </c:pt>
                <c:pt idx="431">
                  <c:v>1.0774999999999932</c:v>
                </c:pt>
                <c:pt idx="432">
                  <c:v>1.08</c:v>
                </c:pt>
                <c:pt idx="433">
                  <c:v>1.0825</c:v>
                </c:pt>
                <c:pt idx="434">
                  <c:v>1.085</c:v>
                </c:pt>
                <c:pt idx="435">
                  <c:v>1.0874999999999932</c:v>
                </c:pt>
                <c:pt idx="436">
                  <c:v>1.0900000000000001</c:v>
                </c:pt>
                <c:pt idx="437">
                  <c:v>1.0925</c:v>
                </c:pt>
                <c:pt idx="438">
                  <c:v>1.095</c:v>
                </c:pt>
                <c:pt idx="439">
                  <c:v>1.0974999999999933</c:v>
                </c:pt>
                <c:pt idx="440">
                  <c:v>1.1000000000000001</c:v>
                </c:pt>
                <c:pt idx="441">
                  <c:v>1.1025</c:v>
                </c:pt>
                <c:pt idx="442">
                  <c:v>1.105</c:v>
                </c:pt>
                <c:pt idx="443">
                  <c:v>1.1074999999999939</c:v>
                </c:pt>
                <c:pt idx="444">
                  <c:v>1.1100000000000001</c:v>
                </c:pt>
                <c:pt idx="445">
                  <c:v>1.1125</c:v>
                </c:pt>
                <c:pt idx="446">
                  <c:v>1.115</c:v>
                </c:pt>
                <c:pt idx="447">
                  <c:v>1.1174999999999939</c:v>
                </c:pt>
                <c:pt idx="448">
                  <c:v>1.1200000000000001</c:v>
                </c:pt>
                <c:pt idx="449">
                  <c:v>1.1225000000000001</c:v>
                </c:pt>
                <c:pt idx="450">
                  <c:v>1.125</c:v>
                </c:pt>
                <c:pt idx="451">
                  <c:v>1.127499999999994</c:v>
                </c:pt>
                <c:pt idx="452">
                  <c:v>1.1299999999999932</c:v>
                </c:pt>
                <c:pt idx="453">
                  <c:v>1.1325000000000001</c:v>
                </c:pt>
                <c:pt idx="454">
                  <c:v>1.135</c:v>
                </c:pt>
                <c:pt idx="455">
                  <c:v>1.1375</c:v>
                </c:pt>
                <c:pt idx="456">
                  <c:v>1.1399999999999932</c:v>
                </c:pt>
                <c:pt idx="457">
                  <c:v>1.1425000000000001</c:v>
                </c:pt>
                <c:pt idx="458">
                  <c:v>1.145</c:v>
                </c:pt>
                <c:pt idx="459">
                  <c:v>1.1475</c:v>
                </c:pt>
                <c:pt idx="460">
                  <c:v>1.1499999999999932</c:v>
                </c:pt>
                <c:pt idx="461">
                  <c:v>1.1525000000000001</c:v>
                </c:pt>
                <c:pt idx="462">
                  <c:v>1.155</c:v>
                </c:pt>
                <c:pt idx="463">
                  <c:v>1.1575</c:v>
                </c:pt>
                <c:pt idx="464">
                  <c:v>1.1599999999999933</c:v>
                </c:pt>
                <c:pt idx="465">
                  <c:v>1.1625000000000001</c:v>
                </c:pt>
                <c:pt idx="466">
                  <c:v>1.165</c:v>
                </c:pt>
                <c:pt idx="467">
                  <c:v>1.1675</c:v>
                </c:pt>
                <c:pt idx="468">
                  <c:v>1.1700000000000021</c:v>
                </c:pt>
                <c:pt idx="469">
                  <c:v>1.1725000000000001</c:v>
                </c:pt>
                <c:pt idx="470">
                  <c:v>1.175</c:v>
                </c:pt>
                <c:pt idx="471">
                  <c:v>1.1775</c:v>
                </c:pt>
                <c:pt idx="472">
                  <c:v>1.1800000000000059</c:v>
                </c:pt>
                <c:pt idx="473">
                  <c:v>1.1825000000000001</c:v>
                </c:pt>
                <c:pt idx="474">
                  <c:v>1.1850000000000001</c:v>
                </c:pt>
                <c:pt idx="475">
                  <c:v>1.1875</c:v>
                </c:pt>
                <c:pt idx="476">
                  <c:v>1.1900000000000059</c:v>
                </c:pt>
                <c:pt idx="477">
                  <c:v>1.1924999999999999</c:v>
                </c:pt>
                <c:pt idx="478">
                  <c:v>1.1950000000000001</c:v>
                </c:pt>
                <c:pt idx="479">
                  <c:v>1.1975</c:v>
                </c:pt>
                <c:pt idx="480">
                  <c:v>1.2</c:v>
                </c:pt>
                <c:pt idx="481">
                  <c:v>1.2024999999999932</c:v>
                </c:pt>
                <c:pt idx="482">
                  <c:v>1.2049999999999927</c:v>
                </c:pt>
                <c:pt idx="483">
                  <c:v>1.2074999999999914</c:v>
                </c:pt>
                <c:pt idx="484">
                  <c:v>1.21</c:v>
                </c:pt>
                <c:pt idx="485">
                  <c:v>1.2124999999999932</c:v>
                </c:pt>
                <c:pt idx="486">
                  <c:v>1.2149999999999928</c:v>
                </c:pt>
                <c:pt idx="487">
                  <c:v>1.2174999999999914</c:v>
                </c:pt>
                <c:pt idx="488">
                  <c:v>1.22</c:v>
                </c:pt>
                <c:pt idx="489">
                  <c:v>1.2224999999999933</c:v>
                </c:pt>
                <c:pt idx="490">
                  <c:v>1.2249999999999928</c:v>
                </c:pt>
                <c:pt idx="491">
                  <c:v>1.2274999999999914</c:v>
                </c:pt>
                <c:pt idx="492">
                  <c:v>1.23</c:v>
                </c:pt>
                <c:pt idx="493">
                  <c:v>1.2324999999999939</c:v>
                </c:pt>
                <c:pt idx="494">
                  <c:v>1.2349999999999928</c:v>
                </c:pt>
                <c:pt idx="495">
                  <c:v>1.2374999999999914</c:v>
                </c:pt>
                <c:pt idx="496">
                  <c:v>1.24</c:v>
                </c:pt>
                <c:pt idx="497">
                  <c:v>1.2424999999999939</c:v>
                </c:pt>
                <c:pt idx="498">
                  <c:v>1.2449999999999934</c:v>
                </c:pt>
                <c:pt idx="499">
                  <c:v>1.2474999999999914</c:v>
                </c:pt>
                <c:pt idx="500">
                  <c:v>1.25</c:v>
                </c:pt>
                <c:pt idx="501">
                  <c:v>1.252499999999994</c:v>
                </c:pt>
                <c:pt idx="502">
                  <c:v>1.2549999999999932</c:v>
                </c:pt>
                <c:pt idx="503">
                  <c:v>1.2574999999999927</c:v>
                </c:pt>
                <c:pt idx="504">
                  <c:v>1.26</c:v>
                </c:pt>
                <c:pt idx="505">
                  <c:v>1.2625</c:v>
                </c:pt>
                <c:pt idx="506">
                  <c:v>1.2649999999999932</c:v>
                </c:pt>
                <c:pt idx="507">
                  <c:v>1.2674999999999927</c:v>
                </c:pt>
                <c:pt idx="508">
                  <c:v>1.27</c:v>
                </c:pt>
                <c:pt idx="509">
                  <c:v>1.2725</c:v>
                </c:pt>
                <c:pt idx="510">
                  <c:v>1.2749999999999932</c:v>
                </c:pt>
                <c:pt idx="511">
                  <c:v>1.2774999999999928</c:v>
                </c:pt>
                <c:pt idx="512">
                  <c:v>1.28</c:v>
                </c:pt>
                <c:pt idx="513">
                  <c:v>1.2825</c:v>
                </c:pt>
                <c:pt idx="514">
                  <c:v>1.2849999999999933</c:v>
                </c:pt>
                <c:pt idx="515">
                  <c:v>1.2874999999999928</c:v>
                </c:pt>
                <c:pt idx="516">
                  <c:v>1.29</c:v>
                </c:pt>
                <c:pt idx="517">
                  <c:v>1.2925</c:v>
                </c:pt>
                <c:pt idx="518">
                  <c:v>1.2949999999999939</c:v>
                </c:pt>
                <c:pt idx="519">
                  <c:v>1.2974999999999928</c:v>
                </c:pt>
                <c:pt idx="520">
                  <c:v>1.3</c:v>
                </c:pt>
                <c:pt idx="521">
                  <c:v>1.3025</c:v>
                </c:pt>
                <c:pt idx="522">
                  <c:v>1.3049999999999939</c:v>
                </c:pt>
                <c:pt idx="523">
                  <c:v>1.3074999999999934</c:v>
                </c:pt>
                <c:pt idx="524">
                  <c:v>1.31</c:v>
                </c:pt>
                <c:pt idx="525">
                  <c:v>1.3125</c:v>
                </c:pt>
                <c:pt idx="526">
                  <c:v>1.314999999999994</c:v>
                </c:pt>
                <c:pt idx="527">
                  <c:v>1.3174999999999932</c:v>
                </c:pt>
                <c:pt idx="528">
                  <c:v>1.32</c:v>
                </c:pt>
                <c:pt idx="529">
                  <c:v>1.3225</c:v>
                </c:pt>
                <c:pt idx="530">
                  <c:v>1.325</c:v>
                </c:pt>
                <c:pt idx="531">
                  <c:v>1.3274999999999932</c:v>
                </c:pt>
                <c:pt idx="532">
                  <c:v>1.33</c:v>
                </c:pt>
                <c:pt idx="533">
                  <c:v>1.3325</c:v>
                </c:pt>
                <c:pt idx="534">
                  <c:v>1.335</c:v>
                </c:pt>
                <c:pt idx="535">
                  <c:v>1.3374999999999932</c:v>
                </c:pt>
                <c:pt idx="536">
                  <c:v>1.34</c:v>
                </c:pt>
                <c:pt idx="537">
                  <c:v>1.3425</c:v>
                </c:pt>
                <c:pt idx="538">
                  <c:v>1.345</c:v>
                </c:pt>
                <c:pt idx="539">
                  <c:v>1.3474999999999933</c:v>
                </c:pt>
                <c:pt idx="540">
                  <c:v>1.35</c:v>
                </c:pt>
                <c:pt idx="541">
                  <c:v>1.3525</c:v>
                </c:pt>
                <c:pt idx="542">
                  <c:v>1.355</c:v>
                </c:pt>
                <c:pt idx="543">
                  <c:v>1.3574999999999939</c:v>
                </c:pt>
                <c:pt idx="544">
                  <c:v>1.36</c:v>
                </c:pt>
                <c:pt idx="545">
                  <c:v>1.3625</c:v>
                </c:pt>
                <c:pt idx="546">
                  <c:v>1.365</c:v>
                </c:pt>
                <c:pt idx="547">
                  <c:v>1.3674999999999939</c:v>
                </c:pt>
                <c:pt idx="548">
                  <c:v>1.37</c:v>
                </c:pt>
                <c:pt idx="549">
                  <c:v>1.3725000000000001</c:v>
                </c:pt>
                <c:pt idx="550">
                  <c:v>1.375</c:v>
                </c:pt>
                <c:pt idx="551">
                  <c:v>1.377499999999994</c:v>
                </c:pt>
                <c:pt idx="552">
                  <c:v>1.3800000000000001</c:v>
                </c:pt>
                <c:pt idx="553">
                  <c:v>1.3825000000000001</c:v>
                </c:pt>
                <c:pt idx="554">
                  <c:v>1.385</c:v>
                </c:pt>
                <c:pt idx="555">
                  <c:v>1.3875</c:v>
                </c:pt>
                <c:pt idx="556">
                  <c:v>1.3900000000000001</c:v>
                </c:pt>
                <c:pt idx="557">
                  <c:v>1.3925000000000001</c:v>
                </c:pt>
                <c:pt idx="558">
                  <c:v>1.395</c:v>
                </c:pt>
                <c:pt idx="559">
                  <c:v>1.3975</c:v>
                </c:pt>
                <c:pt idx="560">
                  <c:v>1.4</c:v>
                </c:pt>
                <c:pt idx="561">
                  <c:v>1.4024999999999928</c:v>
                </c:pt>
                <c:pt idx="562">
                  <c:v>1.4049999999999914</c:v>
                </c:pt>
                <c:pt idx="563">
                  <c:v>1.4074999999999895</c:v>
                </c:pt>
                <c:pt idx="564">
                  <c:v>1.41</c:v>
                </c:pt>
                <c:pt idx="565">
                  <c:v>1.4124999999999928</c:v>
                </c:pt>
                <c:pt idx="566">
                  <c:v>1.4149999999999914</c:v>
                </c:pt>
                <c:pt idx="567">
                  <c:v>1.4174999999999895</c:v>
                </c:pt>
                <c:pt idx="568">
                  <c:v>1.42</c:v>
                </c:pt>
                <c:pt idx="569">
                  <c:v>1.4224999999999928</c:v>
                </c:pt>
                <c:pt idx="570">
                  <c:v>1.4249999999999914</c:v>
                </c:pt>
                <c:pt idx="571">
                  <c:v>1.4274999999999896</c:v>
                </c:pt>
                <c:pt idx="572">
                  <c:v>1.43</c:v>
                </c:pt>
                <c:pt idx="573">
                  <c:v>1.4324999999999934</c:v>
                </c:pt>
                <c:pt idx="574">
                  <c:v>1.4349999999999914</c:v>
                </c:pt>
                <c:pt idx="575">
                  <c:v>1.4374999999999896</c:v>
                </c:pt>
                <c:pt idx="576">
                  <c:v>1.44</c:v>
                </c:pt>
                <c:pt idx="577">
                  <c:v>1.4424999999999932</c:v>
                </c:pt>
                <c:pt idx="578">
                  <c:v>1.4449999999999927</c:v>
                </c:pt>
                <c:pt idx="579">
                  <c:v>1.4474999999999896</c:v>
                </c:pt>
                <c:pt idx="580">
                  <c:v>1.45</c:v>
                </c:pt>
                <c:pt idx="581">
                  <c:v>1.4524999999999932</c:v>
                </c:pt>
                <c:pt idx="582">
                  <c:v>1.4549999999999927</c:v>
                </c:pt>
                <c:pt idx="583">
                  <c:v>1.4574999999999914</c:v>
                </c:pt>
                <c:pt idx="584">
                  <c:v>1.46</c:v>
                </c:pt>
                <c:pt idx="585">
                  <c:v>1.4624999999999932</c:v>
                </c:pt>
                <c:pt idx="586">
                  <c:v>1.4649999999999928</c:v>
                </c:pt>
                <c:pt idx="587">
                  <c:v>1.4674999999999914</c:v>
                </c:pt>
                <c:pt idx="588">
                  <c:v>1.47</c:v>
                </c:pt>
                <c:pt idx="589">
                  <c:v>1.4724999999999933</c:v>
                </c:pt>
                <c:pt idx="590">
                  <c:v>1.4749999999999928</c:v>
                </c:pt>
                <c:pt idx="591">
                  <c:v>1.4774999999999914</c:v>
                </c:pt>
                <c:pt idx="592">
                  <c:v>1.48</c:v>
                </c:pt>
                <c:pt idx="593">
                  <c:v>1.4824999999999939</c:v>
                </c:pt>
                <c:pt idx="594">
                  <c:v>1.4849999999999928</c:v>
                </c:pt>
                <c:pt idx="595">
                  <c:v>1.4874999999999914</c:v>
                </c:pt>
                <c:pt idx="596">
                  <c:v>1.49</c:v>
                </c:pt>
                <c:pt idx="597">
                  <c:v>1.4924999999999939</c:v>
                </c:pt>
                <c:pt idx="598">
                  <c:v>1.4949999999999934</c:v>
                </c:pt>
                <c:pt idx="599">
                  <c:v>1.4974999999999914</c:v>
                </c:pt>
                <c:pt idx="600">
                  <c:v>1.5</c:v>
                </c:pt>
                <c:pt idx="601">
                  <c:v>1.502499999999994</c:v>
                </c:pt>
                <c:pt idx="602">
                  <c:v>1.5049999999999932</c:v>
                </c:pt>
                <c:pt idx="603">
                  <c:v>1.5074999999999927</c:v>
                </c:pt>
                <c:pt idx="604">
                  <c:v>1.51</c:v>
                </c:pt>
                <c:pt idx="605">
                  <c:v>1.5125</c:v>
                </c:pt>
                <c:pt idx="606">
                  <c:v>1.5149999999999932</c:v>
                </c:pt>
                <c:pt idx="607">
                  <c:v>1.5174999999999927</c:v>
                </c:pt>
                <c:pt idx="608">
                  <c:v>1.52</c:v>
                </c:pt>
                <c:pt idx="609">
                  <c:v>1.5225</c:v>
                </c:pt>
                <c:pt idx="610">
                  <c:v>1.5249999999999932</c:v>
                </c:pt>
                <c:pt idx="611">
                  <c:v>1.5274999999999928</c:v>
                </c:pt>
                <c:pt idx="612">
                  <c:v>1.53</c:v>
                </c:pt>
                <c:pt idx="613">
                  <c:v>1.5325</c:v>
                </c:pt>
                <c:pt idx="614">
                  <c:v>1.5349999999999933</c:v>
                </c:pt>
                <c:pt idx="615">
                  <c:v>1.5374999999999928</c:v>
                </c:pt>
                <c:pt idx="616">
                  <c:v>1.54</c:v>
                </c:pt>
                <c:pt idx="617">
                  <c:v>1.5425</c:v>
                </c:pt>
                <c:pt idx="618">
                  <c:v>1.5449999999999939</c:v>
                </c:pt>
                <c:pt idx="619">
                  <c:v>1.5474999999999928</c:v>
                </c:pt>
                <c:pt idx="620">
                  <c:v>1.55</c:v>
                </c:pt>
                <c:pt idx="621">
                  <c:v>1.5525</c:v>
                </c:pt>
                <c:pt idx="622">
                  <c:v>1.5549999999999939</c:v>
                </c:pt>
                <c:pt idx="623">
                  <c:v>1.5574999999999934</c:v>
                </c:pt>
                <c:pt idx="624">
                  <c:v>1.56</c:v>
                </c:pt>
                <c:pt idx="625">
                  <c:v>1.5625</c:v>
                </c:pt>
                <c:pt idx="626">
                  <c:v>1.564999999999994</c:v>
                </c:pt>
                <c:pt idx="627">
                  <c:v>1.5674999999999932</c:v>
                </c:pt>
                <c:pt idx="628">
                  <c:v>1.57</c:v>
                </c:pt>
                <c:pt idx="629">
                  <c:v>1.5725</c:v>
                </c:pt>
                <c:pt idx="630">
                  <c:v>1.575</c:v>
                </c:pt>
                <c:pt idx="631">
                  <c:v>1.5774999999999932</c:v>
                </c:pt>
                <c:pt idx="632">
                  <c:v>1.58</c:v>
                </c:pt>
                <c:pt idx="633">
                  <c:v>1.5825</c:v>
                </c:pt>
                <c:pt idx="634">
                  <c:v>1.585</c:v>
                </c:pt>
                <c:pt idx="635">
                  <c:v>1.5874999999999932</c:v>
                </c:pt>
                <c:pt idx="636">
                  <c:v>1.59</c:v>
                </c:pt>
                <c:pt idx="637">
                  <c:v>1.5925</c:v>
                </c:pt>
                <c:pt idx="638">
                  <c:v>1.595</c:v>
                </c:pt>
                <c:pt idx="639">
                  <c:v>1.5974999999999933</c:v>
                </c:pt>
                <c:pt idx="640">
                  <c:v>1.6</c:v>
                </c:pt>
                <c:pt idx="641">
                  <c:v>1.6025</c:v>
                </c:pt>
                <c:pt idx="642">
                  <c:v>1.605</c:v>
                </c:pt>
                <c:pt idx="643">
                  <c:v>1.6074999999999939</c:v>
                </c:pt>
                <c:pt idx="644">
                  <c:v>1.61</c:v>
                </c:pt>
                <c:pt idx="645">
                  <c:v>1.6125</c:v>
                </c:pt>
                <c:pt idx="646">
                  <c:v>1.615</c:v>
                </c:pt>
                <c:pt idx="647">
                  <c:v>1.6174999999999939</c:v>
                </c:pt>
                <c:pt idx="648">
                  <c:v>1.62</c:v>
                </c:pt>
                <c:pt idx="649">
                  <c:v>1.6225000000000001</c:v>
                </c:pt>
                <c:pt idx="650">
                  <c:v>1.625</c:v>
                </c:pt>
                <c:pt idx="651">
                  <c:v>1.627499999999994</c:v>
                </c:pt>
                <c:pt idx="652">
                  <c:v>1.6300000000000001</c:v>
                </c:pt>
                <c:pt idx="653">
                  <c:v>1.6325000000000001</c:v>
                </c:pt>
                <c:pt idx="654">
                  <c:v>1.635</c:v>
                </c:pt>
                <c:pt idx="655">
                  <c:v>1.6375</c:v>
                </c:pt>
                <c:pt idx="656">
                  <c:v>1.6400000000000001</c:v>
                </c:pt>
                <c:pt idx="657">
                  <c:v>1.6425000000000001</c:v>
                </c:pt>
                <c:pt idx="658">
                  <c:v>1.645</c:v>
                </c:pt>
                <c:pt idx="659">
                  <c:v>1.6475</c:v>
                </c:pt>
                <c:pt idx="660">
                  <c:v>1.6500000000000001</c:v>
                </c:pt>
                <c:pt idx="661">
                  <c:v>1.6525000000000001</c:v>
                </c:pt>
                <c:pt idx="662">
                  <c:v>1.655</c:v>
                </c:pt>
                <c:pt idx="663">
                  <c:v>1.6575</c:v>
                </c:pt>
                <c:pt idx="664">
                  <c:v>1.6600000000000001</c:v>
                </c:pt>
                <c:pt idx="665">
                  <c:v>1.6625000000000001</c:v>
                </c:pt>
                <c:pt idx="666">
                  <c:v>1.665</c:v>
                </c:pt>
                <c:pt idx="667">
                  <c:v>1.6675</c:v>
                </c:pt>
                <c:pt idx="668">
                  <c:v>1.6700000000000021</c:v>
                </c:pt>
                <c:pt idx="669">
                  <c:v>1.6725000000000001</c:v>
                </c:pt>
                <c:pt idx="670">
                  <c:v>1.675</c:v>
                </c:pt>
                <c:pt idx="671">
                  <c:v>1.6775</c:v>
                </c:pt>
                <c:pt idx="672">
                  <c:v>1.6800000000000059</c:v>
                </c:pt>
                <c:pt idx="673">
                  <c:v>1.6825000000000001</c:v>
                </c:pt>
                <c:pt idx="674">
                  <c:v>1.6850000000000001</c:v>
                </c:pt>
                <c:pt idx="675">
                  <c:v>1.6875</c:v>
                </c:pt>
                <c:pt idx="676">
                  <c:v>1.6900000000000059</c:v>
                </c:pt>
                <c:pt idx="677">
                  <c:v>1.6924999999999999</c:v>
                </c:pt>
                <c:pt idx="678">
                  <c:v>1.6950000000000001</c:v>
                </c:pt>
                <c:pt idx="679">
                  <c:v>1.6975</c:v>
                </c:pt>
                <c:pt idx="680">
                  <c:v>1.7</c:v>
                </c:pt>
                <c:pt idx="681">
                  <c:v>1.7024999999999932</c:v>
                </c:pt>
                <c:pt idx="682">
                  <c:v>1.7049999999999927</c:v>
                </c:pt>
                <c:pt idx="683">
                  <c:v>1.7074999999999914</c:v>
                </c:pt>
                <c:pt idx="684">
                  <c:v>1.71</c:v>
                </c:pt>
                <c:pt idx="685">
                  <c:v>1.7124999999999932</c:v>
                </c:pt>
                <c:pt idx="686">
                  <c:v>1.7149999999999928</c:v>
                </c:pt>
                <c:pt idx="687">
                  <c:v>1.7174999999999914</c:v>
                </c:pt>
                <c:pt idx="688">
                  <c:v>1.72</c:v>
                </c:pt>
                <c:pt idx="689">
                  <c:v>1.7224999999999933</c:v>
                </c:pt>
                <c:pt idx="690">
                  <c:v>1.7249999999999928</c:v>
                </c:pt>
                <c:pt idx="691">
                  <c:v>1.7274999999999914</c:v>
                </c:pt>
                <c:pt idx="692">
                  <c:v>1.73</c:v>
                </c:pt>
                <c:pt idx="693">
                  <c:v>1.7324999999999939</c:v>
                </c:pt>
                <c:pt idx="694">
                  <c:v>1.7349999999999928</c:v>
                </c:pt>
                <c:pt idx="695">
                  <c:v>1.7374999999999914</c:v>
                </c:pt>
                <c:pt idx="696">
                  <c:v>1.74</c:v>
                </c:pt>
                <c:pt idx="697">
                  <c:v>1.7424999999999939</c:v>
                </c:pt>
                <c:pt idx="698">
                  <c:v>1.7449999999999934</c:v>
                </c:pt>
                <c:pt idx="699">
                  <c:v>1.7474999999999914</c:v>
                </c:pt>
                <c:pt idx="700">
                  <c:v>1.75</c:v>
                </c:pt>
                <c:pt idx="701">
                  <c:v>1.752499999999994</c:v>
                </c:pt>
                <c:pt idx="702">
                  <c:v>1.7549999999999932</c:v>
                </c:pt>
                <c:pt idx="703">
                  <c:v>1.7574999999999927</c:v>
                </c:pt>
                <c:pt idx="704">
                  <c:v>1.76</c:v>
                </c:pt>
                <c:pt idx="705">
                  <c:v>1.7625</c:v>
                </c:pt>
                <c:pt idx="706">
                  <c:v>1.7649999999999932</c:v>
                </c:pt>
                <c:pt idx="707">
                  <c:v>1.7674999999999927</c:v>
                </c:pt>
                <c:pt idx="708">
                  <c:v>1.77</c:v>
                </c:pt>
                <c:pt idx="709">
                  <c:v>1.7725</c:v>
                </c:pt>
                <c:pt idx="710">
                  <c:v>1.7749999999999932</c:v>
                </c:pt>
                <c:pt idx="711">
                  <c:v>1.7774999999999928</c:v>
                </c:pt>
                <c:pt idx="712">
                  <c:v>1.78</c:v>
                </c:pt>
                <c:pt idx="713">
                  <c:v>1.7825</c:v>
                </c:pt>
                <c:pt idx="714">
                  <c:v>1.7849999999999933</c:v>
                </c:pt>
                <c:pt idx="715">
                  <c:v>1.7874999999999928</c:v>
                </c:pt>
                <c:pt idx="716">
                  <c:v>1.79</c:v>
                </c:pt>
                <c:pt idx="717">
                  <c:v>1.7925</c:v>
                </c:pt>
                <c:pt idx="718">
                  <c:v>1.7949999999999939</c:v>
                </c:pt>
                <c:pt idx="719">
                  <c:v>1.7974999999999928</c:v>
                </c:pt>
                <c:pt idx="720">
                  <c:v>1.8</c:v>
                </c:pt>
                <c:pt idx="721">
                  <c:v>1.8025</c:v>
                </c:pt>
                <c:pt idx="722">
                  <c:v>1.8049999999999939</c:v>
                </c:pt>
                <c:pt idx="723">
                  <c:v>1.8074999999999934</c:v>
                </c:pt>
                <c:pt idx="724">
                  <c:v>1.81</c:v>
                </c:pt>
                <c:pt idx="725">
                  <c:v>1.8125</c:v>
                </c:pt>
                <c:pt idx="726">
                  <c:v>1.814999999999994</c:v>
                </c:pt>
                <c:pt idx="727">
                  <c:v>1.8174999999999932</c:v>
                </c:pt>
                <c:pt idx="728">
                  <c:v>1.82</c:v>
                </c:pt>
                <c:pt idx="729">
                  <c:v>1.8225</c:v>
                </c:pt>
                <c:pt idx="730">
                  <c:v>1.825</c:v>
                </c:pt>
                <c:pt idx="731">
                  <c:v>1.8274999999999932</c:v>
                </c:pt>
                <c:pt idx="732">
                  <c:v>1.83</c:v>
                </c:pt>
                <c:pt idx="733">
                  <c:v>1.8325</c:v>
                </c:pt>
                <c:pt idx="734">
                  <c:v>1.835</c:v>
                </c:pt>
                <c:pt idx="735">
                  <c:v>1.8374999999999932</c:v>
                </c:pt>
                <c:pt idx="736">
                  <c:v>1.84</c:v>
                </c:pt>
                <c:pt idx="737">
                  <c:v>1.8425</c:v>
                </c:pt>
                <c:pt idx="738">
                  <c:v>1.845</c:v>
                </c:pt>
                <c:pt idx="739">
                  <c:v>1.8474999999999933</c:v>
                </c:pt>
                <c:pt idx="740">
                  <c:v>1.85</c:v>
                </c:pt>
                <c:pt idx="741">
                  <c:v>1.8525</c:v>
                </c:pt>
                <c:pt idx="742">
                  <c:v>1.855</c:v>
                </c:pt>
                <c:pt idx="743">
                  <c:v>1.8574999999999939</c:v>
                </c:pt>
                <c:pt idx="744">
                  <c:v>1.86</c:v>
                </c:pt>
                <c:pt idx="745">
                  <c:v>1.8625</c:v>
                </c:pt>
                <c:pt idx="746">
                  <c:v>1.865</c:v>
                </c:pt>
                <c:pt idx="747">
                  <c:v>1.8674999999999939</c:v>
                </c:pt>
                <c:pt idx="748">
                  <c:v>1.87</c:v>
                </c:pt>
                <c:pt idx="749">
                  <c:v>1.8725000000000001</c:v>
                </c:pt>
                <c:pt idx="750">
                  <c:v>1.875</c:v>
                </c:pt>
                <c:pt idx="751">
                  <c:v>1.877499999999994</c:v>
                </c:pt>
                <c:pt idx="752">
                  <c:v>1.8800000000000001</c:v>
                </c:pt>
                <c:pt idx="753">
                  <c:v>1.8825000000000001</c:v>
                </c:pt>
                <c:pt idx="754">
                  <c:v>1.885</c:v>
                </c:pt>
                <c:pt idx="755">
                  <c:v>1.8875</c:v>
                </c:pt>
                <c:pt idx="756">
                  <c:v>1.8900000000000001</c:v>
                </c:pt>
                <c:pt idx="757">
                  <c:v>1.8925000000000001</c:v>
                </c:pt>
                <c:pt idx="758">
                  <c:v>1.895</c:v>
                </c:pt>
                <c:pt idx="759">
                  <c:v>1.8975</c:v>
                </c:pt>
                <c:pt idx="760">
                  <c:v>1.9000000000000001</c:v>
                </c:pt>
                <c:pt idx="761">
                  <c:v>1.9025000000000001</c:v>
                </c:pt>
                <c:pt idx="762">
                  <c:v>1.905</c:v>
                </c:pt>
                <c:pt idx="763">
                  <c:v>1.9075</c:v>
                </c:pt>
                <c:pt idx="764">
                  <c:v>1.9100000000000001</c:v>
                </c:pt>
                <c:pt idx="765">
                  <c:v>1.9125000000000001</c:v>
                </c:pt>
                <c:pt idx="766">
                  <c:v>1.915</c:v>
                </c:pt>
                <c:pt idx="767">
                  <c:v>1.9175</c:v>
                </c:pt>
                <c:pt idx="768">
                  <c:v>1.9200000000000021</c:v>
                </c:pt>
                <c:pt idx="769">
                  <c:v>1.9225000000000001</c:v>
                </c:pt>
                <c:pt idx="770">
                  <c:v>1.925</c:v>
                </c:pt>
                <c:pt idx="771">
                  <c:v>1.9275</c:v>
                </c:pt>
                <c:pt idx="772">
                  <c:v>1.9300000000000059</c:v>
                </c:pt>
                <c:pt idx="773">
                  <c:v>1.9325000000000001</c:v>
                </c:pt>
                <c:pt idx="774">
                  <c:v>1.9350000000000001</c:v>
                </c:pt>
                <c:pt idx="775">
                  <c:v>1.9375</c:v>
                </c:pt>
                <c:pt idx="776">
                  <c:v>1.9400000000000059</c:v>
                </c:pt>
                <c:pt idx="777">
                  <c:v>1.9424999999999999</c:v>
                </c:pt>
                <c:pt idx="778">
                  <c:v>1.9450000000000001</c:v>
                </c:pt>
                <c:pt idx="779">
                  <c:v>1.9475</c:v>
                </c:pt>
                <c:pt idx="780">
                  <c:v>1.950000000000006</c:v>
                </c:pt>
                <c:pt idx="781">
                  <c:v>1.9524999999999999</c:v>
                </c:pt>
                <c:pt idx="782">
                  <c:v>1.9550000000000001</c:v>
                </c:pt>
                <c:pt idx="783">
                  <c:v>1.9575</c:v>
                </c:pt>
                <c:pt idx="784">
                  <c:v>1.960000000000006</c:v>
                </c:pt>
                <c:pt idx="785">
                  <c:v>1.9624999999999999</c:v>
                </c:pt>
                <c:pt idx="786">
                  <c:v>1.9650000000000001</c:v>
                </c:pt>
                <c:pt idx="787">
                  <c:v>1.9675</c:v>
                </c:pt>
                <c:pt idx="788">
                  <c:v>1.970000000000006</c:v>
                </c:pt>
                <c:pt idx="789">
                  <c:v>1.9724999999999999</c:v>
                </c:pt>
                <c:pt idx="790">
                  <c:v>1.9750000000000001</c:v>
                </c:pt>
                <c:pt idx="791">
                  <c:v>1.9775</c:v>
                </c:pt>
                <c:pt idx="792">
                  <c:v>1.9800000000000066</c:v>
                </c:pt>
                <c:pt idx="793">
                  <c:v>1.9824999999999999</c:v>
                </c:pt>
                <c:pt idx="794">
                  <c:v>1.9850000000000001</c:v>
                </c:pt>
                <c:pt idx="795">
                  <c:v>1.9875</c:v>
                </c:pt>
                <c:pt idx="796">
                  <c:v>1.9900000000000067</c:v>
                </c:pt>
                <c:pt idx="797">
                  <c:v>1.9924999999999999</c:v>
                </c:pt>
                <c:pt idx="798">
                  <c:v>1.9950000000000001</c:v>
                </c:pt>
                <c:pt idx="799">
                  <c:v>1.9975000000000001</c:v>
                </c:pt>
                <c:pt idx="800">
                  <c:v>2</c:v>
                </c:pt>
                <c:pt idx="801">
                  <c:v>2.0024999999999977</c:v>
                </c:pt>
                <c:pt idx="802">
                  <c:v>2.0049999999999999</c:v>
                </c:pt>
                <c:pt idx="803">
                  <c:v>2.0074999999999998</c:v>
                </c:pt>
                <c:pt idx="804">
                  <c:v>2.0099999999999998</c:v>
                </c:pt>
                <c:pt idx="805">
                  <c:v>2.0124999999999873</c:v>
                </c:pt>
                <c:pt idx="806">
                  <c:v>2.0149999999999997</c:v>
                </c:pt>
                <c:pt idx="807">
                  <c:v>2.0175000000000001</c:v>
                </c:pt>
                <c:pt idx="808">
                  <c:v>2.02</c:v>
                </c:pt>
                <c:pt idx="809">
                  <c:v>2.0225</c:v>
                </c:pt>
                <c:pt idx="810">
                  <c:v>2.0249999999999999</c:v>
                </c:pt>
                <c:pt idx="811">
                  <c:v>2.0274999999999999</c:v>
                </c:pt>
                <c:pt idx="812">
                  <c:v>2.0299999999999998</c:v>
                </c:pt>
                <c:pt idx="813">
                  <c:v>2.0324999999999873</c:v>
                </c:pt>
                <c:pt idx="814">
                  <c:v>2.0349999999999997</c:v>
                </c:pt>
                <c:pt idx="815">
                  <c:v>2.0375000000000001</c:v>
                </c:pt>
                <c:pt idx="816">
                  <c:v>2.04</c:v>
                </c:pt>
                <c:pt idx="817">
                  <c:v>2.0425</c:v>
                </c:pt>
                <c:pt idx="818">
                  <c:v>2.0449999999999999</c:v>
                </c:pt>
                <c:pt idx="819">
                  <c:v>2.0474999999999999</c:v>
                </c:pt>
                <c:pt idx="820">
                  <c:v>2.0499999999999998</c:v>
                </c:pt>
                <c:pt idx="821">
                  <c:v>2.0524999999999967</c:v>
                </c:pt>
                <c:pt idx="822">
                  <c:v>2.0549999999999997</c:v>
                </c:pt>
                <c:pt idx="823">
                  <c:v>2.0575000000000001</c:v>
                </c:pt>
                <c:pt idx="824">
                  <c:v>2.06</c:v>
                </c:pt>
                <c:pt idx="825">
                  <c:v>2.0625</c:v>
                </c:pt>
                <c:pt idx="826">
                  <c:v>2.0649999999999999</c:v>
                </c:pt>
                <c:pt idx="827">
                  <c:v>2.0674999999999999</c:v>
                </c:pt>
                <c:pt idx="828">
                  <c:v>2.0699999999999998</c:v>
                </c:pt>
                <c:pt idx="829">
                  <c:v>2.0724999999999967</c:v>
                </c:pt>
                <c:pt idx="830">
                  <c:v>2.0749999999999997</c:v>
                </c:pt>
                <c:pt idx="831">
                  <c:v>2.0775000000000001</c:v>
                </c:pt>
                <c:pt idx="832">
                  <c:v>2.08</c:v>
                </c:pt>
                <c:pt idx="833">
                  <c:v>2.0825</c:v>
                </c:pt>
                <c:pt idx="834">
                  <c:v>2.085</c:v>
                </c:pt>
                <c:pt idx="835">
                  <c:v>2.0874999999999999</c:v>
                </c:pt>
                <c:pt idx="836">
                  <c:v>2.09</c:v>
                </c:pt>
                <c:pt idx="837">
                  <c:v>2.0924999999999967</c:v>
                </c:pt>
                <c:pt idx="838">
                  <c:v>2.0949999999999998</c:v>
                </c:pt>
                <c:pt idx="839">
                  <c:v>2.0975000000000001</c:v>
                </c:pt>
                <c:pt idx="840">
                  <c:v>2.1</c:v>
                </c:pt>
                <c:pt idx="841">
                  <c:v>2.1025</c:v>
                </c:pt>
                <c:pt idx="842">
                  <c:v>2.105</c:v>
                </c:pt>
                <c:pt idx="843">
                  <c:v>2.1074999999999999</c:v>
                </c:pt>
                <c:pt idx="844">
                  <c:v>2.11</c:v>
                </c:pt>
                <c:pt idx="845">
                  <c:v>2.1124999999999967</c:v>
                </c:pt>
                <c:pt idx="846">
                  <c:v>2.1149999999999998</c:v>
                </c:pt>
                <c:pt idx="847">
                  <c:v>2.1175000000000002</c:v>
                </c:pt>
                <c:pt idx="848">
                  <c:v>2.12</c:v>
                </c:pt>
                <c:pt idx="849">
                  <c:v>2.1225000000000001</c:v>
                </c:pt>
                <c:pt idx="850">
                  <c:v>2.125</c:v>
                </c:pt>
                <c:pt idx="851">
                  <c:v>2.1274999999999999</c:v>
                </c:pt>
                <c:pt idx="852">
                  <c:v>2.13</c:v>
                </c:pt>
                <c:pt idx="853">
                  <c:v>2.1324999999999967</c:v>
                </c:pt>
                <c:pt idx="854">
                  <c:v>2.1349999999999998</c:v>
                </c:pt>
                <c:pt idx="855">
                  <c:v>2.1375000000000002</c:v>
                </c:pt>
                <c:pt idx="856">
                  <c:v>2.14</c:v>
                </c:pt>
                <c:pt idx="857">
                  <c:v>2.1425000000000001</c:v>
                </c:pt>
                <c:pt idx="858">
                  <c:v>2.145</c:v>
                </c:pt>
                <c:pt idx="859">
                  <c:v>2.147500000000012</c:v>
                </c:pt>
                <c:pt idx="860">
                  <c:v>2.15</c:v>
                </c:pt>
                <c:pt idx="861">
                  <c:v>2.1524999999999967</c:v>
                </c:pt>
                <c:pt idx="862">
                  <c:v>2.1549999999999998</c:v>
                </c:pt>
                <c:pt idx="863">
                  <c:v>2.1575000000000002</c:v>
                </c:pt>
                <c:pt idx="864">
                  <c:v>2.16</c:v>
                </c:pt>
                <c:pt idx="865">
                  <c:v>2.1625000000000001</c:v>
                </c:pt>
                <c:pt idx="866">
                  <c:v>2.165</c:v>
                </c:pt>
                <c:pt idx="867">
                  <c:v>2.167500000000012</c:v>
                </c:pt>
                <c:pt idx="868">
                  <c:v>2.17</c:v>
                </c:pt>
                <c:pt idx="869">
                  <c:v>2.1724999999999977</c:v>
                </c:pt>
                <c:pt idx="870">
                  <c:v>2.1749999999999998</c:v>
                </c:pt>
                <c:pt idx="871">
                  <c:v>2.1775000000000002</c:v>
                </c:pt>
                <c:pt idx="872">
                  <c:v>2.1800000000000002</c:v>
                </c:pt>
                <c:pt idx="873">
                  <c:v>2.1825000000000001</c:v>
                </c:pt>
                <c:pt idx="874">
                  <c:v>2.1850000000000001</c:v>
                </c:pt>
                <c:pt idx="875">
                  <c:v>2.1875000000000147</c:v>
                </c:pt>
                <c:pt idx="876">
                  <c:v>2.19</c:v>
                </c:pt>
                <c:pt idx="877">
                  <c:v>2.1924999999999977</c:v>
                </c:pt>
                <c:pt idx="878">
                  <c:v>2.1949999999999998</c:v>
                </c:pt>
                <c:pt idx="879">
                  <c:v>2.1974999999999998</c:v>
                </c:pt>
                <c:pt idx="880">
                  <c:v>2.2000000000000002</c:v>
                </c:pt>
                <c:pt idx="881">
                  <c:v>2.2025000000000001</c:v>
                </c:pt>
                <c:pt idx="882">
                  <c:v>2.2050000000000001</c:v>
                </c:pt>
                <c:pt idx="883">
                  <c:v>2.2075000000000147</c:v>
                </c:pt>
                <c:pt idx="884">
                  <c:v>2.21</c:v>
                </c:pt>
                <c:pt idx="885">
                  <c:v>2.2124999999999977</c:v>
                </c:pt>
                <c:pt idx="886">
                  <c:v>2.2149999999999999</c:v>
                </c:pt>
                <c:pt idx="887">
                  <c:v>2.2174999999999998</c:v>
                </c:pt>
                <c:pt idx="888">
                  <c:v>2.2200000000000002</c:v>
                </c:pt>
                <c:pt idx="889">
                  <c:v>2.2225000000000001</c:v>
                </c:pt>
                <c:pt idx="890">
                  <c:v>2.2250000000000001</c:v>
                </c:pt>
                <c:pt idx="891">
                  <c:v>2.2275000000000147</c:v>
                </c:pt>
                <c:pt idx="892">
                  <c:v>2.23</c:v>
                </c:pt>
                <c:pt idx="893">
                  <c:v>2.2324999999999977</c:v>
                </c:pt>
                <c:pt idx="894">
                  <c:v>2.2349999999999999</c:v>
                </c:pt>
                <c:pt idx="895">
                  <c:v>2.2374999999999998</c:v>
                </c:pt>
                <c:pt idx="896">
                  <c:v>2.2400000000000002</c:v>
                </c:pt>
                <c:pt idx="897">
                  <c:v>2.2425000000000002</c:v>
                </c:pt>
                <c:pt idx="898">
                  <c:v>2.2450000000000001</c:v>
                </c:pt>
                <c:pt idx="899">
                  <c:v>2.2475000000000147</c:v>
                </c:pt>
                <c:pt idx="900">
                  <c:v>2.25</c:v>
                </c:pt>
                <c:pt idx="901">
                  <c:v>2.2524999999999977</c:v>
                </c:pt>
                <c:pt idx="902">
                  <c:v>2.2549999999999999</c:v>
                </c:pt>
                <c:pt idx="903">
                  <c:v>2.2574999999999998</c:v>
                </c:pt>
                <c:pt idx="904">
                  <c:v>2.2599999999999998</c:v>
                </c:pt>
                <c:pt idx="905">
                  <c:v>2.2625000000000002</c:v>
                </c:pt>
                <c:pt idx="906">
                  <c:v>2.2650000000000001</c:v>
                </c:pt>
                <c:pt idx="907">
                  <c:v>2.2675000000000147</c:v>
                </c:pt>
                <c:pt idx="908">
                  <c:v>2.27</c:v>
                </c:pt>
                <c:pt idx="909">
                  <c:v>2.2725</c:v>
                </c:pt>
                <c:pt idx="910">
                  <c:v>2.2749999999999999</c:v>
                </c:pt>
                <c:pt idx="911">
                  <c:v>2.2774999999999999</c:v>
                </c:pt>
                <c:pt idx="912">
                  <c:v>2.2799999999999998</c:v>
                </c:pt>
                <c:pt idx="913">
                  <c:v>2.2825000000000002</c:v>
                </c:pt>
                <c:pt idx="914">
                  <c:v>2.2850000000000001</c:v>
                </c:pt>
                <c:pt idx="915">
                  <c:v>2.2875000000000147</c:v>
                </c:pt>
                <c:pt idx="916">
                  <c:v>2.29</c:v>
                </c:pt>
                <c:pt idx="917">
                  <c:v>2.2925</c:v>
                </c:pt>
                <c:pt idx="918">
                  <c:v>2.2949999999999999</c:v>
                </c:pt>
                <c:pt idx="919">
                  <c:v>2.2974999999999999</c:v>
                </c:pt>
                <c:pt idx="920">
                  <c:v>2.2999999999999998</c:v>
                </c:pt>
                <c:pt idx="921">
                  <c:v>2.3024999999999967</c:v>
                </c:pt>
                <c:pt idx="922">
                  <c:v>2.3049999999999997</c:v>
                </c:pt>
                <c:pt idx="923">
                  <c:v>2.3075000000000001</c:v>
                </c:pt>
                <c:pt idx="924">
                  <c:v>2.3099999999999987</c:v>
                </c:pt>
                <c:pt idx="925">
                  <c:v>2.3124999999999822</c:v>
                </c:pt>
                <c:pt idx="926">
                  <c:v>2.3149999999999977</c:v>
                </c:pt>
                <c:pt idx="927">
                  <c:v>2.3174999999999977</c:v>
                </c:pt>
                <c:pt idx="928">
                  <c:v>2.3199999999999967</c:v>
                </c:pt>
                <c:pt idx="929">
                  <c:v>2.3224999999999967</c:v>
                </c:pt>
                <c:pt idx="930">
                  <c:v>2.3249999999999997</c:v>
                </c:pt>
                <c:pt idx="931">
                  <c:v>2.3275000000000001</c:v>
                </c:pt>
                <c:pt idx="932">
                  <c:v>2.3299999999999987</c:v>
                </c:pt>
                <c:pt idx="933">
                  <c:v>2.3324999999999823</c:v>
                </c:pt>
                <c:pt idx="934">
                  <c:v>2.3349999999999977</c:v>
                </c:pt>
                <c:pt idx="935">
                  <c:v>2.3374999999999977</c:v>
                </c:pt>
                <c:pt idx="936">
                  <c:v>2.34</c:v>
                </c:pt>
                <c:pt idx="937">
                  <c:v>2.3424999999999967</c:v>
                </c:pt>
                <c:pt idx="938">
                  <c:v>2.3449999999999998</c:v>
                </c:pt>
                <c:pt idx="939">
                  <c:v>2.3475000000000001</c:v>
                </c:pt>
                <c:pt idx="940">
                  <c:v>2.3499999999999988</c:v>
                </c:pt>
                <c:pt idx="941">
                  <c:v>2.352499999999984</c:v>
                </c:pt>
                <c:pt idx="942">
                  <c:v>2.3549999999999978</c:v>
                </c:pt>
                <c:pt idx="943">
                  <c:v>2.3574999999999977</c:v>
                </c:pt>
                <c:pt idx="944">
                  <c:v>2.36</c:v>
                </c:pt>
                <c:pt idx="945">
                  <c:v>2.3624999999999967</c:v>
                </c:pt>
                <c:pt idx="946">
                  <c:v>2.3649999999999998</c:v>
                </c:pt>
                <c:pt idx="947">
                  <c:v>2.3675000000000002</c:v>
                </c:pt>
                <c:pt idx="948">
                  <c:v>2.3699999999999997</c:v>
                </c:pt>
                <c:pt idx="949">
                  <c:v>2.3724999999999841</c:v>
                </c:pt>
                <c:pt idx="950">
                  <c:v>2.3749999999999987</c:v>
                </c:pt>
                <c:pt idx="951">
                  <c:v>2.3774999999999977</c:v>
                </c:pt>
                <c:pt idx="952">
                  <c:v>2.38</c:v>
                </c:pt>
                <c:pt idx="953">
                  <c:v>2.3824999999999967</c:v>
                </c:pt>
                <c:pt idx="954">
                  <c:v>2.3849999999999998</c:v>
                </c:pt>
                <c:pt idx="955">
                  <c:v>2.3875000000000002</c:v>
                </c:pt>
                <c:pt idx="956">
                  <c:v>2.3899999999999997</c:v>
                </c:pt>
                <c:pt idx="957">
                  <c:v>2.3924999999999841</c:v>
                </c:pt>
                <c:pt idx="958">
                  <c:v>2.3949999999999987</c:v>
                </c:pt>
                <c:pt idx="959">
                  <c:v>2.3975</c:v>
                </c:pt>
                <c:pt idx="960">
                  <c:v>2.4</c:v>
                </c:pt>
                <c:pt idx="961">
                  <c:v>2.4024999999999967</c:v>
                </c:pt>
                <c:pt idx="962">
                  <c:v>2.4049999999999998</c:v>
                </c:pt>
                <c:pt idx="963">
                  <c:v>2.4075000000000002</c:v>
                </c:pt>
                <c:pt idx="964">
                  <c:v>2.4099999999999997</c:v>
                </c:pt>
                <c:pt idx="965">
                  <c:v>2.4124999999999841</c:v>
                </c:pt>
                <c:pt idx="966">
                  <c:v>2.4149999999999987</c:v>
                </c:pt>
                <c:pt idx="967">
                  <c:v>2.4175</c:v>
                </c:pt>
                <c:pt idx="968">
                  <c:v>2.42</c:v>
                </c:pt>
                <c:pt idx="969">
                  <c:v>2.4224999999999977</c:v>
                </c:pt>
                <c:pt idx="970">
                  <c:v>2.4249999999999998</c:v>
                </c:pt>
                <c:pt idx="971">
                  <c:v>2.4275000000000002</c:v>
                </c:pt>
                <c:pt idx="972">
                  <c:v>2.4299999999999997</c:v>
                </c:pt>
                <c:pt idx="973">
                  <c:v>2.4324999999999841</c:v>
                </c:pt>
                <c:pt idx="974">
                  <c:v>2.4349999999999987</c:v>
                </c:pt>
                <c:pt idx="975">
                  <c:v>2.4375</c:v>
                </c:pt>
                <c:pt idx="976">
                  <c:v>2.44</c:v>
                </c:pt>
                <c:pt idx="977">
                  <c:v>2.4424999999999977</c:v>
                </c:pt>
                <c:pt idx="978">
                  <c:v>2.4449999999999998</c:v>
                </c:pt>
                <c:pt idx="979">
                  <c:v>2.4474999999999998</c:v>
                </c:pt>
                <c:pt idx="980">
                  <c:v>2.4499999999999997</c:v>
                </c:pt>
                <c:pt idx="981">
                  <c:v>2.4524999999999841</c:v>
                </c:pt>
                <c:pt idx="982">
                  <c:v>2.4549999999999987</c:v>
                </c:pt>
                <c:pt idx="983">
                  <c:v>2.4575</c:v>
                </c:pt>
                <c:pt idx="984">
                  <c:v>2.46</c:v>
                </c:pt>
                <c:pt idx="985">
                  <c:v>2.4624999999999977</c:v>
                </c:pt>
                <c:pt idx="986">
                  <c:v>2.4649999999999999</c:v>
                </c:pt>
                <c:pt idx="987">
                  <c:v>2.4674999999999998</c:v>
                </c:pt>
                <c:pt idx="988">
                  <c:v>2.4699999999999998</c:v>
                </c:pt>
                <c:pt idx="989">
                  <c:v>2.4724999999999868</c:v>
                </c:pt>
                <c:pt idx="990">
                  <c:v>2.4749999999999988</c:v>
                </c:pt>
                <c:pt idx="991">
                  <c:v>2.4775</c:v>
                </c:pt>
                <c:pt idx="992">
                  <c:v>2.48</c:v>
                </c:pt>
                <c:pt idx="993">
                  <c:v>2.4824999999999977</c:v>
                </c:pt>
                <c:pt idx="994">
                  <c:v>2.4849999999999999</c:v>
                </c:pt>
                <c:pt idx="995">
                  <c:v>2.4874999999999998</c:v>
                </c:pt>
                <c:pt idx="996">
                  <c:v>2.4899999999999998</c:v>
                </c:pt>
                <c:pt idx="997">
                  <c:v>2.4924999999999868</c:v>
                </c:pt>
                <c:pt idx="998">
                  <c:v>2.4949999999999997</c:v>
                </c:pt>
                <c:pt idx="999">
                  <c:v>2.4975000000000001</c:v>
                </c:pt>
                <c:pt idx="1000">
                  <c:v>2.5</c:v>
                </c:pt>
                <c:pt idx="1001">
                  <c:v>2.5024999999999977</c:v>
                </c:pt>
                <c:pt idx="1002">
                  <c:v>2.5049999999999999</c:v>
                </c:pt>
                <c:pt idx="1003">
                  <c:v>2.5074999999999998</c:v>
                </c:pt>
                <c:pt idx="1004">
                  <c:v>2.5099999999999998</c:v>
                </c:pt>
                <c:pt idx="1005">
                  <c:v>2.5124999999999873</c:v>
                </c:pt>
                <c:pt idx="1006">
                  <c:v>2.5149999999999997</c:v>
                </c:pt>
                <c:pt idx="1007">
                  <c:v>2.5175000000000001</c:v>
                </c:pt>
                <c:pt idx="1008">
                  <c:v>2.52</c:v>
                </c:pt>
                <c:pt idx="1009">
                  <c:v>2.5225</c:v>
                </c:pt>
                <c:pt idx="1010">
                  <c:v>2.5249999999999999</c:v>
                </c:pt>
                <c:pt idx="1011">
                  <c:v>2.5274999999999999</c:v>
                </c:pt>
                <c:pt idx="1012">
                  <c:v>2.5299999999999998</c:v>
                </c:pt>
                <c:pt idx="1013">
                  <c:v>2.5324999999999873</c:v>
                </c:pt>
                <c:pt idx="1014">
                  <c:v>2.5349999999999997</c:v>
                </c:pt>
                <c:pt idx="1015">
                  <c:v>2.5375000000000001</c:v>
                </c:pt>
                <c:pt idx="1016">
                  <c:v>2.54</c:v>
                </c:pt>
                <c:pt idx="1017">
                  <c:v>2.5425</c:v>
                </c:pt>
                <c:pt idx="1018">
                  <c:v>2.5449999999999999</c:v>
                </c:pt>
                <c:pt idx="1019">
                  <c:v>2.5474999999999999</c:v>
                </c:pt>
                <c:pt idx="1020">
                  <c:v>2.5499999999999998</c:v>
                </c:pt>
                <c:pt idx="1021">
                  <c:v>2.5524999999999967</c:v>
                </c:pt>
                <c:pt idx="1022">
                  <c:v>2.5549999999999997</c:v>
                </c:pt>
                <c:pt idx="1023">
                  <c:v>2.5575000000000001</c:v>
                </c:pt>
                <c:pt idx="1024">
                  <c:v>2.56</c:v>
                </c:pt>
                <c:pt idx="1025">
                  <c:v>2.5625</c:v>
                </c:pt>
                <c:pt idx="1026">
                  <c:v>2.5649999999999999</c:v>
                </c:pt>
                <c:pt idx="1027">
                  <c:v>2.5674999999999999</c:v>
                </c:pt>
                <c:pt idx="1028">
                  <c:v>2.57</c:v>
                </c:pt>
                <c:pt idx="1029">
                  <c:v>2.5724999999999967</c:v>
                </c:pt>
                <c:pt idx="1030">
                  <c:v>2.5749999999999997</c:v>
                </c:pt>
                <c:pt idx="1031">
                  <c:v>2.5775000000000001</c:v>
                </c:pt>
                <c:pt idx="1032">
                  <c:v>2.58</c:v>
                </c:pt>
                <c:pt idx="1033">
                  <c:v>2.5825</c:v>
                </c:pt>
                <c:pt idx="1034">
                  <c:v>2.585</c:v>
                </c:pt>
                <c:pt idx="1035">
                  <c:v>2.5874999999999999</c:v>
                </c:pt>
                <c:pt idx="1036">
                  <c:v>2.59</c:v>
                </c:pt>
                <c:pt idx="1037">
                  <c:v>2.5924999999999967</c:v>
                </c:pt>
                <c:pt idx="1038">
                  <c:v>2.5949999999999998</c:v>
                </c:pt>
                <c:pt idx="1039">
                  <c:v>2.5975000000000001</c:v>
                </c:pt>
                <c:pt idx="1040">
                  <c:v>2.6</c:v>
                </c:pt>
                <c:pt idx="1041">
                  <c:v>2.6025</c:v>
                </c:pt>
                <c:pt idx="1042">
                  <c:v>2.605</c:v>
                </c:pt>
                <c:pt idx="1043">
                  <c:v>2.6074999999999999</c:v>
                </c:pt>
                <c:pt idx="1044">
                  <c:v>2.61</c:v>
                </c:pt>
                <c:pt idx="1045">
                  <c:v>2.6124999999999967</c:v>
                </c:pt>
                <c:pt idx="1046">
                  <c:v>2.6149999999999998</c:v>
                </c:pt>
                <c:pt idx="1047">
                  <c:v>2.6175000000000002</c:v>
                </c:pt>
                <c:pt idx="1048">
                  <c:v>2.62</c:v>
                </c:pt>
                <c:pt idx="1049">
                  <c:v>2.6225000000000001</c:v>
                </c:pt>
                <c:pt idx="1050">
                  <c:v>2.625</c:v>
                </c:pt>
                <c:pt idx="1051">
                  <c:v>2.6274999999999999</c:v>
                </c:pt>
                <c:pt idx="1052">
                  <c:v>2.63</c:v>
                </c:pt>
                <c:pt idx="1053">
                  <c:v>2.6324999999999967</c:v>
                </c:pt>
                <c:pt idx="1054">
                  <c:v>2.6349999999999998</c:v>
                </c:pt>
                <c:pt idx="1055">
                  <c:v>2.6375000000000002</c:v>
                </c:pt>
                <c:pt idx="1056">
                  <c:v>2.64</c:v>
                </c:pt>
                <c:pt idx="1057">
                  <c:v>2.6425000000000001</c:v>
                </c:pt>
                <c:pt idx="1058">
                  <c:v>2.645</c:v>
                </c:pt>
                <c:pt idx="1059">
                  <c:v>2.647500000000012</c:v>
                </c:pt>
                <c:pt idx="1060">
                  <c:v>2.65</c:v>
                </c:pt>
                <c:pt idx="1061">
                  <c:v>2.6524999999999967</c:v>
                </c:pt>
                <c:pt idx="1062">
                  <c:v>2.6549999999999998</c:v>
                </c:pt>
                <c:pt idx="1063">
                  <c:v>2.6575000000000002</c:v>
                </c:pt>
                <c:pt idx="1064">
                  <c:v>2.66</c:v>
                </c:pt>
                <c:pt idx="1065">
                  <c:v>2.6625000000000001</c:v>
                </c:pt>
                <c:pt idx="1066">
                  <c:v>2.665</c:v>
                </c:pt>
                <c:pt idx="1067">
                  <c:v>2.667500000000012</c:v>
                </c:pt>
                <c:pt idx="1068">
                  <c:v>2.67</c:v>
                </c:pt>
                <c:pt idx="1069">
                  <c:v>2.6724999999999977</c:v>
                </c:pt>
                <c:pt idx="1070">
                  <c:v>2.6749999999999998</c:v>
                </c:pt>
                <c:pt idx="1071">
                  <c:v>2.6775000000000002</c:v>
                </c:pt>
                <c:pt idx="1072">
                  <c:v>2.68</c:v>
                </c:pt>
                <c:pt idx="1073">
                  <c:v>2.6825000000000001</c:v>
                </c:pt>
                <c:pt idx="1074">
                  <c:v>2.6850000000000001</c:v>
                </c:pt>
                <c:pt idx="1075">
                  <c:v>2.6875000000000147</c:v>
                </c:pt>
                <c:pt idx="1076">
                  <c:v>2.69</c:v>
                </c:pt>
                <c:pt idx="1077">
                  <c:v>2.6924999999999977</c:v>
                </c:pt>
                <c:pt idx="1078">
                  <c:v>2.6949999999999998</c:v>
                </c:pt>
                <c:pt idx="1079">
                  <c:v>2.6974999999999998</c:v>
                </c:pt>
                <c:pt idx="1080">
                  <c:v>2.7</c:v>
                </c:pt>
                <c:pt idx="1081">
                  <c:v>2.7025000000000001</c:v>
                </c:pt>
                <c:pt idx="1082">
                  <c:v>2.7050000000000001</c:v>
                </c:pt>
                <c:pt idx="1083">
                  <c:v>2.7075000000000147</c:v>
                </c:pt>
                <c:pt idx="1084">
                  <c:v>2.71</c:v>
                </c:pt>
                <c:pt idx="1085">
                  <c:v>2.7124999999999977</c:v>
                </c:pt>
                <c:pt idx="1086">
                  <c:v>2.7149999999999999</c:v>
                </c:pt>
                <c:pt idx="1087">
                  <c:v>2.7174999999999998</c:v>
                </c:pt>
                <c:pt idx="1088">
                  <c:v>2.72</c:v>
                </c:pt>
                <c:pt idx="1089">
                  <c:v>2.7225000000000001</c:v>
                </c:pt>
                <c:pt idx="1090">
                  <c:v>2.7250000000000001</c:v>
                </c:pt>
                <c:pt idx="1091">
                  <c:v>2.7275000000000147</c:v>
                </c:pt>
                <c:pt idx="1092">
                  <c:v>2.73</c:v>
                </c:pt>
                <c:pt idx="1093">
                  <c:v>2.7324999999999977</c:v>
                </c:pt>
                <c:pt idx="1094">
                  <c:v>2.7349999999999999</c:v>
                </c:pt>
                <c:pt idx="1095">
                  <c:v>2.7374999999999998</c:v>
                </c:pt>
                <c:pt idx="1096">
                  <c:v>2.74</c:v>
                </c:pt>
                <c:pt idx="1097">
                  <c:v>2.7425000000000002</c:v>
                </c:pt>
                <c:pt idx="1098">
                  <c:v>2.7450000000000001</c:v>
                </c:pt>
                <c:pt idx="1099">
                  <c:v>2.7475000000000147</c:v>
                </c:pt>
                <c:pt idx="1100">
                  <c:v>2.75</c:v>
                </c:pt>
                <c:pt idx="1101">
                  <c:v>2.7524999999999977</c:v>
                </c:pt>
                <c:pt idx="1102">
                  <c:v>2.7549999999999999</c:v>
                </c:pt>
                <c:pt idx="1103">
                  <c:v>2.7574999999999998</c:v>
                </c:pt>
                <c:pt idx="1104">
                  <c:v>2.7600000000000002</c:v>
                </c:pt>
                <c:pt idx="1105">
                  <c:v>2.7625000000000002</c:v>
                </c:pt>
                <c:pt idx="1106">
                  <c:v>2.7650000000000001</c:v>
                </c:pt>
                <c:pt idx="1107">
                  <c:v>2.7675000000000147</c:v>
                </c:pt>
                <c:pt idx="1108">
                  <c:v>2.77</c:v>
                </c:pt>
                <c:pt idx="1109">
                  <c:v>2.7725</c:v>
                </c:pt>
                <c:pt idx="1110">
                  <c:v>2.7749999999999999</c:v>
                </c:pt>
                <c:pt idx="1111">
                  <c:v>2.7774999999999999</c:v>
                </c:pt>
                <c:pt idx="1112">
                  <c:v>2.7800000000000002</c:v>
                </c:pt>
                <c:pt idx="1113">
                  <c:v>2.7825000000000002</c:v>
                </c:pt>
                <c:pt idx="1114">
                  <c:v>2.7850000000000001</c:v>
                </c:pt>
                <c:pt idx="1115">
                  <c:v>2.7875000000000147</c:v>
                </c:pt>
                <c:pt idx="1116">
                  <c:v>2.79</c:v>
                </c:pt>
                <c:pt idx="1117">
                  <c:v>2.7925</c:v>
                </c:pt>
                <c:pt idx="1118">
                  <c:v>2.7949999999999999</c:v>
                </c:pt>
                <c:pt idx="1119">
                  <c:v>2.7974999999999999</c:v>
                </c:pt>
                <c:pt idx="1120">
                  <c:v>2.8</c:v>
                </c:pt>
                <c:pt idx="1121">
                  <c:v>2.8024999999999967</c:v>
                </c:pt>
                <c:pt idx="1122">
                  <c:v>2.8049999999999997</c:v>
                </c:pt>
                <c:pt idx="1123">
                  <c:v>2.8075000000000001</c:v>
                </c:pt>
                <c:pt idx="1124">
                  <c:v>2.8099999999999987</c:v>
                </c:pt>
                <c:pt idx="1125">
                  <c:v>2.8124999999999822</c:v>
                </c:pt>
                <c:pt idx="1126">
                  <c:v>2.8149999999999977</c:v>
                </c:pt>
                <c:pt idx="1127">
                  <c:v>2.8174999999999977</c:v>
                </c:pt>
                <c:pt idx="1128">
                  <c:v>2.82</c:v>
                </c:pt>
                <c:pt idx="1129">
                  <c:v>2.8224999999999967</c:v>
                </c:pt>
                <c:pt idx="1130">
                  <c:v>2.8249999999999997</c:v>
                </c:pt>
                <c:pt idx="1131">
                  <c:v>2.8275000000000001</c:v>
                </c:pt>
                <c:pt idx="1132">
                  <c:v>2.8299999999999987</c:v>
                </c:pt>
                <c:pt idx="1133">
                  <c:v>2.8324999999999823</c:v>
                </c:pt>
                <c:pt idx="1134">
                  <c:v>2.8349999999999977</c:v>
                </c:pt>
                <c:pt idx="1135">
                  <c:v>2.8374999999999977</c:v>
                </c:pt>
                <c:pt idx="1136">
                  <c:v>2.84</c:v>
                </c:pt>
                <c:pt idx="1137">
                  <c:v>2.8424999999999967</c:v>
                </c:pt>
                <c:pt idx="1138">
                  <c:v>2.8449999999999998</c:v>
                </c:pt>
                <c:pt idx="1139">
                  <c:v>2.8475000000000001</c:v>
                </c:pt>
                <c:pt idx="1140">
                  <c:v>2.8499999999999988</c:v>
                </c:pt>
                <c:pt idx="1141">
                  <c:v>2.852499999999984</c:v>
                </c:pt>
                <c:pt idx="1142">
                  <c:v>2.8549999999999978</c:v>
                </c:pt>
                <c:pt idx="1143">
                  <c:v>2.8574999999999977</c:v>
                </c:pt>
                <c:pt idx="1144">
                  <c:v>2.86</c:v>
                </c:pt>
                <c:pt idx="1145">
                  <c:v>2.8624999999999967</c:v>
                </c:pt>
                <c:pt idx="1146">
                  <c:v>2.8649999999999998</c:v>
                </c:pt>
                <c:pt idx="1147">
                  <c:v>2.8675000000000002</c:v>
                </c:pt>
                <c:pt idx="1148">
                  <c:v>2.8699999999999997</c:v>
                </c:pt>
                <c:pt idx="1149">
                  <c:v>2.8724999999999841</c:v>
                </c:pt>
                <c:pt idx="1150">
                  <c:v>2.8749999999999987</c:v>
                </c:pt>
                <c:pt idx="1151">
                  <c:v>2.8774999999999977</c:v>
                </c:pt>
                <c:pt idx="1152">
                  <c:v>2.88</c:v>
                </c:pt>
                <c:pt idx="1153">
                  <c:v>2.8824999999999967</c:v>
                </c:pt>
                <c:pt idx="1154">
                  <c:v>2.8849999999999998</c:v>
                </c:pt>
                <c:pt idx="1155">
                  <c:v>2.8875000000000002</c:v>
                </c:pt>
                <c:pt idx="1156">
                  <c:v>2.8899999999999997</c:v>
                </c:pt>
                <c:pt idx="1157">
                  <c:v>2.8924999999999841</c:v>
                </c:pt>
                <c:pt idx="1158">
                  <c:v>2.8949999999999987</c:v>
                </c:pt>
                <c:pt idx="1159">
                  <c:v>2.8975</c:v>
                </c:pt>
                <c:pt idx="1160">
                  <c:v>2.9</c:v>
                </c:pt>
                <c:pt idx="1161">
                  <c:v>2.9024999999999967</c:v>
                </c:pt>
                <c:pt idx="1162">
                  <c:v>2.9049999999999998</c:v>
                </c:pt>
                <c:pt idx="1163">
                  <c:v>2.9075000000000002</c:v>
                </c:pt>
                <c:pt idx="1164">
                  <c:v>2.9099999999999997</c:v>
                </c:pt>
                <c:pt idx="1165">
                  <c:v>2.9124999999999841</c:v>
                </c:pt>
                <c:pt idx="1166">
                  <c:v>2.9149999999999987</c:v>
                </c:pt>
                <c:pt idx="1167">
                  <c:v>2.9175</c:v>
                </c:pt>
                <c:pt idx="1168">
                  <c:v>2.92</c:v>
                </c:pt>
                <c:pt idx="1169">
                  <c:v>2.9224999999999977</c:v>
                </c:pt>
                <c:pt idx="1170">
                  <c:v>2.9249999999999998</c:v>
                </c:pt>
                <c:pt idx="1171">
                  <c:v>2.9275000000000002</c:v>
                </c:pt>
                <c:pt idx="1172">
                  <c:v>2.9299999999999997</c:v>
                </c:pt>
                <c:pt idx="1173">
                  <c:v>2.9324999999999841</c:v>
                </c:pt>
                <c:pt idx="1174">
                  <c:v>2.9349999999999987</c:v>
                </c:pt>
                <c:pt idx="1175">
                  <c:v>2.9375</c:v>
                </c:pt>
                <c:pt idx="1176">
                  <c:v>2.94</c:v>
                </c:pt>
                <c:pt idx="1177">
                  <c:v>2.9424999999999977</c:v>
                </c:pt>
                <c:pt idx="1178">
                  <c:v>2.9449999999999998</c:v>
                </c:pt>
                <c:pt idx="1179">
                  <c:v>2.9474999999999998</c:v>
                </c:pt>
                <c:pt idx="1180">
                  <c:v>2.9499999999999997</c:v>
                </c:pt>
                <c:pt idx="1181">
                  <c:v>2.9524999999999841</c:v>
                </c:pt>
                <c:pt idx="1182">
                  <c:v>2.9549999999999987</c:v>
                </c:pt>
                <c:pt idx="1183">
                  <c:v>2.9575</c:v>
                </c:pt>
                <c:pt idx="1184">
                  <c:v>2.96</c:v>
                </c:pt>
                <c:pt idx="1185">
                  <c:v>2.9624999999999977</c:v>
                </c:pt>
                <c:pt idx="1186">
                  <c:v>2.9649999999999999</c:v>
                </c:pt>
                <c:pt idx="1187">
                  <c:v>2.9674999999999998</c:v>
                </c:pt>
                <c:pt idx="1188">
                  <c:v>2.9699999999999998</c:v>
                </c:pt>
                <c:pt idx="1189">
                  <c:v>2.9724999999999868</c:v>
                </c:pt>
                <c:pt idx="1190">
                  <c:v>2.9749999999999988</c:v>
                </c:pt>
                <c:pt idx="1191">
                  <c:v>2.9775</c:v>
                </c:pt>
                <c:pt idx="1192">
                  <c:v>2.98</c:v>
                </c:pt>
                <c:pt idx="1193">
                  <c:v>2.9824999999999977</c:v>
                </c:pt>
                <c:pt idx="1194">
                  <c:v>2.9849999999999999</c:v>
                </c:pt>
                <c:pt idx="1195">
                  <c:v>2.9874999999999998</c:v>
                </c:pt>
                <c:pt idx="1196">
                  <c:v>2.9899999999999998</c:v>
                </c:pt>
                <c:pt idx="1197">
                  <c:v>2.9924999999999868</c:v>
                </c:pt>
                <c:pt idx="1198">
                  <c:v>2.9949999999999997</c:v>
                </c:pt>
                <c:pt idx="1199">
                  <c:v>2.9975000000000001</c:v>
                </c:pt>
                <c:pt idx="1200">
                  <c:v>3</c:v>
                </c:pt>
                <c:pt idx="1201">
                  <c:v>3.0024999999999977</c:v>
                </c:pt>
                <c:pt idx="1202">
                  <c:v>3.0049999999999999</c:v>
                </c:pt>
                <c:pt idx="1203">
                  <c:v>3.0074999999999998</c:v>
                </c:pt>
                <c:pt idx="1204">
                  <c:v>3.01</c:v>
                </c:pt>
                <c:pt idx="1205">
                  <c:v>3.0124999999999873</c:v>
                </c:pt>
                <c:pt idx="1206">
                  <c:v>3.0149999999999997</c:v>
                </c:pt>
                <c:pt idx="1207">
                  <c:v>3.0175000000000001</c:v>
                </c:pt>
                <c:pt idx="1208">
                  <c:v>3.02</c:v>
                </c:pt>
                <c:pt idx="1209">
                  <c:v>3.0225</c:v>
                </c:pt>
                <c:pt idx="1210">
                  <c:v>3.0249999999999999</c:v>
                </c:pt>
                <c:pt idx="1211">
                  <c:v>3.0274999999999999</c:v>
                </c:pt>
                <c:pt idx="1212">
                  <c:v>3.03</c:v>
                </c:pt>
                <c:pt idx="1213">
                  <c:v>3.0324999999999873</c:v>
                </c:pt>
                <c:pt idx="1214">
                  <c:v>3.0349999999999997</c:v>
                </c:pt>
                <c:pt idx="1215">
                  <c:v>3.0375000000000001</c:v>
                </c:pt>
                <c:pt idx="1216">
                  <c:v>3.04</c:v>
                </c:pt>
                <c:pt idx="1217">
                  <c:v>3.0425</c:v>
                </c:pt>
                <c:pt idx="1218">
                  <c:v>3.0449999999999999</c:v>
                </c:pt>
                <c:pt idx="1219">
                  <c:v>3.0474999999999999</c:v>
                </c:pt>
                <c:pt idx="1220">
                  <c:v>3.05</c:v>
                </c:pt>
                <c:pt idx="1221">
                  <c:v>3.0524999999999967</c:v>
                </c:pt>
                <c:pt idx="1222">
                  <c:v>3.0549999999999997</c:v>
                </c:pt>
                <c:pt idx="1223">
                  <c:v>3.0575000000000001</c:v>
                </c:pt>
                <c:pt idx="1224">
                  <c:v>3.06</c:v>
                </c:pt>
                <c:pt idx="1225">
                  <c:v>3.0625</c:v>
                </c:pt>
                <c:pt idx="1226">
                  <c:v>3.0649999999999999</c:v>
                </c:pt>
                <c:pt idx="1227">
                  <c:v>3.0674999999999999</c:v>
                </c:pt>
                <c:pt idx="1228">
                  <c:v>3.07</c:v>
                </c:pt>
                <c:pt idx="1229">
                  <c:v>3.0724999999999967</c:v>
                </c:pt>
                <c:pt idx="1230">
                  <c:v>3.0749999999999997</c:v>
                </c:pt>
                <c:pt idx="1231">
                  <c:v>3.0775000000000001</c:v>
                </c:pt>
                <c:pt idx="1232">
                  <c:v>3.08</c:v>
                </c:pt>
                <c:pt idx="1233">
                  <c:v>3.0825</c:v>
                </c:pt>
                <c:pt idx="1234">
                  <c:v>3.085</c:v>
                </c:pt>
                <c:pt idx="1235">
                  <c:v>3.0874999999999999</c:v>
                </c:pt>
                <c:pt idx="1236">
                  <c:v>3.09</c:v>
                </c:pt>
                <c:pt idx="1237">
                  <c:v>3.0924999999999967</c:v>
                </c:pt>
                <c:pt idx="1238">
                  <c:v>3.0949999999999998</c:v>
                </c:pt>
                <c:pt idx="1239">
                  <c:v>3.0975000000000001</c:v>
                </c:pt>
                <c:pt idx="1240">
                  <c:v>3.1</c:v>
                </c:pt>
                <c:pt idx="1241">
                  <c:v>3.1025</c:v>
                </c:pt>
                <c:pt idx="1242">
                  <c:v>3.105</c:v>
                </c:pt>
                <c:pt idx="1243">
                  <c:v>3.1074999999999999</c:v>
                </c:pt>
                <c:pt idx="1244">
                  <c:v>3.11</c:v>
                </c:pt>
                <c:pt idx="1245">
                  <c:v>3.1124999999999967</c:v>
                </c:pt>
                <c:pt idx="1246">
                  <c:v>3.1149999999999998</c:v>
                </c:pt>
                <c:pt idx="1247">
                  <c:v>3.1175000000000002</c:v>
                </c:pt>
                <c:pt idx="1248">
                  <c:v>3.12</c:v>
                </c:pt>
                <c:pt idx="1249">
                  <c:v>3.1225000000000001</c:v>
                </c:pt>
                <c:pt idx="1250">
                  <c:v>3.125</c:v>
                </c:pt>
                <c:pt idx="1251">
                  <c:v>3.1274999999999999</c:v>
                </c:pt>
                <c:pt idx="1252">
                  <c:v>3.13</c:v>
                </c:pt>
                <c:pt idx="1253">
                  <c:v>3.1324999999999967</c:v>
                </c:pt>
                <c:pt idx="1254">
                  <c:v>3.1349999999999998</c:v>
                </c:pt>
                <c:pt idx="1255">
                  <c:v>3.1375000000000002</c:v>
                </c:pt>
                <c:pt idx="1256">
                  <c:v>3.14</c:v>
                </c:pt>
                <c:pt idx="1257">
                  <c:v>3.1425000000000001</c:v>
                </c:pt>
                <c:pt idx="1258">
                  <c:v>3.145</c:v>
                </c:pt>
                <c:pt idx="1259">
                  <c:v>3.147500000000012</c:v>
                </c:pt>
                <c:pt idx="1260">
                  <c:v>3.15</c:v>
                </c:pt>
                <c:pt idx="1261">
                  <c:v>3.1524999999999967</c:v>
                </c:pt>
                <c:pt idx="1262">
                  <c:v>3.1549999999999998</c:v>
                </c:pt>
                <c:pt idx="1263">
                  <c:v>3.1575000000000002</c:v>
                </c:pt>
                <c:pt idx="1264">
                  <c:v>3.16</c:v>
                </c:pt>
                <c:pt idx="1265">
                  <c:v>3.1625000000000001</c:v>
                </c:pt>
                <c:pt idx="1266">
                  <c:v>3.165</c:v>
                </c:pt>
                <c:pt idx="1267">
                  <c:v>3.167500000000012</c:v>
                </c:pt>
                <c:pt idx="1268">
                  <c:v>3.17</c:v>
                </c:pt>
                <c:pt idx="1269">
                  <c:v>3.1724999999999977</c:v>
                </c:pt>
                <c:pt idx="1270">
                  <c:v>3.1749999999999998</c:v>
                </c:pt>
                <c:pt idx="1271">
                  <c:v>3.1775000000000002</c:v>
                </c:pt>
                <c:pt idx="1272">
                  <c:v>3.18</c:v>
                </c:pt>
                <c:pt idx="1273">
                  <c:v>3.1825000000000001</c:v>
                </c:pt>
                <c:pt idx="1274">
                  <c:v>3.1850000000000001</c:v>
                </c:pt>
                <c:pt idx="1275">
                  <c:v>3.1875000000000147</c:v>
                </c:pt>
                <c:pt idx="1276">
                  <c:v>3.19</c:v>
                </c:pt>
                <c:pt idx="1277">
                  <c:v>3.1924999999999977</c:v>
                </c:pt>
                <c:pt idx="1278">
                  <c:v>3.1949999999999998</c:v>
                </c:pt>
                <c:pt idx="1279">
                  <c:v>3.1974999999999998</c:v>
                </c:pt>
                <c:pt idx="1280">
                  <c:v>3.2</c:v>
                </c:pt>
                <c:pt idx="1281">
                  <c:v>3.2025000000000001</c:v>
                </c:pt>
                <c:pt idx="1282">
                  <c:v>3.2050000000000001</c:v>
                </c:pt>
                <c:pt idx="1283">
                  <c:v>3.2075000000000147</c:v>
                </c:pt>
                <c:pt idx="1284">
                  <c:v>3.21</c:v>
                </c:pt>
                <c:pt idx="1285">
                  <c:v>3.2124999999999977</c:v>
                </c:pt>
                <c:pt idx="1286">
                  <c:v>3.2149999999999999</c:v>
                </c:pt>
                <c:pt idx="1287">
                  <c:v>3.2174999999999998</c:v>
                </c:pt>
                <c:pt idx="1288">
                  <c:v>3.22</c:v>
                </c:pt>
                <c:pt idx="1289">
                  <c:v>3.2225000000000001</c:v>
                </c:pt>
                <c:pt idx="1290">
                  <c:v>3.2250000000000001</c:v>
                </c:pt>
                <c:pt idx="1291">
                  <c:v>3.2275000000000147</c:v>
                </c:pt>
                <c:pt idx="1292">
                  <c:v>3.23</c:v>
                </c:pt>
                <c:pt idx="1293">
                  <c:v>3.2324999999999977</c:v>
                </c:pt>
                <c:pt idx="1294">
                  <c:v>3.2349999999999999</c:v>
                </c:pt>
                <c:pt idx="1295">
                  <c:v>3.2374999999999998</c:v>
                </c:pt>
                <c:pt idx="1296">
                  <c:v>3.24</c:v>
                </c:pt>
                <c:pt idx="1297">
                  <c:v>3.2425000000000002</c:v>
                </c:pt>
                <c:pt idx="1298">
                  <c:v>3.2450000000000001</c:v>
                </c:pt>
                <c:pt idx="1299">
                  <c:v>3.2475000000000147</c:v>
                </c:pt>
                <c:pt idx="1300">
                  <c:v>3.25</c:v>
                </c:pt>
                <c:pt idx="1301">
                  <c:v>3.2524999999999977</c:v>
                </c:pt>
                <c:pt idx="1302">
                  <c:v>3.2549999999999999</c:v>
                </c:pt>
                <c:pt idx="1303">
                  <c:v>3.2574999999999998</c:v>
                </c:pt>
                <c:pt idx="1304">
                  <c:v>3.2600000000000002</c:v>
                </c:pt>
                <c:pt idx="1305">
                  <c:v>3.2625000000000002</c:v>
                </c:pt>
                <c:pt idx="1306">
                  <c:v>3.2650000000000001</c:v>
                </c:pt>
                <c:pt idx="1307">
                  <c:v>3.2675000000000147</c:v>
                </c:pt>
                <c:pt idx="1308">
                  <c:v>3.27</c:v>
                </c:pt>
                <c:pt idx="1309">
                  <c:v>3.2725</c:v>
                </c:pt>
                <c:pt idx="1310">
                  <c:v>3.2749999999999999</c:v>
                </c:pt>
                <c:pt idx="1311">
                  <c:v>3.2774999999999999</c:v>
                </c:pt>
                <c:pt idx="1312">
                  <c:v>3.2800000000000002</c:v>
                </c:pt>
                <c:pt idx="1313">
                  <c:v>3.2825000000000002</c:v>
                </c:pt>
                <c:pt idx="1314">
                  <c:v>3.2850000000000001</c:v>
                </c:pt>
                <c:pt idx="1315">
                  <c:v>3.2875000000000147</c:v>
                </c:pt>
                <c:pt idx="1316">
                  <c:v>3.29</c:v>
                </c:pt>
                <c:pt idx="1317">
                  <c:v>3.2925</c:v>
                </c:pt>
                <c:pt idx="1318">
                  <c:v>3.2949999999999999</c:v>
                </c:pt>
                <c:pt idx="1319">
                  <c:v>3.2974999999999999</c:v>
                </c:pt>
                <c:pt idx="1320">
                  <c:v>3.3</c:v>
                </c:pt>
                <c:pt idx="1321">
                  <c:v>3.3024999999999967</c:v>
                </c:pt>
                <c:pt idx="1322">
                  <c:v>3.3049999999999997</c:v>
                </c:pt>
                <c:pt idx="1323">
                  <c:v>3.3075000000000001</c:v>
                </c:pt>
                <c:pt idx="1324">
                  <c:v>3.3099999999999987</c:v>
                </c:pt>
                <c:pt idx="1325">
                  <c:v>3.3124999999999822</c:v>
                </c:pt>
                <c:pt idx="1326">
                  <c:v>3.3149999999999977</c:v>
                </c:pt>
                <c:pt idx="1327">
                  <c:v>3.3174999999999977</c:v>
                </c:pt>
                <c:pt idx="1328">
                  <c:v>3.32</c:v>
                </c:pt>
                <c:pt idx="1329">
                  <c:v>3.3224999999999967</c:v>
                </c:pt>
                <c:pt idx="1330">
                  <c:v>3.3249999999999997</c:v>
                </c:pt>
                <c:pt idx="1331">
                  <c:v>3.3275000000000001</c:v>
                </c:pt>
                <c:pt idx="1332">
                  <c:v>3.3299999999999987</c:v>
                </c:pt>
                <c:pt idx="1333">
                  <c:v>3.3324999999999823</c:v>
                </c:pt>
                <c:pt idx="1334">
                  <c:v>3.3349999999999977</c:v>
                </c:pt>
                <c:pt idx="1335">
                  <c:v>3.3374999999999977</c:v>
                </c:pt>
                <c:pt idx="1336">
                  <c:v>3.34</c:v>
                </c:pt>
                <c:pt idx="1337">
                  <c:v>3.3424999999999967</c:v>
                </c:pt>
                <c:pt idx="1338">
                  <c:v>3.3449999999999998</c:v>
                </c:pt>
                <c:pt idx="1339">
                  <c:v>3.3475000000000001</c:v>
                </c:pt>
                <c:pt idx="1340">
                  <c:v>3.3499999999999988</c:v>
                </c:pt>
                <c:pt idx="1341">
                  <c:v>3.352499999999984</c:v>
                </c:pt>
                <c:pt idx="1342">
                  <c:v>3.3549999999999978</c:v>
                </c:pt>
                <c:pt idx="1343">
                  <c:v>3.3574999999999977</c:v>
                </c:pt>
                <c:pt idx="1344">
                  <c:v>3.36</c:v>
                </c:pt>
                <c:pt idx="1345">
                  <c:v>3.3624999999999967</c:v>
                </c:pt>
                <c:pt idx="1346">
                  <c:v>3.3649999999999998</c:v>
                </c:pt>
                <c:pt idx="1347">
                  <c:v>3.3675000000000002</c:v>
                </c:pt>
                <c:pt idx="1348">
                  <c:v>3.3699999999999997</c:v>
                </c:pt>
                <c:pt idx="1349">
                  <c:v>3.3724999999999841</c:v>
                </c:pt>
                <c:pt idx="1350">
                  <c:v>3.3749999999999987</c:v>
                </c:pt>
                <c:pt idx="1351">
                  <c:v>3.3774999999999977</c:v>
                </c:pt>
                <c:pt idx="1352">
                  <c:v>3.38</c:v>
                </c:pt>
                <c:pt idx="1353">
                  <c:v>3.3824999999999967</c:v>
                </c:pt>
                <c:pt idx="1354">
                  <c:v>3.3849999999999998</c:v>
                </c:pt>
                <c:pt idx="1355">
                  <c:v>3.3875000000000002</c:v>
                </c:pt>
                <c:pt idx="1356">
                  <c:v>3.3899999999999997</c:v>
                </c:pt>
                <c:pt idx="1357">
                  <c:v>3.3924999999999841</c:v>
                </c:pt>
                <c:pt idx="1358">
                  <c:v>3.3949999999999987</c:v>
                </c:pt>
                <c:pt idx="1359">
                  <c:v>3.3975</c:v>
                </c:pt>
                <c:pt idx="1360">
                  <c:v>3.4</c:v>
                </c:pt>
                <c:pt idx="1361">
                  <c:v>3.4024999999999967</c:v>
                </c:pt>
                <c:pt idx="1362">
                  <c:v>3.4049999999999998</c:v>
                </c:pt>
                <c:pt idx="1363">
                  <c:v>3.4075000000000002</c:v>
                </c:pt>
                <c:pt idx="1364">
                  <c:v>3.4099999999999997</c:v>
                </c:pt>
                <c:pt idx="1365">
                  <c:v>3.4124999999999841</c:v>
                </c:pt>
                <c:pt idx="1366">
                  <c:v>3.4149999999999987</c:v>
                </c:pt>
                <c:pt idx="1367">
                  <c:v>3.4175</c:v>
                </c:pt>
                <c:pt idx="1368">
                  <c:v>3.42</c:v>
                </c:pt>
                <c:pt idx="1369">
                  <c:v>3.4224999999999977</c:v>
                </c:pt>
                <c:pt idx="1370">
                  <c:v>3.4249999999999998</c:v>
                </c:pt>
                <c:pt idx="1371">
                  <c:v>3.4275000000000002</c:v>
                </c:pt>
                <c:pt idx="1372">
                  <c:v>3.4299999999999997</c:v>
                </c:pt>
                <c:pt idx="1373">
                  <c:v>3.4324999999999841</c:v>
                </c:pt>
                <c:pt idx="1374">
                  <c:v>3.4349999999999987</c:v>
                </c:pt>
                <c:pt idx="1375">
                  <c:v>3.4375</c:v>
                </c:pt>
                <c:pt idx="1376">
                  <c:v>3.44</c:v>
                </c:pt>
                <c:pt idx="1377">
                  <c:v>3.4424999999999977</c:v>
                </c:pt>
                <c:pt idx="1378">
                  <c:v>3.4449999999999998</c:v>
                </c:pt>
                <c:pt idx="1379">
                  <c:v>3.4474999999999998</c:v>
                </c:pt>
                <c:pt idx="1380">
                  <c:v>3.4499999999999997</c:v>
                </c:pt>
                <c:pt idx="1381">
                  <c:v>3.4524999999999841</c:v>
                </c:pt>
                <c:pt idx="1382">
                  <c:v>3.4549999999999987</c:v>
                </c:pt>
                <c:pt idx="1383">
                  <c:v>3.4575</c:v>
                </c:pt>
                <c:pt idx="1384">
                  <c:v>3.46</c:v>
                </c:pt>
                <c:pt idx="1385">
                  <c:v>3.4624999999999977</c:v>
                </c:pt>
                <c:pt idx="1386">
                  <c:v>3.4649999999999999</c:v>
                </c:pt>
                <c:pt idx="1387">
                  <c:v>3.4674999999999998</c:v>
                </c:pt>
                <c:pt idx="1388">
                  <c:v>3.4699999999999998</c:v>
                </c:pt>
                <c:pt idx="1389">
                  <c:v>3.4724999999999868</c:v>
                </c:pt>
                <c:pt idx="1390">
                  <c:v>3.4749999999999988</c:v>
                </c:pt>
                <c:pt idx="1391">
                  <c:v>3.4775</c:v>
                </c:pt>
                <c:pt idx="1392">
                  <c:v>3.48</c:v>
                </c:pt>
                <c:pt idx="1393">
                  <c:v>3.4824999999999977</c:v>
                </c:pt>
                <c:pt idx="1394">
                  <c:v>3.4849999999999999</c:v>
                </c:pt>
                <c:pt idx="1395">
                  <c:v>3.4874999999999998</c:v>
                </c:pt>
                <c:pt idx="1396">
                  <c:v>3.4899999999999998</c:v>
                </c:pt>
                <c:pt idx="1397">
                  <c:v>3.4924999999999868</c:v>
                </c:pt>
                <c:pt idx="1398">
                  <c:v>3.4949999999999997</c:v>
                </c:pt>
                <c:pt idx="1399">
                  <c:v>3.4975000000000001</c:v>
                </c:pt>
                <c:pt idx="1400">
                  <c:v>3.5</c:v>
                </c:pt>
                <c:pt idx="1401">
                  <c:v>3.5024999999999977</c:v>
                </c:pt>
                <c:pt idx="1402">
                  <c:v>3.5049999999999999</c:v>
                </c:pt>
                <c:pt idx="1403">
                  <c:v>3.5074999999999998</c:v>
                </c:pt>
                <c:pt idx="1404">
                  <c:v>3.51</c:v>
                </c:pt>
                <c:pt idx="1405">
                  <c:v>3.5124999999999873</c:v>
                </c:pt>
                <c:pt idx="1406">
                  <c:v>3.5149999999999997</c:v>
                </c:pt>
                <c:pt idx="1407">
                  <c:v>3.5175000000000001</c:v>
                </c:pt>
                <c:pt idx="1408">
                  <c:v>3.52</c:v>
                </c:pt>
                <c:pt idx="1409">
                  <c:v>3.5225</c:v>
                </c:pt>
                <c:pt idx="1410">
                  <c:v>3.5249999999999999</c:v>
                </c:pt>
                <c:pt idx="1411">
                  <c:v>3.5274999999999999</c:v>
                </c:pt>
                <c:pt idx="1412">
                  <c:v>3.53</c:v>
                </c:pt>
                <c:pt idx="1413">
                  <c:v>3.5324999999999873</c:v>
                </c:pt>
                <c:pt idx="1414">
                  <c:v>3.5349999999999997</c:v>
                </c:pt>
                <c:pt idx="1415">
                  <c:v>3.5375000000000001</c:v>
                </c:pt>
                <c:pt idx="1416">
                  <c:v>3.54</c:v>
                </c:pt>
                <c:pt idx="1417">
                  <c:v>3.5425</c:v>
                </c:pt>
                <c:pt idx="1418">
                  <c:v>3.5449999999999999</c:v>
                </c:pt>
                <c:pt idx="1419">
                  <c:v>3.5474999999999999</c:v>
                </c:pt>
                <c:pt idx="1420">
                  <c:v>3.55</c:v>
                </c:pt>
                <c:pt idx="1421">
                  <c:v>3.5524999999999967</c:v>
                </c:pt>
                <c:pt idx="1422">
                  <c:v>3.5549999999999997</c:v>
                </c:pt>
                <c:pt idx="1423">
                  <c:v>3.5575000000000001</c:v>
                </c:pt>
                <c:pt idx="1424">
                  <c:v>3.56</c:v>
                </c:pt>
                <c:pt idx="1425">
                  <c:v>3.5625</c:v>
                </c:pt>
                <c:pt idx="1426">
                  <c:v>3.5649999999999999</c:v>
                </c:pt>
                <c:pt idx="1427">
                  <c:v>3.5674999999999999</c:v>
                </c:pt>
                <c:pt idx="1428">
                  <c:v>3.57</c:v>
                </c:pt>
                <c:pt idx="1429">
                  <c:v>3.5724999999999967</c:v>
                </c:pt>
                <c:pt idx="1430">
                  <c:v>3.5749999999999997</c:v>
                </c:pt>
                <c:pt idx="1431">
                  <c:v>3.5775000000000001</c:v>
                </c:pt>
                <c:pt idx="1432">
                  <c:v>3.58</c:v>
                </c:pt>
                <c:pt idx="1433">
                  <c:v>3.5825</c:v>
                </c:pt>
                <c:pt idx="1434">
                  <c:v>3.585</c:v>
                </c:pt>
                <c:pt idx="1435">
                  <c:v>3.5874999999999999</c:v>
                </c:pt>
                <c:pt idx="1436">
                  <c:v>3.59</c:v>
                </c:pt>
                <c:pt idx="1437">
                  <c:v>3.5924999999999967</c:v>
                </c:pt>
                <c:pt idx="1438">
                  <c:v>3.5949999999999998</c:v>
                </c:pt>
                <c:pt idx="1439">
                  <c:v>3.5975000000000001</c:v>
                </c:pt>
                <c:pt idx="1440">
                  <c:v>3.6</c:v>
                </c:pt>
                <c:pt idx="1441">
                  <c:v>3.6025</c:v>
                </c:pt>
                <c:pt idx="1442">
                  <c:v>3.605</c:v>
                </c:pt>
                <c:pt idx="1443">
                  <c:v>3.6074999999999999</c:v>
                </c:pt>
                <c:pt idx="1444">
                  <c:v>3.61</c:v>
                </c:pt>
                <c:pt idx="1445">
                  <c:v>3.6124999999999967</c:v>
                </c:pt>
                <c:pt idx="1446">
                  <c:v>3.6149999999999998</c:v>
                </c:pt>
                <c:pt idx="1447">
                  <c:v>3.6175000000000002</c:v>
                </c:pt>
                <c:pt idx="1448">
                  <c:v>3.62</c:v>
                </c:pt>
                <c:pt idx="1449">
                  <c:v>3.6225000000000001</c:v>
                </c:pt>
                <c:pt idx="1450">
                  <c:v>3.625</c:v>
                </c:pt>
                <c:pt idx="1451">
                  <c:v>3.6274999999999999</c:v>
                </c:pt>
                <c:pt idx="1452">
                  <c:v>3.63</c:v>
                </c:pt>
                <c:pt idx="1453">
                  <c:v>3.6324999999999967</c:v>
                </c:pt>
                <c:pt idx="1454">
                  <c:v>3.6349999999999998</c:v>
                </c:pt>
                <c:pt idx="1455">
                  <c:v>3.6375000000000002</c:v>
                </c:pt>
                <c:pt idx="1456">
                  <c:v>3.64</c:v>
                </c:pt>
                <c:pt idx="1457">
                  <c:v>3.6425000000000001</c:v>
                </c:pt>
                <c:pt idx="1458">
                  <c:v>3.645</c:v>
                </c:pt>
                <c:pt idx="1459">
                  <c:v>3.647500000000012</c:v>
                </c:pt>
                <c:pt idx="1460">
                  <c:v>3.65</c:v>
                </c:pt>
                <c:pt idx="1461">
                  <c:v>3.6524999999999967</c:v>
                </c:pt>
                <c:pt idx="1462">
                  <c:v>3.6549999999999998</c:v>
                </c:pt>
                <c:pt idx="1463">
                  <c:v>3.6575000000000002</c:v>
                </c:pt>
                <c:pt idx="1464">
                  <c:v>3.66</c:v>
                </c:pt>
                <c:pt idx="1465">
                  <c:v>3.6625000000000001</c:v>
                </c:pt>
                <c:pt idx="1466">
                  <c:v>3.665</c:v>
                </c:pt>
                <c:pt idx="1467">
                  <c:v>3.667500000000012</c:v>
                </c:pt>
                <c:pt idx="1468">
                  <c:v>3.67</c:v>
                </c:pt>
                <c:pt idx="1469">
                  <c:v>3.6724999999999977</c:v>
                </c:pt>
                <c:pt idx="1470">
                  <c:v>3.6749999999999998</c:v>
                </c:pt>
                <c:pt idx="1471">
                  <c:v>3.6775000000000002</c:v>
                </c:pt>
                <c:pt idx="1472">
                  <c:v>3.68</c:v>
                </c:pt>
                <c:pt idx="1473">
                  <c:v>3.6825000000000001</c:v>
                </c:pt>
                <c:pt idx="1474">
                  <c:v>3.6850000000000001</c:v>
                </c:pt>
                <c:pt idx="1475">
                  <c:v>3.6875000000000147</c:v>
                </c:pt>
                <c:pt idx="1476">
                  <c:v>3.69</c:v>
                </c:pt>
                <c:pt idx="1477">
                  <c:v>3.6924999999999977</c:v>
                </c:pt>
                <c:pt idx="1478">
                  <c:v>3.6949999999999998</c:v>
                </c:pt>
                <c:pt idx="1479">
                  <c:v>3.6974999999999998</c:v>
                </c:pt>
                <c:pt idx="1480">
                  <c:v>3.7</c:v>
                </c:pt>
                <c:pt idx="1481">
                  <c:v>3.7025000000000001</c:v>
                </c:pt>
                <c:pt idx="1482">
                  <c:v>3.7050000000000001</c:v>
                </c:pt>
                <c:pt idx="1483">
                  <c:v>3.7075000000000147</c:v>
                </c:pt>
                <c:pt idx="1484">
                  <c:v>3.71</c:v>
                </c:pt>
                <c:pt idx="1485">
                  <c:v>3.7124999999999977</c:v>
                </c:pt>
                <c:pt idx="1486">
                  <c:v>3.7149999999999999</c:v>
                </c:pt>
                <c:pt idx="1487">
                  <c:v>3.7174999999999998</c:v>
                </c:pt>
                <c:pt idx="1488">
                  <c:v>3.72</c:v>
                </c:pt>
                <c:pt idx="1489">
                  <c:v>3.7225000000000001</c:v>
                </c:pt>
                <c:pt idx="1490">
                  <c:v>3.7250000000000001</c:v>
                </c:pt>
                <c:pt idx="1491">
                  <c:v>3.7275000000000147</c:v>
                </c:pt>
                <c:pt idx="1492">
                  <c:v>3.73</c:v>
                </c:pt>
                <c:pt idx="1493">
                  <c:v>3.7324999999999977</c:v>
                </c:pt>
                <c:pt idx="1494">
                  <c:v>3.7349999999999999</c:v>
                </c:pt>
                <c:pt idx="1495">
                  <c:v>3.7374999999999998</c:v>
                </c:pt>
                <c:pt idx="1496">
                  <c:v>3.74</c:v>
                </c:pt>
                <c:pt idx="1497">
                  <c:v>3.7425000000000002</c:v>
                </c:pt>
                <c:pt idx="1498">
                  <c:v>3.7450000000000001</c:v>
                </c:pt>
                <c:pt idx="1499">
                  <c:v>3.7475000000000147</c:v>
                </c:pt>
                <c:pt idx="1500">
                  <c:v>3.75</c:v>
                </c:pt>
                <c:pt idx="1501">
                  <c:v>3.7524999999999977</c:v>
                </c:pt>
                <c:pt idx="1502">
                  <c:v>3.7549999999999999</c:v>
                </c:pt>
                <c:pt idx="1503">
                  <c:v>3.7574999999999998</c:v>
                </c:pt>
                <c:pt idx="1504">
                  <c:v>3.7600000000000002</c:v>
                </c:pt>
                <c:pt idx="1505">
                  <c:v>3.7625000000000002</c:v>
                </c:pt>
                <c:pt idx="1506">
                  <c:v>3.7650000000000001</c:v>
                </c:pt>
                <c:pt idx="1507">
                  <c:v>3.7675000000000147</c:v>
                </c:pt>
                <c:pt idx="1508">
                  <c:v>3.77</c:v>
                </c:pt>
                <c:pt idx="1509">
                  <c:v>3.7725</c:v>
                </c:pt>
                <c:pt idx="1510">
                  <c:v>3.7749999999999999</c:v>
                </c:pt>
                <c:pt idx="1511">
                  <c:v>3.7774999999999999</c:v>
                </c:pt>
                <c:pt idx="1512">
                  <c:v>3.7800000000000002</c:v>
                </c:pt>
                <c:pt idx="1513">
                  <c:v>3.7825000000000002</c:v>
                </c:pt>
                <c:pt idx="1514">
                  <c:v>3.7850000000000001</c:v>
                </c:pt>
                <c:pt idx="1515">
                  <c:v>3.7875000000000147</c:v>
                </c:pt>
                <c:pt idx="1516">
                  <c:v>3.79</c:v>
                </c:pt>
                <c:pt idx="1517">
                  <c:v>3.7925</c:v>
                </c:pt>
                <c:pt idx="1518">
                  <c:v>3.7949999999999999</c:v>
                </c:pt>
                <c:pt idx="1519">
                  <c:v>3.7974999999999999</c:v>
                </c:pt>
                <c:pt idx="1520">
                  <c:v>3.8</c:v>
                </c:pt>
                <c:pt idx="1521">
                  <c:v>3.8024999999999967</c:v>
                </c:pt>
                <c:pt idx="1522">
                  <c:v>3.8049999999999997</c:v>
                </c:pt>
                <c:pt idx="1523">
                  <c:v>3.8075000000000001</c:v>
                </c:pt>
                <c:pt idx="1524">
                  <c:v>3.8099999999999987</c:v>
                </c:pt>
                <c:pt idx="1525">
                  <c:v>3.8124999999999822</c:v>
                </c:pt>
                <c:pt idx="1526">
                  <c:v>3.8149999999999977</c:v>
                </c:pt>
                <c:pt idx="1527">
                  <c:v>3.8174999999999977</c:v>
                </c:pt>
                <c:pt idx="1528">
                  <c:v>3.82</c:v>
                </c:pt>
                <c:pt idx="1529">
                  <c:v>3.8224999999999967</c:v>
                </c:pt>
                <c:pt idx="1530">
                  <c:v>3.8249999999999997</c:v>
                </c:pt>
                <c:pt idx="1531">
                  <c:v>3.8275000000000001</c:v>
                </c:pt>
                <c:pt idx="1532">
                  <c:v>3.8299999999999987</c:v>
                </c:pt>
                <c:pt idx="1533">
                  <c:v>3.8324999999999823</c:v>
                </c:pt>
                <c:pt idx="1534">
                  <c:v>3.8349999999999977</c:v>
                </c:pt>
                <c:pt idx="1535">
                  <c:v>3.8374999999999977</c:v>
                </c:pt>
                <c:pt idx="1536">
                  <c:v>3.84</c:v>
                </c:pt>
                <c:pt idx="1537">
                  <c:v>3.8424999999999967</c:v>
                </c:pt>
                <c:pt idx="1538">
                  <c:v>3.8449999999999998</c:v>
                </c:pt>
                <c:pt idx="1539">
                  <c:v>3.8475000000000001</c:v>
                </c:pt>
                <c:pt idx="1540">
                  <c:v>3.8499999999999988</c:v>
                </c:pt>
                <c:pt idx="1541">
                  <c:v>3.852499999999984</c:v>
                </c:pt>
                <c:pt idx="1542">
                  <c:v>3.8549999999999978</c:v>
                </c:pt>
                <c:pt idx="1543">
                  <c:v>3.8574999999999977</c:v>
                </c:pt>
                <c:pt idx="1544">
                  <c:v>3.86</c:v>
                </c:pt>
                <c:pt idx="1545">
                  <c:v>3.8624999999999967</c:v>
                </c:pt>
                <c:pt idx="1546">
                  <c:v>3.8649999999999998</c:v>
                </c:pt>
                <c:pt idx="1547">
                  <c:v>3.8675000000000002</c:v>
                </c:pt>
                <c:pt idx="1548">
                  <c:v>3.8699999999999997</c:v>
                </c:pt>
                <c:pt idx="1549">
                  <c:v>3.8724999999999841</c:v>
                </c:pt>
                <c:pt idx="1550">
                  <c:v>3.8749999999999987</c:v>
                </c:pt>
                <c:pt idx="1551">
                  <c:v>3.8774999999999977</c:v>
                </c:pt>
                <c:pt idx="1552">
                  <c:v>3.88</c:v>
                </c:pt>
                <c:pt idx="1553">
                  <c:v>3.8824999999999967</c:v>
                </c:pt>
                <c:pt idx="1554">
                  <c:v>3.8849999999999998</c:v>
                </c:pt>
                <c:pt idx="1555">
                  <c:v>3.8875000000000002</c:v>
                </c:pt>
                <c:pt idx="1556">
                  <c:v>3.8899999999999997</c:v>
                </c:pt>
                <c:pt idx="1557">
                  <c:v>3.8924999999999841</c:v>
                </c:pt>
                <c:pt idx="1558">
                  <c:v>3.8949999999999987</c:v>
                </c:pt>
                <c:pt idx="1559">
                  <c:v>3.8975</c:v>
                </c:pt>
                <c:pt idx="1560">
                  <c:v>3.9</c:v>
                </c:pt>
                <c:pt idx="1561">
                  <c:v>3.9024999999999967</c:v>
                </c:pt>
                <c:pt idx="1562">
                  <c:v>3.9049999999999998</c:v>
                </c:pt>
                <c:pt idx="1563">
                  <c:v>3.9075000000000002</c:v>
                </c:pt>
                <c:pt idx="1564">
                  <c:v>3.9099999999999997</c:v>
                </c:pt>
                <c:pt idx="1565">
                  <c:v>3.9124999999999841</c:v>
                </c:pt>
                <c:pt idx="1566">
                  <c:v>3.9149999999999987</c:v>
                </c:pt>
                <c:pt idx="1567">
                  <c:v>3.9175</c:v>
                </c:pt>
                <c:pt idx="1568">
                  <c:v>3.92</c:v>
                </c:pt>
                <c:pt idx="1569">
                  <c:v>3.9224999999999977</c:v>
                </c:pt>
                <c:pt idx="1570">
                  <c:v>3.9249999999999998</c:v>
                </c:pt>
                <c:pt idx="1571">
                  <c:v>3.9275000000000002</c:v>
                </c:pt>
                <c:pt idx="1572">
                  <c:v>3.9299999999999997</c:v>
                </c:pt>
                <c:pt idx="1573">
                  <c:v>3.9324999999999841</c:v>
                </c:pt>
                <c:pt idx="1574">
                  <c:v>3.9349999999999987</c:v>
                </c:pt>
                <c:pt idx="1575">
                  <c:v>3.9375</c:v>
                </c:pt>
                <c:pt idx="1576">
                  <c:v>3.94</c:v>
                </c:pt>
                <c:pt idx="1577">
                  <c:v>3.9424999999999977</c:v>
                </c:pt>
                <c:pt idx="1578">
                  <c:v>3.9449999999999998</c:v>
                </c:pt>
                <c:pt idx="1579">
                  <c:v>3.9474999999999998</c:v>
                </c:pt>
                <c:pt idx="1580">
                  <c:v>3.9499999999999997</c:v>
                </c:pt>
                <c:pt idx="1581">
                  <c:v>3.9524999999999841</c:v>
                </c:pt>
                <c:pt idx="1582">
                  <c:v>3.9549999999999987</c:v>
                </c:pt>
                <c:pt idx="1583">
                  <c:v>3.9575</c:v>
                </c:pt>
                <c:pt idx="1584">
                  <c:v>3.96</c:v>
                </c:pt>
                <c:pt idx="1585">
                  <c:v>3.9624999999999977</c:v>
                </c:pt>
                <c:pt idx="1586">
                  <c:v>3.9649999999999999</c:v>
                </c:pt>
                <c:pt idx="1587">
                  <c:v>3.9674999999999998</c:v>
                </c:pt>
                <c:pt idx="1588">
                  <c:v>3.9699999999999998</c:v>
                </c:pt>
                <c:pt idx="1589">
                  <c:v>3.9724999999999868</c:v>
                </c:pt>
                <c:pt idx="1590">
                  <c:v>3.9749999999999988</c:v>
                </c:pt>
                <c:pt idx="1591">
                  <c:v>3.9775</c:v>
                </c:pt>
                <c:pt idx="1592">
                  <c:v>3.98</c:v>
                </c:pt>
                <c:pt idx="1593">
                  <c:v>3.9824999999999977</c:v>
                </c:pt>
                <c:pt idx="1594">
                  <c:v>3.9849999999999999</c:v>
                </c:pt>
                <c:pt idx="1595">
                  <c:v>3.9874999999999998</c:v>
                </c:pt>
                <c:pt idx="1596">
                  <c:v>3.9899999999999998</c:v>
                </c:pt>
                <c:pt idx="1597">
                  <c:v>3.9924999999999868</c:v>
                </c:pt>
                <c:pt idx="1598">
                  <c:v>3.9949999999999997</c:v>
                </c:pt>
                <c:pt idx="1599">
                  <c:v>3.9975000000000001</c:v>
                </c:pt>
                <c:pt idx="1600">
                  <c:v>4</c:v>
                </c:pt>
                <c:pt idx="1601">
                  <c:v>4.0024999999999995</c:v>
                </c:pt>
                <c:pt idx="1602">
                  <c:v>4.0049999999999955</c:v>
                </c:pt>
                <c:pt idx="1603">
                  <c:v>4.0074999999999985</c:v>
                </c:pt>
                <c:pt idx="1604">
                  <c:v>4.01</c:v>
                </c:pt>
                <c:pt idx="1605">
                  <c:v>4.0124999999999975</c:v>
                </c:pt>
                <c:pt idx="1606">
                  <c:v>4.0149999999999855</c:v>
                </c:pt>
                <c:pt idx="1607">
                  <c:v>4.0174999999999965</c:v>
                </c:pt>
                <c:pt idx="1608">
                  <c:v>4.0199999999999996</c:v>
                </c:pt>
                <c:pt idx="1609">
                  <c:v>4.0224999999999955</c:v>
                </c:pt>
                <c:pt idx="1610">
                  <c:v>4.0249999999999755</c:v>
                </c:pt>
                <c:pt idx="1611">
                  <c:v>4.0274999999999945</c:v>
                </c:pt>
                <c:pt idx="1612">
                  <c:v>4.03</c:v>
                </c:pt>
                <c:pt idx="1613">
                  <c:v>4.0324999999999998</c:v>
                </c:pt>
                <c:pt idx="1614">
                  <c:v>4.0350000000000001</c:v>
                </c:pt>
                <c:pt idx="1615">
                  <c:v>4.0374999999999996</c:v>
                </c:pt>
                <c:pt idx="1616">
                  <c:v>4.04</c:v>
                </c:pt>
                <c:pt idx="1617">
                  <c:v>4.0424999999999995</c:v>
                </c:pt>
                <c:pt idx="1618">
                  <c:v>4.0449999999999955</c:v>
                </c:pt>
                <c:pt idx="1619">
                  <c:v>4.0474999999999985</c:v>
                </c:pt>
                <c:pt idx="1620">
                  <c:v>4.05</c:v>
                </c:pt>
                <c:pt idx="1621">
                  <c:v>4.0524999999999975</c:v>
                </c:pt>
                <c:pt idx="1622">
                  <c:v>4.0549999999999855</c:v>
                </c:pt>
                <c:pt idx="1623">
                  <c:v>4.0574999999999966</c:v>
                </c:pt>
                <c:pt idx="1624">
                  <c:v>4.0599999999999996</c:v>
                </c:pt>
                <c:pt idx="1625">
                  <c:v>4.0624999999999956</c:v>
                </c:pt>
                <c:pt idx="1626">
                  <c:v>4.0649999999999755</c:v>
                </c:pt>
                <c:pt idx="1627">
                  <c:v>4.0674999999999955</c:v>
                </c:pt>
                <c:pt idx="1628">
                  <c:v>4.07</c:v>
                </c:pt>
                <c:pt idx="1629">
                  <c:v>4.0724999999999998</c:v>
                </c:pt>
                <c:pt idx="1630">
                  <c:v>4.0750000000000002</c:v>
                </c:pt>
                <c:pt idx="1631">
                  <c:v>4.0774999999999997</c:v>
                </c:pt>
                <c:pt idx="1632">
                  <c:v>4.08</c:v>
                </c:pt>
                <c:pt idx="1633">
                  <c:v>4.0824999999999996</c:v>
                </c:pt>
                <c:pt idx="1634">
                  <c:v>4.085</c:v>
                </c:pt>
                <c:pt idx="1635">
                  <c:v>4.0874999999999995</c:v>
                </c:pt>
                <c:pt idx="1636">
                  <c:v>4.09</c:v>
                </c:pt>
                <c:pt idx="1637">
                  <c:v>4.0924999999999985</c:v>
                </c:pt>
                <c:pt idx="1638">
                  <c:v>4.0949999999999855</c:v>
                </c:pt>
                <c:pt idx="1639">
                  <c:v>4.0974999999999975</c:v>
                </c:pt>
                <c:pt idx="1640">
                  <c:v>4.0999999999999996</c:v>
                </c:pt>
                <c:pt idx="1641">
                  <c:v>4.1024999999999965</c:v>
                </c:pt>
                <c:pt idx="1642">
                  <c:v>4.1049999999999756</c:v>
                </c:pt>
                <c:pt idx="1643">
                  <c:v>4.1074999999999955</c:v>
                </c:pt>
                <c:pt idx="1644">
                  <c:v>4.1099999999999985</c:v>
                </c:pt>
                <c:pt idx="1645">
                  <c:v>4.1124999999999945</c:v>
                </c:pt>
                <c:pt idx="1646">
                  <c:v>4.1149999999999745</c:v>
                </c:pt>
                <c:pt idx="1647">
                  <c:v>4.1174999999999855</c:v>
                </c:pt>
                <c:pt idx="1648">
                  <c:v>4.1199999999999966</c:v>
                </c:pt>
                <c:pt idx="1649">
                  <c:v>4.1224999999999845</c:v>
                </c:pt>
                <c:pt idx="1650">
                  <c:v>4.1249999999999689</c:v>
                </c:pt>
                <c:pt idx="1651">
                  <c:v>4.1274999999999755</c:v>
                </c:pt>
                <c:pt idx="1652">
                  <c:v>4.13</c:v>
                </c:pt>
                <c:pt idx="1653">
                  <c:v>4.1324999999999985</c:v>
                </c:pt>
                <c:pt idx="1654">
                  <c:v>4.1349999999999945</c:v>
                </c:pt>
                <c:pt idx="1655">
                  <c:v>4.1374999999999975</c:v>
                </c:pt>
                <c:pt idx="1656">
                  <c:v>4.1399999999999997</c:v>
                </c:pt>
                <c:pt idx="1657">
                  <c:v>4.1424999999999965</c:v>
                </c:pt>
                <c:pt idx="1658">
                  <c:v>4.1449999999999845</c:v>
                </c:pt>
                <c:pt idx="1659">
                  <c:v>4.1474999999999955</c:v>
                </c:pt>
                <c:pt idx="1660">
                  <c:v>4.1499999999999995</c:v>
                </c:pt>
                <c:pt idx="1661">
                  <c:v>4.1524999999999945</c:v>
                </c:pt>
                <c:pt idx="1662">
                  <c:v>4.1549999999999745</c:v>
                </c:pt>
                <c:pt idx="1663">
                  <c:v>4.1574999999999855</c:v>
                </c:pt>
                <c:pt idx="1664">
                  <c:v>4.1599999999999975</c:v>
                </c:pt>
                <c:pt idx="1665">
                  <c:v>4.1624999999999845</c:v>
                </c:pt>
                <c:pt idx="1666">
                  <c:v>4.1649999999999689</c:v>
                </c:pt>
                <c:pt idx="1667">
                  <c:v>4.1674999999999756</c:v>
                </c:pt>
                <c:pt idx="1668">
                  <c:v>4.17</c:v>
                </c:pt>
                <c:pt idx="1669">
                  <c:v>4.1724999999999985</c:v>
                </c:pt>
                <c:pt idx="1670">
                  <c:v>4.1749999999999945</c:v>
                </c:pt>
                <c:pt idx="1671">
                  <c:v>4.1774999999999975</c:v>
                </c:pt>
                <c:pt idx="1672">
                  <c:v>4.18</c:v>
                </c:pt>
                <c:pt idx="1673">
                  <c:v>4.1824999999999966</c:v>
                </c:pt>
                <c:pt idx="1674">
                  <c:v>4.1849999999999845</c:v>
                </c:pt>
                <c:pt idx="1675">
                  <c:v>4.1874999999999956</c:v>
                </c:pt>
                <c:pt idx="1676">
                  <c:v>4.1899999999999995</c:v>
                </c:pt>
                <c:pt idx="1677">
                  <c:v>4.1924999999999955</c:v>
                </c:pt>
                <c:pt idx="1678">
                  <c:v>4.1949999999999745</c:v>
                </c:pt>
                <c:pt idx="1679">
                  <c:v>4.1974999999999945</c:v>
                </c:pt>
                <c:pt idx="1680">
                  <c:v>4.2</c:v>
                </c:pt>
                <c:pt idx="1681">
                  <c:v>4.2024999999999997</c:v>
                </c:pt>
                <c:pt idx="1682">
                  <c:v>4.2050000000000001</c:v>
                </c:pt>
                <c:pt idx="1683">
                  <c:v>4.2074999999999996</c:v>
                </c:pt>
                <c:pt idx="1684">
                  <c:v>4.21</c:v>
                </c:pt>
                <c:pt idx="1685">
                  <c:v>4.2124999999999995</c:v>
                </c:pt>
                <c:pt idx="1686">
                  <c:v>4.2149999999999945</c:v>
                </c:pt>
                <c:pt idx="1687">
                  <c:v>4.2174999999999985</c:v>
                </c:pt>
                <c:pt idx="1688">
                  <c:v>4.22</c:v>
                </c:pt>
                <c:pt idx="1689">
                  <c:v>4.2224999999999975</c:v>
                </c:pt>
                <c:pt idx="1690">
                  <c:v>4.2249999999999845</c:v>
                </c:pt>
                <c:pt idx="1691">
                  <c:v>4.2274999999999965</c:v>
                </c:pt>
                <c:pt idx="1692">
                  <c:v>4.2300000000000004</c:v>
                </c:pt>
                <c:pt idx="1693">
                  <c:v>4.2324999999999999</c:v>
                </c:pt>
                <c:pt idx="1694">
                  <c:v>4.2350000000000003</c:v>
                </c:pt>
                <c:pt idx="1695">
                  <c:v>4.2374999999999998</c:v>
                </c:pt>
                <c:pt idx="1696">
                  <c:v>4.24</c:v>
                </c:pt>
                <c:pt idx="1697">
                  <c:v>4.2424999999999997</c:v>
                </c:pt>
                <c:pt idx="1698">
                  <c:v>4.2450000000000001</c:v>
                </c:pt>
                <c:pt idx="1699">
                  <c:v>4.2474999999999996</c:v>
                </c:pt>
                <c:pt idx="1700">
                  <c:v>4.25</c:v>
                </c:pt>
                <c:pt idx="1701">
                  <c:v>4.2524999999999995</c:v>
                </c:pt>
                <c:pt idx="1702">
                  <c:v>4.2549999999999955</c:v>
                </c:pt>
                <c:pt idx="1703">
                  <c:v>4.2574999999999985</c:v>
                </c:pt>
                <c:pt idx="1704">
                  <c:v>4.26</c:v>
                </c:pt>
                <c:pt idx="1705">
                  <c:v>4.2624999999999975</c:v>
                </c:pt>
                <c:pt idx="1706">
                  <c:v>4.2649999999999855</c:v>
                </c:pt>
                <c:pt idx="1707">
                  <c:v>4.2674999999999965</c:v>
                </c:pt>
                <c:pt idx="1708">
                  <c:v>4.2699999999999996</c:v>
                </c:pt>
                <c:pt idx="1709">
                  <c:v>4.2725</c:v>
                </c:pt>
                <c:pt idx="1710">
                  <c:v>4.2750000000000004</c:v>
                </c:pt>
                <c:pt idx="1711">
                  <c:v>4.2774999999999999</c:v>
                </c:pt>
                <c:pt idx="1712">
                  <c:v>4.28</c:v>
                </c:pt>
                <c:pt idx="1713">
                  <c:v>4.2824999999999998</c:v>
                </c:pt>
                <c:pt idx="1714">
                  <c:v>4.2850000000000001</c:v>
                </c:pt>
                <c:pt idx="1715">
                  <c:v>4.2874999999999996</c:v>
                </c:pt>
                <c:pt idx="1716">
                  <c:v>4.29</c:v>
                </c:pt>
                <c:pt idx="1717">
                  <c:v>4.2924999999999995</c:v>
                </c:pt>
                <c:pt idx="1718">
                  <c:v>4.2949999999999955</c:v>
                </c:pt>
                <c:pt idx="1719">
                  <c:v>4.2974999999999985</c:v>
                </c:pt>
                <c:pt idx="1720">
                  <c:v>4.3</c:v>
                </c:pt>
                <c:pt idx="1721">
                  <c:v>4.3024999999999975</c:v>
                </c:pt>
                <c:pt idx="1722">
                  <c:v>4.3049999999999855</c:v>
                </c:pt>
                <c:pt idx="1723">
                  <c:v>4.3074999999999966</c:v>
                </c:pt>
                <c:pt idx="1724">
                  <c:v>4.3099999999999996</c:v>
                </c:pt>
                <c:pt idx="1725">
                  <c:v>4.3124999999999956</c:v>
                </c:pt>
                <c:pt idx="1726">
                  <c:v>4.3149999999999755</c:v>
                </c:pt>
                <c:pt idx="1727">
                  <c:v>4.3174999999999955</c:v>
                </c:pt>
                <c:pt idx="1728">
                  <c:v>4.3199999999999985</c:v>
                </c:pt>
                <c:pt idx="1729">
                  <c:v>4.3224999999999945</c:v>
                </c:pt>
                <c:pt idx="1730">
                  <c:v>4.3249999999999726</c:v>
                </c:pt>
                <c:pt idx="1731">
                  <c:v>4.3274999999999855</c:v>
                </c:pt>
                <c:pt idx="1732">
                  <c:v>4.33</c:v>
                </c:pt>
                <c:pt idx="1733">
                  <c:v>4.3324999999999996</c:v>
                </c:pt>
                <c:pt idx="1734">
                  <c:v>4.335</c:v>
                </c:pt>
                <c:pt idx="1735">
                  <c:v>4.3374999999999995</c:v>
                </c:pt>
                <c:pt idx="1736">
                  <c:v>4.34</c:v>
                </c:pt>
                <c:pt idx="1737">
                  <c:v>4.3424999999999985</c:v>
                </c:pt>
                <c:pt idx="1738">
                  <c:v>4.3449999999999855</c:v>
                </c:pt>
                <c:pt idx="1739">
                  <c:v>4.3474999999999975</c:v>
                </c:pt>
                <c:pt idx="1740">
                  <c:v>4.3499999999999996</c:v>
                </c:pt>
                <c:pt idx="1741">
                  <c:v>4.3524999999999965</c:v>
                </c:pt>
                <c:pt idx="1742">
                  <c:v>4.3549999999999756</c:v>
                </c:pt>
                <c:pt idx="1743">
                  <c:v>4.3574999999999955</c:v>
                </c:pt>
                <c:pt idx="1744">
                  <c:v>4.3599999999999985</c:v>
                </c:pt>
                <c:pt idx="1745">
                  <c:v>4.3624999999999945</c:v>
                </c:pt>
                <c:pt idx="1746">
                  <c:v>4.3649999999999745</c:v>
                </c:pt>
                <c:pt idx="1747">
                  <c:v>4.3674999999999855</c:v>
                </c:pt>
                <c:pt idx="1748">
                  <c:v>4.37</c:v>
                </c:pt>
                <c:pt idx="1749">
                  <c:v>4.3724999999999996</c:v>
                </c:pt>
                <c:pt idx="1750">
                  <c:v>4.375</c:v>
                </c:pt>
                <c:pt idx="1751">
                  <c:v>4.3774999999999995</c:v>
                </c:pt>
                <c:pt idx="1752">
                  <c:v>4.38</c:v>
                </c:pt>
                <c:pt idx="1753">
                  <c:v>4.3824999999999985</c:v>
                </c:pt>
                <c:pt idx="1754">
                  <c:v>4.3849999999999945</c:v>
                </c:pt>
                <c:pt idx="1755">
                  <c:v>4.3874999999999975</c:v>
                </c:pt>
                <c:pt idx="1756">
                  <c:v>4.3899999999999997</c:v>
                </c:pt>
                <c:pt idx="1757">
                  <c:v>4.3924999999999965</c:v>
                </c:pt>
                <c:pt idx="1758">
                  <c:v>4.3949999999999845</c:v>
                </c:pt>
                <c:pt idx="1759">
                  <c:v>4.3974999999999955</c:v>
                </c:pt>
                <c:pt idx="1760">
                  <c:v>4.4000000000000004</c:v>
                </c:pt>
                <c:pt idx="1761">
                  <c:v>4.4024999999999999</c:v>
                </c:pt>
                <c:pt idx="1762">
                  <c:v>4.4050000000000002</c:v>
                </c:pt>
                <c:pt idx="1763">
                  <c:v>4.4074999999999998</c:v>
                </c:pt>
                <c:pt idx="1764">
                  <c:v>4.41</c:v>
                </c:pt>
                <c:pt idx="1765">
                  <c:v>4.4124999999999996</c:v>
                </c:pt>
                <c:pt idx="1766">
                  <c:v>4.415</c:v>
                </c:pt>
                <c:pt idx="1767">
                  <c:v>4.4174999999999995</c:v>
                </c:pt>
                <c:pt idx="1768">
                  <c:v>4.42</c:v>
                </c:pt>
                <c:pt idx="1769">
                  <c:v>4.4224999999999985</c:v>
                </c:pt>
                <c:pt idx="1770">
                  <c:v>4.4249999999999945</c:v>
                </c:pt>
                <c:pt idx="1771">
                  <c:v>4.4274999999999975</c:v>
                </c:pt>
                <c:pt idx="1772">
                  <c:v>4.4300000000000024</c:v>
                </c:pt>
                <c:pt idx="1773">
                  <c:v>4.4325000000000001</c:v>
                </c:pt>
                <c:pt idx="1774">
                  <c:v>4.4349999999999996</c:v>
                </c:pt>
                <c:pt idx="1775">
                  <c:v>4.4375</c:v>
                </c:pt>
                <c:pt idx="1776">
                  <c:v>4.4400000000000004</c:v>
                </c:pt>
                <c:pt idx="1777">
                  <c:v>4.4424999999999999</c:v>
                </c:pt>
                <c:pt idx="1778">
                  <c:v>4.4450000000000003</c:v>
                </c:pt>
                <c:pt idx="1779">
                  <c:v>4.4474999999999998</c:v>
                </c:pt>
                <c:pt idx="1780">
                  <c:v>4.45</c:v>
                </c:pt>
                <c:pt idx="1781">
                  <c:v>4.4524999999999997</c:v>
                </c:pt>
                <c:pt idx="1782">
                  <c:v>4.4550000000000001</c:v>
                </c:pt>
                <c:pt idx="1783">
                  <c:v>4.4574999999999996</c:v>
                </c:pt>
                <c:pt idx="1784">
                  <c:v>4.46</c:v>
                </c:pt>
                <c:pt idx="1785">
                  <c:v>4.4624999999999995</c:v>
                </c:pt>
                <c:pt idx="1786">
                  <c:v>4.4649999999999945</c:v>
                </c:pt>
                <c:pt idx="1787">
                  <c:v>4.4674999999999985</c:v>
                </c:pt>
                <c:pt idx="1788">
                  <c:v>4.4700000000000024</c:v>
                </c:pt>
                <c:pt idx="1789">
                  <c:v>4.4725000000000001</c:v>
                </c:pt>
                <c:pt idx="1790">
                  <c:v>4.4749999999999996</c:v>
                </c:pt>
                <c:pt idx="1791">
                  <c:v>4.4775</c:v>
                </c:pt>
                <c:pt idx="1792">
                  <c:v>4.4800000000000004</c:v>
                </c:pt>
                <c:pt idx="1793">
                  <c:v>4.4824999999999999</c:v>
                </c:pt>
                <c:pt idx="1794">
                  <c:v>4.4850000000000003</c:v>
                </c:pt>
                <c:pt idx="1795">
                  <c:v>4.4874999999999998</c:v>
                </c:pt>
                <c:pt idx="1796">
                  <c:v>4.49</c:v>
                </c:pt>
                <c:pt idx="1797">
                  <c:v>4.4924999999999997</c:v>
                </c:pt>
                <c:pt idx="1798">
                  <c:v>4.4950000000000001</c:v>
                </c:pt>
                <c:pt idx="1799">
                  <c:v>4.4974999999999996</c:v>
                </c:pt>
                <c:pt idx="1800">
                  <c:v>4.5</c:v>
                </c:pt>
                <c:pt idx="1801">
                  <c:v>4.5024999999999995</c:v>
                </c:pt>
                <c:pt idx="1802">
                  <c:v>4.5049999999999955</c:v>
                </c:pt>
                <c:pt idx="1803">
                  <c:v>4.5074999999999985</c:v>
                </c:pt>
                <c:pt idx="1804">
                  <c:v>4.51</c:v>
                </c:pt>
                <c:pt idx="1805">
                  <c:v>4.5124999999999975</c:v>
                </c:pt>
                <c:pt idx="1806">
                  <c:v>4.5149999999999855</c:v>
                </c:pt>
                <c:pt idx="1807">
                  <c:v>4.5174999999999965</c:v>
                </c:pt>
                <c:pt idx="1808">
                  <c:v>4.5199999999999996</c:v>
                </c:pt>
                <c:pt idx="1809">
                  <c:v>4.5224999999999955</c:v>
                </c:pt>
                <c:pt idx="1810">
                  <c:v>4.5249999999999755</c:v>
                </c:pt>
                <c:pt idx="1811">
                  <c:v>4.5274999999999945</c:v>
                </c:pt>
                <c:pt idx="1812">
                  <c:v>4.53</c:v>
                </c:pt>
                <c:pt idx="1813">
                  <c:v>4.5324999999999998</c:v>
                </c:pt>
                <c:pt idx="1814">
                  <c:v>4.5350000000000001</c:v>
                </c:pt>
                <c:pt idx="1815">
                  <c:v>4.5374999999999996</c:v>
                </c:pt>
                <c:pt idx="1816">
                  <c:v>4.54</c:v>
                </c:pt>
                <c:pt idx="1817">
                  <c:v>4.5424999999999995</c:v>
                </c:pt>
                <c:pt idx="1818">
                  <c:v>4.5449999999999955</c:v>
                </c:pt>
                <c:pt idx="1819">
                  <c:v>4.5474999999999985</c:v>
                </c:pt>
                <c:pt idx="1820">
                  <c:v>4.55</c:v>
                </c:pt>
                <c:pt idx="1821">
                  <c:v>4.5524999999999975</c:v>
                </c:pt>
                <c:pt idx="1822">
                  <c:v>4.5549999999999855</c:v>
                </c:pt>
                <c:pt idx="1823">
                  <c:v>4.5574999999999966</c:v>
                </c:pt>
                <c:pt idx="1824">
                  <c:v>4.5599999999999996</c:v>
                </c:pt>
                <c:pt idx="1825">
                  <c:v>4.5624999999999956</c:v>
                </c:pt>
                <c:pt idx="1826">
                  <c:v>4.5649999999999755</c:v>
                </c:pt>
                <c:pt idx="1827">
                  <c:v>4.5674999999999955</c:v>
                </c:pt>
                <c:pt idx="1828">
                  <c:v>4.57</c:v>
                </c:pt>
                <c:pt idx="1829">
                  <c:v>4.5724999999999998</c:v>
                </c:pt>
                <c:pt idx="1830">
                  <c:v>4.5750000000000002</c:v>
                </c:pt>
                <c:pt idx="1831">
                  <c:v>4.5774999999999997</c:v>
                </c:pt>
                <c:pt idx="1832">
                  <c:v>4.58</c:v>
                </c:pt>
                <c:pt idx="1833">
                  <c:v>4.5824999999999996</c:v>
                </c:pt>
                <c:pt idx="1834">
                  <c:v>4.585</c:v>
                </c:pt>
                <c:pt idx="1835">
                  <c:v>4.5874999999999995</c:v>
                </c:pt>
                <c:pt idx="1836">
                  <c:v>4.59</c:v>
                </c:pt>
                <c:pt idx="1837">
                  <c:v>4.5924999999999985</c:v>
                </c:pt>
                <c:pt idx="1838">
                  <c:v>4.5949999999999855</c:v>
                </c:pt>
                <c:pt idx="1839">
                  <c:v>4.5974999999999975</c:v>
                </c:pt>
                <c:pt idx="1840">
                  <c:v>4.5999999999999996</c:v>
                </c:pt>
                <c:pt idx="1841">
                  <c:v>4.6024999999999965</c:v>
                </c:pt>
                <c:pt idx="1842">
                  <c:v>4.6049999999999756</c:v>
                </c:pt>
                <c:pt idx="1843">
                  <c:v>4.6074999999999955</c:v>
                </c:pt>
                <c:pt idx="1844">
                  <c:v>4.6099999999999985</c:v>
                </c:pt>
                <c:pt idx="1845">
                  <c:v>4.6124999999999945</c:v>
                </c:pt>
                <c:pt idx="1846">
                  <c:v>4.6149999999999745</c:v>
                </c:pt>
                <c:pt idx="1847">
                  <c:v>4.6174999999999855</c:v>
                </c:pt>
                <c:pt idx="1848">
                  <c:v>4.6199999999999966</c:v>
                </c:pt>
                <c:pt idx="1849">
                  <c:v>4.6224999999999845</c:v>
                </c:pt>
                <c:pt idx="1850">
                  <c:v>4.6249999999999689</c:v>
                </c:pt>
                <c:pt idx="1851">
                  <c:v>4.6274999999999755</c:v>
                </c:pt>
                <c:pt idx="1852">
                  <c:v>4.63</c:v>
                </c:pt>
                <c:pt idx="1853">
                  <c:v>4.6324999999999985</c:v>
                </c:pt>
                <c:pt idx="1854">
                  <c:v>4.6349999999999945</c:v>
                </c:pt>
                <c:pt idx="1855">
                  <c:v>4.6374999999999975</c:v>
                </c:pt>
                <c:pt idx="1856">
                  <c:v>4.6399999999999997</c:v>
                </c:pt>
                <c:pt idx="1857">
                  <c:v>4.6424999999999965</c:v>
                </c:pt>
                <c:pt idx="1858">
                  <c:v>4.6449999999999845</c:v>
                </c:pt>
                <c:pt idx="1859">
                  <c:v>4.6474999999999955</c:v>
                </c:pt>
                <c:pt idx="1860">
                  <c:v>4.6499999999999995</c:v>
                </c:pt>
                <c:pt idx="1861">
                  <c:v>4.6524999999999945</c:v>
                </c:pt>
                <c:pt idx="1862">
                  <c:v>4.6549999999999745</c:v>
                </c:pt>
                <c:pt idx="1863">
                  <c:v>4.6574999999999855</c:v>
                </c:pt>
                <c:pt idx="1864">
                  <c:v>4.6599999999999975</c:v>
                </c:pt>
                <c:pt idx="1865">
                  <c:v>4.6624999999999845</c:v>
                </c:pt>
                <c:pt idx="1866">
                  <c:v>4.6649999999999689</c:v>
                </c:pt>
                <c:pt idx="1867">
                  <c:v>4.6674999999999756</c:v>
                </c:pt>
                <c:pt idx="1868">
                  <c:v>4.67</c:v>
                </c:pt>
                <c:pt idx="1869">
                  <c:v>4.6724999999999985</c:v>
                </c:pt>
                <c:pt idx="1870">
                  <c:v>4.6749999999999945</c:v>
                </c:pt>
                <c:pt idx="1871">
                  <c:v>4.6774999999999975</c:v>
                </c:pt>
                <c:pt idx="1872">
                  <c:v>4.68</c:v>
                </c:pt>
                <c:pt idx="1873">
                  <c:v>4.6824999999999966</c:v>
                </c:pt>
                <c:pt idx="1874">
                  <c:v>4.6849999999999845</c:v>
                </c:pt>
                <c:pt idx="1875">
                  <c:v>4.6874999999999956</c:v>
                </c:pt>
                <c:pt idx="1876">
                  <c:v>4.6899999999999995</c:v>
                </c:pt>
                <c:pt idx="1877">
                  <c:v>4.6924999999999955</c:v>
                </c:pt>
                <c:pt idx="1878">
                  <c:v>4.6949999999999745</c:v>
                </c:pt>
                <c:pt idx="1879">
                  <c:v>4.6974999999999945</c:v>
                </c:pt>
                <c:pt idx="1880">
                  <c:v>4.7</c:v>
                </c:pt>
                <c:pt idx="1881">
                  <c:v>4.7024999999999997</c:v>
                </c:pt>
                <c:pt idx="1882">
                  <c:v>4.7050000000000001</c:v>
                </c:pt>
                <c:pt idx="1883">
                  <c:v>4.7074999999999996</c:v>
                </c:pt>
                <c:pt idx="1884">
                  <c:v>4.71</c:v>
                </c:pt>
                <c:pt idx="1885">
                  <c:v>4.7124999999999995</c:v>
                </c:pt>
                <c:pt idx="1886">
                  <c:v>4.7149999999999945</c:v>
                </c:pt>
                <c:pt idx="1887">
                  <c:v>4.7174999999999985</c:v>
                </c:pt>
                <c:pt idx="1888">
                  <c:v>4.72</c:v>
                </c:pt>
                <c:pt idx="1889">
                  <c:v>4.7224999999999975</c:v>
                </c:pt>
                <c:pt idx="1890">
                  <c:v>4.7249999999999845</c:v>
                </c:pt>
                <c:pt idx="1891">
                  <c:v>4.7274999999999965</c:v>
                </c:pt>
                <c:pt idx="1892">
                  <c:v>4.7300000000000004</c:v>
                </c:pt>
                <c:pt idx="1893">
                  <c:v>4.7324999999999999</c:v>
                </c:pt>
                <c:pt idx="1894">
                  <c:v>4.7350000000000003</c:v>
                </c:pt>
                <c:pt idx="1895">
                  <c:v>4.7374999999999998</c:v>
                </c:pt>
                <c:pt idx="1896">
                  <c:v>4.74</c:v>
                </c:pt>
                <c:pt idx="1897">
                  <c:v>4.7424999999999997</c:v>
                </c:pt>
                <c:pt idx="1898">
                  <c:v>4.7450000000000001</c:v>
                </c:pt>
                <c:pt idx="1899">
                  <c:v>4.7474999999999996</c:v>
                </c:pt>
                <c:pt idx="1900">
                  <c:v>4.75</c:v>
                </c:pt>
                <c:pt idx="1901">
                  <c:v>4.7524999999999995</c:v>
                </c:pt>
                <c:pt idx="1902">
                  <c:v>4.7549999999999955</c:v>
                </c:pt>
                <c:pt idx="1903">
                  <c:v>4.7574999999999985</c:v>
                </c:pt>
                <c:pt idx="1904">
                  <c:v>4.76</c:v>
                </c:pt>
                <c:pt idx="1905">
                  <c:v>4.7624999999999975</c:v>
                </c:pt>
                <c:pt idx="1906">
                  <c:v>4.7649999999999855</c:v>
                </c:pt>
                <c:pt idx="1907">
                  <c:v>4.7674999999999965</c:v>
                </c:pt>
                <c:pt idx="1908">
                  <c:v>4.7699999999999996</c:v>
                </c:pt>
                <c:pt idx="1909">
                  <c:v>4.7725</c:v>
                </c:pt>
                <c:pt idx="1910">
                  <c:v>4.7750000000000004</c:v>
                </c:pt>
                <c:pt idx="1911">
                  <c:v>4.7774999999999999</c:v>
                </c:pt>
                <c:pt idx="1912">
                  <c:v>4.78</c:v>
                </c:pt>
                <c:pt idx="1913">
                  <c:v>4.7824999999999998</c:v>
                </c:pt>
                <c:pt idx="1914">
                  <c:v>4.7850000000000001</c:v>
                </c:pt>
                <c:pt idx="1915">
                  <c:v>4.7874999999999996</c:v>
                </c:pt>
                <c:pt idx="1916">
                  <c:v>4.79</c:v>
                </c:pt>
                <c:pt idx="1917">
                  <c:v>4.7924999999999995</c:v>
                </c:pt>
                <c:pt idx="1918">
                  <c:v>4.7949999999999955</c:v>
                </c:pt>
                <c:pt idx="1919">
                  <c:v>4.7974999999999985</c:v>
                </c:pt>
                <c:pt idx="1920">
                  <c:v>4.8</c:v>
                </c:pt>
                <c:pt idx="1921">
                  <c:v>4.8024999999999975</c:v>
                </c:pt>
                <c:pt idx="1922">
                  <c:v>4.8049999999999855</c:v>
                </c:pt>
                <c:pt idx="1923">
                  <c:v>4.8074999999999966</c:v>
                </c:pt>
                <c:pt idx="1924">
                  <c:v>4.8099999999999996</c:v>
                </c:pt>
                <c:pt idx="1925">
                  <c:v>4.8124999999999956</c:v>
                </c:pt>
                <c:pt idx="1926">
                  <c:v>4.8149999999999755</c:v>
                </c:pt>
                <c:pt idx="1927">
                  <c:v>4.8174999999999955</c:v>
                </c:pt>
                <c:pt idx="1928">
                  <c:v>4.8199999999999985</c:v>
                </c:pt>
                <c:pt idx="1929">
                  <c:v>4.8224999999999945</c:v>
                </c:pt>
                <c:pt idx="1930">
                  <c:v>4.8249999999999726</c:v>
                </c:pt>
                <c:pt idx="1931">
                  <c:v>4.8274999999999855</c:v>
                </c:pt>
                <c:pt idx="1932">
                  <c:v>4.83</c:v>
                </c:pt>
                <c:pt idx="1933">
                  <c:v>4.8324999999999996</c:v>
                </c:pt>
                <c:pt idx="1934">
                  <c:v>4.835</c:v>
                </c:pt>
                <c:pt idx="1935">
                  <c:v>4.8374999999999995</c:v>
                </c:pt>
                <c:pt idx="1936">
                  <c:v>4.84</c:v>
                </c:pt>
                <c:pt idx="1937">
                  <c:v>4.8424999999999985</c:v>
                </c:pt>
                <c:pt idx="1938">
                  <c:v>4.8449999999999855</c:v>
                </c:pt>
                <c:pt idx="1939">
                  <c:v>4.8474999999999975</c:v>
                </c:pt>
                <c:pt idx="1940">
                  <c:v>4.8499999999999996</c:v>
                </c:pt>
                <c:pt idx="1941">
                  <c:v>4.8524999999999965</c:v>
                </c:pt>
                <c:pt idx="1942">
                  <c:v>4.8549999999999756</c:v>
                </c:pt>
                <c:pt idx="1943">
                  <c:v>4.8574999999999955</c:v>
                </c:pt>
                <c:pt idx="1944">
                  <c:v>4.8599999999999985</c:v>
                </c:pt>
                <c:pt idx="1945">
                  <c:v>4.8624999999999945</c:v>
                </c:pt>
                <c:pt idx="1946">
                  <c:v>4.8649999999999745</c:v>
                </c:pt>
                <c:pt idx="1947">
                  <c:v>4.8674999999999855</c:v>
                </c:pt>
                <c:pt idx="1948">
                  <c:v>4.87</c:v>
                </c:pt>
                <c:pt idx="1949">
                  <c:v>4.8724999999999996</c:v>
                </c:pt>
                <c:pt idx="1950">
                  <c:v>4.875</c:v>
                </c:pt>
                <c:pt idx="1951">
                  <c:v>4.8774999999999995</c:v>
                </c:pt>
                <c:pt idx="1952">
                  <c:v>4.88</c:v>
                </c:pt>
                <c:pt idx="1953">
                  <c:v>4.8824999999999985</c:v>
                </c:pt>
                <c:pt idx="1954">
                  <c:v>4.8849999999999945</c:v>
                </c:pt>
                <c:pt idx="1955">
                  <c:v>4.8874999999999975</c:v>
                </c:pt>
                <c:pt idx="1956">
                  <c:v>4.8899999999999997</c:v>
                </c:pt>
                <c:pt idx="1957">
                  <c:v>4.8924999999999965</c:v>
                </c:pt>
                <c:pt idx="1958">
                  <c:v>4.8949999999999845</c:v>
                </c:pt>
                <c:pt idx="1959">
                  <c:v>4.8974999999999955</c:v>
                </c:pt>
                <c:pt idx="1960">
                  <c:v>4.9000000000000004</c:v>
                </c:pt>
                <c:pt idx="1961">
                  <c:v>4.9024999999999999</c:v>
                </c:pt>
                <c:pt idx="1962">
                  <c:v>4.9050000000000002</c:v>
                </c:pt>
                <c:pt idx="1963">
                  <c:v>4.9074999999999998</c:v>
                </c:pt>
                <c:pt idx="1964">
                  <c:v>4.91</c:v>
                </c:pt>
                <c:pt idx="1965">
                  <c:v>4.9124999999999996</c:v>
                </c:pt>
                <c:pt idx="1966">
                  <c:v>4.915</c:v>
                </c:pt>
                <c:pt idx="1967">
                  <c:v>4.9174999999999995</c:v>
                </c:pt>
                <c:pt idx="1968">
                  <c:v>4.92</c:v>
                </c:pt>
                <c:pt idx="1969">
                  <c:v>4.9224999999999985</c:v>
                </c:pt>
                <c:pt idx="1970">
                  <c:v>4.9249999999999945</c:v>
                </c:pt>
                <c:pt idx="1971">
                  <c:v>4.9274999999999975</c:v>
                </c:pt>
                <c:pt idx="1972">
                  <c:v>4.9300000000000024</c:v>
                </c:pt>
                <c:pt idx="1973">
                  <c:v>4.9325000000000001</c:v>
                </c:pt>
                <c:pt idx="1974">
                  <c:v>4.9349999999999996</c:v>
                </c:pt>
                <c:pt idx="1975">
                  <c:v>4.9375</c:v>
                </c:pt>
                <c:pt idx="1976">
                  <c:v>4.9400000000000004</c:v>
                </c:pt>
                <c:pt idx="1977">
                  <c:v>4.9424999999999999</c:v>
                </c:pt>
                <c:pt idx="1978">
                  <c:v>4.9450000000000003</c:v>
                </c:pt>
                <c:pt idx="1979">
                  <c:v>4.9474999999999998</c:v>
                </c:pt>
                <c:pt idx="1980">
                  <c:v>4.95</c:v>
                </c:pt>
                <c:pt idx="1981">
                  <c:v>4.9524999999999997</c:v>
                </c:pt>
                <c:pt idx="1982">
                  <c:v>4.9550000000000001</c:v>
                </c:pt>
                <c:pt idx="1983">
                  <c:v>4.9574999999999996</c:v>
                </c:pt>
                <c:pt idx="1984">
                  <c:v>4.96</c:v>
                </c:pt>
                <c:pt idx="1985">
                  <c:v>4.9624999999999995</c:v>
                </c:pt>
                <c:pt idx="1986">
                  <c:v>4.9649999999999945</c:v>
                </c:pt>
                <c:pt idx="1987">
                  <c:v>4.9674999999999985</c:v>
                </c:pt>
                <c:pt idx="1988">
                  <c:v>4.9700000000000024</c:v>
                </c:pt>
                <c:pt idx="1989">
                  <c:v>4.9725000000000001</c:v>
                </c:pt>
                <c:pt idx="1990">
                  <c:v>4.9749999999999996</c:v>
                </c:pt>
                <c:pt idx="1991">
                  <c:v>4.9775</c:v>
                </c:pt>
                <c:pt idx="1992">
                  <c:v>4.9800000000000004</c:v>
                </c:pt>
                <c:pt idx="1993">
                  <c:v>4.9824999999999999</c:v>
                </c:pt>
                <c:pt idx="1994">
                  <c:v>4.9850000000000003</c:v>
                </c:pt>
                <c:pt idx="1995">
                  <c:v>4.9874999999999998</c:v>
                </c:pt>
                <c:pt idx="1996">
                  <c:v>4.99</c:v>
                </c:pt>
                <c:pt idx="1997">
                  <c:v>4.9924999999999997</c:v>
                </c:pt>
                <c:pt idx="1998">
                  <c:v>4.9950000000000001</c:v>
                </c:pt>
                <c:pt idx="1999">
                  <c:v>4.9974999999999996</c:v>
                </c:pt>
              </c:numCache>
            </c:numRef>
          </c:xVal>
          <c:yVal>
            <c:numRef>
              <c:f>'Punn - unbent output'!$B$2:$B$63537</c:f>
              <c:numCache>
                <c:formatCode>0.0000</c:formatCode>
                <c:ptCount val="63536"/>
                <c:pt idx="0">
                  <c:v>0.17318700000000001</c:v>
                </c:pt>
                <c:pt idx="1">
                  <c:v>0.16098000000000001</c:v>
                </c:pt>
                <c:pt idx="2">
                  <c:v>0.16555800000000001</c:v>
                </c:pt>
                <c:pt idx="3">
                  <c:v>0.16784700000000041</c:v>
                </c:pt>
                <c:pt idx="4">
                  <c:v>0.166321</c:v>
                </c:pt>
                <c:pt idx="5">
                  <c:v>0.16555800000000001</c:v>
                </c:pt>
                <c:pt idx="6">
                  <c:v>0.16098000000000001</c:v>
                </c:pt>
                <c:pt idx="7">
                  <c:v>0.16250600000000001</c:v>
                </c:pt>
                <c:pt idx="8">
                  <c:v>0.166321</c:v>
                </c:pt>
                <c:pt idx="9">
                  <c:v>0.166321</c:v>
                </c:pt>
                <c:pt idx="10">
                  <c:v>0.17013500000000001</c:v>
                </c:pt>
                <c:pt idx="11">
                  <c:v>0.16555800000000001</c:v>
                </c:pt>
                <c:pt idx="12">
                  <c:v>0.16403200000000001</c:v>
                </c:pt>
                <c:pt idx="13">
                  <c:v>0.16861000000000001</c:v>
                </c:pt>
                <c:pt idx="14">
                  <c:v>0.17700199999999999</c:v>
                </c:pt>
                <c:pt idx="15">
                  <c:v>0.16098000000000001</c:v>
                </c:pt>
                <c:pt idx="16">
                  <c:v>0.16784700000000041</c:v>
                </c:pt>
                <c:pt idx="17">
                  <c:v>0.169373</c:v>
                </c:pt>
                <c:pt idx="18">
                  <c:v>0.15869100000000044</c:v>
                </c:pt>
                <c:pt idx="19">
                  <c:v>0.16861000000000001</c:v>
                </c:pt>
                <c:pt idx="20">
                  <c:v>0.16555800000000001</c:v>
                </c:pt>
                <c:pt idx="21">
                  <c:v>0.15792800000000104</c:v>
                </c:pt>
                <c:pt idx="22">
                  <c:v>0.16784700000000041</c:v>
                </c:pt>
                <c:pt idx="23">
                  <c:v>0.16174300000000041</c:v>
                </c:pt>
                <c:pt idx="24">
                  <c:v>0.16479500000000041</c:v>
                </c:pt>
                <c:pt idx="25">
                  <c:v>0.15945400000000104</c:v>
                </c:pt>
                <c:pt idx="26">
                  <c:v>0.16555800000000001</c:v>
                </c:pt>
                <c:pt idx="27">
                  <c:v>0.16326900000000041</c:v>
                </c:pt>
                <c:pt idx="28">
                  <c:v>0.16021700000000041</c:v>
                </c:pt>
                <c:pt idx="29">
                  <c:v>0.16098000000000001</c:v>
                </c:pt>
                <c:pt idx="30">
                  <c:v>0.16784700000000041</c:v>
                </c:pt>
                <c:pt idx="31">
                  <c:v>0.16784700000000041</c:v>
                </c:pt>
                <c:pt idx="32">
                  <c:v>0.16021700000000041</c:v>
                </c:pt>
                <c:pt idx="33">
                  <c:v>0.16250600000000001</c:v>
                </c:pt>
                <c:pt idx="34">
                  <c:v>0.166321</c:v>
                </c:pt>
                <c:pt idx="35">
                  <c:v>0.16861000000000001</c:v>
                </c:pt>
                <c:pt idx="36">
                  <c:v>0.17776500000000092</c:v>
                </c:pt>
                <c:pt idx="37">
                  <c:v>0.16784700000000041</c:v>
                </c:pt>
                <c:pt idx="38">
                  <c:v>0.16784700000000041</c:v>
                </c:pt>
                <c:pt idx="39">
                  <c:v>0.16250600000000001</c:v>
                </c:pt>
                <c:pt idx="40">
                  <c:v>0.16861000000000001</c:v>
                </c:pt>
                <c:pt idx="41">
                  <c:v>0.16555800000000001</c:v>
                </c:pt>
                <c:pt idx="42">
                  <c:v>0.16479500000000041</c:v>
                </c:pt>
                <c:pt idx="43">
                  <c:v>0.16784700000000041</c:v>
                </c:pt>
                <c:pt idx="44">
                  <c:v>0.17318700000000001</c:v>
                </c:pt>
                <c:pt idx="45">
                  <c:v>0.17471300000000092</c:v>
                </c:pt>
                <c:pt idx="46">
                  <c:v>0.16174300000000041</c:v>
                </c:pt>
                <c:pt idx="47">
                  <c:v>0.166321</c:v>
                </c:pt>
                <c:pt idx="48">
                  <c:v>0.169373</c:v>
                </c:pt>
                <c:pt idx="49">
                  <c:v>0.17089799999999999</c:v>
                </c:pt>
                <c:pt idx="50">
                  <c:v>0.17929100000000092</c:v>
                </c:pt>
                <c:pt idx="51">
                  <c:v>0.16403200000000001</c:v>
                </c:pt>
                <c:pt idx="52">
                  <c:v>0.17013500000000001</c:v>
                </c:pt>
                <c:pt idx="53">
                  <c:v>0.16174300000000041</c:v>
                </c:pt>
                <c:pt idx="54">
                  <c:v>0.16861000000000001</c:v>
                </c:pt>
                <c:pt idx="55">
                  <c:v>0.16326900000000041</c:v>
                </c:pt>
                <c:pt idx="56">
                  <c:v>0.17089799999999999</c:v>
                </c:pt>
                <c:pt idx="57">
                  <c:v>0.15258800000000081</c:v>
                </c:pt>
                <c:pt idx="58">
                  <c:v>0.16403200000000001</c:v>
                </c:pt>
                <c:pt idx="59">
                  <c:v>0.16861000000000001</c:v>
                </c:pt>
                <c:pt idx="60">
                  <c:v>0.16555800000000001</c:v>
                </c:pt>
                <c:pt idx="61">
                  <c:v>0.16479500000000041</c:v>
                </c:pt>
                <c:pt idx="62">
                  <c:v>0.15182499999999999</c:v>
                </c:pt>
                <c:pt idx="63">
                  <c:v>0.16784700000000041</c:v>
                </c:pt>
                <c:pt idx="64">
                  <c:v>0.15411400000000081</c:v>
                </c:pt>
                <c:pt idx="65">
                  <c:v>0.16708400000000001</c:v>
                </c:pt>
                <c:pt idx="66">
                  <c:v>0.166321</c:v>
                </c:pt>
                <c:pt idx="67">
                  <c:v>0.15716600000000044</c:v>
                </c:pt>
                <c:pt idx="68">
                  <c:v>0.16250600000000001</c:v>
                </c:pt>
                <c:pt idx="69">
                  <c:v>0.17395000000000024</c:v>
                </c:pt>
                <c:pt idx="70">
                  <c:v>0.16174300000000041</c:v>
                </c:pt>
                <c:pt idx="71">
                  <c:v>0.17089799999999999</c:v>
                </c:pt>
                <c:pt idx="72">
                  <c:v>0.16403200000000001</c:v>
                </c:pt>
                <c:pt idx="73">
                  <c:v>0.166321</c:v>
                </c:pt>
                <c:pt idx="74">
                  <c:v>0.15640300000000101</c:v>
                </c:pt>
                <c:pt idx="75">
                  <c:v>0.16555800000000001</c:v>
                </c:pt>
                <c:pt idx="76">
                  <c:v>0.16098000000000001</c:v>
                </c:pt>
                <c:pt idx="77">
                  <c:v>0.16326900000000041</c:v>
                </c:pt>
                <c:pt idx="78">
                  <c:v>0.16555800000000001</c:v>
                </c:pt>
                <c:pt idx="79">
                  <c:v>0.15716600000000044</c:v>
                </c:pt>
                <c:pt idx="80">
                  <c:v>0.16098000000000001</c:v>
                </c:pt>
                <c:pt idx="81">
                  <c:v>0.16784700000000041</c:v>
                </c:pt>
                <c:pt idx="82">
                  <c:v>0.16403200000000001</c:v>
                </c:pt>
                <c:pt idx="83">
                  <c:v>0.16784700000000041</c:v>
                </c:pt>
                <c:pt idx="84">
                  <c:v>0.17166100000000001</c:v>
                </c:pt>
                <c:pt idx="85">
                  <c:v>0.17318700000000001</c:v>
                </c:pt>
                <c:pt idx="86">
                  <c:v>0.16708400000000001</c:v>
                </c:pt>
                <c:pt idx="87">
                  <c:v>0.16708400000000001</c:v>
                </c:pt>
                <c:pt idx="88">
                  <c:v>0.17471300000000092</c:v>
                </c:pt>
                <c:pt idx="89">
                  <c:v>0.17166100000000001</c:v>
                </c:pt>
                <c:pt idx="90">
                  <c:v>0.16784700000000041</c:v>
                </c:pt>
                <c:pt idx="91">
                  <c:v>0.16326900000000041</c:v>
                </c:pt>
                <c:pt idx="92">
                  <c:v>0.17089799999999999</c:v>
                </c:pt>
                <c:pt idx="93">
                  <c:v>0.16403200000000001</c:v>
                </c:pt>
                <c:pt idx="94">
                  <c:v>0.16708400000000001</c:v>
                </c:pt>
                <c:pt idx="95">
                  <c:v>0.16479500000000041</c:v>
                </c:pt>
                <c:pt idx="96">
                  <c:v>0.16784700000000041</c:v>
                </c:pt>
                <c:pt idx="97">
                  <c:v>0.15945400000000104</c:v>
                </c:pt>
                <c:pt idx="98">
                  <c:v>0.17242399999999999</c:v>
                </c:pt>
                <c:pt idx="99">
                  <c:v>0.17089799999999999</c:v>
                </c:pt>
                <c:pt idx="100">
                  <c:v>0.166321</c:v>
                </c:pt>
                <c:pt idx="101">
                  <c:v>0.15869100000000044</c:v>
                </c:pt>
                <c:pt idx="102">
                  <c:v>0.17089799999999999</c:v>
                </c:pt>
                <c:pt idx="103">
                  <c:v>0.166321</c:v>
                </c:pt>
                <c:pt idx="104">
                  <c:v>0.16021700000000041</c:v>
                </c:pt>
                <c:pt idx="105">
                  <c:v>0.16098000000000001</c:v>
                </c:pt>
                <c:pt idx="106">
                  <c:v>0.16326900000000041</c:v>
                </c:pt>
                <c:pt idx="107">
                  <c:v>0.17013500000000001</c:v>
                </c:pt>
                <c:pt idx="108">
                  <c:v>0.166321</c:v>
                </c:pt>
                <c:pt idx="109">
                  <c:v>0.16098000000000001</c:v>
                </c:pt>
                <c:pt idx="110">
                  <c:v>0.16708400000000001</c:v>
                </c:pt>
                <c:pt idx="111">
                  <c:v>0.15258800000000081</c:v>
                </c:pt>
                <c:pt idx="112">
                  <c:v>0.17471300000000092</c:v>
                </c:pt>
                <c:pt idx="113">
                  <c:v>0.16479500000000041</c:v>
                </c:pt>
                <c:pt idx="114">
                  <c:v>0.16708400000000001</c:v>
                </c:pt>
                <c:pt idx="115">
                  <c:v>0.17318700000000001</c:v>
                </c:pt>
                <c:pt idx="116">
                  <c:v>0.16326900000000041</c:v>
                </c:pt>
                <c:pt idx="117">
                  <c:v>0.16708400000000001</c:v>
                </c:pt>
                <c:pt idx="118">
                  <c:v>0.16326900000000041</c:v>
                </c:pt>
                <c:pt idx="119">
                  <c:v>0.17089799999999999</c:v>
                </c:pt>
                <c:pt idx="120">
                  <c:v>0.16403200000000001</c:v>
                </c:pt>
                <c:pt idx="121">
                  <c:v>0.15869100000000044</c:v>
                </c:pt>
                <c:pt idx="122">
                  <c:v>0.16326900000000041</c:v>
                </c:pt>
                <c:pt idx="123">
                  <c:v>0.16708400000000001</c:v>
                </c:pt>
                <c:pt idx="124">
                  <c:v>0.17166100000000001</c:v>
                </c:pt>
                <c:pt idx="125">
                  <c:v>0.16784700000000041</c:v>
                </c:pt>
                <c:pt idx="126">
                  <c:v>0.16784700000000041</c:v>
                </c:pt>
                <c:pt idx="127">
                  <c:v>0.15640300000000101</c:v>
                </c:pt>
                <c:pt idx="128">
                  <c:v>0.17318700000000001</c:v>
                </c:pt>
                <c:pt idx="129">
                  <c:v>0.16174300000000041</c:v>
                </c:pt>
                <c:pt idx="130">
                  <c:v>0.166321</c:v>
                </c:pt>
                <c:pt idx="131">
                  <c:v>0.16250600000000001</c:v>
                </c:pt>
                <c:pt idx="132">
                  <c:v>0.16708400000000001</c:v>
                </c:pt>
                <c:pt idx="133">
                  <c:v>0.17166100000000001</c:v>
                </c:pt>
                <c:pt idx="134">
                  <c:v>0.16555800000000001</c:v>
                </c:pt>
                <c:pt idx="135">
                  <c:v>0.16021700000000041</c:v>
                </c:pt>
                <c:pt idx="136">
                  <c:v>0.16708400000000001</c:v>
                </c:pt>
                <c:pt idx="137">
                  <c:v>0.17166100000000001</c:v>
                </c:pt>
                <c:pt idx="138">
                  <c:v>0.17013500000000001</c:v>
                </c:pt>
                <c:pt idx="139">
                  <c:v>0.16784700000000041</c:v>
                </c:pt>
                <c:pt idx="140">
                  <c:v>0.17395000000000024</c:v>
                </c:pt>
                <c:pt idx="141">
                  <c:v>0.16861000000000001</c:v>
                </c:pt>
                <c:pt idx="142">
                  <c:v>0.17013500000000001</c:v>
                </c:pt>
                <c:pt idx="143">
                  <c:v>0.16403200000000001</c:v>
                </c:pt>
                <c:pt idx="144">
                  <c:v>0.15792800000000104</c:v>
                </c:pt>
                <c:pt idx="145">
                  <c:v>0.16479500000000041</c:v>
                </c:pt>
                <c:pt idx="146">
                  <c:v>0.17318700000000001</c:v>
                </c:pt>
                <c:pt idx="147">
                  <c:v>0.16555800000000001</c:v>
                </c:pt>
                <c:pt idx="148">
                  <c:v>0.17013500000000001</c:v>
                </c:pt>
                <c:pt idx="149">
                  <c:v>0.16784700000000041</c:v>
                </c:pt>
                <c:pt idx="150">
                  <c:v>0.169373</c:v>
                </c:pt>
                <c:pt idx="151">
                  <c:v>0.16479500000000041</c:v>
                </c:pt>
                <c:pt idx="152">
                  <c:v>0.17013500000000001</c:v>
                </c:pt>
                <c:pt idx="153">
                  <c:v>0.17700199999999999</c:v>
                </c:pt>
                <c:pt idx="154">
                  <c:v>0.15564000000000044</c:v>
                </c:pt>
                <c:pt idx="155">
                  <c:v>0.17013500000000001</c:v>
                </c:pt>
                <c:pt idx="156">
                  <c:v>0.17089799999999999</c:v>
                </c:pt>
                <c:pt idx="157">
                  <c:v>0.15945400000000104</c:v>
                </c:pt>
                <c:pt idx="158">
                  <c:v>0.17013500000000001</c:v>
                </c:pt>
                <c:pt idx="159">
                  <c:v>0.17089799999999999</c:v>
                </c:pt>
                <c:pt idx="160">
                  <c:v>0.16021700000000041</c:v>
                </c:pt>
                <c:pt idx="161">
                  <c:v>0.15792800000000104</c:v>
                </c:pt>
                <c:pt idx="162">
                  <c:v>0.16555800000000001</c:v>
                </c:pt>
                <c:pt idx="163">
                  <c:v>0.16708400000000001</c:v>
                </c:pt>
                <c:pt idx="164">
                  <c:v>0.16403200000000001</c:v>
                </c:pt>
                <c:pt idx="165">
                  <c:v>0.15792800000000104</c:v>
                </c:pt>
                <c:pt idx="166">
                  <c:v>0.16708400000000001</c:v>
                </c:pt>
                <c:pt idx="167">
                  <c:v>0.169373</c:v>
                </c:pt>
                <c:pt idx="168">
                  <c:v>0.17318700000000001</c:v>
                </c:pt>
                <c:pt idx="169">
                  <c:v>0.16403200000000001</c:v>
                </c:pt>
                <c:pt idx="170">
                  <c:v>0.16555800000000001</c:v>
                </c:pt>
                <c:pt idx="171">
                  <c:v>0.169373</c:v>
                </c:pt>
                <c:pt idx="172">
                  <c:v>0.17166100000000001</c:v>
                </c:pt>
                <c:pt idx="173">
                  <c:v>0.16403200000000001</c:v>
                </c:pt>
                <c:pt idx="174">
                  <c:v>0.166321</c:v>
                </c:pt>
                <c:pt idx="175">
                  <c:v>0.16403200000000001</c:v>
                </c:pt>
                <c:pt idx="176">
                  <c:v>0.17013500000000001</c:v>
                </c:pt>
                <c:pt idx="177">
                  <c:v>0.16479500000000041</c:v>
                </c:pt>
                <c:pt idx="178">
                  <c:v>0.17089799999999999</c:v>
                </c:pt>
                <c:pt idx="179">
                  <c:v>0.16555800000000001</c:v>
                </c:pt>
                <c:pt idx="180">
                  <c:v>0.17013500000000001</c:v>
                </c:pt>
                <c:pt idx="181">
                  <c:v>0.16403200000000001</c:v>
                </c:pt>
                <c:pt idx="182">
                  <c:v>0.16708400000000001</c:v>
                </c:pt>
                <c:pt idx="183">
                  <c:v>0.15945400000000104</c:v>
                </c:pt>
                <c:pt idx="184">
                  <c:v>0.15945400000000104</c:v>
                </c:pt>
                <c:pt idx="185">
                  <c:v>0.16708400000000001</c:v>
                </c:pt>
                <c:pt idx="186">
                  <c:v>0.166321</c:v>
                </c:pt>
                <c:pt idx="187">
                  <c:v>0.169373</c:v>
                </c:pt>
                <c:pt idx="188">
                  <c:v>0.16098000000000001</c:v>
                </c:pt>
                <c:pt idx="189">
                  <c:v>0.166321</c:v>
                </c:pt>
                <c:pt idx="190">
                  <c:v>0.16250600000000001</c:v>
                </c:pt>
                <c:pt idx="191">
                  <c:v>0.16326900000000041</c:v>
                </c:pt>
                <c:pt idx="192">
                  <c:v>0.16326900000000041</c:v>
                </c:pt>
                <c:pt idx="193">
                  <c:v>0.166321</c:v>
                </c:pt>
                <c:pt idx="194">
                  <c:v>0.16479500000000041</c:v>
                </c:pt>
                <c:pt idx="195">
                  <c:v>0.15564000000000044</c:v>
                </c:pt>
                <c:pt idx="196">
                  <c:v>0.16708400000000001</c:v>
                </c:pt>
                <c:pt idx="197">
                  <c:v>0.17242399999999999</c:v>
                </c:pt>
                <c:pt idx="198">
                  <c:v>0.16784700000000041</c:v>
                </c:pt>
                <c:pt idx="199">
                  <c:v>0.17242399999999999</c:v>
                </c:pt>
                <c:pt idx="200">
                  <c:v>0.16250600000000001</c:v>
                </c:pt>
                <c:pt idx="201">
                  <c:v>0.166321</c:v>
                </c:pt>
                <c:pt idx="202">
                  <c:v>0.16861000000000001</c:v>
                </c:pt>
                <c:pt idx="203">
                  <c:v>0.16784700000000041</c:v>
                </c:pt>
                <c:pt idx="204">
                  <c:v>0.169373</c:v>
                </c:pt>
                <c:pt idx="205">
                  <c:v>0.17166100000000001</c:v>
                </c:pt>
                <c:pt idx="206">
                  <c:v>0.16555800000000001</c:v>
                </c:pt>
                <c:pt idx="207">
                  <c:v>0.17395000000000024</c:v>
                </c:pt>
                <c:pt idx="208">
                  <c:v>0.16174300000000041</c:v>
                </c:pt>
                <c:pt idx="209">
                  <c:v>0.16326900000000041</c:v>
                </c:pt>
                <c:pt idx="210">
                  <c:v>0.16174300000000041</c:v>
                </c:pt>
                <c:pt idx="211">
                  <c:v>0.16250600000000001</c:v>
                </c:pt>
                <c:pt idx="212">
                  <c:v>0.166321</c:v>
                </c:pt>
                <c:pt idx="213">
                  <c:v>0.15564000000000044</c:v>
                </c:pt>
                <c:pt idx="214">
                  <c:v>0.17013500000000001</c:v>
                </c:pt>
                <c:pt idx="215">
                  <c:v>0.16250600000000001</c:v>
                </c:pt>
                <c:pt idx="216">
                  <c:v>0.166321</c:v>
                </c:pt>
                <c:pt idx="217">
                  <c:v>0.16250600000000001</c:v>
                </c:pt>
                <c:pt idx="218">
                  <c:v>0.166321</c:v>
                </c:pt>
                <c:pt idx="219">
                  <c:v>0.16021700000000041</c:v>
                </c:pt>
                <c:pt idx="220">
                  <c:v>0.15640300000000101</c:v>
                </c:pt>
                <c:pt idx="221">
                  <c:v>0.166321</c:v>
                </c:pt>
                <c:pt idx="222">
                  <c:v>0.16098000000000001</c:v>
                </c:pt>
                <c:pt idx="223">
                  <c:v>0.16861000000000001</c:v>
                </c:pt>
                <c:pt idx="224">
                  <c:v>0.15945400000000104</c:v>
                </c:pt>
                <c:pt idx="225">
                  <c:v>0.17318700000000001</c:v>
                </c:pt>
                <c:pt idx="226">
                  <c:v>0.16479500000000041</c:v>
                </c:pt>
                <c:pt idx="227">
                  <c:v>0.169373</c:v>
                </c:pt>
                <c:pt idx="228">
                  <c:v>0.16021700000000041</c:v>
                </c:pt>
                <c:pt idx="229">
                  <c:v>0.16021700000000041</c:v>
                </c:pt>
                <c:pt idx="230">
                  <c:v>0.17089799999999999</c:v>
                </c:pt>
                <c:pt idx="231">
                  <c:v>0.17013500000000001</c:v>
                </c:pt>
                <c:pt idx="232">
                  <c:v>0.17242399999999999</c:v>
                </c:pt>
                <c:pt idx="233">
                  <c:v>0.16403200000000001</c:v>
                </c:pt>
                <c:pt idx="234">
                  <c:v>0.166321</c:v>
                </c:pt>
                <c:pt idx="235">
                  <c:v>0.17700199999999999</c:v>
                </c:pt>
                <c:pt idx="236">
                  <c:v>0.17013500000000001</c:v>
                </c:pt>
                <c:pt idx="237">
                  <c:v>0.17547599999999999</c:v>
                </c:pt>
                <c:pt idx="238">
                  <c:v>0.16784700000000041</c:v>
                </c:pt>
                <c:pt idx="239">
                  <c:v>0.16021700000000041</c:v>
                </c:pt>
                <c:pt idx="240">
                  <c:v>0.17318700000000001</c:v>
                </c:pt>
                <c:pt idx="241">
                  <c:v>0.17166100000000001</c:v>
                </c:pt>
                <c:pt idx="242">
                  <c:v>0.16784700000000041</c:v>
                </c:pt>
                <c:pt idx="243">
                  <c:v>0.15945400000000104</c:v>
                </c:pt>
                <c:pt idx="244">
                  <c:v>0.15487699999999999</c:v>
                </c:pt>
                <c:pt idx="245">
                  <c:v>0.166321</c:v>
                </c:pt>
                <c:pt idx="246">
                  <c:v>0.16326900000000041</c:v>
                </c:pt>
                <c:pt idx="247">
                  <c:v>0.16784700000000041</c:v>
                </c:pt>
                <c:pt idx="248">
                  <c:v>0.166321</c:v>
                </c:pt>
                <c:pt idx="249">
                  <c:v>0.16479500000000041</c:v>
                </c:pt>
                <c:pt idx="250">
                  <c:v>0.16555800000000001</c:v>
                </c:pt>
                <c:pt idx="251">
                  <c:v>0.16250600000000001</c:v>
                </c:pt>
                <c:pt idx="252">
                  <c:v>0.15945400000000104</c:v>
                </c:pt>
                <c:pt idx="253">
                  <c:v>0.17318700000000001</c:v>
                </c:pt>
                <c:pt idx="254">
                  <c:v>0.16174300000000041</c:v>
                </c:pt>
                <c:pt idx="255">
                  <c:v>0.17776500000000092</c:v>
                </c:pt>
                <c:pt idx="256">
                  <c:v>0.18157999999999999</c:v>
                </c:pt>
                <c:pt idx="257">
                  <c:v>0.18081700000000092</c:v>
                </c:pt>
                <c:pt idx="258">
                  <c:v>0.18234300000000092</c:v>
                </c:pt>
                <c:pt idx="259">
                  <c:v>0.18615699999999999</c:v>
                </c:pt>
                <c:pt idx="260">
                  <c:v>0.20370500000000041</c:v>
                </c:pt>
                <c:pt idx="261">
                  <c:v>0.19836400000000001</c:v>
                </c:pt>
                <c:pt idx="262">
                  <c:v>0.20599400000000104</c:v>
                </c:pt>
                <c:pt idx="263">
                  <c:v>0.20675700000000041</c:v>
                </c:pt>
                <c:pt idx="264">
                  <c:v>0.193024</c:v>
                </c:pt>
                <c:pt idx="265">
                  <c:v>0.22048999999999999</c:v>
                </c:pt>
                <c:pt idx="266">
                  <c:v>0.25100700000000004</c:v>
                </c:pt>
                <c:pt idx="267">
                  <c:v>0.196075</c:v>
                </c:pt>
                <c:pt idx="268">
                  <c:v>0.20828199999999999</c:v>
                </c:pt>
                <c:pt idx="269">
                  <c:v>0.21209700000000092</c:v>
                </c:pt>
                <c:pt idx="270">
                  <c:v>0.23574800000000104</c:v>
                </c:pt>
                <c:pt idx="271">
                  <c:v>0.22964499999999999</c:v>
                </c:pt>
                <c:pt idx="272">
                  <c:v>0.22659299999999999</c:v>
                </c:pt>
                <c:pt idx="273">
                  <c:v>0.22811899999999999</c:v>
                </c:pt>
                <c:pt idx="274">
                  <c:v>0.23651100000000044</c:v>
                </c:pt>
                <c:pt idx="275">
                  <c:v>0.25405900000000003</c:v>
                </c:pt>
                <c:pt idx="276">
                  <c:v>0.25863599999999998</c:v>
                </c:pt>
                <c:pt idx="277">
                  <c:v>0.25329599999999997</c:v>
                </c:pt>
                <c:pt idx="278">
                  <c:v>0.25177000000000005</c:v>
                </c:pt>
                <c:pt idx="279">
                  <c:v>0.24108900000000041</c:v>
                </c:pt>
                <c:pt idx="280">
                  <c:v>0.283051</c:v>
                </c:pt>
                <c:pt idx="281">
                  <c:v>0.27542100000000008</c:v>
                </c:pt>
                <c:pt idx="282">
                  <c:v>0.26702900000000002</c:v>
                </c:pt>
                <c:pt idx="283">
                  <c:v>0.29602100000000031</c:v>
                </c:pt>
                <c:pt idx="284">
                  <c:v>0.273895</c:v>
                </c:pt>
                <c:pt idx="285">
                  <c:v>0.266266</c:v>
                </c:pt>
                <c:pt idx="286">
                  <c:v>0.28076200000000001</c:v>
                </c:pt>
                <c:pt idx="287">
                  <c:v>0.283051</c:v>
                </c:pt>
                <c:pt idx="288">
                  <c:v>0.28686500000000031</c:v>
                </c:pt>
                <c:pt idx="289">
                  <c:v>0.28762800000000038</c:v>
                </c:pt>
                <c:pt idx="290">
                  <c:v>0.283051</c:v>
                </c:pt>
                <c:pt idx="291">
                  <c:v>0.30059800000000031</c:v>
                </c:pt>
                <c:pt idx="292">
                  <c:v>0.30746500000000032</c:v>
                </c:pt>
                <c:pt idx="293">
                  <c:v>0.30059800000000031</c:v>
                </c:pt>
                <c:pt idx="294">
                  <c:v>0.3051760000000015</c:v>
                </c:pt>
                <c:pt idx="295">
                  <c:v>0.30288700000000196</c:v>
                </c:pt>
                <c:pt idx="296">
                  <c:v>0.32272300000000032</c:v>
                </c:pt>
                <c:pt idx="297">
                  <c:v>0.32196000000000197</c:v>
                </c:pt>
                <c:pt idx="298">
                  <c:v>0.32501200000000197</c:v>
                </c:pt>
                <c:pt idx="299">
                  <c:v>0.32119800000000032</c:v>
                </c:pt>
                <c:pt idx="300">
                  <c:v>0.3128050000000015</c:v>
                </c:pt>
                <c:pt idx="301">
                  <c:v>0.34637500000000032</c:v>
                </c:pt>
                <c:pt idx="302">
                  <c:v>0.33874500000000002</c:v>
                </c:pt>
                <c:pt idx="303">
                  <c:v>0.35095200000000032</c:v>
                </c:pt>
                <c:pt idx="304">
                  <c:v>0.33340500000000167</c:v>
                </c:pt>
                <c:pt idx="305">
                  <c:v>0.34332300000000032</c:v>
                </c:pt>
                <c:pt idx="306">
                  <c:v>0.36392200000000197</c:v>
                </c:pt>
                <c:pt idx="307">
                  <c:v>0.35400400000000032</c:v>
                </c:pt>
                <c:pt idx="308">
                  <c:v>0.36773700000000004</c:v>
                </c:pt>
                <c:pt idx="309">
                  <c:v>0.36087000000000197</c:v>
                </c:pt>
                <c:pt idx="310">
                  <c:v>0.36468500000000031</c:v>
                </c:pt>
                <c:pt idx="311">
                  <c:v>0.37155200000000038</c:v>
                </c:pt>
                <c:pt idx="312">
                  <c:v>0.37307700000000038</c:v>
                </c:pt>
                <c:pt idx="313">
                  <c:v>0.37918100000000032</c:v>
                </c:pt>
                <c:pt idx="314">
                  <c:v>0.37689200000000167</c:v>
                </c:pt>
                <c:pt idx="315">
                  <c:v>0.37994400000000167</c:v>
                </c:pt>
                <c:pt idx="316">
                  <c:v>0.39444000000000168</c:v>
                </c:pt>
                <c:pt idx="317">
                  <c:v>0.39215100000000008</c:v>
                </c:pt>
                <c:pt idx="318">
                  <c:v>0.37994400000000167</c:v>
                </c:pt>
                <c:pt idx="319">
                  <c:v>0.39444000000000168</c:v>
                </c:pt>
                <c:pt idx="320">
                  <c:v>0.39444000000000168</c:v>
                </c:pt>
                <c:pt idx="321">
                  <c:v>0.40283200000000002</c:v>
                </c:pt>
                <c:pt idx="322">
                  <c:v>0.45013399999999998</c:v>
                </c:pt>
                <c:pt idx="323">
                  <c:v>0.3967290000000015</c:v>
                </c:pt>
                <c:pt idx="324">
                  <c:v>0.3967290000000015</c:v>
                </c:pt>
                <c:pt idx="325">
                  <c:v>0.41351300000000002</c:v>
                </c:pt>
                <c:pt idx="326">
                  <c:v>0.41961700000000002</c:v>
                </c:pt>
                <c:pt idx="327">
                  <c:v>0.43487500000000168</c:v>
                </c:pt>
                <c:pt idx="328">
                  <c:v>0.42495700000000008</c:v>
                </c:pt>
                <c:pt idx="329">
                  <c:v>0.4150390000000001</c:v>
                </c:pt>
                <c:pt idx="330">
                  <c:v>0.42266800000000032</c:v>
                </c:pt>
                <c:pt idx="331">
                  <c:v>0.4180910000000001</c:v>
                </c:pt>
                <c:pt idx="332">
                  <c:v>0.43869000000000002</c:v>
                </c:pt>
                <c:pt idx="333">
                  <c:v>0.44403099999999995</c:v>
                </c:pt>
                <c:pt idx="334">
                  <c:v>0.43563800000000008</c:v>
                </c:pt>
                <c:pt idx="335">
                  <c:v>0.44097900000000001</c:v>
                </c:pt>
                <c:pt idx="336">
                  <c:v>0.44555700000000004</c:v>
                </c:pt>
                <c:pt idx="337">
                  <c:v>0.45471200000000001</c:v>
                </c:pt>
                <c:pt idx="338">
                  <c:v>0.465393</c:v>
                </c:pt>
                <c:pt idx="339">
                  <c:v>0.46691900000000008</c:v>
                </c:pt>
                <c:pt idx="340">
                  <c:v>0.4570010000000001</c:v>
                </c:pt>
                <c:pt idx="341">
                  <c:v>0.43792700000000168</c:v>
                </c:pt>
                <c:pt idx="342">
                  <c:v>0.47378500000000001</c:v>
                </c:pt>
                <c:pt idx="343">
                  <c:v>0.48446700000000031</c:v>
                </c:pt>
                <c:pt idx="344">
                  <c:v>0.47836300000000032</c:v>
                </c:pt>
                <c:pt idx="345">
                  <c:v>0.47607400000000138</c:v>
                </c:pt>
                <c:pt idx="346">
                  <c:v>0.46920800000000001</c:v>
                </c:pt>
                <c:pt idx="347">
                  <c:v>0.50277700000000003</c:v>
                </c:pt>
                <c:pt idx="348">
                  <c:v>0.498199</c:v>
                </c:pt>
                <c:pt idx="349">
                  <c:v>0.49362200000000167</c:v>
                </c:pt>
                <c:pt idx="350">
                  <c:v>0.5004879999999956</c:v>
                </c:pt>
                <c:pt idx="351">
                  <c:v>0.4867550000000001</c:v>
                </c:pt>
                <c:pt idx="352">
                  <c:v>0.51422100000000004</c:v>
                </c:pt>
                <c:pt idx="353">
                  <c:v>0.52795400000000003</c:v>
                </c:pt>
                <c:pt idx="354">
                  <c:v>0.51879900000000334</c:v>
                </c:pt>
                <c:pt idx="355">
                  <c:v>0.51040599999999958</c:v>
                </c:pt>
                <c:pt idx="356">
                  <c:v>0.50659199999999949</c:v>
                </c:pt>
                <c:pt idx="357">
                  <c:v>0.52795400000000003</c:v>
                </c:pt>
                <c:pt idx="358">
                  <c:v>0.53024300000000002</c:v>
                </c:pt>
                <c:pt idx="359">
                  <c:v>0.53329499999999996</c:v>
                </c:pt>
                <c:pt idx="360">
                  <c:v>0.52490199999999998</c:v>
                </c:pt>
                <c:pt idx="361">
                  <c:v>0.54168700000000003</c:v>
                </c:pt>
                <c:pt idx="362">
                  <c:v>0.52871699999999699</c:v>
                </c:pt>
                <c:pt idx="363">
                  <c:v>0.54779100000000391</c:v>
                </c:pt>
                <c:pt idx="364">
                  <c:v>0.54855299999999607</c:v>
                </c:pt>
                <c:pt idx="365">
                  <c:v>0.54931599999999958</c:v>
                </c:pt>
                <c:pt idx="366">
                  <c:v>0.54244999999999999</c:v>
                </c:pt>
                <c:pt idx="367">
                  <c:v>0.54244999999999999</c:v>
                </c:pt>
                <c:pt idx="368">
                  <c:v>0.56915300000000002</c:v>
                </c:pt>
                <c:pt idx="369">
                  <c:v>0.56686400000000003</c:v>
                </c:pt>
                <c:pt idx="370">
                  <c:v>0.553894000000003</c:v>
                </c:pt>
                <c:pt idx="371">
                  <c:v>0.5897519999999995</c:v>
                </c:pt>
                <c:pt idx="372">
                  <c:v>0.57220499999999996</c:v>
                </c:pt>
                <c:pt idx="373">
                  <c:v>0.57907100000000333</c:v>
                </c:pt>
                <c:pt idx="374">
                  <c:v>0.57754499999999998</c:v>
                </c:pt>
                <c:pt idx="375">
                  <c:v>0.57296800000000003</c:v>
                </c:pt>
                <c:pt idx="376">
                  <c:v>0.58288599999999957</c:v>
                </c:pt>
                <c:pt idx="377">
                  <c:v>0.57983399999999996</c:v>
                </c:pt>
                <c:pt idx="378">
                  <c:v>0.59738199999999653</c:v>
                </c:pt>
                <c:pt idx="379">
                  <c:v>0.59204100000000004</c:v>
                </c:pt>
                <c:pt idx="380">
                  <c:v>0.5958559999999995</c:v>
                </c:pt>
                <c:pt idx="381">
                  <c:v>0.5897519999999995</c:v>
                </c:pt>
                <c:pt idx="382">
                  <c:v>0.56076000000000004</c:v>
                </c:pt>
                <c:pt idx="383">
                  <c:v>0.61416599999999999</c:v>
                </c:pt>
                <c:pt idx="384">
                  <c:v>0.60729999999999995</c:v>
                </c:pt>
                <c:pt idx="385">
                  <c:v>0.61340300000000003</c:v>
                </c:pt>
                <c:pt idx="386">
                  <c:v>0.60806300000000002</c:v>
                </c:pt>
                <c:pt idx="387">
                  <c:v>0.61721800000000004</c:v>
                </c:pt>
                <c:pt idx="388">
                  <c:v>0.62942500000000334</c:v>
                </c:pt>
                <c:pt idx="389">
                  <c:v>0.63095100000000393</c:v>
                </c:pt>
                <c:pt idx="390">
                  <c:v>0.62332200000000004</c:v>
                </c:pt>
                <c:pt idx="391">
                  <c:v>0.63705400000000334</c:v>
                </c:pt>
                <c:pt idx="392">
                  <c:v>0.62713600000000003</c:v>
                </c:pt>
                <c:pt idx="393">
                  <c:v>0.64544699999999999</c:v>
                </c:pt>
                <c:pt idx="394">
                  <c:v>0.64315800000000334</c:v>
                </c:pt>
                <c:pt idx="395">
                  <c:v>0.64697300000000335</c:v>
                </c:pt>
                <c:pt idx="396">
                  <c:v>0.65002400000000393</c:v>
                </c:pt>
                <c:pt idx="397">
                  <c:v>0.64849900000000393</c:v>
                </c:pt>
                <c:pt idx="398">
                  <c:v>0.66833500000000334</c:v>
                </c:pt>
                <c:pt idx="399">
                  <c:v>0.66070600000000335</c:v>
                </c:pt>
                <c:pt idx="400">
                  <c:v>0.67062400000000599</c:v>
                </c:pt>
                <c:pt idx="401">
                  <c:v>0.664520000000003</c:v>
                </c:pt>
                <c:pt idx="402">
                  <c:v>0.66680900000000543</c:v>
                </c:pt>
                <c:pt idx="403">
                  <c:v>0.664520000000003</c:v>
                </c:pt>
                <c:pt idx="404">
                  <c:v>0.68054199999999998</c:v>
                </c:pt>
                <c:pt idx="405">
                  <c:v>0.68130500000000005</c:v>
                </c:pt>
                <c:pt idx="406">
                  <c:v>0.67825299999999999</c:v>
                </c:pt>
                <c:pt idx="407">
                  <c:v>0.68054199999999998</c:v>
                </c:pt>
                <c:pt idx="408">
                  <c:v>0.69274899999999995</c:v>
                </c:pt>
                <c:pt idx="409">
                  <c:v>0.69045999999999996</c:v>
                </c:pt>
                <c:pt idx="410">
                  <c:v>0.71334799999999998</c:v>
                </c:pt>
                <c:pt idx="411">
                  <c:v>0.71792599999999995</c:v>
                </c:pt>
                <c:pt idx="412">
                  <c:v>0.71334799999999998</c:v>
                </c:pt>
                <c:pt idx="413">
                  <c:v>0.69732700000000003</c:v>
                </c:pt>
                <c:pt idx="414">
                  <c:v>0.71563699999999997</c:v>
                </c:pt>
                <c:pt idx="415">
                  <c:v>0.717162999999997</c:v>
                </c:pt>
                <c:pt idx="416">
                  <c:v>0.71334799999999998</c:v>
                </c:pt>
                <c:pt idx="417">
                  <c:v>0.71029699999999996</c:v>
                </c:pt>
                <c:pt idx="418">
                  <c:v>0.73013300000000003</c:v>
                </c:pt>
                <c:pt idx="419">
                  <c:v>0.72936999999999996</c:v>
                </c:pt>
                <c:pt idx="420">
                  <c:v>0.73242200000000002</c:v>
                </c:pt>
                <c:pt idx="421">
                  <c:v>0.73318499999999998</c:v>
                </c:pt>
                <c:pt idx="422">
                  <c:v>0.73700000000000065</c:v>
                </c:pt>
                <c:pt idx="423">
                  <c:v>0.73165899999999995</c:v>
                </c:pt>
                <c:pt idx="424">
                  <c:v>0.74768100000000393</c:v>
                </c:pt>
                <c:pt idx="425">
                  <c:v>0.748444000000003</c:v>
                </c:pt>
                <c:pt idx="426">
                  <c:v>0.75378400000000334</c:v>
                </c:pt>
                <c:pt idx="427">
                  <c:v>0.74996900000000299</c:v>
                </c:pt>
                <c:pt idx="428">
                  <c:v>0.74539200000000005</c:v>
                </c:pt>
                <c:pt idx="429">
                  <c:v>0.76141400000000004</c:v>
                </c:pt>
                <c:pt idx="430">
                  <c:v>0.77514600000000333</c:v>
                </c:pt>
                <c:pt idx="431">
                  <c:v>0.76980600000000265</c:v>
                </c:pt>
                <c:pt idx="432">
                  <c:v>0.76980600000000265</c:v>
                </c:pt>
                <c:pt idx="433">
                  <c:v>0.77438399999999996</c:v>
                </c:pt>
                <c:pt idx="434">
                  <c:v>0.78582799999999997</c:v>
                </c:pt>
                <c:pt idx="435">
                  <c:v>0.78964200000000062</c:v>
                </c:pt>
                <c:pt idx="436">
                  <c:v>0.78125</c:v>
                </c:pt>
                <c:pt idx="437">
                  <c:v>0.78887900000000299</c:v>
                </c:pt>
                <c:pt idx="438">
                  <c:v>0.78125</c:v>
                </c:pt>
                <c:pt idx="439">
                  <c:v>0.79803500000000005</c:v>
                </c:pt>
                <c:pt idx="440">
                  <c:v>0.806427</c:v>
                </c:pt>
                <c:pt idx="441">
                  <c:v>0.80261199999999999</c:v>
                </c:pt>
                <c:pt idx="442">
                  <c:v>0.80490099999999998</c:v>
                </c:pt>
                <c:pt idx="443">
                  <c:v>0.79727199999999998</c:v>
                </c:pt>
                <c:pt idx="444">
                  <c:v>0.8171079999999995</c:v>
                </c:pt>
                <c:pt idx="445">
                  <c:v>0.82702600000000004</c:v>
                </c:pt>
                <c:pt idx="446">
                  <c:v>0.8171079999999995</c:v>
                </c:pt>
                <c:pt idx="447">
                  <c:v>0.81939700000000004</c:v>
                </c:pt>
                <c:pt idx="448">
                  <c:v>0.81176800000000005</c:v>
                </c:pt>
                <c:pt idx="449">
                  <c:v>0.84152199999999999</c:v>
                </c:pt>
                <c:pt idx="450">
                  <c:v>0.84075900000000392</c:v>
                </c:pt>
                <c:pt idx="451">
                  <c:v>0.83847000000000005</c:v>
                </c:pt>
                <c:pt idx="452">
                  <c:v>0.83694500000000394</c:v>
                </c:pt>
                <c:pt idx="453">
                  <c:v>0.83694500000000394</c:v>
                </c:pt>
                <c:pt idx="454">
                  <c:v>0.83694500000000394</c:v>
                </c:pt>
                <c:pt idx="455">
                  <c:v>0.85525499999999999</c:v>
                </c:pt>
                <c:pt idx="456">
                  <c:v>0.85372900000000462</c:v>
                </c:pt>
                <c:pt idx="457">
                  <c:v>0.84610000000000063</c:v>
                </c:pt>
                <c:pt idx="458">
                  <c:v>0.84915200000000002</c:v>
                </c:pt>
                <c:pt idx="459">
                  <c:v>0.8560179999999995</c:v>
                </c:pt>
                <c:pt idx="460">
                  <c:v>0.83847000000000005</c:v>
                </c:pt>
                <c:pt idx="461">
                  <c:v>0.83465599999999995</c:v>
                </c:pt>
                <c:pt idx="462">
                  <c:v>0.83541900000000002</c:v>
                </c:pt>
                <c:pt idx="463">
                  <c:v>0.83541900000000002</c:v>
                </c:pt>
                <c:pt idx="464">
                  <c:v>0.82931500000000002</c:v>
                </c:pt>
                <c:pt idx="465">
                  <c:v>0.8171079999999995</c:v>
                </c:pt>
                <c:pt idx="466">
                  <c:v>0.82397500000000334</c:v>
                </c:pt>
                <c:pt idx="467">
                  <c:v>0.82092299999999996</c:v>
                </c:pt>
                <c:pt idx="468">
                  <c:v>0.812531</c:v>
                </c:pt>
                <c:pt idx="469">
                  <c:v>0.82092299999999996</c:v>
                </c:pt>
                <c:pt idx="470">
                  <c:v>0.80261199999999999</c:v>
                </c:pt>
                <c:pt idx="471">
                  <c:v>0.79879800000000334</c:v>
                </c:pt>
                <c:pt idx="472">
                  <c:v>0.79803500000000005</c:v>
                </c:pt>
                <c:pt idx="473">
                  <c:v>0.80261199999999999</c:v>
                </c:pt>
                <c:pt idx="474">
                  <c:v>0.80184900000000392</c:v>
                </c:pt>
                <c:pt idx="475">
                  <c:v>0.78887900000000299</c:v>
                </c:pt>
                <c:pt idx="476">
                  <c:v>0.78887900000000299</c:v>
                </c:pt>
                <c:pt idx="477">
                  <c:v>0.77590900000000462</c:v>
                </c:pt>
                <c:pt idx="478">
                  <c:v>0.78811599999999959</c:v>
                </c:pt>
                <c:pt idx="479">
                  <c:v>0.78277600000000003</c:v>
                </c:pt>
                <c:pt idx="480">
                  <c:v>0.76370200000000299</c:v>
                </c:pt>
                <c:pt idx="481">
                  <c:v>0.73852499999999999</c:v>
                </c:pt>
                <c:pt idx="482">
                  <c:v>0.76675400000000393</c:v>
                </c:pt>
                <c:pt idx="483">
                  <c:v>0.7797240000000053</c:v>
                </c:pt>
                <c:pt idx="484">
                  <c:v>0.7720950000000053</c:v>
                </c:pt>
                <c:pt idx="485">
                  <c:v>0.7514950000000038</c:v>
                </c:pt>
                <c:pt idx="486">
                  <c:v>0.75378400000000334</c:v>
                </c:pt>
                <c:pt idx="487">
                  <c:v>0.75454699999999997</c:v>
                </c:pt>
                <c:pt idx="488">
                  <c:v>0.74996900000000299</c:v>
                </c:pt>
                <c:pt idx="489">
                  <c:v>0.75836199999999998</c:v>
                </c:pt>
                <c:pt idx="490">
                  <c:v>0.73318499999999998</c:v>
                </c:pt>
                <c:pt idx="491">
                  <c:v>0.73318499999999998</c:v>
                </c:pt>
                <c:pt idx="492">
                  <c:v>0.73089600000000265</c:v>
                </c:pt>
                <c:pt idx="493">
                  <c:v>0.73394800000000393</c:v>
                </c:pt>
                <c:pt idx="494">
                  <c:v>0.73013300000000003</c:v>
                </c:pt>
                <c:pt idx="495">
                  <c:v>0.74005100000000335</c:v>
                </c:pt>
                <c:pt idx="496">
                  <c:v>0.72174100000000463</c:v>
                </c:pt>
                <c:pt idx="497">
                  <c:v>0.71563699999999997</c:v>
                </c:pt>
                <c:pt idx="498">
                  <c:v>0.71182299999999998</c:v>
                </c:pt>
                <c:pt idx="499">
                  <c:v>0.71563699999999997</c:v>
                </c:pt>
                <c:pt idx="500">
                  <c:v>0.72021500000000005</c:v>
                </c:pt>
                <c:pt idx="501">
                  <c:v>0.69427499999999998</c:v>
                </c:pt>
                <c:pt idx="502">
                  <c:v>0.69961499999999999</c:v>
                </c:pt>
                <c:pt idx="503">
                  <c:v>0.68817099999999998</c:v>
                </c:pt>
                <c:pt idx="504">
                  <c:v>0.69656399999999608</c:v>
                </c:pt>
                <c:pt idx="505">
                  <c:v>0.69274899999999995</c:v>
                </c:pt>
                <c:pt idx="506">
                  <c:v>0.67596400000000334</c:v>
                </c:pt>
                <c:pt idx="507">
                  <c:v>0.68511999999999951</c:v>
                </c:pt>
                <c:pt idx="508">
                  <c:v>0.6629940000000053</c:v>
                </c:pt>
                <c:pt idx="509">
                  <c:v>0.69732700000000003</c:v>
                </c:pt>
                <c:pt idx="510">
                  <c:v>0.68054199999999998</c:v>
                </c:pt>
                <c:pt idx="511">
                  <c:v>0.66986100000000393</c:v>
                </c:pt>
                <c:pt idx="512">
                  <c:v>0.66223100000000334</c:v>
                </c:pt>
                <c:pt idx="513">
                  <c:v>0.66986100000000393</c:v>
                </c:pt>
                <c:pt idx="514">
                  <c:v>0.65765400000000462</c:v>
                </c:pt>
                <c:pt idx="515">
                  <c:v>0.66680900000000543</c:v>
                </c:pt>
                <c:pt idx="516">
                  <c:v>0.64239500000000394</c:v>
                </c:pt>
                <c:pt idx="517">
                  <c:v>0.65002400000000393</c:v>
                </c:pt>
                <c:pt idx="518">
                  <c:v>0.64620999999999995</c:v>
                </c:pt>
                <c:pt idx="519">
                  <c:v>0.64315800000000334</c:v>
                </c:pt>
                <c:pt idx="520">
                  <c:v>0.65002400000000393</c:v>
                </c:pt>
                <c:pt idx="521">
                  <c:v>0.62484700000000393</c:v>
                </c:pt>
                <c:pt idx="522">
                  <c:v>0.62637299999999996</c:v>
                </c:pt>
                <c:pt idx="523">
                  <c:v>0.62789900000000543</c:v>
                </c:pt>
                <c:pt idx="524">
                  <c:v>0.63858000000000004</c:v>
                </c:pt>
                <c:pt idx="525">
                  <c:v>0.63705400000000334</c:v>
                </c:pt>
                <c:pt idx="526">
                  <c:v>0.6210329999999995</c:v>
                </c:pt>
                <c:pt idx="527">
                  <c:v>0.61187700000000333</c:v>
                </c:pt>
                <c:pt idx="528">
                  <c:v>0.61416599999999999</c:v>
                </c:pt>
                <c:pt idx="529">
                  <c:v>0.62026999999999999</c:v>
                </c:pt>
                <c:pt idx="530">
                  <c:v>0.60729999999999995</c:v>
                </c:pt>
                <c:pt idx="531">
                  <c:v>0.59738199999999653</c:v>
                </c:pt>
                <c:pt idx="532">
                  <c:v>0.60424800000000334</c:v>
                </c:pt>
                <c:pt idx="533">
                  <c:v>0.60119599999999995</c:v>
                </c:pt>
                <c:pt idx="534">
                  <c:v>0.59356699999999318</c:v>
                </c:pt>
                <c:pt idx="535">
                  <c:v>0.59432999999999958</c:v>
                </c:pt>
                <c:pt idx="536">
                  <c:v>0.59127799999999653</c:v>
                </c:pt>
                <c:pt idx="537">
                  <c:v>0.57296800000000003</c:v>
                </c:pt>
                <c:pt idx="538">
                  <c:v>0.57830800000000004</c:v>
                </c:pt>
                <c:pt idx="539">
                  <c:v>0.57067900000000393</c:v>
                </c:pt>
                <c:pt idx="540">
                  <c:v>0.57220499999999996</c:v>
                </c:pt>
                <c:pt idx="541">
                  <c:v>0.58135999999999688</c:v>
                </c:pt>
                <c:pt idx="542">
                  <c:v>0.55770900000000334</c:v>
                </c:pt>
                <c:pt idx="543">
                  <c:v>0.55694600000000005</c:v>
                </c:pt>
                <c:pt idx="544">
                  <c:v>0.57067900000000393</c:v>
                </c:pt>
                <c:pt idx="545">
                  <c:v>0.55770900000000334</c:v>
                </c:pt>
                <c:pt idx="546">
                  <c:v>0.55847199999999997</c:v>
                </c:pt>
                <c:pt idx="547">
                  <c:v>0.54244999999999999</c:v>
                </c:pt>
                <c:pt idx="548">
                  <c:v>0.54321299999999606</c:v>
                </c:pt>
                <c:pt idx="549">
                  <c:v>0.54702799999999996</c:v>
                </c:pt>
                <c:pt idx="550">
                  <c:v>0.54473899999999997</c:v>
                </c:pt>
                <c:pt idx="551">
                  <c:v>0.54244999999999999</c:v>
                </c:pt>
                <c:pt idx="552">
                  <c:v>0.52566500000000005</c:v>
                </c:pt>
                <c:pt idx="553">
                  <c:v>0.53329499999999996</c:v>
                </c:pt>
                <c:pt idx="554">
                  <c:v>0.52642800000000001</c:v>
                </c:pt>
                <c:pt idx="555">
                  <c:v>0.52795400000000003</c:v>
                </c:pt>
                <c:pt idx="556">
                  <c:v>0.53024300000000002</c:v>
                </c:pt>
                <c:pt idx="557">
                  <c:v>0.51040599999999958</c:v>
                </c:pt>
                <c:pt idx="558">
                  <c:v>0.51727299999999665</c:v>
                </c:pt>
                <c:pt idx="559">
                  <c:v>0.50811799999999607</c:v>
                </c:pt>
                <c:pt idx="560">
                  <c:v>0.51116899999999665</c:v>
                </c:pt>
                <c:pt idx="561">
                  <c:v>0.50888100000000003</c:v>
                </c:pt>
                <c:pt idx="562">
                  <c:v>0.49896200000000196</c:v>
                </c:pt>
                <c:pt idx="563">
                  <c:v>0.48828100000000002</c:v>
                </c:pt>
                <c:pt idx="564">
                  <c:v>0.49285900000000032</c:v>
                </c:pt>
                <c:pt idx="565">
                  <c:v>0.47378500000000001</c:v>
                </c:pt>
                <c:pt idx="566">
                  <c:v>0.49057000000000167</c:v>
                </c:pt>
                <c:pt idx="567">
                  <c:v>0.48294100000000001</c:v>
                </c:pt>
                <c:pt idx="568">
                  <c:v>0.468445</c:v>
                </c:pt>
                <c:pt idx="569">
                  <c:v>0.46005200000000002</c:v>
                </c:pt>
                <c:pt idx="570">
                  <c:v>0.47988900000000168</c:v>
                </c:pt>
                <c:pt idx="571">
                  <c:v>0.47073400000000004</c:v>
                </c:pt>
                <c:pt idx="572">
                  <c:v>0.4539490000000001</c:v>
                </c:pt>
                <c:pt idx="573">
                  <c:v>0.46081500000000031</c:v>
                </c:pt>
                <c:pt idx="574">
                  <c:v>0.45166000000000001</c:v>
                </c:pt>
                <c:pt idx="575">
                  <c:v>0.45547500000000002</c:v>
                </c:pt>
                <c:pt idx="576">
                  <c:v>0.457764</c:v>
                </c:pt>
                <c:pt idx="577">
                  <c:v>0.45547500000000002</c:v>
                </c:pt>
                <c:pt idx="578">
                  <c:v>0.440216</c:v>
                </c:pt>
                <c:pt idx="579">
                  <c:v>0.43640100000000032</c:v>
                </c:pt>
                <c:pt idx="580">
                  <c:v>0.440216</c:v>
                </c:pt>
                <c:pt idx="581">
                  <c:v>0.44860800000000001</c:v>
                </c:pt>
                <c:pt idx="582">
                  <c:v>0.43716400000000138</c:v>
                </c:pt>
                <c:pt idx="583">
                  <c:v>0.42038000000000225</c:v>
                </c:pt>
                <c:pt idx="584">
                  <c:v>0.38070700000000002</c:v>
                </c:pt>
                <c:pt idx="585">
                  <c:v>0.41580200000000167</c:v>
                </c:pt>
                <c:pt idx="586">
                  <c:v>0.43640100000000032</c:v>
                </c:pt>
                <c:pt idx="587">
                  <c:v>0.42724600000000001</c:v>
                </c:pt>
                <c:pt idx="588">
                  <c:v>0.41198700000000038</c:v>
                </c:pt>
                <c:pt idx="589">
                  <c:v>0.37536600000000225</c:v>
                </c:pt>
                <c:pt idx="590">
                  <c:v>0.40741000000000038</c:v>
                </c:pt>
                <c:pt idx="591">
                  <c:v>0.39901700000000168</c:v>
                </c:pt>
                <c:pt idx="592">
                  <c:v>0.40283200000000002</c:v>
                </c:pt>
                <c:pt idx="593">
                  <c:v>0.39444000000000168</c:v>
                </c:pt>
                <c:pt idx="594">
                  <c:v>0.41046100000000002</c:v>
                </c:pt>
                <c:pt idx="595">
                  <c:v>0.39444000000000168</c:v>
                </c:pt>
                <c:pt idx="596">
                  <c:v>0.38986200000000276</c:v>
                </c:pt>
                <c:pt idx="597">
                  <c:v>0.39444000000000168</c:v>
                </c:pt>
                <c:pt idx="598">
                  <c:v>0.37078900000000031</c:v>
                </c:pt>
                <c:pt idx="599">
                  <c:v>0.37307700000000038</c:v>
                </c:pt>
                <c:pt idx="600">
                  <c:v>0.37765500000000002</c:v>
                </c:pt>
                <c:pt idx="601">
                  <c:v>0.37307700000000038</c:v>
                </c:pt>
                <c:pt idx="602">
                  <c:v>0.37231400000000225</c:v>
                </c:pt>
                <c:pt idx="603">
                  <c:v>0.35095200000000032</c:v>
                </c:pt>
                <c:pt idx="604">
                  <c:v>0.36850000000000038</c:v>
                </c:pt>
                <c:pt idx="605">
                  <c:v>0.35629300000000003</c:v>
                </c:pt>
                <c:pt idx="606">
                  <c:v>0.36544800000000038</c:v>
                </c:pt>
                <c:pt idx="607">
                  <c:v>0.36544800000000038</c:v>
                </c:pt>
                <c:pt idx="608">
                  <c:v>0.348663</c:v>
                </c:pt>
                <c:pt idx="609">
                  <c:v>0.33493000000000167</c:v>
                </c:pt>
                <c:pt idx="610">
                  <c:v>0.34561200000000031</c:v>
                </c:pt>
                <c:pt idx="611">
                  <c:v>0.35324100000000003</c:v>
                </c:pt>
                <c:pt idx="612">
                  <c:v>0.33645600000000225</c:v>
                </c:pt>
                <c:pt idx="613">
                  <c:v>0.32272300000000032</c:v>
                </c:pt>
                <c:pt idx="614">
                  <c:v>0.32501200000000197</c:v>
                </c:pt>
                <c:pt idx="615">
                  <c:v>0.33187900000000237</c:v>
                </c:pt>
                <c:pt idx="616">
                  <c:v>0.34790000000000032</c:v>
                </c:pt>
                <c:pt idx="617">
                  <c:v>0.32043500000000008</c:v>
                </c:pt>
                <c:pt idx="618">
                  <c:v>0.30670200000000031</c:v>
                </c:pt>
                <c:pt idx="619">
                  <c:v>0.30670200000000031</c:v>
                </c:pt>
                <c:pt idx="620">
                  <c:v>0.309753</c:v>
                </c:pt>
                <c:pt idx="621">
                  <c:v>0.29678300000000002</c:v>
                </c:pt>
                <c:pt idx="622">
                  <c:v>0.31433100000000008</c:v>
                </c:pt>
                <c:pt idx="623">
                  <c:v>0.3051760000000015</c:v>
                </c:pt>
                <c:pt idx="624">
                  <c:v>0.29144300000000001</c:v>
                </c:pt>
                <c:pt idx="625">
                  <c:v>0.28533900000000001</c:v>
                </c:pt>
                <c:pt idx="626">
                  <c:v>0.28686500000000031</c:v>
                </c:pt>
                <c:pt idx="627">
                  <c:v>0.28533900000000001</c:v>
                </c:pt>
                <c:pt idx="628">
                  <c:v>0.28076200000000001</c:v>
                </c:pt>
                <c:pt idx="629">
                  <c:v>0.24795500000000092</c:v>
                </c:pt>
                <c:pt idx="630">
                  <c:v>0.26092500000000002</c:v>
                </c:pt>
                <c:pt idx="631">
                  <c:v>0.26779199999999997</c:v>
                </c:pt>
                <c:pt idx="632">
                  <c:v>0.24719200000000024</c:v>
                </c:pt>
                <c:pt idx="633">
                  <c:v>0.263214</c:v>
                </c:pt>
                <c:pt idx="634">
                  <c:v>0.24566700000000041</c:v>
                </c:pt>
                <c:pt idx="635">
                  <c:v>0.24337800000000001</c:v>
                </c:pt>
                <c:pt idx="636">
                  <c:v>0.23956300000000041</c:v>
                </c:pt>
                <c:pt idx="637">
                  <c:v>0.25253299999999995</c:v>
                </c:pt>
                <c:pt idx="638">
                  <c:v>0.25024399999999997</c:v>
                </c:pt>
                <c:pt idx="639">
                  <c:v>0.25177000000000005</c:v>
                </c:pt>
                <c:pt idx="640">
                  <c:v>0.23498500000000044</c:v>
                </c:pt>
                <c:pt idx="641">
                  <c:v>0.23422200000000001</c:v>
                </c:pt>
                <c:pt idx="642">
                  <c:v>0.22964499999999999</c:v>
                </c:pt>
                <c:pt idx="643">
                  <c:v>0.23651100000000044</c:v>
                </c:pt>
                <c:pt idx="644">
                  <c:v>0.20904500000000092</c:v>
                </c:pt>
                <c:pt idx="645">
                  <c:v>0.21514900000000092</c:v>
                </c:pt>
                <c:pt idx="646">
                  <c:v>0.21133399999999999</c:v>
                </c:pt>
                <c:pt idx="647">
                  <c:v>0.22659299999999999</c:v>
                </c:pt>
                <c:pt idx="648">
                  <c:v>0.21743800000000124</c:v>
                </c:pt>
                <c:pt idx="649">
                  <c:v>0.200653</c:v>
                </c:pt>
                <c:pt idx="650">
                  <c:v>0.19683800000000001</c:v>
                </c:pt>
                <c:pt idx="651">
                  <c:v>0.20752000000000001</c:v>
                </c:pt>
                <c:pt idx="652">
                  <c:v>0.21514900000000092</c:v>
                </c:pt>
                <c:pt idx="653">
                  <c:v>0.19378699999999999</c:v>
                </c:pt>
                <c:pt idx="654">
                  <c:v>0.202179</c:v>
                </c:pt>
                <c:pt idx="655">
                  <c:v>0.18310499999999999</c:v>
                </c:pt>
                <c:pt idx="656">
                  <c:v>0.18615699999999999</c:v>
                </c:pt>
                <c:pt idx="657">
                  <c:v>0.18615699999999999</c:v>
                </c:pt>
                <c:pt idx="658">
                  <c:v>0.18920900000000124</c:v>
                </c:pt>
                <c:pt idx="659">
                  <c:v>0.17471300000000092</c:v>
                </c:pt>
                <c:pt idx="660">
                  <c:v>0.16708400000000001</c:v>
                </c:pt>
                <c:pt idx="661">
                  <c:v>0.15869100000000044</c:v>
                </c:pt>
                <c:pt idx="662">
                  <c:v>0.17166100000000001</c:v>
                </c:pt>
                <c:pt idx="663">
                  <c:v>0.16784700000000041</c:v>
                </c:pt>
                <c:pt idx="664">
                  <c:v>0.16708400000000001</c:v>
                </c:pt>
                <c:pt idx="665">
                  <c:v>0.16479500000000041</c:v>
                </c:pt>
                <c:pt idx="666">
                  <c:v>0.16174300000000041</c:v>
                </c:pt>
                <c:pt idx="667">
                  <c:v>0.16479500000000041</c:v>
                </c:pt>
                <c:pt idx="668">
                  <c:v>0.16555800000000001</c:v>
                </c:pt>
                <c:pt idx="669">
                  <c:v>0.16555800000000001</c:v>
                </c:pt>
                <c:pt idx="670">
                  <c:v>0.16861000000000001</c:v>
                </c:pt>
                <c:pt idx="671">
                  <c:v>0.16708400000000001</c:v>
                </c:pt>
                <c:pt idx="672">
                  <c:v>0.16708400000000001</c:v>
                </c:pt>
                <c:pt idx="673">
                  <c:v>0.16326900000000041</c:v>
                </c:pt>
                <c:pt idx="674">
                  <c:v>0.16250600000000001</c:v>
                </c:pt>
                <c:pt idx="675">
                  <c:v>0.16784700000000041</c:v>
                </c:pt>
                <c:pt idx="676">
                  <c:v>0.16403200000000001</c:v>
                </c:pt>
                <c:pt idx="677">
                  <c:v>0.17395000000000024</c:v>
                </c:pt>
                <c:pt idx="678">
                  <c:v>0.16174300000000041</c:v>
                </c:pt>
                <c:pt idx="679">
                  <c:v>0.17089799999999999</c:v>
                </c:pt>
                <c:pt idx="680">
                  <c:v>0.16708400000000001</c:v>
                </c:pt>
                <c:pt idx="681">
                  <c:v>0.16098000000000001</c:v>
                </c:pt>
                <c:pt idx="682">
                  <c:v>0.16555800000000001</c:v>
                </c:pt>
                <c:pt idx="683">
                  <c:v>0.16021700000000041</c:v>
                </c:pt>
                <c:pt idx="684">
                  <c:v>0.16861000000000001</c:v>
                </c:pt>
                <c:pt idx="685">
                  <c:v>0.16174300000000041</c:v>
                </c:pt>
                <c:pt idx="686">
                  <c:v>0.16326900000000041</c:v>
                </c:pt>
                <c:pt idx="687">
                  <c:v>0.17166100000000001</c:v>
                </c:pt>
                <c:pt idx="688">
                  <c:v>0.16555800000000001</c:v>
                </c:pt>
                <c:pt idx="689">
                  <c:v>0.17166100000000001</c:v>
                </c:pt>
                <c:pt idx="690">
                  <c:v>0.16326900000000041</c:v>
                </c:pt>
                <c:pt idx="691">
                  <c:v>0.16708400000000001</c:v>
                </c:pt>
                <c:pt idx="692">
                  <c:v>0.17089799999999999</c:v>
                </c:pt>
                <c:pt idx="693">
                  <c:v>0.16784700000000041</c:v>
                </c:pt>
                <c:pt idx="694">
                  <c:v>0.16784700000000041</c:v>
                </c:pt>
                <c:pt idx="695">
                  <c:v>0.17089799999999999</c:v>
                </c:pt>
                <c:pt idx="696">
                  <c:v>0.16555800000000001</c:v>
                </c:pt>
                <c:pt idx="697">
                  <c:v>0.15869100000000044</c:v>
                </c:pt>
                <c:pt idx="698">
                  <c:v>0.169373</c:v>
                </c:pt>
                <c:pt idx="699">
                  <c:v>0.16708400000000001</c:v>
                </c:pt>
                <c:pt idx="700">
                  <c:v>0.166321</c:v>
                </c:pt>
                <c:pt idx="701">
                  <c:v>0.16784700000000041</c:v>
                </c:pt>
                <c:pt idx="702">
                  <c:v>0.17242399999999999</c:v>
                </c:pt>
                <c:pt idx="703">
                  <c:v>0.16326900000000041</c:v>
                </c:pt>
                <c:pt idx="704">
                  <c:v>0.17013500000000001</c:v>
                </c:pt>
                <c:pt idx="705">
                  <c:v>0.16250600000000001</c:v>
                </c:pt>
                <c:pt idx="706">
                  <c:v>0.16174300000000041</c:v>
                </c:pt>
                <c:pt idx="707">
                  <c:v>0.16479500000000041</c:v>
                </c:pt>
                <c:pt idx="708">
                  <c:v>0.17089799999999999</c:v>
                </c:pt>
                <c:pt idx="709">
                  <c:v>0.17013500000000001</c:v>
                </c:pt>
                <c:pt idx="710">
                  <c:v>0.169373</c:v>
                </c:pt>
                <c:pt idx="711">
                  <c:v>0.17395000000000024</c:v>
                </c:pt>
                <c:pt idx="712">
                  <c:v>0.17166100000000001</c:v>
                </c:pt>
                <c:pt idx="713">
                  <c:v>0.16861000000000001</c:v>
                </c:pt>
                <c:pt idx="714">
                  <c:v>0.17166100000000001</c:v>
                </c:pt>
                <c:pt idx="715">
                  <c:v>0.15869100000000044</c:v>
                </c:pt>
                <c:pt idx="716">
                  <c:v>0.15792800000000104</c:v>
                </c:pt>
                <c:pt idx="717">
                  <c:v>0.166321</c:v>
                </c:pt>
                <c:pt idx="718">
                  <c:v>0.16403200000000001</c:v>
                </c:pt>
                <c:pt idx="719">
                  <c:v>0.16021700000000041</c:v>
                </c:pt>
                <c:pt idx="720">
                  <c:v>0.166321</c:v>
                </c:pt>
                <c:pt idx="721">
                  <c:v>0.16861000000000001</c:v>
                </c:pt>
                <c:pt idx="722">
                  <c:v>0.16708400000000001</c:v>
                </c:pt>
                <c:pt idx="723">
                  <c:v>0.16250600000000001</c:v>
                </c:pt>
                <c:pt idx="724">
                  <c:v>0.16555800000000001</c:v>
                </c:pt>
                <c:pt idx="725">
                  <c:v>0.16326900000000041</c:v>
                </c:pt>
                <c:pt idx="726">
                  <c:v>0.16708400000000001</c:v>
                </c:pt>
                <c:pt idx="727">
                  <c:v>0.17013500000000001</c:v>
                </c:pt>
                <c:pt idx="728">
                  <c:v>0.16250600000000001</c:v>
                </c:pt>
                <c:pt idx="729">
                  <c:v>0.16708400000000001</c:v>
                </c:pt>
                <c:pt idx="730">
                  <c:v>0.15945400000000104</c:v>
                </c:pt>
                <c:pt idx="731">
                  <c:v>0.166321</c:v>
                </c:pt>
                <c:pt idx="732">
                  <c:v>0.16784700000000041</c:v>
                </c:pt>
                <c:pt idx="733">
                  <c:v>0.16555800000000001</c:v>
                </c:pt>
                <c:pt idx="734">
                  <c:v>0.166321</c:v>
                </c:pt>
                <c:pt idx="735">
                  <c:v>0.15411400000000081</c:v>
                </c:pt>
                <c:pt idx="736">
                  <c:v>0.16326900000000041</c:v>
                </c:pt>
                <c:pt idx="737">
                  <c:v>0.16479500000000041</c:v>
                </c:pt>
                <c:pt idx="738">
                  <c:v>0.16479500000000041</c:v>
                </c:pt>
                <c:pt idx="739">
                  <c:v>0.16174300000000041</c:v>
                </c:pt>
                <c:pt idx="740">
                  <c:v>0.16479500000000041</c:v>
                </c:pt>
                <c:pt idx="741">
                  <c:v>0.16784700000000041</c:v>
                </c:pt>
                <c:pt idx="742">
                  <c:v>0.17013500000000001</c:v>
                </c:pt>
                <c:pt idx="743">
                  <c:v>0.16555800000000001</c:v>
                </c:pt>
                <c:pt idx="744">
                  <c:v>0.17013500000000001</c:v>
                </c:pt>
                <c:pt idx="745">
                  <c:v>0.16403200000000001</c:v>
                </c:pt>
                <c:pt idx="746">
                  <c:v>0.17318700000000001</c:v>
                </c:pt>
                <c:pt idx="747">
                  <c:v>0.16555800000000001</c:v>
                </c:pt>
                <c:pt idx="748">
                  <c:v>0.16479500000000041</c:v>
                </c:pt>
                <c:pt idx="749">
                  <c:v>0.16784700000000041</c:v>
                </c:pt>
                <c:pt idx="750">
                  <c:v>0.166321</c:v>
                </c:pt>
                <c:pt idx="751">
                  <c:v>0.17013500000000001</c:v>
                </c:pt>
                <c:pt idx="752">
                  <c:v>0.16708400000000001</c:v>
                </c:pt>
                <c:pt idx="753">
                  <c:v>0.16784700000000041</c:v>
                </c:pt>
                <c:pt idx="754">
                  <c:v>0.17166100000000001</c:v>
                </c:pt>
                <c:pt idx="755">
                  <c:v>0.16326900000000041</c:v>
                </c:pt>
                <c:pt idx="756">
                  <c:v>0.17471300000000092</c:v>
                </c:pt>
                <c:pt idx="757">
                  <c:v>0.16326900000000041</c:v>
                </c:pt>
                <c:pt idx="758">
                  <c:v>0.16479500000000041</c:v>
                </c:pt>
                <c:pt idx="759">
                  <c:v>0.16861000000000001</c:v>
                </c:pt>
                <c:pt idx="760">
                  <c:v>0.16861000000000001</c:v>
                </c:pt>
                <c:pt idx="761">
                  <c:v>0.17013500000000001</c:v>
                </c:pt>
                <c:pt idx="762">
                  <c:v>0.16708400000000001</c:v>
                </c:pt>
                <c:pt idx="763">
                  <c:v>0.16784700000000041</c:v>
                </c:pt>
                <c:pt idx="764">
                  <c:v>0.16250600000000001</c:v>
                </c:pt>
                <c:pt idx="765">
                  <c:v>0.15792800000000104</c:v>
                </c:pt>
                <c:pt idx="766">
                  <c:v>0.16555800000000001</c:v>
                </c:pt>
                <c:pt idx="767">
                  <c:v>0.16250600000000001</c:v>
                </c:pt>
                <c:pt idx="768">
                  <c:v>0.169373</c:v>
                </c:pt>
                <c:pt idx="769">
                  <c:v>0.16555800000000001</c:v>
                </c:pt>
                <c:pt idx="770">
                  <c:v>0.166321</c:v>
                </c:pt>
                <c:pt idx="771">
                  <c:v>0.17013500000000001</c:v>
                </c:pt>
                <c:pt idx="772">
                  <c:v>0.17242399999999999</c:v>
                </c:pt>
                <c:pt idx="773">
                  <c:v>0.16861000000000001</c:v>
                </c:pt>
                <c:pt idx="774">
                  <c:v>0.16861000000000001</c:v>
                </c:pt>
                <c:pt idx="775">
                  <c:v>0.16708400000000001</c:v>
                </c:pt>
                <c:pt idx="776">
                  <c:v>0.16479500000000041</c:v>
                </c:pt>
                <c:pt idx="777">
                  <c:v>0.16250600000000001</c:v>
                </c:pt>
                <c:pt idx="778">
                  <c:v>0.16479500000000041</c:v>
                </c:pt>
                <c:pt idx="779">
                  <c:v>0.16098000000000001</c:v>
                </c:pt>
                <c:pt idx="780">
                  <c:v>0.16861000000000001</c:v>
                </c:pt>
                <c:pt idx="781">
                  <c:v>0.16021700000000041</c:v>
                </c:pt>
                <c:pt idx="782">
                  <c:v>0.16861000000000001</c:v>
                </c:pt>
                <c:pt idx="783">
                  <c:v>0.169373</c:v>
                </c:pt>
                <c:pt idx="784">
                  <c:v>0.16326900000000041</c:v>
                </c:pt>
                <c:pt idx="785">
                  <c:v>0.16708400000000001</c:v>
                </c:pt>
                <c:pt idx="786">
                  <c:v>0.15640300000000101</c:v>
                </c:pt>
                <c:pt idx="787">
                  <c:v>0.16174300000000041</c:v>
                </c:pt>
                <c:pt idx="788">
                  <c:v>0.166321</c:v>
                </c:pt>
                <c:pt idx="789">
                  <c:v>0.16326900000000041</c:v>
                </c:pt>
                <c:pt idx="790">
                  <c:v>0.16250600000000001</c:v>
                </c:pt>
                <c:pt idx="791">
                  <c:v>0.15945400000000104</c:v>
                </c:pt>
                <c:pt idx="792">
                  <c:v>0.16861000000000001</c:v>
                </c:pt>
                <c:pt idx="793">
                  <c:v>0.16326900000000041</c:v>
                </c:pt>
                <c:pt idx="794">
                  <c:v>0.16861000000000001</c:v>
                </c:pt>
                <c:pt idx="795">
                  <c:v>0.16326900000000041</c:v>
                </c:pt>
                <c:pt idx="796">
                  <c:v>0.16861000000000001</c:v>
                </c:pt>
                <c:pt idx="797">
                  <c:v>0.16250600000000001</c:v>
                </c:pt>
                <c:pt idx="798">
                  <c:v>0.17013500000000001</c:v>
                </c:pt>
                <c:pt idx="799">
                  <c:v>0.16326900000000041</c:v>
                </c:pt>
                <c:pt idx="800">
                  <c:v>0.16326900000000041</c:v>
                </c:pt>
                <c:pt idx="801">
                  <c:v>0.16555800000000001</c:v>
                </c:pt>
                <c:pt idx="802">
                  <c:v>0.16784700000000041</c:v>
                </c:pt>
                <c:pt idx="803">
                  <c:v>0.16403200000000001</c:v>
                </c:pt>
                <c:pt idx="804">
                  <c:v>0.15945400000000104</c:v>
                </c:pt>
                <c:pt idx="805">
                  <c:v>0.169373</c:v>
                </c:pt>
                <c:pt idx="806">
                  <c:v>0.16403200000000001</c:v>
                </c:pt>
                <c:pt idx="807">
                  <c:v>0.16098000000000001</c:v>
                </c:pt>
                <c:pt idx="808">
                  <c:v>0.17013500000000001</c:v>
                </c:pt>
                <c:pt idx="809">
                  <c:v>0.15640300000000101</c:v>
                </c:pt>
                <c:pt idx="810">
                  <c:v>0.17242399999999999</c:v>
                </c:pt>
                <c:pt idx="811">
                  <c:v>0.15792800000000104</c:v>
                </c:pt>
                <c:pt idx="812">
                  <c:v>0.17242399999999999</c:v>
                </c:pt>
                <c:pt idx="813">
                  <c:v>0.166321</c:v>
                </c:pt>
                <c:pt idx="814">
                  <c:v>0.15335099999999999</c:v>
                </c:pt>
                <c:pt idx="815">
                  <c:v>0.17089799999999999</c:v>
                </c:pt>
                <c:pt idx="816">
                  <c:v>0.15640300000000101</c:v>
                </c:pt>
                <c:pt idx="817">
                  <c:v>0.16250600000000001</c:v>
                </c:pt>
                <c:pt idx="818">
                  <c:v>0.17318700000000001</c:v>
                </c:pt>
                <c:pt idx="819">
                  <c:v>0.15640300000000101</c:v>
                </c:pt>
                <c:pt idx="820">
                  <c:v>0.15716600000000044</c:v>
                </c:pt>
                <c:pt idx="821">
                  <c:v>0.15640300000000101</c:v>
                </c:pt>
                <c:pt idx="822">
                  <c:v>0.16708400000000001</c:v>
                </c:pt>
                <c:pt idx="823">
                  <c:v>0.16250600000000001</c:v>
                </c:pt>
                <c:pt idx="824">
                  <c:v>0.166321</c:v>
                </c:pt>
                <c:pt idx="825">
                  <c:v>0.15945400000000104</c:v>
                </c:pt>
                <c:pt idx="826">
                  <c:v>0.17318700000000001</c:v>
                </c:pt>
                <c:pt idx="827">
                  <c:v>0.16555800000000001</c:v>
                </c:pt>
                <c:pt idx="828">
                  <c:v>0.166321</c:v>
                </c:pt>
                <c:pt idx="829">
                  <c:v>0.15716600000000044</c:v>
                </c:pt>
                <c:pt idx="830">
                  <c:v>0.16479500000000041</c:v>
                </c:pt>
                <c:pt idx="831">
                  <c:v>0.17013500000000001</c:v>
                </c:pt>
                <c:pt idx="832">
                  <c:v>0.15869100000000044</c:v>
                </c:pt>
                <c:pt idx="833">
                  <c:v>0.17166100000000001</c:v>
                </c:pt>
                <c:pt idx="834">
                  <c:v>0.16021700000000041</c:v>
                </c:pt>
                <c:pt idx="835">
                  <c:v>0.16555800000000001</c:v>
                </c:pt>
                <c:pt idx="836">
                  <c:v>0.166321</c:v>
                </c:pt>
                <c:pt idx="837">
                  <c:v>0.17929100000000092</c:v>
                </c:pt>
                <c:pt idx="838">
                  <c:v>0.16861000000000001</c:v>
                </c:pt>
                <c:pt idx="839">
                  <c:v>0.166321</c:v>
                </c:pt>
                <c:pt idx="840">
                  <c:v>0.17166100000000001</c:v>
                </c:pt>
                <c:pt idx="841">
                  <c:v>0.166321</c:v>
                </c:pt>
                <c:pt idx="842">
                  <c:v>0.16708400000000001</c:v>
                </c:pt>
                <c:pt idx="843">
                  <c:v>0.16403200000000001</c:v>
                </c:pt>
                <c:pt idx="844">
                  <c:v>0.16479500000000041</c:v>
                </c:pt>
                <c:pt idx="845">
                  <c:v>0.16708400000000001</c:v>
                </c:pt>
                <c:pt idx="846">
                  <c:v>0.166321</c:v>
                </c:pt>
                <c:pt idx="847">
                  <c:v>0.17013500000000001</c:v>
                </c:pt>
                <c:pt idx="848">
                  <c:v>0.169373</c:v>
                </c:pt>
                <c:pt idx="849">
                  <c:v>0.169373</c:v>
                </c:pt>
                <c:pt idx="850">
                  <c:v>0.16174300000000041</c:v>
                </c:pt>
                <c:pt idx="851">
                  <c:v>0.17089799999999999</c:v>
                </c:pt>
                <c:pt idx="852">
                  <c:v>0.17166100000000001</c:v>
                </c:pt>
                <c:pt idx="853">
                  <c:v>0.16784700000000041</c:v>
                </c:pt>
                <c:pt idx="854">
                  <c:v>0.17318700000000001</c:v>
                </c:pt>
                <c:pt idx="855">
                  <c:v>0.16784700000000041</c:v>
                </c:pt>
                <c:pt idx="856">
                  <c:v>0.16784700000000041</c:v>
                </c:pt>
                <c:pt idx="857">
                  <c:v>0.166321</c:v>
                </c:pt>
                <c:pt idx="858">
                  <c:v>0.15869100000000044</c:v>
                </c:pt>
                <c:pt idx="859">
                  <c:v>0.16021700000000041</c:v>
                </c:pt>
                <c:pt idx="860">
                  <c:v>0.169373</c:v>
                </c:pt>
                <c:pt idx="861">
                  <c:v>0.15411400000000081</c:v>
                </c:pt>
                <c:pt idx="862">
                  <c:v>0.16861000000000001</c:v>
                </c:pt>
                <c:pt idx="863">
                  <c:v>0.15792800000000104</c:v>
                </c:pt>
                <c:pt idx="864">
                  <c:v>0.17547599999999999</c:v>
                </c:pt>
                <c:pt idx="865">
                  <c:v>0.166321</c:v>
                </c:pt>
                <c:pt idx="866">
                  <c:v>0.16326900000000041</c:v>
                </c:pt>
                <c:pt idx="867">
                  <c:v>0.16861000000000001</c:v>
                </c:pt>
                <c:pt idx="868">
                  <c:v>0.16250600000000001</c:v>
                </c:pt>
                <c:pt idx="869">
                  <c:v>0.16784700000000041</c:v>
                </c:pt>
                <c:pt idx="870">
                  <c:v>0.16784700000000041</c:v>
                </c:pt>
                <c:pt idx="871">
                  <c:v>0.17318700000000001</c:v>
                </c:pt>
                <c:pt idx="872">
                  <c:v>0.16326900000000041</c:v>
                </c:pt>
                <c:pt idx="873">
                  <c:v>0.16098000000000001</c:v>
                </c:pt>
                <c:pt idx="874">
                  <c:v>0.17013500000000001</c:v>
                </c:pt>
                <c:pt idx="875">
                  <c:v>0.15945400000000104</c:v>
                </c:pt>
                <c:pt idx="876">
                  <c:v>0.16479500000000041</c:v>
                </c:pt>
                <c:pt idx="877">
                  <c:v>0.16708400000000001</c:v>
                </c:pt>
                <c:pt idx="878">
                  <c:v>0.17242399999999999</c:v>
                </c:pt>
                <c:pt idx="879">
                  <c:v>0.17395000000000024</c:v>
                </c:pt>
                <c:pt idx="880">
                  <c:v>0.16098000000000001</c:v>
                </c:pt>
                <c:pt idx="881">
                  <c:v>0.166321</c:v>
                </c:pt>
                <c:pt idx="882">
                  <c:v>0.16861000000000001</c:v>
                </c:pt>
                <c:pt idx="883">
                  <c:v>0.17395000000000024</c:v>
                </c:pt>
                <c:pt idx="884">
                  <c:v>0.16555800000000001</c:v>
                </c:pt>
                <c:pt idx="885">
                  <c:v>0.16555800000000001</c:v>
                </c:pt>
                <c:pt idx="886">
                  <c:v>0.16708400000000001</c:v>
                </c:pt>
                <c:pt idx="887">
                  <c:v>0.15258800000000081</c:v>
                </c:pt>
                <c:pt idx="888">
                  <c:v>0.17318700000000001</c:v>
                </c:pt>
                <c:pt idx="889">
                  <c:v>0.16326900000000041</c:v>
                </c:pt>
                <c:pt idx="890">
                  <c:v>0.16403200000000001</c:v>
                </c:pt>
                <c:pt idx="891">
                  <c:v>0.16861000000000001</c:v>
                </c:pt>
                <c:pt idx="892">
                  <c:v>0.16326900000000041</c:v>
                </c:pt>
                <c:pt idx="893">
                  <c:v>0.17242399999999999</c:v>
                </c:pt>
                <c:pt idx="894">
                  <c:v>0.16784700000000041</c:v>
                </c:pt>
                <c:pt idx="895">
                  <c:v>0.166321</c:v>
                </c:pt>
                <c:pt idx="896">
                  <c:v>0.15792800000000104</c:v>
                </c:pt>
                <c:pt idx="897">
                  <c:v>0.16861000000000001</c:v>
                </c:pt>
                <c:pt idx="898">
                  <c:v>0.16479500000000041</c:v>
                </c:pt>
                <c:pt idx="899">
                  <c:v>0.16708400000000001</c:v>
                </c:pt>
                <c:pt idx="900">
                  <c:v>0.15945400000000104</c:v>
                </c:pt>
                <c:pt idx="901">
                  <c:v>0.16708400000000001</c:v>
                </c:pt>
                <c:pt idx="902">
                  <c:v>0.16174300000000041</c:v>
                </c:pt>
                <c:pt idx="903">
                  <c:v>0.16326900000000041</c:v>
                </c:pt>
                <c:pt idx="904">
                  <c:v>0.169373</c:v>
                </c:pt>
                <c:pt idx="905">
                  <c:v>0.16021700000000041</c:v>
                </c:pt>
                <c:pt idx="906">
                  <c:v>0.16784700000000041</c:v>
                </c:pt>
                <c:pt idx="907">
                  <c:v>0.16021700000000041</c:v>
                </c:pt>
                <c:pt idx="908">
                  <c:v>0.16403200000000001</c:v>
                </c:pt>
                <c:pt idx="909">
                  <c:v>0.16403200000000001</c:v>
                </c:pt>
                <c:pt idx="910">
                  <c:v>0.16174300000000041</c:v>
                </c:pt>
                <c:pt idx="911">
                  <c:v>0.166321</c:v>
                </c:pt>
                <c:pt idx="912">
                  <c:v>0.166321</c:v>
                </c:pt>
                <c:pt idx="913">
                  <c:v>0.16861000000000001</c:v>
                </c:pt>
                <c:pt idx="914">
                  <c:v>0.16174300000000041</c:v>
                </c:pt>
                <c:pt idx="915">
                  <c:v>0.166321</c:v>
                </c:pt>
                <c:pt idx="916">
                  <c:v>0.17013500000000001</c:v>
                </c:pt>
                <c:pt idx="917">
                  <c:v>0.16403200000000001</c:v>
                </c:pt>
                <c:pt idx="918">
                  <c:v>0.166321</c:v>
                </c:pt>
                <c:pt idx="919">
                  <c:v>0.166321</c:v>
                </c:pt>
                <c:pt idx="920">
                  <c:v>0.169373</c:v>
                </c:pt>
                <c:pt idx="921">
                  <c:v>0.16326900000000041</c:v>
                </c:pt>
                <c:pt idx="922">
                  <c:v>0.169373</c:v>
                </c:pt>
                <c:pt idx="923">
                  <c:v>0.16479500000000041</c:v>
                </c:pt>
                <c:pt idx="924">
                  <c:v>0.17318700000000001</c:v>
                </c:pt>
                <c:pt idx="925">
                  <c:v>0.17166100000000001</c:v>
                </c:pt>
                <c:pt idx="926">
                  <c:v>0.16098000000000001</c:v>
                </c:pt>
                <c:pt idx="927">
                  <c:v>0.17166100000000001</c:v>
                </c:pt>
                <c:pt idx="928">
                  <c:v>0.16021700000000041</c:v>
                </c:pt>
                <c:pt idx="929">
                  <c:v>0.16708400000000001</c:v>
                </c:pt>
                <c:pt idx="930">
                  <c:v>0.16326900000000041</c:v>
                </c:pt>
                <c:pt idx="931">
                  <c:v>0.16174300000000041</c:v>
                </c:pt>
                <c:pt idx="932">
                  <c:v>0.16784700000000041</c:v>
                </c:pt>
                <c:pt idx="933">
                  <c:v>0.16403200000000001</c:v>
                </c:pt>
                <c:pt idx="934">
                  <c:v>0.16861000000000001</c:v>
                </c:pt>
                <c:pt idx="935">
                  <c:v>0.166321</c:v>
                </c:pt>
                <c:pt idx="936">
                  <c:v>0.16708400000000001</c:v>
                </c:pt>
                <c:pt idx="937">
                  <c:v>0.17395000000000024</c:v>
                </c:pt>
                <c:pt idx="938">
                  <c:v>0.16098000000000001</c:v>
                </c:pt>
                <c:pt idx="939">
                  <c:v>0.16784700000000041</c:v>
                </c:pt>
                <c:pt idx="940">
                  <c:v>0.17089799999999999</c:v>
                </c:pt>
                <c:pt idx="941">
                  <c:v>0.16021700000000041</c:v>
                </c:pt>
                <c:pt idx="942">
                  <c:v>0.169373</c:v>
                </c:pt>
                <c:pt idx="943">
                  <c:v>0.16403200000000001</c:v>
                </c:pt>
                <c:pt idx="944">
                  <c:v>0.169373</c:v>
                </c:pt>
                <c:pt idx="945">
                  <c:v>0.16021700000000041</c:v>
                </c:pt>
                <c:pt idx="946">
                  <c:v>0.16174300000000041</c:v>
                </c:pt>
                <c:pt idx="947">
                  <c:v>0.15564000000000044</c:v>
                </c:pt>
                <c:pt idx="948">
                  <c:v>0.169373</c:v>
                </c:pt>
                <c:pt idx="949">
                  <c:v>0.169373</c:v>
                </c:pt>
                <c:pt idx="950">
                  <c:v>0.15716600000000044</c:v>
                </c:pt>
                <c:pt idx="951">
                  <c:v>0.17013500000000001</c:v>
                </c:pt>
                <c:pt idx="952">
                  <c:v>0.169373</c:v>
                </c:pt>
                <c:pt idx="953">
                  <c:v>0.17013500000000001</c:v>
                </c:pt>
                <c:pt idx="954">
                  <c:v>0.169373</c:v>
                </c:pt>
                <c:pt idx="955">
                  <c:v>0.17395000000000024</c:v>
                </c:pt>
                <c:pt idx="956">
                  <c:v>0.16403200000000001</c:v>
                </c:pt>
                <c:pt idx="957">
                  <c:v>0.16403200000000001</c:v>
                </c:pt>
                <c:pt idx="958">
                  <c:v>0.17318700000000001</c:v>
                </c:pt>
                <c:pt idx="959">
                  <c:v>0.16098000000000001</c:v>
                </c:pt>
                <c:pt idx="960">
                  <c:v>0.16784700000000041</c:v>
                </c:pt>
                <c:pt idx="961">
                  <c:v>0.15869100000000044</c:v>
                </c:pt>
                <c:pt idx="962">
                  <c:v>0.16479500000000041</c:v>
                </c:pt>
                <c:pt idx="963">
                  <c:v>0.17547599999999999</c:v>
                </c:pt>
                <c:pt idx="964">
                  <c:v>0.166321</c:v>
                </c:pt>
                <c:pt idx="965">
                  <c:v>0.16555800000000001</c:v>
                </c:pt>
                <c:pt idx="966">
                  <c:v>0.16708400000000001</c:v>
                </c:pt>
                <c:pt idx="967">
                  <c:v>0.169373</c:v>
                </c:pt>
                <c:pt idx="968">
                  <c:v>0.15945400000000104</c:v>
                </c:pt>
                <c:pt idx="969">
                  <c:v>0.17395000000000024</c:v>
                </c:pt>
                <c:pt idx="970">
                  <c:v>0.15869100000000044</c:v>
                </c:pt>
                <c:pt idx="971">
                  <c:v>0.16021700000000041</c:v>
                </c:pt>
                <c:pt idx="972">
                  <c:v>0.17318700000000001</c:v>
                </c:pt>
                <c:pt idx="973">
                  <c:v>0.16326900000000041</c:v>
                </c:pt>
                <c:pt idx="974">
                  <c:v>0.17013500000000001</c:v>
                </c:pt>
                <c:pt idx="975">
                  <c:v>0.16403200000000001</c:v>
                </c:pt>
                <c:pt idx="976">
                  <c:v>0.16708400000000001</c:v>
                </c:pt>
                <c:pt idx="977">
                  <c:v>0.16403200000000001</c:v>
                </c:pt>
                <c:pt idx="978">
                  <c:v>0.17395000000000024</c:v>
                </c:pt>
                <c:pt idx="979">
                  <c:v>0.169373</c:v>
                </c:pt>
                <c:pt idx="980">
                  <c:v>0.166321</c:v>
                </c:pt>
                <c:pt idx="981">
                  <c:v>0.16708400000000001</c:v>
                </c:pt>
                <c:pt idx="982">
                  <c:v>0.17242399999999999</c:v>
                </c:pt>
                <c:pt idx="983">
                  <c:v>0.169373</c:v>
                </c:pt>
                <c:pt idx="984">
                  <c:v>0.17166100000000001</c:v>
                </c:pt>
                <c:pt idx="985">
                  <c:v>0.15640300000000101</c:v>
                </c:pt>
                <c:pt idx="986">
                  <c:v>0.16861000000000001</c:v>
                </c:pt>
                <c:pt idx="987">
                  <c:v>0.16555800000000001</c:v>
                </c:pt>
                <c:pt idx="988">
                  <c:v>0.166321</c:v>
                </c:pt>
                <c:pt idx="989">
                  <c:v>0.15792800000000104</c:v>
                </c:pt>
                <c:pt idx="990">
                  <c:v>0.16479500000000041</c:v>
                </c:pt>
                <c:pt idx="991">
                  <c:v>0.16098000000000001</c:v>
                </c:pt>
                <c:pt idx="992">
                  <c:v>0.166321</c:v>
                </c:pt>
                <c:pt idx="993">
                  <c:v>0.16861000000000001</c:v>
                </c:pt>
                <c:pt idx="994">
                  <c:v>0.16555800000000001</c:v>
                </c:pt>
                <c:pt idx="995">
                  <c:v>0.16479500000000041</c:v>
                </c:pt>
                <c:pt idx="996">
                  <c:v>0.16708400000000001</c:v>
                </c:pt>
                <c:pt idx="997">
                  <c:v>0.16174300000000041</c:v>
                </c:pt>
                <c:pt idx="998">
                  <c:v>0.16479500000000041</c:v>
                </c:pt>
                <c:pt idx="999">
                  <c:v>0.16403200000000001</c:v>
                </c:pt>
                <c:pt idx="1000">
                  <c:v>0.14801000000000081</c:v>
                </c:pt>
                <c:pt idx="1001">
                  <c:v>0.16784700000000041</c:v>
                </c:pt>
                <c:pt idx="1002">
                  <c:v>0.16708400000000001</c:v>
                </c:pt>
                <c:pt idx="1003">
                  <c:v>0.16403200000000001</c:v>
                </c:pt>
                <c:pt idx="1004">
                  <c:v>0.166321</c:v>
                </c:pt>
                <c:pt idx="1005">
                  <c:v>0.15487699999999999</c:v>
                </c:pt>
                <c:pt idx="1006">
                  <c:v>0.166321</c:v>
                </c:pt>
                <c:pt idx="1007">
                  <c:v>0.15411400000000081</c:v>
                </c:pt>
                <c:pt idx="1008">
                  <c:v>0.169373</c:v>
                </c:pt>
                <c:pt idx="1009">
                  <c:v>0.16555800000000001</c:v>
                </c:pt>
                <c:pt idx="1010">
                  <c:v>0.16174300000000041</c:v>
                </c:pt>
                <c:pt idx="1011">
                  <c:v>0.16784700000000041</c:v>
                </c:pt>
                <c:pt idx="1012">
                  <c:v>0.15792800000000104</c:v>
                </c:pt>
                <c:pt idx="1013">
                  <c:v>0.17013500000000001</c:v>
                </c:pt>
                <c:pt idx="1014">
                  <c:v>0.15869100000000044</c:v>
                </c:pt>
                <c:pt idx="1015">
                  <c:v>0.16403200000000001</c:v>
                </c:pt>
                <c:pt idx="1016">
                  <c:v>0.15564000000000044</c:v>
                </c:pt>
                <c:pt idx="1017">
                  <c:v>0.17013500000000001</c:v>
                </c:pt>
                <c:pt idx="1018">
                  <c:v>0.16784700000000041</c:v>
                </c:pt>
                <c:pt idx="1019">
                  <c:v>0.15792800000000104</c:v>
                </c:pt>
                <c:pt idx="1020">
                  <c:v>0.16403200000000001</c:v>
                </c:pt>
                <c:pt idx="1021">
                  <c:v>0.16250600000000001</c:v>
                </c:pt>
                <c:pt idx="1022">
                  <c:v>0.16708400000000001</c:v>
                </c:pt>
                <c:pt idx="1023">
                  <c:v>0.16174300000000041</c:v>
                </c:pt>
                <c:pt idx="1024">
                  <c:v>0.16250600000000001</c:v>
                </c:pt>
                <c:pt idx="1025">
                  <c:v>0.16098000000000001</c:v>
                </c:pt>
                <c:pt idx="1026">
                  <c:v>0.166321</c:v>
                </c:pt>
                <c:pt idx="1027">
                  <c:v>0.17089799999999999</c:v>
                </c:pt>
                <c:pt idx="1028">
                  <c:v>0.17166100000000001</c:v>
                </c:pt>
                <c:pt idx="1029">
                  <c:v>0.16403200000000001</c:v>
                </c:pt>
                <c:pt idx="1030">
                  <c:v>0.166321</c:v>
                </c:pt>
                <c:pt idx="1031">
                  <c:v>0.16784700000000041</c:v>
                </c:pt>
                <c:pt idx="1032">
                  <c:v>0.16479500000000041</c:v>
                </c:pt>
                <c:pt idx="1033">
                  <c:v>0.16479500000000041</c:v>
                </c:pt>
                <c:pt idx="1034">
                  <c:v>0.17242399999999999</c:v>
                </c:pt>
                <c:pt idx="1035">
                  <c:v>0.16021700000000041</c:v>
                </c:pt>
                <c:pt idx="1036">
                  <c:v>0.16403200000000001</c:v>
                </c:pt>
                <c:pt idx="1037">
                  <c:v>0.16174300000000041</c:v>
                </c:pt>
                <c:pt idx="1038">
                  <c:v>0.17242399999999999</c:v>
                </c:pt>
                <c:pt idx="1039">
                  <c:v>0.16326900000000041</c:v>
                </c:pt>
                <c:pt idx="1040">
                  <c:v>0.17547599999999999</c:v>
                </c:pt>
                <c:pt idx="1041">
                  <c:v>0.16555800000000001</c:v>
                </c:pt>
                <c:pt idx="1042">
                  <c:v>0.17623900000000092</c:v>
                </c:pt>
                <c:pt idx="1043">
                  <c:v>0.16708400000000001</c:v>
                </c:pt>
                <c:pt idx="1044">
                  <c:v>0.16250600000000001</c:v>
                </c:pt>
                <c:pt idx="1045">
                  <c:v>0.16784700000000041</c:v>
                </c:pt>
                <c:pt idx="1046">
                  <c:v>0.16861000000000001</c:v>
                </c:pt>
                <c:pt idx="1047">
                  <c:v>0.16784700000000041</c:v>
                </c:pt>
                <c:pt idx="1048">
                  <c:v>0.17318700000000001</c:v>
                </c:pt>
                <c:pt idx="1049">
                  <c:v>0.15335099999999999</c:v>
                </c:pt>
                <c:pt idx="1050">
                  <c:v>0.17318700000000001</c:v>
                </c:pt>
                <c:pt idx="1051">
                  <c:v>0.16403200000000001</c:v>
                </c:pt>
                <c:pt idx="1052">
                  <c:v>0.17395000000000024</c:v>
                </c:pt>
                <c:pt idx="1053">
                  <c:v>0.17089799999999999</c:v>
                </c:pt>
                <c:pt idx="1054">
                  <c:v>0.15640300000000101</c:v>
                </c:pt>
                <c:pt idx="1055">
                  <c:v>0.166321</c:v>
                </c:pt>
                <c:pt idx="1056">
                  <c:v>0.16250600000000001</c:v>
                </c:pt>
                <c:pt idx="1057">
                  <c:v>0.15945400000000104</c:v>
                </c:pt>
                <c:pt idx="1058">
                  <c:v>0.16174300000000041</c:v>
                </c:pt>
                <c:pt idx="1059">
                  <c:v>0.16403200000000001</c:v>
                </c:pt>
                <c:pt idx="1060">
                  <c:v>0.15716600000000044</c:v>
                </c:pt>
                <c:pt idx="1061">
                  <c:v>0.16479500000000041</c:v>
                </c:pt>
                <c:pt idx="1062">
                  <c:v>0.15411400000000081</c:v>
                </c:pt>
                <c:pt idx="1063">
                  <c:v>0.169373</c:v>
                </c:pt>
                <c:pt idx="1064">
                  <c:v>0.5119319999999995</c:v>
                </c:pt>
                <c:pt idx="1065">
                  <c:v>0.51727299999999665</c:v>
                </c:pt>
                <c:pt idx="1066">
                  <c:v>0.5180359999999995</c:v>
                </c:pt>
                <c:pt idx="1067">
                  <c:v>0.51116899999999665</c:v>
                </c:pt>
                <c:pt idx="1068">
                  <c:v>0.51116899999999665</c:v>
                </c:pt>
                <c:pt idx="1069">
                  <c:v>0.51345799999999653</c:v>
                </c:pt>
                <c:pt idx="1070">
                  <c:v>0.86517299999999997</c:v>
                </c:pt>
                <c:pt idx="1071">
                  <c:v>0.86135899999999999</c:v>
                </c:pt>
                <c:pt idx="1072">
                  <c:v>0.86441000000000001</c:v>
                </c:pt>
                <c:pt idx="1073">
                  <c:v>0.85525499999999999</c:v>
                </c:pt>
                <c:pt idx="1074">
                  <c:v>0.85907000000000311</c:v>
                </c:pt>
                <c:pt idx="1075">
                  <c:v>0.84915200000000002</c:v>
                </c:pt>
                <c:pt idx="1076">
                  <c:v>0.85678100000000335</c:v>
                </c:pt>
                <c:pt idx="1077">
                  <c:v>0.84533700000000001</c:v>
                </c:pt>
                <c:pt idx="1078">
                  <c:v>0.85754399999999997</c:v>
                </c:pt>
                <c:pt idx="1079">
                  <c:v>0.84991499999999998</c:v>
                </c:pt>
                <c:pt idx="1080">
                  <c:v>0.85372900000000462</c:v>
                </c:pt>
                <c:pt idx="1081">
                  <c:v>0.86059600000000003</c:v>
                </c:pt>
                <c:pt idx="1082">
                  <c:v>0.84686300000000003</c:v>
                </c:pt>
                <c:pt idx="1083">
                  <c:v>0.8560179999999995</c:v>
                </c:pt>
                <c:pt idx="1084">
                  <c:v>0.85525499999999999</c:v>
                </c:pt>
                <c:pt idx="1085">
                  <c:v>0.85067700000000335</c:v>
                </c:pt>
                <c:pt idx="1086">
                  <c:v>0.86059600000000003</c:v>
                </c:pt>
                <c:pt idx="1087">
                  <c:v>0.84152199999999999</c:v>
                </c:pt>
                <c:pt idx="1088">
                  <c:v>0.8560179999999995</c:v>
                </c:pt>
                <c:pt idx="1089">
                  <c:v>0.85678100000000335</c:v>
                </c:pt>
                <c:pt idx="1090">
                  <c:v>0.85067700000000335</c:v>
                </c:pt>
                <c:pt idx="1091">
                  <c:v>0.8560179999999995</c:v>
                </c:pt>
                <c:pt idx="1092">
                  <c:v>0.85220300000000004</c:v>
                </c:pt>
                <c:pt idx="1093">
                  <c:v>0.84686300000000003</c:v>
                </c:pt>
                <c:pt idx="1094">
                  <c:v>0.85907000000000311</c:v>
                </c:pt>
                <c:pt idx="1095">
                  <c:v>0.85678100000000335</c:v>
                </c:pt>
                <c:pt idx="1096">
                  <c:v>0.85449200000000003</c:v>
                </c:pt>
                <c:pt idx="1097">
                  <c:v>0.85983299999999996</c:v>
                </c:pt>
                <c:pt idx="1098">
                  <c:v>0.85143999999999997</c:v>
                </c:pt>
                <c:pt idx="1099">
                  <c:v>0.85983299999999996</c:v>
                </c:pt>
                <c:pt idx="1100">
                  <c:v>0.84686300000000003</c:v>
                </c:pt>
                <c:pt idx="1101">
                  <c:v>0.85678100000000335</c:v>
                </c:pt>
                <c:pt idx="1102">
                  <c:v>0.85449200000000003</c:v>
                </c:pt>
                <c:pt idx="1103">
                  <c:v>0.84304800000000335</c:v>
                </c:pt>
                <c:pt idx="1104">
                  <c:v>0.85067700000000335</c:v>
                </c:pt>
                <c:pt idx="1105">
                  <c:v>0.85983299999999996</c:v>
                </c:pt>
                <c:pt idx="1106">
                  <c:v>0.86212200000000005</c:v>
                </c:pt>
                <c:pt idx="1107">
                  <c:v>0.85449200000000003</c:v>
                </c:pt>
                <c:pt idx="1108">
                  <c:v>0.84686300000000003</c:v>
                </c:pt>
                <c:pt idx="1109">
                  <c:v>0.85830700000000004</c:v>
                </c:pt>
                <c:pt idx="1110">
                  <c:v>0.84915200000000002</c:v>
                </c:pt>
                <c:pt idx="1111">
                  <c:v>0.85220300000000004</c:v>
                </c:pt>
                <c:pt idx="1112">
                  <c:v>0.85143999999999997</c:v>
                </c:pt>
                <c:pt idx="1113">
                  <c:v>0.8560179999999995</c:v>
                </c:pt>
                <c:pt idx="1114">
                  <c:v>0.852966</c:v>
                </c:pt>
                <c:pt idx="1115">
                  <c:v>0.85220300000000004</c:v>
                </c:pt>
                <c:pt idx="1116">
                  <c:v>0.85983299999999996</c:v>
                </c:pt>
                <c:pt idx="1117">
                  <c:v>0.85983299999999996</c:v>
                </c:pt>
                <c:pt idx="1118">
                  <c:v>0.84228499999999951</c:v>
                </c:pt>
                <c:pt idx="1119">
                  <c:v>0.85754399999999997</c:v>
                </c:pt>
                <c:pt idx="1120">
                  <c:v>0.8560179999999995</c:v>
                </c:pt>
                <c:pt idx="1121">
                  <c:v>0.84610000000000063</c:v>
                </c:pt>
                <c:pt idx="1122">
                  <c:v>0.85372900000000462</c:v>
                </c:pt>
                <c:pt idx="1123">
                  <c:v>0.85525499999999999</c:v>
                </c:pt>
                <c:pt idx="1124">
                  <c:v>0.85220300000000004</c:v>
                </c:pt>
                <c:pt idx="1125">
                  <c:v>0.85754399999999997</c:v>
                </c:pt>
                <c:pt idx="1126">
                  <c:v>0.85220300000000004</c:v>
                </c:pt>
                <c:pt idx="1127">
                  <c:v>0.85525499999999999</c:v>
                </c:pt>
                <c:pt idx="1128">
                  <c:v>0.85372900000000462</c:v>
                </c:pt>
                <c:pt idx="1129">
                  <c:v>0.85372900000000462</c:v>
                </c:pt>
                <c:pt idx="1130">
                  <c:v>0.85372900000000462</c:v>
                </c:pt>
                <c:pt idx="1131">
                  <c:v>0.84686300000000003</c:v>
                </c:pt>
                <c:pt idx="1132">
                  <c:v>0.85067700000000335</c:v>
                </c:pt>
                <c:pt idx="1133">
                  <c:v>0.85678100000000335</c:v>
                </c:pt>
                <c:pt idx="1134">
                  <c:v>0.85754399999999997</c:v>
                </c:pt>
                <c:pt idx="1135">
                  <c:v>0.85830700000000004</c:v>
                </c:pt>
                <c:pt idx="1136">
                  <c:v>0.85449200000000003</c:v>
                </c:pt>
                <c:pt idx="1137">
                  <c:v>0.85143999999999997</c:v>
                </c:pt>
                <c:pt idx="1138">
                  <c:v>0.85678100000000335</c:v>
                </c:pt>
                <c:pt idx="1139">
                  <c:v>0.85678100000000335</c:v>
                </c:pt>
                <c:pt idx="1140">
                  <c:v>0.85678100000000335</c:v>
                </c:pt>
                <c:pt idx="1141">
                  <c:v>0.8560179999999995</c:v>
                </c:pt>
                <c:pt idx="1142">
                  <c:v>0.8483889999999995</c:v>
                </c:pt>
                <c:pt idx="1143">
                  <c:v>0.86364700000000394</c:v>
                </c:pt>
                <c:pt idx="1144">
                  <c:v>0.85372900000000462</c:v>
                </c:pt>
                <c:pt idx="1145">
                  <c:v>0.85449200000000003</c:v>
                </c:pt>
                <c:pt idx="1146">
                  <c:v>0.85754399999999997</c:v>
                </c:pt>
                <c:pt idx="1147">
                  <c:v>0.85449200000000003</c:v>
                </c:pt>
                <c:pt idx="1148">
                  <c:v>0.85449200000000003</c:v>
                </c:pt>
                <c:pt idx="1149">
                  <c:v>0.86212200000000005</c:v>
                </c:pt>
                <c:pt idx="1150">
                  <c:v>0.85983299999999996</c:v>
                </c:pt>
                <c:pt idx="1151">
                  <c:v>0.85983299999999996</c:v>
                </c:pt>
                <c:pt idx="1152">
                  <c:v>0.84457400000000005</c:v>
                </c:pt>
                <c:pt idx="1153">
                  <c:v>0.84610000000000063</c:v>
                </c:pt>
                <c:pt idx="1154">
                  <c:v>0.85220300000000004</c:v>
                </c:pt>
                <c:pt idx="1155">
                  <c:v>0.84686300000000003</c:v>
                </c:pt>
                <c:pt idx="1156">
                  <c:v>0.85907000000000311</c:v>
                </c:pt>
                <c:pt idx="1157">
                  <c:v>0.85372900000000462</c:v>
                </c:pt>
                <c:pt idx="1158">
                  <c:v>0.85983299999999996</c:v>
                </c:pt>
                <c:pt idx="1159">
                  <c:v>0.852966</c:v>
                </c:pt>
                <c:pt idx="1160">
                  <c:v>0.85067700000000335</c:v>
                </c:pt>
                <c:pt idx="1161">
                  <c:v>0.85983299999999996</c:v>
                </c:pt>
                <c:pt idx="1162">
                  <c:v>0.84762600000000299</c:v>
                </c:pt>
                <c:pt idx="1163">
                  <c:v>0.85449200000000003</c:v>
                </c:pt>
                <c:pt idx="1164">
                  <c:v>0.85220300000000004</c:v>
                </c:pt>
                <c:pt idx="1165">
                  <c:v>0.85907000000000311</c:v>
                </c:pt>
                <c:pt idx="1166">
                  <c:v>0.85449200000000003</c:v>
                </c:pt>
                <c:pt idx="1167">
                  <c:v>0.84533700000000001</c:v>
                </c:pt>
                <c:pt idx="1168">
                  <c:v>0.86288500000000334</c:v>
                </c:pt>
                <c:pt idx="1169">
                  <c:v>0.85067700000000335</c:v>
                </c:pt>
                <c:pt idx="1170">
                  <c:v>0.8483889999999995</c:v>
                </c:pt>
                <c:pt idx="1171">
                  <c:v>0.85907000000000311</c:v>
                </c:pt>
                <c:pt idx="1172">
                  <c:v>0.85143999999999997</c:v>
                </c:pt>
                <c:pt idx="1173">
                  <c:v>0.86059600000000003</c:v>
                </c:pt>
                <c:pt idx="1174">
                  <c:v>0.85143999999999997</c:v>
                </c:pt>
                <c:pt idx="1175">
                  <c:v>0.85830700000000004</c:v>
                </c:pt>
                <c:pt idx="1176">
                  <c:v>0.85525499999999999</c:v>
                </c:pt>
                <c:pt idx="1177">
                  <c:v>0.852966</c:v>
                </c:pt>
                <c:pt idx="1178">
                  <c:v>0.84991499999999998</c:v>
                </c:pt>
                <c:pt idx="1179">
                  <c:v>0.85678100000000335</c:v>
                </c:pt>
                <c:pt idx="1180">
                  <c:v>0.86364700000000394</c:v>
                </c:pt>
                <c:pt idx="1181">
                  <c:v>0.84533700000000001</c:v>
                </c:pt>
                <c:pt idx="1182">
                  <c:v>0.84991499999999998</c:v>
                </c:pt>
                <c:pt idx="1183">
                  <c:v>0.85449200000000003</c:v>
                </c:pt>
                <c:pt idx="1184">
                  <c:v>0.84762600000000299</c:v>
                </c:pt>
                <c:pt idx="1185">
                  <c:v>0.85449200000000003</c:v>
                </c:pt>
                <c:pt idx="1186">
                  <c:v>0.85525499999999999</c:v>
                </c:pt>
                <c:pt idx="1187">
                  <c:v>0.85830700000000004</c:v>
                </c:pt>
                <c:pt idx="1188">
                  <c:v>0.852966</c:v>
                </c:pt>
                <c:pt idx="1189">
                  <c:v>0.85143999999999997</c:v>
                </c:pt>
                <c:pt idx="1190">
                  <c:v>0.85907000000000311</c:v>
                </c:pt>
                <c:pt idx="1191">
                  <c:v>0.85678100000000335</c:v>
                </c:pt>
                <c:pt idx="1192">
                  <c:v>0.852966</c:v>
                </c:pt>
                <c:pt idx="1193">
                  <c:v>0.84991499999999998</c:v>
                </c:pt>
                <c:pt idx="1194">
                  <c:v>0.852966</c:v>
                </c:pt>
                <c:pt idx="1195">
                  <c:v>0.85830700000000004</c:v>
                </c:pt>
                <c:pt idx="1196">
                  <c:v>0.85678100000000335</c:v>
                </c:pt>
                <c:pt idx="1197">
                  <c:v>0.8560179999999995</c:v>
                </c:pt>
                <c:pt idx="1198">
                  <c:v>0.8560179999999995</c:v>
                </c:pt>
                <c:pt idx="1199">
                  <c:v>0.8560179999999995</c:v>
                </c:pt>
                <c:pt idx="1200">
                  <c:v>0.85754399999999997</c:v>
                </c:pt>
                <c:pt idx="1201">
                  <c:v>0.85372900000000462</c:v>
                </c:pt>
                <c:pt idx="1202">
                  <c:v>0.852966</c:v>
                </c:pt>
                <c:pt idx="1203">
                  <c:v>0.85678100000000335</c:v>
                </c:pt>
                <c:pt idx="1204">
                  <c:v>0.85678100000000335</c:v>
                </c:pt>
                <c:pt idx="1205">
                  <c:v>0.84915200000000002</c:v>
                </c:pt>
                <c:pt idx="1206">
                  <c:v>0.85372900000000462</c:v>
                </c:pt>
                <c:pt idx="1207">
                  <c:v>0.86212200000000005</c:v>
                </c:pt>
                <c:pt idx="1208">
                  <c:v>0.84762600000000299</c:v>
                </c:pt>
                <c:pt idx="1209">
                  <c:v>0.85372900000000462</c:v>
                </c:pt>
                <c:pt idx="1210">
                  <c:v>0.86059600000000003</c:v>
                </c:pt>
                <c:pt idx="1211">
                  <c:v>0.85678100000000335</c:v>
                </c:pt>
                <c:pt idx="1212">
                  <c:v>0.86212200000000005</c:v>
                </c:pt>
                <c:pt idx="1213">
                  <c:v>0.8483889999999995</c:v>
                </c:pt>
                <c:pt idx="1214">
                  <c:v>0.84991499999999998</c:v>
                </c:pt>
                <c:pt idx="1215">
                  <c:v>0.84762600000000299</c:v>
                </c:pt>
                <c:pt idx="1216">
                  <c:v>0.85067700000000335</c:v>
                </c:pt>
                <c:pt idx="1217">
                  <c:v>0.84915200000000002</c:v>
                </c:pt>
                <c:pt idx="1218">
                  <c:v>0.8560179999999995</c:v>
                </c:pt>
                <c:pt idx="1219">
                  <c:v>0.86364700000000394</c:v>
                </c:pt>
                <c:pt idx="1220">
                  <c:v>0.84991499999999998</c:v>
                </c:pt>
                <c:pt idx="1221">
                  <c:v>0.85678100000000335</c:v>
                </c:pt>
                <c:pt idx="1222">
                  <c:v>0.85830700000000004</c:v>
                </c:pt>
                <c:pt idx="1223">
                  <c:v>0.85143999999999997</c:v>
                </c:pt>
                <c:pt idx="1224">
                  <c:v>0.85525499999999999</c:v>
                </c:pt>
                <c:pt idx="1225">
                  <c:v>0.85678100000000335</c:v>
                </c:pt>
                <c:pt idx="1226">
                  <c:v>0.85220300000000004</c:v>
                </c:pt>
                <c:pt idx="1227">
                  <c:v>0.85525499999999999</c:v>
                </c:pt>
                <c:pt idx="1228">
                  <c:v>0.86746199999999996</c:v>
                </c:pt>
                <c:pt idx="1229">
                  <c:v>0.85067700000000335</c:v>
                </c:pt>
                <c:pt idx="1230">
                  <c:v>0.85983299999999996</c:v>
                </c:pt>
                <c:pt idx="1231">
                  <c:v>0.84457400000000005</c:v>
                </c:pt>
                <c:pt idx="1232">
                  <c:v>0.85143999999999997</c:v>
                </c:pt>
                <c:pt idx="1233">
                  <c:v>0.85525499999999999</c:v>
                </c:pt>
                <c:pt idx="1234">
                  <c:v>0.85754399999999997</c:v>
                </c:pt>
                <c:pt idx="1235">
                  <c:v>0.85372900000000462</c:v>
                </c:pt>
                <c:pt idx="1236">
                  <c:v>0.84686300000000003</c:v>
                </c:pt>
                <c:pt idx="1237">
                  <c:v>0.86059600000000003</c:v>
                </c:pt>
                <c:pt idx="1238">
                  <c:v>0.85830700000000004</c:v>
                </c:pt>
                <c:pt idx="1239">
                  <c:v>0.85525499999999999</c:v>
                </c:pt>
                <c:pt idx="1240">
                  <c:v>0.852966</c:v>
                </c:pt>
                <c:pt idx="1241">
                  <c:v>0.85067700000000335</c:v>
                </c:pt>
                <c:pt idx="1242">
                  <c:v>0.84686300000000003</c:v>
                </c:pt>
                <c:pt idx="1243">
                  <c:v>0.85754399999999997</c:v>
                </c:pt>
                <c:pt idx="1244">
                  <c:v>0.8560179999999995</c:v>
                </c:pt>
                <c:pt idx="1245">
                  <c:v>0.85449200000000003</c:v>
                </c:pt>
                <c:pt idx="1246">
                  <c:v>0.84533700000000001</c:v>
                </c:pt>
                <c:pt idx="1247">
                  <c:v>0.85067700000000335</c:v>
                </c:pt>
                <c:pt idx="1248">
                  <c:v>0.85983299999999996</c:v>
                </c:pt>
                <c:pt idx="1249">
                  <c:v>0.85372900000000462</c:v>
                </c:pt>
                <c:pt idx="1250">
                  <c:v>0.85067700000000335</c:v>
                </c:pt>
                <c:pt idx="1251">
                  <c:v>0.84762600000000299</c:v>
                </c:pt>
                <c:pt idx="1252">
                  <c:v>0.85220300000000004</c:v>
                </c:pt>
                <c:pt idx="1253">
                  <c:v>0.85525499999999999</c:v>
                </c:pt>
                <c:pt idx="1254">
                  <c:v>0.85449200000000003</c:v>
                </c:pt>
                <c:pt idx="1255">
                  <c:v>0.8560179999999995</c:v>
                </c:pt>
                <c:pt idx="1256">
                  <c:v>0.84991499999999998</c:v>
                </c:pt>
                <c:pt idx="1257">
                  <c:v>0.86441000000000001</c:v>
                </c:pt>
                <c:pt idx="1258">
                  <c:v>0.84762600000000299</c:v>
                </c:pt>
                <c:pt idx="1259">
                  <c:v>0.85143999999999997</c:v>
                </c:pt>
                <c:pt idx="1260">
                  <c:v>0.85067700000000335</c:v>
                </c:pt>
                <c:pt idx="1261">
                  <c:v>0.84457400000000005</c:v>
                </c:pt>
                <c:pt idx="1262">
                  <c:v>0.84686300000000003</c:v>
                </c:pt>
                <c:pt idx="1263">
                  <c:v>0.85067700000000335</c:v>
                </c:pt>
                <c:pt idx="1264">
                  <c:v>0.852966</c:v>
                </c:pt>
                <c:pt idx="1265">
                  <c:v>0.85143999999999997</c:v>
                </c:pt>
                <c:pt idx="1266">
                  <c:v>0.85983299999999996</c:v>
                </c:pt>
                <c:pt idx="1267">
                  <c:v>0.85143999999999997</c:v>
                </c:pt>
                <c:pt idx="1268">
                  <c:v>0.8483889999999995</c:v>
                </c:pt>
                <c:pt idx="1269">
                  <c:v>0.50582899999999997</c:v>
                </c:pt>
                <c:pt idx="1270">
                  <c:v>0.50659199999999949</c:v>
                </c:pt>
                <c:pt idx="1271">
                  <c:v>0.50582899999999997</c:v>
                </c:pt>
                <c:pt idx="1272">
                  <c:v>0.50506599999999957</c:v>
                </c:pt>
                <c:pt idx="1273">
                  <c:v>0.5180359999999995</c:v>
                </c:pt>
                <c:pt idx="1274">
                  <c:v>0.169373</c:v>
                </c:pt>
                <c:pt idx="1275">
                  <c:v>0.16098000000000001</c:v>
                </c:pt>
                <c:pt idx="1276">
                  <c:v>0.16784700000000041</c:v>
                </c:pt>
                <c:pt idx="1277">
                  <c:v>0.16021700000000041</c:v>
                </c:pt>
                <c:pt idx="1278">
                  <c:v>0.15869100000000044</c:v>
                </c:pt>
                <c:pt idx="1279">
                  <c:v>0.16784700000000041</c:v>
                </c:pt>
                <c:pt idx="1280">
                  <c:v>0.15869100000000044</c:v>
                </c:pt>
                <c:pt idx="1281">
                  <c:v>0.14724700000000124</c:v>
                </c:pt>
                <c:pt idx="1282">
                  <c:v>0.15792800000000104</c:v>
                </c:pt>
                <c:pt idx="1283">
                  <c:v>0.16861000000000001</c:v>
                </c:pt>
                <c:pt idx="1284">
                  <c:v>0.16098000000000001</c:v>
                </c:pt>
                <c:pt idx="1285">
                  <c:v>0.17013500000000001</c:v>
                </c:pt>
                <c:pt idx="1286">
                  <c:v>0.15792800000000104</c:v>
                </c:pt>
                <c:pt idx="1287">
                  <c:v>0.16708400000000001</c:v>
                </c:pt>
                <c:pt idx="1288">
                  <c:v>0.16403200000000001</c:v>
                </c:pt>
                <c:pt idx="1289">
                  <c:v>0.15869100000000044</c:v>
                </c:pt>
                <c:pt idx="1290">
                  <c:v>0.16555800000000001</c:v>
                </c:pt>
                <c:pt idx="1291">
                  <c:v>0.16403200000000001</c:v>
                </c:pt>
                <c:pt idx="1292">
                  <c:v>0.17013500000000001</c:v>
                </c:pt>
                <c:pt idx="1293">
                  <c:v>0.16708400000000001</c:v>
                </c:pt>
                <c:pt idx="1294">
                  <c:v>0.16555800000000001</c:v>
                </c:pt>
                <c:pt idx="1295">
                  <c:v>0.17166100000000001</c:v>
                </c:pt>
                <c:pt idx="1296">
                  <c:v>0.16708400000000001</c:v>
                </c:pt>
                <c:pt idx="1297">
                  <c:v>0.16861000000000001</c:v>
                </c:pt>
                <c:pt idx="1298">
                  <c:v>0.16250600000000001</c:v>
                </c:pt>
                <c:pt idx="1299">
                  <c:v>0.16326900000000041</c:v>
                </c:pt>
                <c:pt idx="1300">
                  <c:v>0.16174300000000041</c:v>
                </c:pt>
                <c:pt idx="1301">
                  <c:v>0.17089799999999999</c:v>
                </c:pt>
                <c:pt idx="1302">
                  <c:v>0.16708400000000001</c:v>
                </c:pt>
                <c:pt idx="1303">
                  <c:v>0.17242399999999999</c:v>
                </c:pt>
                <c:pt idx="1304">
                  <c:v>0.16021700000000041</c:v>
                </c:pt>
                <c:pt idx="1305">
                  <c:v>0.16479500000000041</c:v>
                </c:pt>
                <c:pt idx="1306">
                  <c:v>0.16708400000000001</c:v>
                </c:pt>
                <c:pt idx="1307">
                  <c:v>0.16326900000000041</c:v>
                </c:pt>
                <c:pt idx="1308">
                  <c:v>0.16479500000000041</c:v>
                </c:pt>
                <c:pt idx="1309">
                  <c:v>0.15564000000000044</c:v>
                </c:pt>
                <c:pt idx="1310">
                  <c:v>0.16403200000000001</c:v>
                </c:pt>
                <c:pt idx="1311">
                  <c:v>0.16174300000000041</c:v>
                </c:pt>
                <c:pt idx="1312">
                  <c:v>0.17089799999999999</c:v>
                </c:pt>
                <c:pt idx="1313">
                  <c:v>0.16784700000000041</c:v>
                </c:pt>
                <c:pt idx="1314">
                  <c:v>0.17242399999999999</c:v>
                </c:pt>
                <c:pt idx="1315">
                  <c:v>0.16021700000000041</c:v>
                </c:pt>
                <c:pt idx="1316">
                  <c:v>0.169373</c:v>
                </c:pt>
                <c:pt idx="1317">
                  <c:v>0.16403200000000001</c:v>
                </c:pt>
                <c:pt idx="1318">
                  <c:v>0.16098000000000001</c:v>
                </c:pt>
                <c:pt idx="1319">
                  <c:v>0.17318700000000001</c:v>
                </c:pt>
                <c:pt idx="1320">
                  <c:v>0.166321</c:v>
                </c:pt>
                <c:pt idx="1321">
                  <c:v>0.16861000000000001</c:v>
                </c:pt>
                <c:pt idx="1322">
                  <c:v>0.16784700000000041</c:v>
                </c:pt>
                <c:pt idx="1323">
                  <c:v>0.17166100000000001</c:v>
                </c:pt>
                <c:pt idx="1324">
                  <c:v>0.16784700000000041</c:v>
                </c:pt>
                <c:pt idx="1325">
                  <c:v>0.16479500000000041</c:v>
                </c:pt>
                <c:pt idx="1326">
                  <c:v>0.16326900000000041</c:v>
                </c:pt>
                <c:pt idx="1327">
                  <c:v>0.16403200000000001</c:v>
                </c:pt>
                <c:pt idx="1328">
                  <c:v>0.16861000000000001</c:v>
                </c:pt>
                <c:pt idx="1329">
                  <c:v>0.16326900000000041</c:v>
                </c:pt>
                <c:pt idx="1330">
                  <c:v>0.15335099999999999</c:v>
                </c:pt>
                <c:pt idx="1331">
                  <c:v>0.17089799999999999</c:v>
                </c:pt>
                <c:pt idx="1332">
                  <c:v>0.16861000000000001</c:v>
                </c:pt>
                <c:pt idx="1333">
                  <c:v>0.17318700000000001</c:v>
                </c:pt>
                <c:pt idx="1334">
                  <c:v>0.17089799999999999</c:v>
                </c:pt>
                <c:pt idx="1335">
                  <c:v>0.166321</c:v>
                </c:pt>
                <c:pt idx="1336">
                  <c:v>0.16250600000000001</c:v>
                </c:pt>
                <c:pt idx="1337">
                  <c:v>0.15716600000000044</c:v>
                </c:pt>
                <c:pt idx="1338">
                  <c:v>0.169373</c:v>
                </c:pt>
                <c:pt idx="1339">
                  <c:v>0.16326900000000041</c:v>
                </c:pt>
                <c:pt idx="1340">
                  <c:v>0.15411400000000081</c:v>
                </c:pt>
                <c:pt idx="1341">
                  <c:v>0.16479500000000041</c:v>
                </c:pt>
                <c:pt idx="1342">
                  <c:v>0.16403200000000001</c:v>
                </c:pt>
                <c:pt idx="1343">
                  <c:v>0.15945400000000104</c:v>
                </c:pt>
                <c:pt idx="1344">
                  <c:v>0.16555800000000001</c:v>
                </c:pt>
                <c:pt idx="1345">
                  <c:v>0.16555800000000001</c:v>
                </c:pt>
                <c:pt idx="1346">
                  <c:v>0.16861000000000001</c:v>
                </c:pt>
                <c:pt idx="1347">
                  <c:v>0.16784700000000041</c:v>
                </c:pt>
                <c:pt idx="1348">
                  <c:v>0.15487699999999999</c:v>
                </c:pt>
                <c:pt idx="1349">
                  <c:v>0.17166100000000001</c:v>
                </c:pt>
                <c:pt idx="1350">
                  <c:v>0.16784700000000041</c:v>
                </c:pt>
                <c:pt idx="1351">
                  <c:v>0.15716600000000044</c:v>
                </c:pt>
                <c:pt idx="1352">
                  <c:v>0.166321</c:v>
                </c:pt>
                <c:pt idx="1353">
                  <c:v>0.16784700000000041</c:v>
                </c:pt>
                <c:pt idx="1354">
                  <c:v>0.16479500000000041</c:v>
                </c:pt>
                <c:pt idx="1355">
                  <c:v>0.16784700000000041</c:v>
                </c:pt>
                <c:pt idx="1356">
                  <c:v>0.16708400000000001</c:v>
                </c:pt>
                <c:pt idx="1357">
                  <c:v>0.16326900000000041</c:v>
                </c:pt>
                <c:pt idx="1358">
                  <c:v>0.16403200000000001</c:v>
                </c:pt>
                <c:pt idx="1359">
                  <c:v>0.16250600000000001</c:v>
                </c:pt>
                <c:pt idx="1360">
                  <c:v>0.16098000000000001</c:v>
                </c:pt>
                <c:pt idx="1361">
                  <c:v>0.17242399999999999</c:v>
                </c:pt>
                <c:pt idx="1362">
                  <c:v>0.17623900000000092</c:v>
                </c:pt>
                <c:pt idx="1363">
                  <c:v>0.16250600000000001</c:v>
                </c:pt>
                <c:pt idx="1364">
                  <c:v>0.15945400000000104</c:v>
                </c:pt>
                <c:pt idx="1365">
                  <c:v>0.16021700000000041</c:v>
                </c:pt>
                <c:pt idx="1366">
                  <c:v>0.16250600000000001</c:v>
                </c:pt>
                <c:pt idx="1367">
                  <c:v>0.16326900000000041</c:v>
                </c:pt>
                <c:pt idx="1368">
                  <c:v>0.16861000000000001</c:v>
                </c:pt>
                <c:pt idx="1369">
                  <c:v>0.16708400000000001</c:v>
                </c:pt>
                <c:pt idx="1370">
                  <c:v>0.16861000000000001</c:v>
                </c:pt>
                <c:pt idx="1371">
                  <c:v>0.16250600000000001</c:v>
                </c:pt>
                <c:pt idx="1372">
                  <c:v>0.16555800000000001</c:v>
                </c:pt>
                <c:pt idx="1373">
                  <c:v>0.17166100000000001</c:v>
                </c:pt>
                <c:pt idx="1374">
                  <c:v>0.16708400000000001</c:v>
                </c:pt>
                <c:pt idx="1375">
                  <c:v>0.17166100000000001</c:v>
                </c:pt>
                <c:pt idx="1376">
                  <c:v>0.16708400000000001</c:v>
                </c:pt>
                <c:pt idx="1377">
                  <c:v>0.166321</c:v>
                </c:pt>
                <c:pt idx="1378">
                  <c:v>0.15564000000000044</c:v>
                </c:pt>
                <c:pt idx="1379">
                  <c:v>0.16174300000000041</c:v>
                </c:pt>
                <c:pt idx="1380">
                  <c:v>0.166321</c:v>
                </c:pt>
                <c:pt idx="1381">
                  <c:v>0.166321</c:v>
                </c:pt>
                <c:pt idx="1382">
                  <c:v>0.16174300000000041</c:v>
                </c:pt>
                <c:pt idx="1383">
                  <c:v>0.16403200000000001</c:v>
                </c:pt>
                <c:pt idx="1384">
                  <c:v>0.15106200000000081</c:v>
                </c:pt>
                <c:pt idx="1385">
                  <c:v>0.16555800000000001</c:v>
                </c:pt>
                <c:pt idx="1386">
                  <c:v>0.15945400000000104</c:v>
                </c:pt>
                <c:pt idx="1387">
                  <c:v>0.169373</c:v>
                </c:pt>
                <c:pt idx="1388">
                  <c:v>0.17089799999999999</c:v>
                </c:pt>
                <c:pt idx="1389">
                  <c:v>0.16479500000000041</c:v>
                </c:pt>
                <c:pt idx="1390">
                  <c:v>0.16174300000000041</c:v>
                </c:pt>
                <c:pt idx="1391">
                  <c:v>0.16174300000000041</c:v>
                </c:pt>
                <c:pt idx="1392">
                  <c:v>0.17471300000000092</c:v>
                </c:pt>
                <c:pt idx="1393">
                  <c:v>0.16555800000000001</c:v>
                </c:pt>
                <c:pt idx="1394">
                  <c:v>0.15716600000000044</c:v>
                </c:pt>
                <c:pt idx="1395">
                  <c:v>0.166321</c:v>
                </c:pt>
                <c:pt idx="1396">
                  <c:v>0.16708400000000001</c:v>
                </c:pt>
                <c:pt idx="1397">
                  <c:v>0.17166100000000001</c:v>
                </c:pt>
                <c:pt idx="1398">
                  <c:v>0.16479500000000041</c:v>
                </c:pt>
                <c:pt idx="1399">
                  <c:v>0.15716600000000044</c:v>
                </c:pt>
                <c:pt idx="1400">
                  <c:v>0.17318700000000001</c:v>
                </c:pt>
                <c:pt idx="1401">
                  <c:v>0.15564000000000044</c:v>
                </c:pt>
                <c:pt idx="1402">
                  <c:v>0.16479500000000041</c:v>
                </c:pt>
                <c:pt idx="1403">
                  <c:v>0.17089799999999999</c:v>
                </c:pt>
                <c:pt idx="1404">
                  <c:v>0.16250600000000001</c:v>
                </c:pt>
                <c:pt idx="1405">
                  <c:v>0.17089799999999999</c:v>
                </c:pt>
                <c:pt idx="1406">
                  <c:v>0.16784700000000041</c:v>
                </c:pt>
                <c:pt idx="1407">
                  <c:v>0.16098000000000001</c:v>
                </c:pt>
                <c:pt idx="1408">
                  <c:v>0.16403200000000001</c:v>
                </c:pt>
                <c:pt idx="1409">
                  <c:v>0.16861000000000001</c:v>
                </c:pt>
                <c:pt idx="1410">
                  <c:v>0.16021700000000041</c:v>
                </c:pt>
                <c:pt idx="1411">
                  <c:v>0.16784700000000041</c:v>
                </c:pt>
                <c:pt idx="1412">
                  <c:v>0.16479500000000041</c:v>
                </c:pt>
                <c:pt idx="1413">
                  <c:v>0.16555800000000001</c:v>
                </c:pt>
                <c:pt idx="1414">
                  <c:v>0.16861000000000001</c:v>
                </c:pt>
                <c:pt idx="1415">
                  <c:v>0.17013500000000001</c:v>
                </c:pt>
                <c:pt idx="1416">
                  <c:v>0.17013500000000001</c:v>
                </c:pt>
                <c:pt idx="1417">
                  <c:v>0.16479500000000041</c:v>
                </c:pt>
                <c:pt idx="1418">
                  <c:v>0.16403200000000001</c:v>
                </c:pt>
                <c:pt idx="1419">
                  <c:v>0.16326900000000041</c:v>
                </c:pt>
                <c:pt idx="1420">
                  <c:v>0.16250600000000001</c:v>
                </c:pt>
                <c:pt idx="1421">
                  <c:v>0.16784700000000041</c:v>
                </c:pt>
                <c:pt idx="1422">
                  <c:v>0.16174300000000041</c:v>
                </c:pt>
                <c:pt idx="1423">
                  <c:v>0.166321</c:v>
                </c:pt>
                <c:pt idx="1424">
                  <c:v>0.17242399999999999</c:v>
                </c:pt>
                <c:pt idx="1425">
                  <c:v>0.17623900000000092</c:v>
                </c:pt>
                <c:pt idx="1426">
                  <c:v>0.16326900000000041</c:v>
                </c:pt>
                <c:pt idx="1427">
                  <c:v>0.17166100000000001</c:v>
                </c:pt>
                <c:pt idx="1428">
                  <c:v>0.166321</c:v>
                </c:pt>
                <c:pt idx="1429">
                  <c:v>0.17013500000000001</c:v>
                </c:pt>
                <c:pt idx="1430">
                  <c:v>0.16784700000000041</c:v>
                </c:pt>
                <c:pt idx="1431">
                  <c:v>0.16708400000000001</c:v>
                </c:pt>
                <c:pt idx="1432">
                  <c:v>0.16403200000000001</c:v>
                </c:pt>
                <c:pt idx="1433">
                  <c:v>0.15411400000000081</c:v>
                </c:pt>
                <c:pt idx="1434">
                  <c:v>0.16784700000000041</c:v>
                </c:pt>
                <c:pt idx="1435">
                  <c:v>0.16174300000000041</c:v>
                </c:pt>
                <c:pt idx="1436">
                  <c:v>0.17318700000000001</c:v>
                </c:pt>
                <c:pt idx="1437">
                  <c:v>0.16098000000000001</c:v>
                </c:pt>
                <c:pt idx="1438">
                  <c:v>0.16555800000000001</c:v>
                </c:pt>
                <c:pt idx="1439">
                  <c:v>0.17013500000000001</c:v>
                </c:pt>
                <c:pt idx="1440">
                  <c:v>0.16250600000000001</c:v>
                </c:pt>
                <c:pt idx="1441">
                  <c:v>0.169373</c:v>
                </c:pt>
                <c:pt idx="1442">
                  <c:v>0.16021700000000041</c:v>
                </c:pt>
                <c:pt idx="1443">
                  <c:v>0.15716600000000044</c:v>
                </c:pt>
                <c:pt idx="1444">
                  <c:v>0.16555800000000001</c:v>
                </c:pt>
                <c:pt idx="1445">
                  <c:v>0.15945400000000104</c:v>
                </c:pt>
                <c:pt idx="1446">
                  <c:v>0.17242399999999999</c:v>
                </c:pt>
                <c:pt idx="1447">
                  <c:v>0.15945400000000104</c:v>
                </c:pt>
                <c:pt idx="1448">
                  <c:v>0.15640300000000101</c:v>
                </c:pt>
                <c:pt idx="1449">
                  <c:v>0.169373</c:v>
                </c:pt>
                <c:pt idx="1450">
                  <c:v>0.17089799999999999</c:v>
                </c:pt>
                <c:pt idx="1451">
                  <c:v>0.17242399999999999</c:v>
                </c:pt>
                <c:pt idx="1452">
                  <c:v>0.166321</c:v>
                </c:pt>
                <c:pt idx="1453">
                  <c:v>0.15945400000000104</c:v>
                </c:pt>
                <c:pt idx="1454">
                  <c:v>0.16479500000000041</c:v>
                </c:pt>
                <c:pt idx="1455">
                  <c:v>0.17013500000000001</c:v>
                </c:pt>
                <c:pt idx="1456">
                  <c:v>0.16250600000000001</c:v>
                </c:pt>
                <c:pt idx="1457">
                  <c:v>0.16479500000000041</c:v>
                </c:pt>
                <c:pt idx="1458">
                  <c:v>0.15335099999999999</c:v>
                </c:pt>
                <c:pt idx="1459">
                  <c:v>0.17547599999999999</c:v>
                </c:pt>
                <c:pt idx="1460">
                  <c:v>0.16403200000000001</c:v>
                </c:pt>
                <c:pt idx="1461">
                  <c:v>0.17776500000000092</c:v>
                </c:pt>
                <c:pt idx="1462">
                  <c:v>0.16403200000000001</c:v>
                </c:pt>
                <c:pt idx="1463">
                  <c:v>0.15487699999999999</c:v>
                </c:pt>
                <c:pt idx="1464">
                  <c:v>0.17471300000000092</c:v>
                </c:pt>
                <c:pt idx="1465">
                  <c:v>0.16479500000000041</c:v>
                </c:pt>
                <c:pt idx="1466">
                  <c:v>0.166321</c:v>
                </c:pt>
                <c:pt idx="1467">
                  <c:v>0.16555800000000001</c:v>
                </c:pt>
                <c:pt idx="1468">
                  <c:v>0.15411400000000081</c:v>
                </c:pt>
                <c:pt idx="1469">
                  <c:v>0.17013500000000001</c:v>
                </c:pt>
                <c:pt idx="1470">
                  <c:v>0.15716600000000044</c:v>
                </c:pt>
                <c:pt idx="1471">
                  <c:v>0.169373</c:v>
                </c:pt>
                <c:pt idx="1472">
                  <c:v>0.16326900000000041</c:v>
                </c:pt>
                <c:pt idx="1473">
                  <c:v>0.169373</c:v>
                </c:pt>
                <c:pt idx="1474">
                  <c:v>0.16555800000000001</c:v>
                </c:pt>
                <c:pt idx="1475">
                  <c:v>0.16174300000000041</c:v>
                </c:pt>
                <c:pt idx="1476">
                  <c:v>0.16784700000000041</c:v>
                </c:pt>
                <c:pt idx="1477">
                  <c:v>0.15869100000000044</c:v>
                </c:pt>
                <c:pt idx="1478">
                  <c:v>0.16021700000000041</c:v>
                </c:pt>
                <c:pt idx="1479">
                  <c:v>0.169373</c:v>
                </c:pt>
                <c:pt idx="1480">
                  <c:v>0.166321</c:v>
                </c:pt>
                <c:pt idx="1481">
                  <c:v>0.16555800000000001</c:v>
                </c:pt>
                <c:pt idx="1482">
                  <c:v>0.15869100000000044</c:v>
                </c:pt>
                <c:pt idx="1483">
                  <c:v>0.16021700000000041</c:v>
                </c:pt>
                <c:pt idx="1484">
                  <c:v>0.16174300000000041</c:v>
                </c:pt>
                <c:pt idx="1485">
                  <c:v>0.16861000000000001</c:v>
                </c:pt>
                <c:pt idx="1486">
                  <c:v>0.16098000000000001</c:v>
                </c:pt>
                <c:pt idx="1487">
                  <c:v>0.16784700000000041</c:v>
                </c:pt>
                <c:pt idx="1488">
                  <c:v>0.16021700000000041</c:v>
                </c:pt>
                <c:pt idx="1489">
                  <c:v>0.16708400000000001</c:v>
                </c:pt>
                <c:pt idx="1490">
                  <c:v>0.17166100000000001</c:v>
                </c:pt>
                <c:pt idx="1491">
                  <c:v>0.16326900000000041</c:v>
                </c:pt>
                <c:pt idx="1492">
                  <c:v>0.16708400000000001</c:v>
                </c:pt>
                <c:pt idx="1493">
                  <c:v>0.16021700000000041</c:v>
                </c:pt>
                <c:pt idx="1494">
                  <c:v>0.15792800000000104</c:v>
                </c:pt>
                <c:pt idx="1495">
                  <c:v>0.17242399999999999</c:v>
                </c:pt>
                <c:pt idx="1496">
                  <c:v>0.17089799999999999</c:v>
                </c:pt>
                <c:pt idx="1497">
                  <c:v>0.169373</c:v>
                </c:pt>
                <c:pt idx="1498">
                  <c:v>0.15869100000000044</c:v>
                </c:pt>
                <c:pt idx="1499">
                  <c:v>0.16708400000000001</c:v>
                </c:pt>
                <c:pt idx="1500">
                  <c:v>0.17395000000000024</c:v>
                </c:pt>
                <c:pt idx="1501">
                  <c:v>0.17776500000000092</c:v>
                </c:pt>
                <c:pt idx="1502">
                  <c:v>0.16708400000000001</c:v>
                </c:pt>
                <c:pt idx="1503">
                  <c:v>0.15640300000000101</c:v>
                </c:pt>
                <c:pt idx="1504">
                  <c:v>0.16250600000000001</c:v>
                </c:pt>
                <c:pt idx="1505">
                  <c:v>0.17013500000000001</c:v>
                </c:pt>
                <c:pt idx="1506">
                  <c:v>0.16708400000000001</c:v>
                </c:pt>
                <c:pt idx="1507">
                  <c:v>0.17242399999999999</c:v>
                </c:pt>
                <c:pt idx="1508">
                  <c:v>0.17471300000000092</c:v>
                </c:pt>
                <c:pt idx="1509">
                  <c:v>0.17700199999999999</c:v>
                </c:pt>
                <c:pt idx="1510">
                  <c:v>0.16861000000000001</c:v>
                </c:pt>
                <c:pt idx="1511">
                  <c:v>0.16098000000000001</c:v>
                </c:pt>
                <c:pt idx="1512">
                  <c:v>0.15640300000000101</c:v>
                </c:pt>
                <c:pt idx="1513">
                  <c:v>0.16326900000000041</c:v>
                </c:pt>
                <c:pt idx="1514">
                  <c:v>0.16479500000000041</c:v>
                </c:pt>
                <c:pt idx="1515">
                  <c:v>0.17089799999999999</c:v>
                </c:pt>
                <c:pt idx="1516">
                  <c:v>0.17166100000000001</c:v>
                </c:pt>
                <c:pt idx="1517">
                  <c:v>0.16250600000000001</c:v>
                </c:pt>
                <c:pt idx="1518">
                  <c:v>0.17013500000000001</c:v>
                </c:pt>
                <c:pt idx="1519">
                  <c:v>0.17089799999999999</c:v>
                </c:pt>
                <c:pt idx="1520">
                  <c:v>0.16250600000000001</c:v>
                </c:pt>
                <c:pt idx="1521">
                  <c:v>0.16250600000000001</c:v>
                </c:pt>
                <c:pt idx="1522">
                  <c:v>0.15716600000000044</c:v>
                </c:pt>
                <c:pt idx="1523">
                  <c:v>0.15945400000000104</c:v>
                </c:pt>
                <c:pt idx="1524">
                  <c:v>0.169373</c:v>
                </c:pt>
                <c:pt idx="1525">
                  <c:v>0.17547599999999999</c:v>
                </c:pt>
                <c:pt idx="1526">
                  <c:v>0.16708400000000001</c:v>
                </c:pt>
                <c:pt idx="1527">
                  <c:v>0.16174300000000041</c:v>
                </c:pt>
                <c:pt idx="1528">
                  <c:v>0.16555800000000001</c:v>
                </c:pt>
                <c:pt idx="1529">
                  <c:v>0.17471300000000092</c:v>
                </c:pt>
                <c:pt idx="1530">
                  <c:v>0.169373</c:v>
                </c:pt>
                <c:pt idx="1531">
                  <c:v>0.166321</c:v>
                </c:pt>
                <c:pt idx="1532">
                  <c:v>0.15564000000000044</c:v>
                </c:pt>
                <c:pt idx="1533">
                  <c:v>0.166321</c:v>
                </c:pt>
                <c:pt idx="1534">
                  <c:v>0.16403200000000001</c:v>
                </c:pt>
                <c:pt idx="1535">
                  <c:v>0.16250600000000001</c:v>
                </c:pt>
                <c:pt idx="1536">
                  <c:v>0.17166100000000001</c:v>
                </c:pt>
                <c:pt idx="1537">
                  <c:v>0.16098000000000001</c:v>
                </c:pt>
                <c:pt idx="1538">
                  <c:v>0.17013500000000001</c:v>
                </c:pt>
                <c:pt idx="1539">
                  <c:v>0.16861000000000001</c:v>
                </c:pt>
                <c:pt idx="1540">
                  <c:v>0.16708400000000001</c:v>
                </c:pt>
                <c:pt idx="1541">
                  <c:v>0.16555800000000001</c:v>
                </c:pt>
                <c:pt idx="1542">
                  <c:v>0.16861000000000001</c:v>
                </c:pt>
                <c:pt idx="1543">
                  <c:v>0.17547599999999999</c:v>
                </c:pt>
                <c:pt idx="1544">
                  <c:v>0.16403200000000001</c:v>
                </c:pt>
                <c:pt idx="1545">
                  <c:v>0.17242399999999999</c:v>
                </c:pt>
                <c:pt idx="1546">
                  <c:v>0.16555800000000001</c:v>
                </c:pt>
                <c:pt idx="1547">
                  <c:v>0.17089799999999999</c:v>
                </c:pt>
                <c:pt idx="1548">
                  <c:v>0.169373</c:v>
                </c:pt>
                <c:pt idx="1549">
                  <c:v>0.16784700000000041</c:v>
                </c:pt>
                <c:pt idx="1550">
                  <c:v>0.17089799999999999</c:v>
                </c:pt>
                <c:pt idx="1551">
                  <c:v>0.17242399999999999</c:v>
                </c:pt>
                <c:pt idx="1552">
                  <c:v>0.16403200000000001</c:v>
                </c:pt>
                <c:pt idx="1553">
                  <c:v>0.17013500000000001</c:v>
                </c:pt>
                <c:pt idx="1554">
                  <c:v>0.17089799999999999</c:v>
                </c:pt>
                <c:pt idx="1555">
                  <c:v>0.16708400000000001</c:v>
                </c:pt>
                <c:pt idx="1556">
                  <c:v>0.16555800000000001</c:v>
                </c:pt>
                <c:pt idx="1557">
                  <c:v>0.16479500000000041</c:v>
                </c:pt>
                <c:pt idx="1558">
                  <c:v>0.16861000000000001</c:v>
                </c:pt>
                <c:pt idx="1559">
                  <c:v>0.16174300000000041</c:v>
                </c:pt>
                <c:pt idx="1560">
                  <c:v>0.16479500000000041</c:v>
                </c:pt>
                <c:pt idx="1561">
                  <c:v>0.17089799999999999</c:v>
                </c:pt>
                <c:pt idx="1562">
                  <c:v>0.16174300000000041</c:v>
                </c:pt>
                <c:pt idx="1563">
                  <c:v>0.16708400000000001</c:v>
                </c:pt>
                <c:pt idx="1564">
                  <c:v>0.17395000000000024</c:v>
                </c:pt>
                <c:pt idx="1565">
                  <c:v>0.16403200000000001</c:v>
                </c:pt>
                <c:pt idx="1566">
                  <c:v>0.15564000000000044</c:v>
                </c:pt>
                <c:pt idx="1567">
                  <c:v>0.169373</c:v>
                </c:pt>
                <c:pt idx="1568">
                  <c:v>0.169373</c:v>
                </c:pt>
                <c:pt idx="1569">
                  <c:v>0.16708400000000001</c:v>
                </c:pt>
                <c:pt idx="1570">
                  <c:v>0.17318700000000001</c:v>
                </c:pt>
                <c:pt idx="1571">
                  <c:v>0.166321</c:v>
                </c:pt>
                <c:pt idx="1572">
                  <c:v>0.17852799999999999</c:v>
                </c:pt>
                <c:pt idx="1573">
                  <c:v>0.16174300000000041</c:v>
                </c:pt>
                <c:pt idx="1574">
                  <c:v>0.18005399999999999</c:v>
                </c:pt>
                <c:pt idx="1575">
                  <c:v>0.16708400000000001</c:v>
                </c:pt>
                <c:pt idx="1576">
                  <c:v>0.14724700000000124</c:v>
                </c:pt>
                <c:pt idx="1577">
                  <c:v>0.17395000000000024</c:v>
                </c:pt>
                <c:pt idx="1578">
                  <c:v>0.15869100000000044</c:v>
                </c:pt>
                <c:pt idx="1579">
                  <c:v>0.169373</c:v>
                </c:pt>
                <c:pt idx="1580">
                  <c:v>0.15792800000000104</c:v>
                </c:pt>
                <c:pt idx="1581">
                  <c:v>0.15945400000000104</c:v>
                </c:pt>
                <c:pt idx="1582">
                  <c:v>0.16479500000000041</c:v>
                </c:pt>
                <c:pt idx="1583">
                  <c:v>0.16098000000000001</c:v>
                </c:pt>
                <c:pt idx="1584">
                  <c:v>0.17547599999999999</c:v>
                </c:pt>
                <c:pt idx="1585">
                  <c:v>0.166321</c:v>
                </c:pt>
                <c:pt idx="1586">
                  <c:v>0.15945400000000104</c:v>
                </c:pt>
                <c:pt idx="1587">
                  <c:v>0.16861000000000001</c:v>
                </c:pt>
                <c:pt idx="1588">
                  <c:v>0.17471300000000092</c:v>
                </c:pt>
                <c:pt idx="1589">
                  <c:v>0.16784700000000041</c:v>
                </c:pt>
                <c:pt idx="1590">
                  <c:v>0.16784700000000041</c:v>
                </c:pt>
                <c:pt idx="1591">
                  <c:v>0.16403200000000001</c:v>
                </c:pt>
                <c:pt idx="1592">
                  <c:v>0.16403200000000001</c:v>
                </c:pt>
                <c:pt idx="1593">
                  <c:v>0.16098000000000001</c:v>
                </c:pt>
                <c:pt idx="1594">
                  <c:v>0.17166100000000001</c:v>
                </c:pt>
                <c:pt idx="1595">
                  <c:v>0.16250600000000001</c:v>
                </c:pt>
                <c:pt idx="1596">
                  <c:v>0.16861000000000001</c:v>
                </c:pt>
                <c:pt idx="1597">
                  <c:v>0.16708400000000001</c:v>
                </c:pt>
                <c:pt idx="1598">
                  <c:v>0.16479500000000041</c:v>
                </c:pt>
                <c:pt idx="1599">
                  <c:v>0.17013500000000001</c:v>
                </c:pt>
                <c:pt idx="1600">
                  <c:v>0.16403200000000001</c:v>
                </c:pt>
                <c:pt idx="1601">
                  <c:v>0.15869100000000044</c:v>
                </c:pt>
                <c:pt idx="1602">
                  <c:v>0.17089799999999999</c:v>
                </c:pt>
                <c:pt idx="1603">
                  <c:v>0.16098000000000001</c:v>
                </c:pt>
                <c:pt idx="1604">
                  <c:v>0.16784700000000041</c:v>
                </c:pt>
                <c:pt idx="1605">
                  <c:v>0.16326900000000041</c:v>
                </c:pt>
                <c:pt idx="1606">
                  <c:v>0.16708400000000001</c:v>
                </c:pt>
                <c:pt idx="1607">
                  <c:v>0.16708400000000001</c:v>
                </c:pt>
                <c:pt idx="1608">
                  <c:v>0.16174300000000041</c:v>
                </c:pt>
                <c:pt idx="1609">
                  <c:v>0.17166100000000001</c:v>
                </c:pt>
                <c:pt idx="1610">
                  <c:v>0.15945400000000104</c:v>
                </c:pt>
                <c:pt idx="1611">
                  <c:v>0.17318700000000001</c:v>
                </c:pt>
                <c:pt idx="1612">
                  <c:v>0.166321</c:v>
                </c:pt>
                <c:pt idx="1613">
                  <c:v>0.166321</c:v>
                </c:pt>
                <c:pt idx="1614">
                  <c:v>0.16250600000000001</c:v>
                </c:pt>
                <c:pt idx="1615">
                  <c:v>0.16479500000000041</c:v>
                </c:pt>
                <c:pt idx="1616">
                  <c:v>0.17089799999999999</c:v>
                </c:pt>
                <c:pt idx="1617">
                  <c:v>0.16174300000000041</c:v>
                </c:pt>
                <c:pt idx="1618">
                  <c:v>0.166321</c:v>
                </c:pt>
                <c:pt idx="1619">
                  <c:v>0.16479500000000041</c:v>
                </c:pt>
                <c:pt idx="1620">
                  <c:v>0.16479500000000041</c:v>
                </c:pt>
                <c:pt idx="1621">
                  <c:v>0.16555800000000001</c:v>
                </c:pt>
                <c:pt idx="1622">
                  <c:v>0.16174300000000041</c:v>
                </c:pt>
                <c:pt idx="1623">
                  <c:v>0.16403200000000001</c:v>
                </c:pt>
                <c:pt idx="1624">
                  <c:v>0.16174300000000041</c:v>
                </c:pt>
                <c:pt idx="1625">
                  <c:v>0.16021700000000041</c:v>
                </c:pt>
                <c:pt idx="1626">
                  <c:v>0.15792800000000104</c:v>
                </c:pt>
                <c:pt idx="1627">
                  <c:v>0.16861000000000001</c:v>
                </c:pt>
                <c:pt idx="1628">
                  <c:v>0.17547599999999999</c:v>
                </c:pt>
                <c:pt idx="1629">
                  <c:v>0.17242399999999999</c:v>
                </c:pt>
                <c:pt idx="1630">
                  <c:v>0.16479500000000041</c:v>
                </c:pt>
                <c:pt idx="1631">
                  <c:v>0.17166100000000001</c:v>
                </c:pt>
                <c:pt idx="1632">
                  <c:v>0.17166100000000001</c:v>
                </c:pt>
                <c:pt idx="1633">
                  <c:v>0.16098000000000001</c:v>
                </c:pt>
                <c:pt idx="1634">
                  <c:v>0.16555800000000001</c:v>
                </c:pt>
                <c:pt idx="1635">
                  <c:v>0.16021700000000041</c:v>
                </c:pt>
                <c:pt idx="1636">
                  <c:v>0.16021700000000041</c:v>
                </c:pt>
                <c:pt idx="1637">
                  <c:v>0.166321</c:v>
                </c:pt>
                <c:pt idx="1638">
                  <c:v>0.16708400000000001</c:v>
                </c:pt>
                <c:pt idx="1639">
                  <c:v>0.17089799999999999</c:v>
                </c:pt>
                <c:pt idx="1640">
                  <c:v>0.169373</c:v>
                </c:pt>
                <c:pt idx="1641">
                  <c:v>0.16708400000000001</c:v>
                </c:pt>
                <c:pt idx="1642">
                  <c:v>0.17242399999999999</c:v>
                </c:pt>
                <c:pt idx="1643">
                  <c:v>0.16403200000000001</c:v>
                </c:pt>
                <c:pt idx="1644">
                  <c:v>0.17013500000000001</c:v>
                </c:pt>
                <c:pt idx="1645">
                  <c:v>0.15792800000000104</c:v>
                </c:pt>
                <c:pt idx="1646">
                  <c:v>0.166321</c:v>
                </c:pt>
                <c:pt idx="1647">
                  <c:v>0.16250600000000001</c:v>
                </c:pt>
                <c:pt idx="1648">
                  <c:v>0.16098000000000001</c:v>
                </c:pt>
                <c:pt idx="1649">
                  <c:v>0.17318700000000001</c:v>
                </c:pt>
                <c:pt idx="1650">
                  <c:v>0.16479500000000041</c:v>
                </c:pt>
                <c:pt idx="1651">
                  <c:v>0.16098000000000001</c:v>
                </c:pt>
                <c:pt idx="1652">
                  <c:v>0.17242399999999999</c:v>
                </c:pt>
                <c:pt idx="1653">
                  <c:v>0.16555800000000001</c:v>
                </c:pt>
                <c:pt idx="1654">
                  <c:v>0.16784700000000041</c:v>
                </c:pt>
                <c:pt idx="1655">
                  <c:v>0.16708400000000001</c:v>
                </c:pt>
                <c:pt idx="1656">
                  <c:v>0.17013500000000001</c:v>
                </c:pt>
                <c:pt idx="1657">
                  <c:v>0.16174300000000041</c:v>
                </c:pt>
                <c:pt idx="1658">
                  <c:v>0.17013500000000001</c:v>
                </c:pt>
                <c:pt idx="1659">
                  <c:v>0.166321</c:v>
                </c:pt>
                <c:pt idx="1660">
                  <c:v>0.16098000000000001</c:v>
                </c:pt>
                <c:pt idx="1661">
                  <c:v>0.16098000000000001</c:v>
                </c:pt>
                <c:pt idx="1662">
                  <c:v>0.17395000000000024</c:v>
                </c:pt>
                <c:pt idx="1663">
                  <c:v>0.17318700000000001</c:v>
                </c:pt>
                <c:pt idx="1664">
                  <c:v>0.16555800000000001</c:v>
                </c:pt>
                <c:pt idx="1665">
                  <c:v>0.17395000000000024</c:v>
                </c:pt>
                <c:pt idx="1666">
                  <c:v>0.17089799999999999</c:v>
                </c:pt>
                <c:pt idx="1667">
                  <c:v>0.17471300000000092</c:v>
                </c:pt>
                <c:pt idx="1668">
                  <c:v>0.15564000000000044</c:v>
                </c:pt>
                <c:pt idx="1669">
                  <c:v>0.16479500000000041</c:v>
                </c:pt>
                <c:pt idx="1670">
                  <c:v>0.16326900000000041</c:v>
                </c:pt>
                <c:pt idx="1671">
                  <c:v>0.16098000000000001</c:v>
                </c:pt>
                <c:pt idx="1672">
                  <c:v>0.16861000000000001</c:v>
                </c:pt>
                <c:pt idx="1673">
                  <c:v>0.169373</c:v>
                </c:pt>
                <c:pt idx="1674">
                  <c:v>0.17623900000000092</c:v>
                </c:pt>
                <c:pt idx="1675">
                  <c:v>0.16403200000000001</c:v>
                </c:pt>
                <c:pt idx="1676">
                  <c:v>0.16861000000000001</c:v>
                </c:pt>
                <c:pt idx="1677">
                  <c:v>0.17166100000000001</c:v>
                </c:pt>
                <c:pt idx="1678">
                  <c:v>0.166321</c:v>
                </c:pt>
                <c:pt idx="1679">
                  <c:v>0.16708400000000001</c:v>
                </c:pt>
                <c:pt idx="1680">
                  <c:v>0.15487699999999999</c:v>
                </c:pt>
                <c:pt idx="1681">
                  <c:v>0.17242399999999999</c:v>
                </c:pt>
                <c:pt idx="1682">
                  <c:v>0.16479500000000041</c:v>
                </c:pt>
                <c:pt idx="1683">
                  <c:v>0.16098000000000001</c:v>
                </c:pt>
                <c:pt idx="1684">
                  <c:v>0.16250600000000001</c:v>
                </c:pt>
                <c:pt idx="1685">
                  <c:v>0.16098000000000001</c:v>
                </c:pt>
                <c:pt idx="1686">
                  <c:v>0.16861000000000001</c:v>
                </c:pt>
                <c:pt idx="1687">
                  <c:v>0.17013500000000001</c:v>
                </c:pt>
                <c:pt idx="1688">
                  <c:v>0.169373</c:v>
                </c:pt>
                <c:pt idx="1689">
                  <c:v>0.15640300000000101</c:v>
                </c:pt>
                <c:pt idx="1690">
                  <c:v>0.17013500000000001</c:v>
                </c:pt>
                <c:pt idx="1691">
                  <c:v>0.16784700000000041</c:v>
                </c:pt>
                <c:pt idx="1692">
                  <c:v>0.15945400000000104</c:v>
                </c:pt>
                <c:pt idx="1693">
                  <c:v>0.16861000000000001</c:v>
                </c:pt>
                <c:pt idx="1694">
                  <c:v>0.16098000000000001</c:v>
                </c:pt>
                <c:pt idx="1695">
                  <c:v>0.17318700000000001</c:v>
                </c:pt>
                <c:pt idx="1696">
                  <c:v>0.16708400000000001</c:v>
                </c:pt>
                <c:pt idx="1697">
                  <c:v>0.16861000000000001</c:v>
                </c:pt>
                <c:pt idx="1698">
                  <c:v>0.16861000000000001</c:v>
                </c:pt>
                <c:pt idx="1699">
                  <c:v>0.16326900000000041</c:v>
                </c:pt>
                <c:pt idx="1700">
                  <c:v>0.16708400000000001</c:v>
                </c:pt>
                <c:pt idx="1701">
                  <c:v>0.16098000000000001</c:v>
                </c:pt>
                <c:pt idx="1702">
                  <c:v>0.17318700000000001</c:v>
                </c:pt>
                <c:pt idx="1703">
                  <c:v>0.16861000000000001</c:v>
                </c:pt>
                <c:pt idx="1704">
                  <c:v>0.16174300000000041</c:v>
                </c:pt>
                <c:pt idx="1705">
                  <c:v>0.17318700000000001</c:v>
                </c:pt>
                <c:pt idx="1706">
                  <c:v>0.16250600000000001</c:v>
                </c:pt>
                <c:pt idx="1707">
                  <c:v>0.16479500000000041</c:v>
                </c:pt>
                <c:pt idx="1708">
                  <c:v>0.17166100000000001</c:v>
                </c:pt>
                <c:pt idx="1709">
                  <c:v>0.16708400000000001</c:v>
                </c:pt>
                <c:pt idx="1710">
                  <c:v>0.17089799999999999</c:v>
                </c:pt>
                <c:pt idx="1711">
                  <c:v>0.17166100000000001</c:v>
                </c:pt>
                <c:pt idx="1712">
                  <c:v>0.17166100000000001</c:v>
                </c:pt>
                <c:pt idx="1713">
                  <c:v>0.16708400000000001</c:v>
                </c:pt>
                <c:pt idx="1714">
                  <c:v>0.16098000000000001</c:v>
                </c:pt>
                <c:pt idx="1715">
                  <c:v>0.17242399999999999</c:v>
                </c:pt>
                <c:pt idx="1716">
                  <c:v>0.17318700000000001</c:v>
                </c:pt>
                <c:pt idx="1717">
                  <c:v>0.16174300000000041</c:v>
                </c:pt>
                <c:pt idx="1718">
                  <c:v>0.16479500000000041</c:v>
                </c:pt>
                <c:pt idx="1719">
                  <c:v>0.15640300000000101</c:v>
                </c:pt>
                <c:pt idx="1720">
                  <c:v>0.16479500000000041</c:v>
                </c:pt>
                <c:pt idx="1721">
                  <c:v>0.169373</c:v>
                </c:pt>
                <c:pt idx="1722">
                  <c:v>0.15945400000000104</c:v>
                </c:pt>
                <c:pt idx="1723">
                  <c:v>0.16555800000000001</c:v>
                </c:pt>
                <c:pt idx="1724">
                  <c:v>0.16555800000000001</c:v>
                </c:pt>
                <c:pt idx="1725">
                  <c:v>0.17547599999999999</c:v>
                </c:pt>
                <c:pt idx="1726">
                  <c:v>0.16708400000000001</c:v>
                </c:pt>
                <c:pt idx="1727">
                  <c:v>0.17318700000000001</c:v>
                </c:pt>
                <c:pt idx="1728">
                  <c:v>0.16174300000000041</c:v>
                </c:pt>
                <c:pt idx="1729">
                  <c:v>0.166321</c:v>
                </c:pt>
                <c:pt idx="1730">
                  <c:v>0.17852799999999999</c:v>
                </c:pt>
                <c:pt idx="1731">
                  <c:v>0.17013500000000001</c:v>
                </c:pt>
                <c:pt idx="1732">
                  <c:v>0.16479500000000041</c:v>
                </c:pt>
                <c:pt idx="1733">
                  <c:v>0.16326900000000041</c:v>
                </c:pt>
                <c:pt idx="1734">
                  <c:v>0.17242399999999999</c:v>
                </c:pt>
                <c:pt idx="1735">
                  <c:v>0.166321</c:v>
                </c:pt>
                <c:pt idx="1736">
                  <c:v>0.16479500000000041</c:v>
                </c:pt>
                <c:pt idx="1737">
                  <c:v>0.17013500000000001</c:v>
                </c:pt>
                <c:pt idx="1738">
                  <c:v>0.16861000000000001</c:v>
                </c:pt>
                <c:pt idx="1739">
                  <c:v>0.15945400000000104</c:v>
                </c:pt>
                <c:pt idx="1740">
                  <c:v>0.16403200000000001</c:v>
                </c:pt>
                <c:pt idx="1741">
                  <c:v>0.16784700000000041</c:v>
                </c:pt>
                <c:pt idx="1742">
                  <c:v>0.17395000000000024</c:v>
                </c:pt>
                <c:pt idx="1743">
                  <c:v>0.16326900000000041</c:v>
                </c:pt>
                <c:pt idx="1744">
                  <c:v>0.16479500000000041</c:v>
                </c:pt>
                <c:pt idx="1745">
                  <c:v>0.16479500000000041</c:v>
                </c:pt>
                <c:pt idx="1746">
                  <c:v>0.16861000000000001</c:v>
                </c:pt>
                <c:pt idx="1747">
                  <c:v>0.17395000000000024</c:v>
                </c:pt>
                <c:pt idx="1748">
                  <c:v>0.15106200000000081</c:v>
                </c:pt>
                <c:pt idx="1749">
                  <c:v>0.16555800000000001</c:v>
                </c:pt>
                <c:pt idx="1750">
                  <c:v>0.16403200000000001</c:v>
                </c:pt>
                <c:pt idx="1751">
                  <c:v>0.166321</c:v>
                </c:pt>
                <c:pt idx="1752">
                  <c:v>0.16250600000000001</c:v>
                </c:pt>
                <c:pt idx="1753">
                  <c:v>0.16021700000000041</c:v>
                </c:pt>
                <c:pt idx="1754">
                  <c:v>0.17471300000000092</c:v>
                </c:pt>
                <c:pt idx="1755">
                  <c:v>0.166321</c:v>
                </c:pt>
                <c:pt idx="1756">
                  <c:v>0.166321</c:v>
                </c:pt>
                <c:pt idx="1757">
                  <c:v>0.17242399999999999</c:v>
                </c:pt>
                <c:pt idx="1758">
                  <c:v>0.16250600000000001</c:v>
                </c:pt>
                <c:pt idx="1759">
                  <c:v>0.16555800000000001</c:v>
                </c:pt>
                <c:pt idx="1760">
                  <c:v>0.166321</c:v>
                </c:pt>
                <c:pt idx="1761">
                  <c:v>0.166321</c:v>
                </c:pt>
                <c:pt idx="1762">
                  <c:v>0.16250600000000001</c:v>
                </c:pt>
                <c:pt idx="1763">
                  <c:v>0.166321</c:v>
                </c:pt>
                <c:pt idx="1764">
                  <c:v>0.16174300000000041</c:v>
                </c:pt>
                <c:pt idx="1765">
                  <c:v>0.17089799999999999</c:v>
                </c:pt>
                <c:pt idx="1766">
                  <c:v>0.16174300000000041</c:v>
                </c:pt>
                <c:pt idx="1767">
                  <c:v>0.16708400000000001</c:v>
                </c:pt>
                <c:pt idx="1768">
                  <c:v>0.16708400000000001</c:v>
                </c:pt>
                <c:pt idx="1769">
                  <c:v>0.17013500000000001</c:v>
                </c:pt>
                <c:pt idx="1770">
                  <c:v>0.16326900000000041</c:v>
                </c:pt>
                <c:pt idx="1771">
                  <c:v>0.166321</c:v>
                </c:pt>
                <c:pt idx="1772">
                  <c:v>0.16479500000000041</c:v>
                </c:pt>
                <c:pt idx="1773">
                  <c:v>0.16326900000000041</c:v>
                </c:pt>
                <c:pt idx="1774">
                  <c:v>0.16708400000000001</c:v>
                </c:pt>
                <c:pt idx="1775">
                  <c:v>0.16403200000000001</c:v>
                </c:pt>
                <c:pt idx="1776">
                  <c:v>0.16784700000000041</c:v>
                </c:pt>
                <c:pt idx="1777">
                  <c:v>0.16326900000000041</c:v>
                </c:pt>
                <c:pt idx="1778">
                  <c:v>0.16250600000000001</c:v>
                </c:pt>
                <c:pt idx="1779">
                  <c:v>0.17166100000000001</c:v>
                </c:pt>
                <c:pt idx="1780">
                  <c:v>0.16784700000000041</c:v>
                </c:pt>
                <c:pt idx="1781">
                  <c:v>0.16174300000000041</c:v>
                </c:pt>
                <c:pt idx="1782">
                  <c:v>0.16708400000000001</c:v>
                </c:pt>
                <c:pt idx="1783">
                  <c:v>0.16174300000000041</c:v>
                </c:pt>
                <c:pt idx="1784">
                  <c:v>0.16555800000000001</c:v>
                </c:pt>
                <c:pt idx="1785">
                  <c:v>0.16861000000000001</c:v>
                </c:pt>
                <c:pt idx="1786">
                  <c:v>0.17089799999999999</c:v>
                </c:pt>
                <c:pt idx="1787">
                  <c:v>0.16555800000000001</c:v>
                </c:pt>
                <c:pt idx="1788">
                  <c:v>0.16555800000000001</c:v>
                </c:pt>
                <c:pt idx="1789">
                  <c:v>0.17547599999999999</c:v>
                </c:pt>
                <c:pt idx="1790">
                  <c:v>0.16174300000000041</c:v>
                </c:pt>
                <c:pt idx="1791">
                  <c:v>0.16174300000000041</c:v>
                </c:pt>
                <c:pt idx="1792">
                  <c:v>0.15716600000000044</c:v>
                </c:pt>
                <c:pt idx="1793">
                  <c:v>0.17166100000000001</c:v>
                </c:pt>
                <c:pt idx="1794">
                  <c:v>0.17013500000000001</c:v>
                </c:pt>
                <c:pt idx="1795">
                  <c:v>0.17166100000000001</c:v>
                </c:pt>
                <c:pt idx="1796">
                  <c:v>0.16326900000000041</c:v>
                </c:pt>
                <c:pt idx="1797">
                  <c:v>0.15716600000000044</c:v>
                </c:pt>
                <c:pt idx="1798">
                  <c:v>0.16708400000000001</c:v>
                </c:pt>
                <c:pt idx="1799">
                  <c:v>0.16479500000000041</c:v>
                </c:pt>
                <c:pt idx="1800">
                  <c:v>0.16555800000000001</c:v>
                </c:pt>
                <c:pt idx="1801">
                  <c:v>0.15792800000000104</c:v>
                </c:pt>
                <c:pt idx="1802">
                  <c:v>0.16021700000000041</c:v>
                </c:pt>
                <c:pt idx="1803">
                  <c:v>0.169373</c:v>
                </c:pt>
                <c:pt idx="1804">
                  <c:v>0.16784700000000041</c:v>
                </c:pt>
                <c:pt idx="1805">
                  <c:v>0.17318700000000001</c:v>
                </c:pt>
                <c:pt idx="1806">
                  <c:v>0.16250600000000001</c:v>
                </c:pt>
                <c:pt idx="1807">
                  <c:v>0.15869100000000044</c:v>
                </c:pt>
                <c:pt idx="1808">
                  <c:v>0.16784700000000041</c:v>
                </c:pt>
                <c:pt idx="1809">
                  <c:v>0.17166100000000001</c:v>
                </c:pt>
                <c:pt idx="1810">
                  <c:v>0.166321</c:v>
                </c:pt>
                <c:pt idx="1811">
                  <c:v>0.16403200000000001</c:v>
                </c:pt>
                <c:pt idx="1812">
                  <c:v>0.16403200000000001</c:v>
                </c:pt>
                <c:pt idx="1813">
                  <c:v>0.16326900000000041</c:v>
                </c:pt>
                <c:pt idx="1814">
                  <c:v>0.16326900000000041</c:v>
                </c:pt>
                <c:pt idx="1815">
                  <c:v>0.17166100000000001</c:v>
                </c:pt>
                <c:pt idx="1816">
                  <c:v>0.16555800000000001</c:v>
                </c:pt>
                <c:pt idx="1817">
                  <c:v>0.16861000000000001</c:v>
                </c:pt>
                <c:pt idx="1818">
                  <c:v>0.16174300000000041</c:v>
                </c:pt>
                <c:pt idx="1819">
                  <c:v>0.166321</c:v>
                </c:pt>
                <c:pt idx="1820">
                  <c:v>0.17471300000000092</c:v>
                </c:pt>
                <c:pt idx="1821">
                  <c:v>0.16555800000000001</c:v>
                </c:pt>
                <c:pt idx="1822">
                  <c:v>0.15716600000000044</c:v>
                </c:pt>
                <c:pt idx="1823">
                  <c:v>0.16250600000000001</c:v>
                </c:pt>
                <c:pt idx="1824">
                  <c:v>0.17318700000000001</c:v>
                </c:pt>
                <c:pt idx="1825">
                  <c:v>0.16479500000000041</c:v>
                </c:pt>
                <c:pt idx="1826">
                  <c:v>0.16250600000000001</c:v>
                </c:pt>
                <c:pt idx="1827">
                  <c:v>0.15487699999999999</c:v>
                </c:pt>
                <c:pt idx="1828">
                  <c:v>0.15716600000000044</c:v>
                </c:pt>
                <c:pt idx="1829">
                  <c:v>0.15945400000000104</c:v>
                </c:pt>
                <c:pt idx="1830">
                  <c:v>0.16784700000000041</c:v>
                </c:pt>
                <c:pt idx="1831">
                  <c:v>0.17242399999999999</c:v>
                </c:pt>
                <c:pt idx="1832">
                  <c:v>0.166321</c:v>
                </c:pt>
                <c:pt idx="1833">
                  <c:v>0.16098000000000001</c:v>
                </c:pt>
                <c:pt idx="1834">
                  <c:v>0.16250600000000001</c:v>
                </c:pt>
                <c:pt idx="1835">
                  <c:v>0.16250600000000001</c:v>
                </c:pt>
                <c:pt idx="1836">
                  <c:v>0.16555800000000001</c:v>
                </c:pt>
                <c:pt idx="1837">
                  <c:v>0.17166100000000001</c:v>
                </c:pt>
                <c:pt idx="1838">
                  <c:v>0.16708400000000001</c:v>
                </c:pt>
                <c:pt idx="1839">
                  <c:v>0.17318700000000001</c:v>
                </c:pt>
                <c:pt idx="1840">
                  <c:v>0.16784700000000041</c:v>
                </c:pt>
                <c:pt idx="1841">
                  <c:v>0.16784700000000041</c:v>
                </c:pt>
                <c:pt idx="1842">
                  <c:v>0.16098000000000001</c:v>
                </c:pt>
                <c:pt idx="1843">
                  <c:v>0.16555800000000001</c:v>
                </c:pt>
                <c:pt idx="1844">
                  <c:v>0.15945400000000104</c:v>
                </c:pt>
                <c:pt idx="1845">
                  <c:v>0.17623900000000092</c:v>
                </c:pt>
                <c:pt idx="1846">
                  <c:v>0.16784700000000041</c:v>
                </c:pt>
                <c:pt idx="1847">
                  <c:v>0.16021700000000041</c:v>
                </c:pt>
                <c:pt idx="1848">
                  <c:v>0.16861000000000001</c:v>
                </c:pt>
                <c:pt idx="1849">
                  <c:v>0.16250600000000001</c:v>
                </c:pt>
                <c:pt idx="1850">
                  <c:v>0.16403200000000001</c:v>
                </c:pt>
                <c:pt idx="1851">
                  <c:v>0.16250600000000001</c:v>
                </c:pt>
                <c:pt idx="1852">
                  <c:v>0.15945400000000104</c:v>
                </c:pt>
                <c:pt idx="1853">
                  <c:v>0.16403200000000001</c:v>
                </c:pt>
                <c:pt idx="1854">
                  <c:v>0.16250600000000001</c:v>
                </c:pt>
                <c:pt idx="1855">
                  <c:v>0.17395000000000024</c:v>
                </c:pt>
                <c:pt idx="1856">
                  <c:v>0.15869100000000044</c:v>
                </c:pt>
                <c:pt idx="1857">
                  <c:v>0.17242399999999999</c:v>
                </c:pt>
                <c:pt idx="1858">
                  <c:v>0.16555800000000001</c:v>
                </c:pt>
                <c:pt idx="1859">
                  <c:v>0.16174300000000041</c:v>
                </c:pt>
                <c:pt idx="1860">
                  <c:v>0.16784700000000041</c:v>
                </c:pt>
                <c:pt idx="1861">
                  <c:v>0.16021700000000041</c:v>
                </c:pt>
                <c:pt idx="1862">
                  <c:v>0.16250600000000001</c:v>
                </c:pt>
                <c:pt idx="1863">
                  <c:v>0.166321</c:v>
                </c:pt>
                <c:pt idx="1864">
                  <c:v>0.16708400000000001</c:v>
                </c:pt>
                <c:pt idx="1865">
                  <c:v>0.17089799999999999</c:v>
                </c:pt>
                <c:pt idx="1866">
                  <c:v>0.15869100000000044</c:v>
                </c:pt>
                <c:pt idx="1867">
                  <c:v>0.17089799999999999</c:v>
                </c:pt>
                <c:pt idx="1868">
                  <c:v>0.16555800000000001</c:v>
                </c:pt>
                <c:pt idx="1869">
                  <c:v>0.16326900000000041</c:v>
                </c:pt>
                <c:pt idx="1870">
                  <c:v>0.16555800000000001</c:v>
                </c:pt>
                <c:pt idx="1871">
                  <c:v>0.16403200000000001</c:v>
                </c:pt>
                <c:pt idx="1872">
                  <c:v>0.16250600000000001</c:v>
                </c:pt>
                <c:pt idx="1873">
                  <c:v>0.16479500000000041</c:v>
                </c:pt>
                <c:pt idx="1874">
                  <c:v>0.17623900000000092</c:v>
                </c:pt>
                <c:pt idx="1875">
                  <c:v>0.16403200000000001</c:v>
                </c:pt>
                <c:pt idx="1876">
                  <c:v>0.16708400000000001</c:v>
                </c:pt>
                <c:pt idx="1877">
                  <c:v>0.169373</c:v>
                </c:pt>
                <c:pt idx="1878">
                  <c:v>0.169373</c:v>
                </c:pt>
                <c:pt idx="1879">
                  <c:v>0.16403200000000001</c:v>
                </c:pt>
                <c:pt idx="1880">
                  <c:v>0.16403200000000001</c:v>
                </c:pt>
                <c:pt idx="1881">
                  <c:v>0.17089799999999999</c:v>
                </c:pt>
                <c:pt idx="1882">
                  <c:v>0.16326900000000041</c:v>
                </c:pt>
                <c:pt idx="1883">
                  <c:v>0.17089799999999999</c:v>
                </c:pt>
                <c:pt idx="1884">
                  <c:v>0.16555800000000001</c:v>
                </c:pt>
                <c:pt idx="1885">
                  <c:v>0.166321</c:v>
                </c:pt>
                <c:pt idx="1886">
                  <c:v>0.15487699999999999</c:v>
                </c:pt>
                <c:pt idx="1887">
                  <c:v>0.16098000000000001</c:v>
                </c:pt>
                <c:pt idx="1888">
                  <c:v>0.166321</c:v>
                </c:pt>
                <c:pt idx="1889">
                  <c:v>0.16555800000000001</c:v>
                </c:pt>
                <c:pt idx="1890">
                  <c:v>0.17089799999999999</c:v>
                </c:pt>
                <c:pt idx="1891">
                  <c:v>0.16403200000000001</c:v>
                </c:pt>
                <c:pt idx="1892">
                  <c:v>0.166321</c:v>
                </c:pt>
                <c:pt idx="1893">
                  <c:v>0.16403200000000001</c:v>
                </c:pt>
                <c:pt idx="1894">
                  <c:v>0.18081700000000092</c:v>
                </c:pt>
                <c:pt idx="1895">
                  <c:v>0.16326900000000041</c:v>
                </c:pt>
                <c:pt idx="1896">
                  <c:v>0.16784700000000041</c:v>
                </c:pt>
                <c:pt idx="1897">
                  <c:v>0.16326900000000041</c:v>
                </c:pt>
                <c:pt idx="1898">
                  <c:v>0.15945400000000104</c:v>
                </c:pt>
                <c:pt idx="1899">
                  <c:v>0.17623900000000092</c:v>
                </c:pt>
                <c:pt idx="1900">
                  <c:v>0.16174300000000041</c:v>
                </c:pt>
                <c:pt idx="1901">
                  <c:v>0.16021700000000041</c:v>
                </c:pt>
                <c:pt idx="1902">
                  <c:v>0.16479500000000041</c:v>
                </c:pt>
                <c:pt idx="1903">
                  <c:v>0.166321</c:v>
                </c:pt>
                <c:pt idx="1904">
                  <c:v>0.16326900000000041</c:v>
                </c:pt>
                <c:pt idx="1905">
                  <c:v>0.16784700000000041</c:v>
                </c:pt>
                <c:pt idx="1906">
                  <c:v>0.17013500000000001</c:v>
                </c:pt>
                <c:pt idx="1907">
                  <c:v>0.17089799999999999</c:v>
                </c:pt>
                <c:pt idx="1908">
                  <c:v>0.16098000000000001</c:v>
                </c:pt>
                <c:pt idx="1909">
                  <c:v>0.15945400000000104</c:v>
                </c:pt>
                <c:pt idx="1910">
                  <c:v>0.16326900000000041</c:v>
                </c:pt>
                <c:pt idx="1911">
                  <c:v>0.17089799999999999</c:v>
                </c:pt>
                <c:pt idx="1912">
                  <c:v>0.16708400000000001</c:v>
                </c:pt>
                <c:pt idx="1913">
                  <c:v>0.166321</c:v>
                </c:pt>
                <c:pt idx="1914">
                  <c:v>0.17089799999999999</c:v>
                </c:pt>
                <c:pt idx="1915">
                  <c:v>0.16708400000000001</c:v>
                </c:pt>
                <c:pt idx="1916">
                  <c:v>0.16479500000000041</c:v>
                </c:pt>
                <c:pt idx="1917">
                  <c:v>0.16098000000000001</c:v>
                </c:pt>
                <c:pt idx="1918">
                  <c:v>0.17089799999999999</c:v>
                </c:pt>
                <c:pt idx="1919">
                  <c:v>0.15792800000000104</c:v>
                </c:pt>
                <c:pt idx="1920">
                  <c:v>0.166321</c:v>
                </c:pt>
                <c:pt idx="1921">
                  <c:v>0.16861000000000001</c:v>
                </c:pt>
                <c:pt idx="1922">
                  <c:v>0.16021700000000041</c:v>
                </c:pt>
                <c:pt idx="1923">
                  <c:v>0.17318700000000001</c:v>
                </c:pt>
                <c:pt idx="1924">
                  <c:v>0.17166100000000001</c:v>
                </c:pt>
                <c:pt idx="1925">
                  <c:v>0.16250600000000001</c:v>
                </c:pt>
                <c:pt idx="1926">
                  <c:v>0.16326900000000041</c:v>
                </c:pt>
                <c:pt idx="1927">
                  <c:v>0.17318700000000001</c:v>
                </c:pt>
                <c:pt idx="1928">
                  <c:v>0.17242399999999999</c:v>
                </c:pt>
                <c:pt idx="1929">
                  <c:v>0.169373</c:v>
                </c:pt>
                <c:pt idx="1930">
                  <c:v>0.16174300000000041</c:v>
                </c:pt>
                <c:pt idx="1931">
                  <c:v>0.169373</c:v>
                </c:pt>
                <c:pt idx="1932">
                  <c:v>0.16479500000000041</c:v>
                </c:pt>
                <c:pt idx="1933">
                  <c:v>0.17395000000000024</c:v>
                </c:pt>
                <c:pt idx="1934">
                  <c:v>0.17471300000000092</c:v>
                </c:pt>
                <c:pt idx="1935">
                  <c:v>0.16708400000000001</c:v>
                </c:pt>
                <c:pt idx="1936">
                  <c:v>0.16555800000000001</c:v>
                </c:pt>
                <c:pt idx="1937">
                  <c:v>0.17242399999999999</c:v>
                </c:pt>
                <c:pt idx="1938">
                  <c:v>0.16250600000000001</c:v>
                </c:pt>
                <c:pt idx="1939">
                  <c:v>0.166321</c:v>
                </c:pt>
                <c:pt idx="1940">
                  <c:v>0.16250600000000001</c:v>
                </c:pt>
                <c:pt idx="1941">
                  <c:v>0.17166100000000001</c:v>
                </c:pt>
                <c:pt idx="1942">
                  <c:v>0.15716600000000044</c:v>
                </c:pt>
                <c:pt idx="1943">
                  <c:v>0.17089799999999999</c:v>
                </c:pt>
                <c:pt idx="1944">
                  <c:v>0.16784700000000041</c:v>
                </c:pt>
                <c:pt idx="1945">
                  <c:v>0.16479500000000041</c:v>
                </c:pt>
                <c:pt idx="1946">
                  <c:v>0.17242399999999999</c:v>
                </c:pt>
                <c:pt idx="1947">
                  <c:v>0.16555800000000001</c:v>
                </c:pt>
                <c:pt idx="1948">
                  <c:v>0.169373</c:v>
                </c:pt>
                <c:pt idx="1949">
                  <c:v>0.166321</c:v>
                </c:pt>
                <c:pt idx="1950">
                  <c:v>0.16861000000000001</c:v>
                </c:pt>
                <c:pt idx="1951">
                  <c:v>0.16861000000000001</c:v>
                </c:pt>
                <c:pt idx="1952">
                  <c:v>0.16555800000000001</c:v>
                </c:pt>
                <c:pt idx="1953">
                  <c:v>0.15945400000000104</c:v>
                </c:pt>
                <c:pt idx="1954">
                  <c:v>0.16098000000000001</c:v>
                </c:pt>
                <c:pt idx="1955">
                  <c:v>0.17242399999999999</c:v>
                </c:pt>
                <c:pt idx="1956">
                  <c:v>0.17089799999999999</c:v>
                </c:pt>
                <c:pt idx="1957">
                  <c:v>0.16861000000000001</c:v>
                </c:pt>
                <c:pt idx="1958">
                  <c:v>0.16555800000000001</c:v>
                </c:pt>
                <c:pt idx="1959">
                  <c:v>0.17471300000000092</c:v>
                </c:pt>
                <c:pt idx="1960">
                  <c:v>0.166321</c:v>
                </c:pt>
                <c:pt idx="1961">
                  <c:v>0.17013500000000001</c:v>
                </c:pt>
                <c:pt idx="1962">
                  <c:v>0.16326900000000041</c:v>
                </c:pt>
                <c:pt idx="1963">
                  <c:v>0.16326900000000041</c:v>
                </c:pt>
                <c:pt idx="1964">
                  <c:v>0.169373</c:v>
                </c:pt>
                <c:pt idx="1965">
                  <c:v>0.15869100000000044</c:v>
                </c:pt>
                <c:pt idx="1966">
                  <c:v>0.16403200000000001</c:v>
                </c:pt>
                <c:pt idx="1967">
                  <c:v>0.17013500000000001</c:v>
                </c:pt>
                <c:pt idx="1968">
                  <c:v>0.169373</c:v>
                </c:pt>
                <c:pt idx="1969">
                  <c:v>0.16784700000000041</c:v>
                </c:pt>
                <c:pt idx="1970">
                  <c:v>0.16326900000000041</c:v>
                </c:pt>
                <c:pt idx="1971">
                  <c:v>0.16326900000000041</c:v>
                </c:pt>
                <c:pt idx="1972">
                  <c:v>0.15945400000000104</c:v>
                </c:pt>
                <c:pt idx="1973">
                  <c:v>0.16555800000000001</c:v>
                </c:pt>
                <c:pt idx="1974">
                  <c:v>0.16555800000000001</c:v>
                </c:pt>
                <c:pt idx="1975">
                  <c:v>0.16021700000000041</c:v>
                </c:pt>
                <c:pt idx="1976">
                  <c:v>0.15945400000000104</c:v>
                </c:pt>
                <c:pt idx="1977">
                  <c:v>0.17089799999999999</c:v>
                </c:pt>
                <c:pt idx="1978">
                  <c:v>0.16479500000000041</c:v>
                </c:pt>
                <c:pt idx="1979">
                  <c:v>0.16326900000000041</c:v>
                </c:pt>
                <c:pt idx="1980">
                  <c:v>0.16555800000000001</c:v>
                </c:pt>
                <c:pt idx="1981">
                  <c:v>0.16479500000000041</c:v>
                </c:pt>
                <c:pt idx="1982">
                  <c:v>0.16098000000000001</c:v>
                </c:pt>
                <c:pt idx="1983">
                  <c:v>0.15869100000000044</c:v>
                </c:pt>
                <c:pt idx="1984">
                  <c:v>0.16326900000000041</c:v>
                </c:pt>
                <c:pt idx="1985">
                  <c:v>0.16784700000000041</c:v>
                </c:pt>
                <c:pt idx="1986">
                  <c:v>0.16784700000000041</c:v>
                </c:pt>
                <c:pt idx="1987">
                  <c:v>0.16250600000000001</c:v>
                </c:pt>
                <c:pt idx="1988">
                  <c:v>0.17166100000000001</c:v>
                </c:pt>
                <c:pt idx="1989">
                  <c:v>0.15792800000000104</c:v>
                </c:pt>
                <c:pt idx="1990">
                  <c:v>0.16403200000000001</c:v>
                </c:pt>
                <c:pt idx="1991">
                  <c:v>0.16784700000000041</c:v>
                </c:pt>
                <c:pt idx="1992">
                  <c:v>0.17089799999999999</c:v>
                </c:pt>
                <c:pt idx="1993">
                  <c:v>0.16403200000000001</c:v>
                </c:pt>
                <c:pt idx="1994">
                  <c:v>0.16021700000000041</c:v>
                </c:pt>
                <c:pt idx="1995">
                  <c:v>0.169373</c:v>
                </c:pt>
                <c:pt idx="1996">
                  <c:v>0.16403200000000001</c:v>
                </c:pt>
                <c:pt idx="1997">
                  <c:v>0.16555800000000001</c:v>
                </c:pt>
                <c:pt idx="1998">
                  <c:v>0.17013500000000001</c:v>
                </c:pt>
                <c:pt idx="1999">
                  <c:v>0.166321</c:v>
                </c:pt>
              </c:numCache>
            </c:numRef>
          </c:yVal>
        </c:ser>
        <c:ser>
          <c:idx val="1"/>
          <c:order val="1"/>
          <c:tx>
            <c:strRef>
              <c:f>'Punn - unbent output'!$C$1</c:f>
              <c:strCache>
                <c:ptCount val="1"/>
                <c:pt idx="0">
                  <c:v>Short strip V</c:v>
                </c:pt>
              </c:strCache>
            </c:strRef>
          </c:tx>
          <c:spPr>
            <a:ln>
              <a:prstDash val="sysDash"/>
            </a:ln>
          </c:spPr>
          <c:marker>
            <c:symbol val="none"/>
          </c:marker>
          <c:xVal>
            <c:numRef>
              <c:f>'Punn - unbent output'!$A$2:$A$63537</c:f>
              <c:numCache>
                <c:formatCode>0.0000</c:formatCode>
                <c:ptCount val="63536"/>
                <c:pt idx="0">
                  <c:v>0</c:v>
                </c:pt>
                <c:pt idx="1">
                  <c:v>2.5000000000000092E-3</c:v>
                </c:pt>
                <c:pt idx="2">
                  <c:v>5.0000000000000114E-3</c:v>
                </c:pt>
                <c:pt idx="3">
                  <c:v>7.5000000000000353E-3</c:v>
                </c:pt>
                <c:pt idx="4">
                  <c:v>1.0000000000000005E-2</c:v>
                </c:pt>
                <c:pt idx="5">
                  <c:v>1.2500000000000001E-2</c:v>
                </c:pt>
                <c:pt idx="6">
                  <c:v>1.4999999999999998E-2</c:v>
                </c:pt>
                <c:pt idx="7">
                  <c:v>1.7500000000000005E-2</c:v>
                </c:pt>
                <c:pt idx="8">
                  <c:v>2.0000000000000011E-2</c:v>
                </c:pt>
                <c:pt idx="9">
                  <c:v>2.2500000000000006E-2</c:v>
                </c:pt>
                <c:pt idx="10">
                  <c:v>2.5000000000000001E-2</c:v>
                </c:pt>
                <c:pt idx="11">
                  <c:v>2.7500000000000011E-2</c:v>
                </c:pt>
                <c:pt idx="12">
                  <c:v>3.0000000000000002E-2</c:v>
                </c:pt>
                <c:pt idx="13">
                  <c:v>3.2500000000000001E-2</c:v>
                </c:pt>
                <c:pt idx="14">
                  <c:v>3.500000000000001E-2</c:v>
                </c:pt>
                <c:pt idx="15">
                  <c:v>3.7500000000000006E-2</c:v>
                </c:pt>
                <c:pt idx="16">
                  <c:v>4.0000000000000022E-2</c:v>
                </c:pt>
                <c:pt idx="17">
                  <c:v>4.2500000000000003E-2</c:v>
                </c:pt>
                <c:pt idx="18">
                  <c:v>4.5000000000000012E-2</c:v>
                </c:pt>
                <c:pt idx="19">
                  <c:v>4.7500000000000014E-2</c:v>
                </c:pt>
                <c:pt idx="20">
                  <c:v>0.05</c:v>
                </c:pt>
                <c:pt idx="21">
                  <c:v>5.2500000000000012E-2</c:v>
                </c:pt>
                <c:pt idx="22">
                  <c:v>5.5000000000000014E-2</c:v>
                </c:pt>
                <c:pt idx="23">
                  <c:v>5.7500000000000023E-2</c:v>
                </c:pt>
                <c:pt idx="24">
                  <c:v>6.0000000000000032E-2</c:v>
                </c:pt>
                <c:pt idx="25">
                  <c:v>6.25E-2</c:v>
                </c:pt>
                <c:pt idx="26">
                  <c:v>6.5000000000000002E-2</c:v>
                </c:pt>
                <c:pt idx="27">
                  <c:v>6.7500000000000004E-2</c:v>
                </c:pt>
                <c:pt idx="28">
                  <c:v>7.0000000000000021E-2</c:v>
                </c:pt>
                <c:pt idx="29">
                  <c:v>7.2500000000000023E-2</c:v>
                </c:pt>
                <c:pt idx="30">
                  <c:v>7.5000000000000011E-2</c:v>
                </c:pt>
                <c:pt idx="31">
                  <c:v>7.7500000000000013E-2</c:v>
                </c:pt>
                <c:pt idx="32">
                  <c:v>8.0000000000000043E-2</c:v>
                </c:pt>
                <c:pt idx="33">
                  <c:v>8.2500000000000004E-2</c:v>
                </c:pt>
                <c:pt idx="34">
                  <c:v>8.5000000000000006E-2</c:v>
                </c:pt>
                <c:pt idx="35">
                  <c:v>8.7500000000000008E-2</c:v>
                </c:pt>
                <c:pt idx="36">
                  <c:v>9.0000000000000024E-2</c:v>
                </c:pt>
                <c:pt idx="37">
                  <c:v>9.2500000000000027E-2</c:v>
                </c:pt>
                <c:pt idx="38">
                  <c:v>9.5000000000000043E-2</c:v>
                </c:pt>
                <c:pt idx="39">
                  <c:v>9.7500000000000045E-2</c:v>
                </c:pt>
                <c:pt idx="40">
                  <c:v>0.1</c:v>
                </c:pt>
                <c:pt idx="41">
                  <c:v>0.10249999999999998</c:v>
                </c:pt>
                <c:pt idx="42">
                  <c:v>0.10500000000000002</c:v>
                </c:pt>
                <c:pt idx="43">
                  <c:v>0.10750000000000012</c:v>
                </c:pt>
                <c:pt idx="44">
                  <c:v>0.11</c:v>
                </c:pt>
                <c:pt idx="45">
                  <c:v>0.1125</c:v>
                </c:pt>
                <c:pt idx="46">
                  <c:v>0.115</c:v>
                </c:pt>
                <c:pt idx="47">
                  <c:v>0.11749999999999998</c:v>
                </c:pt>
                <c:pt idx="48">
                  <c:v>0.12000000000000002</c:v>
                </c:pt>
                <c:pt idx="49">
                  <c:v>0.12250000000000009</c:v>
                </c:pt>
                <c:pt idx="50">
                  <c:v>0.125</c:v>
                </c:pt>
                <c:pt idx="51">
                  <c:v>0.1275</c:v>
                </c:pt>
                <c:pt idx="52">
                  <c:v>0.13</c:v>
                </c:pt>
                <c:pt idx="53">
                  <c:v>0.13250000000000001</c:v>
                </c:pt>
                <c:pt idx="54">
                  <c:v>0.13500000000000001</c:v>
                </c:pt>
                <c:pt idx="55">
                  <c:v>0.13750000000000001</c:v>
                </c:pt>
                <c:pt idx="56">
                  <c:v>0.14000000000000001</c:v>
                </c:pt>
                <c:pt idx="57">
                  <c:v>0.14250000000000004</c:v>
                </c:pt>
                <c:pt idx="58">
                  <c:v>0.14500000000000021</c:v>
                </c:pt>
                <c:pt idx="59">
                  <c:v>0.14750000000000021</c:v>
                </c:pt>
                <c:pt idx="60">
                  <c:v>0.15000000000000024</c:v>
                </c:pt>
                <c:pt idx="61">
                  <c:v>0.15250000000000041</c:v>
                </c:pt>
                <c:pt idx="62">
                  <c:v>0.15500000000000044</c:v>
                </c:pt>
                <c:pt idx="63">
                  <c:v>0.15750000000000081</c:v>
                </c:pt>
                <c:pt idx="64">
                  <c:v>0.16</c:v>
                </c:pt>
                <c:pt idx="65">
                  <c:v>0.16250000000000001</c:v>
                </c:pt>
                <c:pt idx="66">
                  <c:v>0.16500000000000001</c:v>
                </c:pt>
                <c:pt idx="67">
                  <c:v>0.16750000000000001</c:v>
                </c:pt>
                <c:pt idx="68">
                  <c:v>0.17</c:v>
                </c:pt>
                <c:pt idx="69">
                  <c:v>0.17250000000000001</c:v>
                </c:pt>
                <c:pt idx="70">
                  <c:v>0.17500000000000004</c:v>
                </c:pt>
                <c:pt idx="71">
                  <c:v>0.17750000000000021</c:v>
                </c:pt>
                <c:pt idx="72">
                  <c:v>0.18000000000000024</c:v>
                </c:pt>
                <c:pt idx="73">
                  <c:v>0.18250000000000041</c:v>
                </c:pt>
                <c:pt idx="74">
                  <c:v>0.18500000000000041</c:v>
                </c:pt>
                <c:pt idx="75">
                  <c:v>0.18750000000000044</c:v>
                </c:pt>
                <c:pt idx="76">
                  <c:v>0.19</c:v>
                </c:pt>
                <c:pt idx="77">
                  <c:v>0.1925</c:v>
                </c:pt>
                <c:pt idx="78">
                  <c:v>0.19500000000000001</c:v>
                </c:pt>
                <c:pt idx="79">
                  <c:v>0.19750000000000001</c:v>
                </c:pt>
                <c:pt idx="80">
                  <c:v>0.2</c:v>
                </c:pt>
                <c:pt idx="81">
                  <c:v>0.20250000000000001</c:v>
                </c:pt>
                <c:pt idx="82">
                  <c:v>0.20500000000000004</c:v>
                </c:pt>
                <c:pt idx="83">
                  <c:v>0.20750000000000021</c:v>
                </c:pt>
                <c:pt idx="84">
                  <c:v>0.21000000000000021</c:v>
                </c:pt>
                <c:pt idx="85">
                  <c:v>0.21250000000000024</c:v>
                </c:pt>
                <c:pt idx="86">
                  <c:v>0.21500000000000041</c:v>
                </c:pt>
                <c:pt idx="87">
                  <c:v>0.21750000000000044</c:v>
                </c:pt>
                <c:pt idx="88">
                  <c:v>0.22</c:v>
                </c:pt>
                <c:pt idx="89">
                  <c:v>0.2225</c:v>
                </c:pt>
                <c:pt idx="90">
                  <c:v>0.22500000000000001</c:v>
                </c:pt>
                <c:pt idx="91">
                  <c:v>0.22750000000000001</c:v>
                </c:pt>
                <c:pt idx="92">
                  <c:v>0.23</c:v>
                </c:pt>
                <c:pt idx="93">
                  <c:v>0.23250000000000001</c:v>
                </c:pt>
                <c:pt idx="94">
                  <c:v>0.23500000000000001</c:v>
                </c:pt>
                <c:pt idx="95">
                  <c:v>0.23750000000000004</c:v>
                </c:pt>
                <c:pt idx="96">
                  <c:v>0.24000000000000021</c:v>
                </c:pt>
                <c:pt idx="97">
                  <c:v>0.24250000000000024</c:v>
                </c:pt>
                <c:pt idx="98">
                  <c:v>0.24500000000000041</c:v>
                </c:pt>
                <c:pt idx="99">
                  <c:v>0.24750000000000041</c:v>
                </c:pt>
                <c:pt idx="100">
                  <c:v>0.25</c:v>
                </c:pt>
                <c:pt idx="101">
                  <c:v>0.2525</c:v>
                </c:pt>
                <c:pt idx="102">
                  <c:v>0.255</c:v>
                </c:pt>
                <c:pt idx="103">
                  <c:v>0.25750000000000001</c:v>
                </c:pt>
                <c:pt idx="104">
                  <c:v>0.26</c:v>
                </c:pt>
                <c:pt idx="105">
                  <c:v>0.26250000000000001</c:v>
                </c:pt>
                <c:pt idx="106">
                  <c:v>0.26500000000000001</c:v>
                </c:pt>
                <c:pt idx="107">
                  <c:v>0.26750000000000002</c:v>
                </c:pt>
                <c:pt idx="108">
                  <c:v>0.27</c:v>
                </c:pt>
                <c:pt idx="109">
                  <c:v>0.27250000000000002</c:v>
                </c:pt>
                <c:pt idx="110">
                  <c:v>0.27500000000000002</c:v>
                </c:pt>
                <c:pt idx="111">
                  <c:v>0.27750000000000002</c:v>
                </c:pt>
                <c:pt idx="112">
                  <c:v>0.28000000000000008</c:v>
                </c:pt>
                <c:pt idx="113">
                  <c:v>0.28250000000000008</c:v>
                </c:pt>
                <c:pt idx="114">
                  <c:v>0.28500000000000031</c:v>
                </c:pt>
                <c:pt idx="115">
                  <c:v>0.28750000000000031</c:v>
                </c:pt>
                <c:pt idx="116">
                  <c:v>0.29000000000000031</c:v>
                </c:pt>
                <c:pt idx="117">
                  <c:v>0.29250000000000032</c:v>
                </c:pt>
                <c:pt idx="118">
                  <c:v>0.29500000000000032</c:v>
                </c:pt>
                <c:pt idx="119">
                  <c:v>0.29750000000000032</c:v>
                </c:pt>
                <c:pt idx="120">
                  <c:v>0.30000000000000032</c:v>
                </c:pt>
                <c:pt idx="121">
                  <c:v>0.30250000000000032</c:v>
                </c:pt>
                <c:pt idx="122">
                  <c:v>0.30500000000000038</c:v>
                </c:pt>
                <c:pt idx="123">
                  <c:v>0.30750000000000038</c:v>
                </c:pt>
                <c:pt idx="124">
                  <c:v>0.3100000000000015</c:v>
                </c:pt>
                <c:pt idx="125">
                  <c:v>0.3125000000000015</c:v>
                </c:pt>
                <c:pt idx="126">
                  <c:v>0.3150000000000015</c:v>
                </c:pt>
                <c:pt idx="127">
                  <c:v>0.31750000000000167</c:v>
                </c:pt>
                <c:pt idx="128">
                  <c:v>0.32000000000000167</c:v>
                </c:pt>
                <c:pt idx="129">
                  <c:v>0.32250000000000167</c:v>
                </c:pt>
                <c:pt idx="130">
                  <c:v>0.32500000000000168</c:v>
                </c:pt>
                <c:pt idx="131">
                  <c:v>0.32750000000000168</c:v>
                </c:pt>
                <c:pt idx="132">
                  <c:v>0.33000000000000196</c:v>
                </c:pt>
                <c:pt idx="133">
                  <c:v>0.33250000000000196</c:v>
                </c:pt>
                <c:pt idx="134">
                  <c:v>0.33500000000000196</c:v>
                </c:pt>
                <c:pt idx="135">
                  <c:v>0.33750000000000197</c:v>
                </c:pt>
                <c:pt idx="136">
                  <c:v>0.34</c:v>
                </c:pt>
                <c:pt idx="137">
                  <c:v>0.34250000000000008</c:v>
                </c:pt>
                <c:pt idx="138">
                  <c:v>0.34500000000000008</c:v>
                </c:pt>
                <c:pt idx="139">
                  <c:v>0.34750000000000031</c:v>
                </c:pt>
                <c:pt idx="140">
                  <c:v>0.35000000000000031</c:v>
                </c:pt>
                <c:pt idx="141">
                  <c:v>0.35250000000000031</c:v>
                </c:pt>
                <c:pt idx="142">
                  <c:v>0.35500000000000032</c:v>
                </c:pt>
                <c:pt idx="143">
                  <c:v>0.35750000000000032</c:v>
                </c:pt>
                <c:pt idx="144">
                  <c:v>0.36000000000000032</c:v>
                </c:pt>
                <c:pt idx="145">
                  <c:v>0.36250000000000032</c:v>
                </c:pt>
                <c:pt idx="146">
                  <c:v>0.36500000000000032</c:v>
                </c:pt>
                <c:pt idx="147">
                  <c:v>0.36750000000000038</c:v>
                </c:pt>
                <c:pt idx="148">
                  <c:v>0.37000000000000038</c:v>
                </c:pt>
                <c:pt idx="149">
                  <c:v>0.3725000000000015</c:v>
                </c:pt>
                <c:pt idx="150">
                  <c:v>0.3750000000000015</c:v>
                </c:pt>
                <c:pt idx="151">
                  <c:v>0.3775000000000015</c:v>
                </c:pt>
                <c:pt idx="152">
                  <c:v>0.38000000000000167</c:v>
                </c:pt>
                <c:pt idx="153">
                  <c:v>0.38250000000000167</c:v>
                </c:pt>
                <c:pt idx="154">
                  <c:v>0.38500000000000167</c:v>
                </c:pt>
                <c:pt idx="155">
                  <c:v>0.38750000000000168</c:v>
                </c:pt>
                <c:pt idx="156">
                  <c:v>0.39000000000000168</c:v>
                </c:pt>
                <c:pt idx="157">
                  <c:v>0.39250000000000196</c:v>
                </c:pt>
                <c:pt idx="158">
                  <c:v>0.39500000000000196</c:v>
                </c:pt>
                <c:pt idx="159">
                  <c:v>0.39750000000000196</c:v>
                </c:pt>
                <c:pt idx="160">
                  <c:v>0.4</c:v>
                </c:pt>
                <c:pt idx="161">
                  <c:v>0.40250000000000002</c:v>
                </c:pt>
                <c:pt idx="162">
                  <c:v>0.40500000000000008</c:v>
                </c:pt>
                <c:pt idx="163">
                  <c:v>0.40750000000000008</c:v>
                </c:pt>
                <c:pt idx="164">
                  <c:v>0.41000000000000031</c:v>
                </c:pt>
                <c:pt idx="165">
                  <c:v>0.41250000000000031</c:v>
                </c:pt>
                <c:pt idx="166">
                  <c:v>0.41500000000000031</c:v>
                </c:pt>
                <c:pt idx="167">
                  <c:v>0.41750000000000032</c:v>
                </c:pt>
                <c:pt idx="168">
                  <c:v>0.42000000000000032</c:v>
                </c:pt>
                <c:pt idx="169">
                  <c:v>0.42250000000000032</c:v>
                </c:pt>
                <c:pt idx="170">
                  <c:v>0.42500000000000032</c:v>
                </c:pt>
                <c:pt idx="171">
                  <c:v>0.42750000000000032</c:v>
                </c:pt>
                <c:pt idx="172">
                  <c:v>0.43000000000000038</c:v>
                </c:pt>
                <c:pt idx="173">
                  <c:v>0.43250000000000038</c:v>
                </c:pt>
                <c:pt idx="174">
                  <c:v>0.4350000000000015</c:v>
                </c:pt>
                <c:pt idx="175">
                  <c:v>0.4375000000000015</c:v>
                </c:pt>
                <c:pt idx="176">
                  <c:v>0.44</c:v>
                </c:pt>
                <c:pt idx="177">
                  <c:v>0.4425</c:v>
                </c:pt>
                <c:pt idx="178">
                  <c:v>0.44500000000000001</c:v>
                </c:pt>
                <c:pt idx="179">
                  <c:v>0.44750000000000001</c:v>
                </c:pt>
                <c:pt idx="180">
                  <c:v>0.45</c:v>
                </c:pt>
                <c:pt idx="181">
                  <c:v>0.45250000000000001</c:v>
                </c:pt>
                <c:pt idx="182">
                  <c:v>0.45500000000000002</c:v>
                </c:pt>
                <c:pt idx="183">
                  <c:v>0.45750000000000002</c:v>
                </c:pt>
                <c:pt idx="184">
                  <c:v>0.46</c:v>
                </c:pt>
                <c:pt idx="185">
                  <c:v>0.46250000000000002</c:v>
                </c:pt>
                <c:pt idx="186">
                  <c:v>0.46500000000000002</c:v>
                </c:pt>
                <c:pt idx="187">
                  <c:v>0.46750000000000008</c:v>
                </c:pt>
                <c:pt idx="188">
                  <c:v>0.47000000000000008</c:v>
                </c:pt>
                <c:pt idx="189">
                  <c:v>0.47250000000000031</c:v>
                </c:pt>
                <c:pt idx="190">
                  <c:v>0.47500000000000031</c:v>
                </c:pt>
                <c:pt idx="191">
                  <c:v>0.47750000000000031</c:v>
                </c:pt>
                <c:pt idx="192">
                  <c:v>0.48000000000000032</c:v>
                </c:pt>
                <c:pt idx="193">
                  <c:v>0.48250000000000032</c:v>
                </c:pt>
                <c:pt idx="194">
                  <c:v>0.48500000000000032</c:v>
                </c:pt>
                <c:pt idx="195">
                  <c:v>0.48750000000000032</c:v>
                </c:pt>
                <c:pt idx="196">
                  <c:v>0.49000000000000032</c:v>
                </c:pt>
                <c:pt idx="197">
                  <c:v>0.49250000000000038</c:v>
                </c:pt>
                <c:pt idx="198">
                  <c:v>0.49500000000000038</c:v>
                </c:pt>
                <c:pt idx="199">
                  <c:v>0.4975000000000015</c:v>
                </c:pt>
                <c:pt idx="200">
                  <c:v>0.5</c:v>
                </c:pt>
                <c:pt idx="201">
                  <c:v>0.5024999999999995</c:v>
                </c:pt>
                <c:pt idx="202">
                  <c:v>0.505</c:v>
                </c:pt>
                <c:pt idx="203">
                  <c:v>0.50749999999999951</c:v>
                </c:pt>
                <c:pt idx="204">
                  <c:v>0.51</c:v>
                </c:pt>
                <c:pt idx="205">
                  <c:v>0.51249999999999996</c:v>
                </c:pt>
                <c:pt idx="206">
                  <c:v>0.51500000000000001</c:v>
                </c:pt>
                <c:pt idx="207">
                  <c:v>0.51749999999999996</c:v>
                </c:pt>
                <c:pt idx="208">
                  <c:v>0.52</c:v>
                </c:pt>
                <c:pt idx="209">
                  <c:v>0.52249999999999996</c:v>
                </c:pt>
                <c:pt idx="210">
                  <c:v>0.52500000000000002</c:v>
                </c:pt>
                <c:pt idx="211">
                  <c:v>0.52749999999999997</c:v>
                </c:pt>
                <c:pt idx="212">
                  <c:v>0.53</c:v>
                </c:pt>
                <c:pt idx="213">
                  <c:v>0.53249999999999997</c:v>
                </c:pt>
                <c:pt idx="214">
                  <c:v>0.53500000000000003</c:v>
                </c:pt>
                <c:pt idx="215">
                  <c:v>0.53749999999999998</c:v>
                </c:pt>
                <c:pt idx="216">
                  <c:v>0.54</c:v>
                </c:pt>
                <c:pt idx="217">
                  <c:v>0.54249999999999998</c:v>
                </c:pt>
                <c:pt idx="218">
                  <c:v>0.54500000000000004</c:v>
                </c:pt>
                <c:pt idx="219">
                  <c:v>0.54749999999999999</c:v>
                </c:pt>
                <c:pt idx="220">
                  <c:v>0.55000000000000004</c:v>
                </c:pt>
                <c:pt idx="221">
                  <c:v>0.55249999999999999</c:v>
                </c:pt>
                <c:pt idx="222">
                  <c:v>0.55500000000000005</c:v>
                </c:pt>
                <c:pt idx="223">
                  <c:v>0.5575</c:v>
                </c:pt>
                <c:pt idx="224">
                  <c:v>0.56000000000000005</c:v>
                </c:pt>
                <c:pt idx="225">
                  <c:v>0.5625</c:v>
                </c:pt>
                <c:pt idx="226">
                  <c:v>0.56499999999999995</c:v>
                </c:pt>
                <c:pt idx="227">
                  <c:v>0.5675</c:v>
                </c:pt>
                <c:pt idx="228">
                  <c:v>0.56999999999999995</c:v>
                </c:pt>
                <c:pt idx="229">
                  <c:v>0.57250000000000001</c:v>
                </c:pt>
                <c:pt idx="230">
                  <c:v>0.57500000000000062</c:v>
                </c:pt>
                <c:pt idx="231">
                  <c:v>0.57750000000000001</c:v>
                </c:pt>
                <c:pt idx="232">
                  <c:v>0.58000000000000007</c:v>
                </c:pt>
                <c:pt idx="233">
                  <c:v>0.58249999999999957</c:v>
                </c:pt>
                <c:pt idx="234">
                  <c:v>0.58499999999999996</c:v>
                </c:pt>
                <c:pt idx="235">
                  <c:v>0.58749999999999958</c:v>
                </c:pt>
                <c:pt idx="236">
                  <c:v>0.59</c:v>
                </c:pt>
                <c:pt idx="237">
                  <c:v>0.59249999999999958</c:v>
                </c:pt>
                <c:pt idx="238">
                  <c:v>0.59499999999999997</c:v>
                </c:pt>
                <c:pt idx="239">
                  <c:v>0.59749999999999959</c:v>
                </c:pt>
                <c:pt idx="240">
                  <c:v>0.60000000000000064</c:v>
                </c:pt>
                <c:pt idx="241">
                  <c:v>0.60250000000000004</c:v>
                </c:pt>
                <c:pt idx="242">
                  <c:v>0.60500000000000065</c:v>
                </c:pt>
                <c:pt idx="243">
                  <c:v>0.60750000000000004</c:v>
                </c:pt>
                <c:pt idx="244">
                  <c:v>0.61000000000000065</c:v>
                </c:pt>
                <c:pt idx="245">
                  <c:v>0.61250000000000004</c:v>
                </c:pt>
                <c:pt idx="246">
                  <c:v>0.61500000000000299</c:v>
                </c:pt>
                <c:pt idx="247">
                  <c:v>0.61750000000000005</c:v>
                </c:pt>
                <c:pt idx="248">
                  <c:v>0.62000000000000299</c:v>
                </c:pt>
                <c:pt idx="249">
                  <c:v>0.62250000000000005</c:v>
                </c:pt>
                <c:pt idx="250">
                  <c:v>0.62500000000000311</c:v>
                </c:pt>
                <c:pt idx="251">
                  <c:v>0.62749999999999995</c:v>
                </c:pt>
                <c:pt idx="252">
                  <c:v>0.63000000000000334</c:v>
                </c:pt>
                <c:pt idx="253">
                  <c:v>0.63249999999999995</c:v>
                </c:pt>
                <c:pt idx="254">
                  <c:v>0.63500000000000334</c:v>
                </c:pt>
                <c:pt idx="255">
                  <c:v>0.63750000000000062</c:v>
                </c:pt>
                <c:pt idx="256">
                  <c:v>0.64000000000000334</c:v>
                </c:pt>
                <c:pt idx="257">
                  <c:v>0.64250000000000063</c:v>
                </c:pt>
                <c:pt idx="258">
                  <c:v>0.64500000000000335</c:v>
                </c:pt>
                <c:pt idx="259">
                  <c:v>0.64750000000000063</c:v>
                </c:pt>
                <c:pt idx="260">
                  <c:v>0.65000000000000346</c:v>
                </c:pt>
                <c:pt idx="261">
                  <c:v>0.65250000000000064</c:v>
                </c:pt>
                <c:pt idx="262">
                  <c:v>0.65500000000000391</c:v>
                </c:pt>
                <c:pt idx="263">
                  <c:v>0.65750000000000064</c:v>
                </c:pt>
                <c:pt idx="264">
                  <c:v>0.66000000000000392</c:v>
                </c:pt>
                <c:pt idx="265">
                  <c:v>0.66250000000000064</c:v>
                </c:pt>
                <c:pt idx="266">
                  <c:v>0.66500000000000392</c:v>
                </c:pt>
                <c:pt idx="267">
                  <c:v>0.66750000000000065</c:v>
                </c:pt>
                <c:pt idx="268">
                  <c:v>0.67000000000000393</c:v>
                </c:pt>
                <c:pt idx="269">
                  <c:v>0.67250000000000065</c:v>
                </c:pt>
                <c:pt idx="270">
                  <c:v>0.67500000000000393</c:v>
                </c:pt>
                <c:pt idx="271">
                  <c:v>0.67750000000000299</c:v>
                </c:pt>
                <c:pt idx="272">
                  <c:v>0.68</c:v>
                </c:pt>
                <c:pt idx="273">
                  <c:v>0.6825</c:v>
                </c:pt>
                <c:pt idx="274">
                  <c:v>0.68500000000000005</c:v>
                </c:pt>
                <c:pt idx="275">
                  <c:v>0.6875</c:v>
                </c:pt>
                <c:pt idx="276">
                  <c:v>0.69000000000000061</c:v>
                </c:pt>
                <c:pt idx="277">
                  <c:v>0.6925</c:v>
                </c:pt>
                <c:pt idx="278">
                  <c:v>0.69499999999999995</c:v>
                </c:pt>
                <c:pt idx="279">
                  <c:v>0.69750000000000001</c:v>
                </c:pt>
                <c:pt idx="280">
                  <c:v>0.70000000000000062</c:v>
                </c:pt>
                <c:pt idx="281">
                  <c:v>0.70250000000000001</c:v>
                </c:pt>
                <c:pt idx="282">
                  <c:v>0.70500000000000063</c:v>
                </c:pt>
                <c:pt idx="283">
                  <c:v>0.70750000000000002</c:v>
                </c:pt>
                <c:pt idx="284">
                  <c:v>0.71000000000000063</c:v>
                </c:pt>
                <c:pt idx="285">
                  <c:v>0.71250000000000002</c:v>
                </c:pt>
                <c:pt idx="286">
                  <c:v>0.71500000000000064</c:v>
                </c:pt>
                <c:pt idx="287">
                  <c:v>0.71750000000000003</c:v>
                </c:pt>
                <c:pt idx="288">
                  <c:v>0.72000000000000064</c:v>
                </c:pt>
                <c:pt idx="289">
                  <c:v>0.72250000000000003</c:v>
                </c:pt>
                <c:pt idx="290">
                  <c:v>0.72500000000000064</c:v>
                </c:pt>
                <c:pt idx="291">
                  <c:v>0.72750000000000004</c:v>
                </c:pt>
                <c:pt idx="292">
                  <c:v>0.73000000000000065</c:v>
                </c:pt>
                <c:pt idx="293">
                  <c:v>0.73250000000000004</c:v>
                </c:pt>
                <c:pt idx="294">
                  <c:v>0.73500000000000065</c:v>
                </c:pt>
                <c:pt idx="295">
                  <c:v>0.73750000000000004</c:v>
                </c:pt>
                <c:pt idx="296">
                  <c:v>0.74000000000000299</c:v>
                </c:pt>
                <c:pt idx="297">
                  <c:v>0.74250000000000005</c:v>
                </c:pt>
                <c:pt idx="298">
                  <c:v>0.74500000000000299</c:v>
                </c:pt>
                <c:pt idx="299">
                  <c:v>0.74750000000000005</c:v>
                </c:pt>
                <c:pt idx="300">
                  <c:v>0.75000000000000311</c:v>
                </c:pt>
                <c:pt idx="301">
                  <c:v>0.75249999999999995</c:v>
                </c:pt>
                <c:pt idx="302">
                  <c:v>0.75500000000000334</c:v>
                </c:pt>
                <c:pt idx="303">
                  <c:v>0.75749999999999995</c:v>
                </c:pt>
                <c:pt idx="304">
                  <c:v>0.76000000000000334</c:v>
                </c:pt>
                <c:pt idx="305">
                  <c:v>0.76250000000000062</c:v>
                </c:pt>
                <c:pt idx="306">
                  <c:v>0.76500000000000334</c:v>
                </c:pt>
                <c:pt idx="307">
                  <c:v>0.76750000000000063</c:v>
                </c:pt>
                <c:pt idx="308">
                  <c:v>0.77000000000000335</c:v>
                </c:pt>
                <c:pt idx="309">
                  <c:v>0.77250000000000063</c:v>
                </c:pt>
                <c:pt idx="310">
                  <c:v>0.77500000000000346</c:v>
                </c:pt>
                <c:pt idx="311">
                  <c:v>0.77750000000000064</c:v>
                </c:pt>
                <c:pt idx="312">
                  <c:v>0.78</c:v>
                </c:pt>
                <c:pt idx="313">
                  <c:v>0.78249999999999997</c:v>
                </c:pt>
                <c:pt idx="314">
                  <c:v>0.78500000000000003</c:v>
                </c:pt>
                <c:pt idx="315">
                  <c:v>0.78749999999999998</c:v>
                </c:pt>
                <c:pt idx="316">
                  <c:v>0.79</c:v>
                </c:pt>
                <c:pt idx="317">
                  <c:v>0.79249999999999998</c:v>
                </c:pt>
                <c:pt idx="318">
                  <c:v>0.79500000000000004</c:v>
                </c:pt>
                <c:pt idx="319">
                  <c:v>0.79749999999999999</c:v>
                </c:pt>
                <c:pt idx="320">
                  <c:v>0.8</c:v>
                </c:pt>
                <c:pt idx="321">
                  <c:v>0.80249999999999999</c:v>
                </c:pt>
                <c:pt idx="322">
                  <c:v>0.80500000000000005</c:v>
                </c:pt>
                <c:pt idx="323">
                  <c:v>0.8075</c:v>
                </c:pt>
                <c:pt idx="324">
                  <c:v>0.81</c:v>
                </c:pt>
                <c:pt idx="325">
                  <c:v>0.8125</c:v>
                </c:pt>
                <c:pt idx="326">
                  <c:v>0.81499999999999995</c:v>
                </c:pt>
                <c:pt idx="327">
                  <c:v>0.8175</c:v>
                </c:pt>
                <c:pt idx="328">
                  <c:v>0.82000000000000062</c:v>
                </c:pt>
                <c:pt idx="329">
                  <c:v>0.82250000000000001</c:v>
                </c:pt>
                <c:pt idx="330">
                  <c:v>0.82500000000000062</c:v>
                </c:pt>
                <c:pt idx="331">
                  <c:v>0.82750000000000001</c:v>
                </c:pt>
                <c:pt idx="332">
                  <c:v>0.83000000000000063</c:v>
                </c:pt>
                <c:pt idx="333">
                  <c:v>0.83250000000000002</c:v>
                </c:pt>
                <c:pt idx="334">
                  <c:v>0.83500000000000063</c:v>
                </c:pt>
                <c:pt idx="335">
                  <c:v>0.83750000000000002</c:v>
                </c:pt>
                <c:pt idx="336">
                  <c:v>0.84000000000000064</c:v>
                </c:pt>
                <c:pt idx="337">
                  <c:v>0.84250000000000003</c:v>
                </c:pt>
                <c:pt idx="338">
                  <c:v>0.84500000000000064</c:v>
                </c:pt>
                <c:pt idx="339">
                  <c:v>0.84750000000000003</c:v>
                </c:pt>
                <c:pt idx="340">
                  <c:v>0.85000000000000064</c:v>
                </c:pt>
                <c:pt idx="341">
                  <c:v>0.85250000000000004</c:v>
                </c:pt>
                <c:pt idx="342">
                  <c:v>0.85500000000000065</c:v>
                </c:pt>
                <c:pt idx="343">
                  <c:v>0.85750000000000004</c:v>
                </c:pt>
                <c:pt idx="344">
                  <c:v>0.86000000000000065</c:v>
                </c:pt>
                <c:pt idx="345">
                  <c:v>0.86250000000000004</c:v>
                </c:pt>
                <c:pt idx="346">
                  <c:v>0.86500000000000299</c:v>
                </c:pt>
                <c:pt idx="347">
                  <c:v>0.86750000000000005</c:v>
                </c:pt>
                <c:pt idx="348">
                  <c:v>0.87000000000000299</c:v>
                </c:pt>
                <c:pt idx="349">
                  <c:v>0.87250000000000005</c:v>
                </c:pt>
                <c:pt idx="350">
                  <c:v>0.87500000000000311</c:v>
                </c:pt>
                <c:pt idx="351">
                  <c:v>0.87749999999999995</c:v>
                </c:pt>
                <c:pt idx="352">
                  <c:v>0.88</c:v>
                </c:pt>
                <c:pt idx="353">
                  <c:v>0.88249999999999951</c:v>
                </c:pt>
                <c:pt idx="354">
                  <c:v>0.88500000000000001</c:v>
                </c:pt>
                <c:pt idx="355">
                  <c:v>0.88749999999999996</c:v>
                </c:pt>
                <c:pt idx="356">
                  <c:v>0.89</c:v>
                </c:pt>
                <c:pt idx="357">
                  <c:v>0.89249999999999996</c:v>
                </c:pt>
                <c:pt idx="358">
                  <c:v>0.89500000000000002</c:v>
                </c:pt>
                <c:pt idx="359">
                  <c:v>0.89749999999999996</c:v>
                </c:pt>
                <c:pt idx="360">
                  <c:v>0.9</c:v>
                </c:pt>
                <c:pt idx="361">
                  <c:v>0.90249999999999997</c:v>
                </c:pt>
                <c:pt idx="362">
                  <c:v>0.90500000000000003</c:v>
                </c:pt>
                <c:pt idx="363">
                  <c:v>0.90749999999999997</c:v>
                </c:pt>
                <c:pt idx="364">
                  <c:v>0.91</c:v>
                </c:pt>
                <c:pt idx="365">
                  <c:v>0.91249999999999998</c:v>
                </c:pt>
                <c:pt idx="366">
                  <c:v>0.91500000000000004</c:v>
                </c:pt>
                <c:pt idx="367">
                  <c:v>0.91749999999999998</c:v>
                </c:pt>
                <c:pt idx="368">
                  <c:v>0.92</c:v>
                </c:pt>
                <c:pt idx="369">
                  <c:v>0.92249999999999999</c:v>
                </c:pt>
                <c:pt idx="370">
                  <c:v>0.92500000000000004</c:v>
                </c:pt>
                <c:pt idx="371">
                  <c:v>0.92749999999999999</c:v>
                </c:pt>
                <c:pt idx="372">
                  <c:v>0.93</c:v>
                </c:pt>
                <c:pt idx="373">
                  <c:v>0.9325</c:v>
                </c:pt>
                <c:pt idx="374">
                  <c:v>0.93500000000000005</c:v>
                </c:pt>
                <c:pt idx="375">
                  <c:v>0.9375</c:v>
                </c:pt>
                <c:pt idx="376">
                  <c:v>0.94000000000000061</c:v>
                </c:pt>
                <c:pt idx="377">
                  <c:v>0.9425</c:v>
                </c:pt>
                <c:pt idx="378">
                  <c:v>0.94499999999999995</c:v>
                </c:pt>
                <c:pt idx="379">
                  <c:v>0.94750000000000001</c:v>
                </c:pt>
                <c:pt idx="380">
                  <c:v>0.95000000000000062</c:v>
                </c:pt>
                <c:pt idx="381">
                  <c:v>0.95250000000000001</c:v>
                </c:pt>
                <c:pt idx="382">
                  <c:v>0.95500000000000063</c:v>
                </c:pt>
                <c:pt idx="383">
                  <c:v>0.95750000000000002</c:v>
                </c:pt>
                <c:pt idx="384">
                  <c:v>0.96000000000000063</c:v>
                </c:pt>
                <c:pt idx="385">
                  <c:v>0.96250000000000002</c:v>
                </c:pt>
                <c:pt idx="386">
                  <c:v>0.96500000000000064</c:v>
                </c:pt>
                <c:pt idx="387">
                  <c:v>0.96750000000000003</c:v>
                </c:pt>
                <c:pt idx="388">
                  <c:v>0.97000000000000064</c:v>
                </c:pt>
                <c:pt idx="389">
                  <c:v>0.97250000000000003</c:v>
                </c:pt>
                <c:pt idx="390">
                  <c:v>0.97500000000000064</c:v>
                </c:pt>
                <c:pt idx="391">
                  <c:v>0.97750000000000004</c:v>
                </c:pt>
                <c:pt idx="392">
                  <c:v>0.98</c:v>
                </c:pt>
                <c:pt idx="393">
                  <c:v>0.98249999999999948</c:v>
                </c:pt>
                <c:pt idx="394">
                  <c:v>0.98499999999999999</c:v>
                </c:pt>
                <c:pt idx="395">
                  <c:v>0.98749999999999949</c:v>
                </c:pt>
                <c:pt idx="396">
                  <c:v>0.99</c:v>
                </c:pt>
                <c:pt idx="397">
                  <c:v>0.99249999999999949</c:v>
                </c:pt>
                <c:pt idx="398">
                  <c:v>0.995</c:v>
                </c:pt>
                <c:pt idx="399">
                  <c:v>0.9974999999999995</c:v>
                </c:pt>
                <c:pt idx="400">
                  <c:v>1</c:v>
                </c:pt>
                <c:pt idx="401">
                  <c:v>1.002499999999994</c:v>
                </c:pt>
                <c:pt idx="402">
                  <c:v>1.0049999999999932</c:v>
                </c:pt>
                <c:pt idx="403">
                  <c:v>1.0074999999999927</c:v>
                </c:pt>
                <c:pt idx="404">
                  <c:v>1.01</c:v>
                </c:pt>
                <c:pt idx="405">
                  <c:v>1.0125</c:v>
                </c:pt>
                <c:pt idx="406">
                  <c:v>1.0149999999999932</c:v>
                </c:pt>
                <c:pt idx="407">
                  <c:v>1.0174999999999927</c:v>
                </c:pt>
                <c:pt idx="408">
                  <c:v>1.02</c:v>
                </c:pt>
                <c:pt idx="409">
                  <c:v>1.0225</c:v>
                </c:pt>
                <c:pt idx="410">
                  <c:v>1.0249999999999932</c:v>
                </c:pt>
                <c:pt idx="411">
                  <c:v>1.0274999999999928</c:v>
                </c:pt>
                <c:pt idx="412">
                  <c:v>1.03</c:v>
                </c:pt>
                <c:pt idx="413">
                  <c:v>1.0325</c:v>
                </c:pt>
                <c:pt idx="414">
                  <c:v>1.0349999999999933</c:v>
                </c:pt>
                <c:pt idx="415">
                  <c:v>1.0374999999999928</c:v>
                </c:pt>
                <c:pt idx="416">
                  <c:v>1.04</c:v>
                </c:pt>
                <c:pt idx="417">
                  <c:v>1.0425</c:v>
                </c:pt>
                <c:pt idx="418">
                  <c:v>1.0449999999999939</c:v>
                </c:pt>
                <c:pt idx="419">
                  <c:v>1.0474999999999928</c:v>
                </c:pt>
                <c:pt idx="420">
                  <c:v>1.05</c:v>
                </c:pt>
                <c:pt idx="421">
                  <c:v>1.0525</c:v>
                </c:pt>
                <c:pt idx="422">
                  <c:v>1.0549999999999939</c:v>
                </c:pt>
                <c:pt idx="423">
                  <c:v>1.0574999999999934</c:v>
                </c:pt>
                <c:pt idx="424">
                  <c:v>1.06</c:v>
                </c:pt>
                <c:pt idx="425">
                  <c:v>1.0625</c:v>
                </c:pt>
                <c:pt idx="426">
                  <c:v>1.064999999999994</c:v>
                </c:pt>
                <c:pt idx="427">
                  <c:v>1.0674999999999932</c:v>
                </c:pt>
                <c:pt idx="428">
                  <c:v>1.07</c:v>
                </c:pt>
                <c:pt idx="429">
                  <c:v>1.0725</c:v>
                </c:pt>
                <c:pt idx="430">
                  <c:v>1.075</c:v>
                </c:pt>
                <c:pt idx="431">
                  <c:v>1.0774999999999932</c:v>
                </c:pt>
                <c:pt idx="432">
                  <c:v>1.08</c:v>
                </c:pt>
                <c:pt idx="433">
                  <c:v>1.0825</c:v>
                </c:pt>
                <c:pt idx="434">
                  <c:v>1.085</c:v>
                </c:pt>
                <c:pt idx="435">
                  <c:v>1.0874999999999932</c:v>
                </c:pt>
                <c:pt idx="436">
                  <c:v>1.0900000000000001</c:v>
                </c:pt>
                <c:pt idx="437">
                  <c:v>1.0925</c:v>
                </c:pt>
                <c:pt idx="438">
                  <c:v>1.095</c:v>
                </c:pt>
                <c:pt idx="439">
                  <c:v>1.0974999999999933</c:v>
                </c:pt>
                <c:pt idx="440">
                  <c:v>1.1000000000000001</c:v>
                </c:pt>
                <c:pt idx="441">
                  <c:v>1.1025</c:v>
                </c:pt>
                <c:pt idx="442">
                  <c:v>1.105</c:v>
                </c:pt>
                <c:pt idx="443">
                  <c:v>1.1074999999999939</c:v>
                </c:pt>
                <c:pt idx="444">
                  <c:v>1.1100000000000001</c:v>
                </c:pt>
                <c:pt idx="445">
                  <c:v>1.1125</c:v>
                </c:pt>
                <c:pt idx="446">
                  <c:v>1.115</c:v>
                </c:pt>
                <c:pt idx="447">
                  <c:v>1.1174999999999939</c:v>
                </c:pt>
                <c:pt idx="448">
                  <c:v>1.1200000000000001</c:v>
                </c:pt>
                <c:pt idx="449">
                  <c:v>1.1225000000000001</c:v>
                </c:pt>
                <c:pt idx="450">
                  <c:v>1.125</c:v>
                </c:pt>
                <c:pt idx="451">
                  <c:v>1.127499999999994</c:v>
                </c:pt>
                <c:pt idx="452">
                  <c:v>1.1299999999999932</c:v>
                </c:pt>
                <c:pt idx="453">
                  <c:v>1.1325000000000001</c:v>
                </c:pt>
                <c:pt idx="454">
                  <c:v>1.135</c:v>
                </c:pt>
                <c:pt idx="455">
                  <c:v>1.1375</c:v>
                </c:pt>
                <c:pt idx="456">
                  <c:v>1.1399999999999932</c:v>
                </c:pt>
                <c:pt idx="457">
                  <c:v>1.1425000000000001</c:v>
                </c:pt>
                <c:pt idx="458">
                  <c:v>1.145</c:v>
                </c:pt>
                <c:pt idx="459">
                  <c:v>1.1475</c:v>
                </c:pt>
                <c:pt idx="460">
                  <c:v>1.1499999999999932</c:v>
                </c:pt>
                <c:pt idx="461">
                  <c:v>1.1525000000000001</c:v>
                </c:pt>
                <c:pt idx="462">
                  <c:v>1.155</c:v>
                </c:pt>
                <c:pt idx="463">
                  <c:v>1.1575</c:v>
                </c:pt>
                <c:pt idx="464">
                  <c:v>1.1599999999999933</c:v>
                </c:pt>
                <c:pt idx="465">
                  <c:v>1.1625000000000001</c:v>
                </c:pt>
                <c:pt idx="466">
                  <c:v>1.165</c:v>
                </c:pt>
                <c:pt idx="467">
                  <c:v>1.1675</c:v>
                </c:pt>
                <c:pt idx="468">
                  <c:v>1.1700000000000021</c:v>
                </c:pt>
                <c:pt idx="469">
                  <c:v>1.1725000000000001</c:v>
                </c:pt>
                <c:pt idx="470">
                  <c:v>1.175</c:v>
                </c:pt>
                <c:pt idx="471">
                  <c:v>1.1775</c:v>
                </c:pt>
                <c:pt idx="472">
                  <c:v>1.1800000000000059</c:v>
                </c:pt>
                <c:pt idx="473">
                  <c:v>1.1825000000000001</c:v>
                </c:pt>
                <c:pt idx="474">
                  <c:v>1.1850000000000001</c:v>
                </c:pt>
                <c:pt idx="475">
                  <c:v>1.1875</c:v>
                </c:pt>
                <c:pt idx="476">
                  <c:v>1.1900000000000059</c:v>
                </c:pt>
                <c:pt idx="477">
                  <c:v>1.1924999999999999</c:v>
                </c:pt>
                <c:pt idx="478">
                  <c:v>1.1950000000000001</c:v>
                </c:pt>
                <c:pt idx="479">
                  <c:v>1.1975</c:v>
                </c:pt>
                <c:pt idx="480">
                  <c:v>1.2</c:v>
                </c:pt>
                <c:pt idx="481">
                  <c:v>1.2024999999999932</c:v>
                </c:pt>
                <c:pt idx="482">
                  <c:v>1.2049999999999927</c:v>
                </c:pt>
                <c:pt idx="483">
                  <c:v>1.2074999999999914</c:v>
                </c:pt>
                <c:pt idx="484">
                  <c:v>1.21</c:v>
                </c:pt>
                <c:pt idx="485">
                  <c:v>1.2124999999999932</c:v>
                </c:pt>
                <c:pt idx="486">
                  <c:v>1.2149999999999928</c:v>
                </c:pt>
                <c:pt idx="487">
                  <c:v>1.2174999999999914</c:v>
                </c:pt>
                <c:pt idx="488">
                  <c:v>1.22</c:v>
                </c:pt>
                <c:pt idx="489">
                  <c:v>1.2224999999999933</c:v>
                </c:pt>
                <c:pt idx="490">
                  <c:v>1.2249999999999928</c:v>
                </c:pt>
                <c:pt idx="491">
                  <c:v>1.2274999999999914</c:v>
                </c:pt>
                <c:pt idx="492">
                  <c:v>1.23</c:v>
                </c:pt>
                <c:pt idx="493">
                  <c:v>1.2324999999999939</c:v>
                </c:pt>
                <c:pt idx="494">
                  <c:v>1.2349999999999928</c:v>
                </c:pt>
                <c:pt idx="495">
                  <c:v>1.2374999999999914</c:v>
                </c:pt>
                <c:pt idx="496">
                  <c:v>1.24</c:v>
                </c:pt>
                <c:pt idx="497">
                  <c:v>1.2424999999999939</c:v>
                </c:pt>
                <c:pt idx="498">
                  <c:v>1.2449999999999934</c:v>
                </c:pt>
                <c:pt idx="499">
                  <c:v>1.2474999999999914</c:v>
                </c:pt>
                <c:pt idx="500">
                  <c:v>1.25</c:v>
                </c:pt>
                <c:pt idx="501">
                  <c:v>1.252499999999994</c:v>
                </c:pt>
                <c:pt idx="502">
                  <c:v>1.2549999999999932</c:v>
                </c:pt>
                <c:pt idx="503">
                  <c:v>1.2574999999999927</c:v>
                </c:pt>
                <c:pt idx="504">
                  <c:v>1.26</c:v>
                </c:pt>
                <c:pt idx="505">
                  <c:v>1.2625</c:v>
                </c:pt>
                <c:pt idx="506">
                  <c:v>1.2649999999999932</c:v>
                </c:pt>
                <c:pt idx="507">
                  <c:v>1.2674999999999927</c:v>
                </c:pt>
                <c:pt idx="508">
                  <c:v>1.27</c:v>
                </c:pt>
                <c:pt idx="509">
                  <c:v>1.2725</c:v>
                </c:pt>
                <c:pt idx="510">
                  <c:v>1.2749999999999932</c:v>
                </c:pt>
                <c:pt idx="511">
                  <c:v>1.2774999999999928</c:v>
                </c:pt>
                <c:pt idx="512">
                  <c:v>1.28</c:v>
                </c:pt>
                <c:pt idx="513">
                  <c:v>1.2825</c:v>
                </c:pt>
                <c:pt idx="514">
                  <c:v>1.2849999999999933</c:v>
                </c:pt>
                <c:pt idx="515">
                  <c:v>1.2874999999999928</c:v>
                </c:pt>
                <c:pt idx="516">
                  <c:v>1.29</c:v>
                </c:pt>
                <c:pt idx="517">
                  <c:v>1.2925</c:v>
                </c:pt>
                <c:pt idx="518">
                  <c:v>1.2949999999999939</c:v>
                </c:pt>
                <c:pt idx="519">
                  <c:v>1.2974999999999928</c:v>
                </c:pt>
                <c:pt idx="520">
                  <c:v>1.3</c:v>
                </c:pt>
                <c:pt idx="521">
                  <c:v>1.3025</c:v>
                </c:pt>
                <c:pt idx="522">
                  <c:v>1.3049999999999939</c:v>
                </c:pt>
                <c:pt idx="523">
                  <c:v>1.3074999999999934</c:v>
                </c:pt>
                <c:pt idx="524">
                  <c:v>1.31</c:v>
                </c:pt>
                <c:pt idx="525">
                  <c:v>1.3125</c:v>
                </c:pt>
                <c:pt idx="526">
                  <c:v>1.314999999999994</c:v>
                </c:pt>
                <c:pt idx="527">
                  <c:v>1.3174999999999932</c:v>
                </c:pt>
                <c:pt idx="528">
                  <c:v>1.32</c:v>
                </c:pt>
                <c:pt idx="529">
                  <c:v>1.3225</c:v>
                </c:pt>
                <c:pt idx="530">
                  <c:v>1.325</c:v>
                </c:pt>
                <c:pt idx="531">
                  <c:v>1.3274999999999932</c:v>
                </c:pt>
                <c:pt idx="532">
                  <c:v>1.33</c:v>
                </c:pt>
                <c:pt idx="533">
                  <c:v>1.3325</c:v>
                </c:pt>
                <c:pt idx="534">
                  <c:v>1.335</c:v>
                </c:pt>
                <c:pt idx="535">
                  <c:v>1.3374999999999932</c:v>
                </c:pt>
                <c:pt idx="536">
                  <c:v>1.34</c:v>
                </c:pt>
                <c:pt idx="537">
                  <c:v>1.3425</c:v>
                </c:pt>
                <c:pt idx="538">
                  <c:v>1.345</c:v>
                </c:pt>
                <c:pt idx="539">
                  <c:v>1.3474999999999933</c:v>
                </c:pt>
                <c:pt idx="540">
                  <c:v>1.35</c:v>
                </c:pt>
                <c:pt idx="541">
                  <c:v>1.3525</c:v>
                </c:pt>
                <c:pt idx="542">
                  <c:v>1.355</c:v>
                </c:pt>
                <c:pt idx="543">
                  <c:v>1.3574999999999939</c:v>
                </c:pt>
                <c:pt idx="544">
                  <c:v>1.36</c:v>
                </c:pt>
                <c:pt idx="545">
                  <c:v>1.3625</c:v>
                </c:pt>
                <c:pt idx="546">
                  <c:v>1.365</c:v>
                </c:pt>
                <c:pt idx="547">
                  <c:v>1.3674999999999939</c:v>
                </c:pt>
                <c:pt idx="548">
                  <c:v>1.37</c:v>
                </c:pt>
                <c:pt idx="549">
                  <c:v>1.3725000000000001</c:v>
                </c:pt>
                <c:pt idx="550">
                  <c:v>1.375</c:v>
                </c:pt>
                <c:pt idx="551">
                  <c:v>1.377499999999994</c:v>
                </c:pt>
                <c:pt idx="552">
                  <c:v>1.3800000000000001</c:v>
                </c:pt>
                <c:pt idx="553">
                  <c:v>1.3825000000000001</c:v>
                </c:pt>
                <c:pt idx="554">
                  <c:v>1.385</c:v>
                </c:pt>
                <c:pt idx="555">
                  <c:v>1.3875</c:v>
                </c:pt>
                <c:pt idx="556">
                  <c:v>1.3900000000000001</c:v>
                </c:pt>
                <c:pt idx="557">
                  <c:v>1.3925000000000001</c:v>
                </c:pt>
                <c:pt idx="558">
                  <c:v>1.395</c:v>
                </c:pt>
                <c:pt idx="559">
                  <c:v>1.3975</c:v>
                </c:pt>
                <c:pt idx="560">
                  <c:v>1.4</c:v>
                </c:pt>
                <c:pt idx="561">
                  <c:v>1.4024999999999928</c:v>
                </c:pt>
                <c:pt idx="562">
                  <c:v>1.4049999999999914</c:v>
                </c:pt>
                <c:pt idx="563">
                  <c:v>1.4074999999999895</c:v>
                </c:pt>
                <c:pt idx="564">
                  <c:v>1.41</c:v>
                </c:pt>
                <c:pt idx="565">
                  <c:v>1.4124999999999928</c:v>
                </c:pt>
                <c:pt idx="566">
                  <c:v>1.4149999999999914</c:v>
                </c:pt>
                <c:pt idx="567">
                  <c:v>1.4174999999999895</c:v>
                </c:pt>
                <c:pt idx="568">
                  <c:v>1.42</c:v>
                </c:pt>
                <c:pt idx="569">
                  <c:v>1.4224999999999928</c:v>
                </c:pt>
                <c:pt idx="570">
                  <c:v>1.4249999999999914</c:v>
                </c:pt>
                <c:pt idx="571">
                  <c:v>1.4274999999999896</c:v>
                </c:pt>
                <c:pt idx="572">
                  <c:v>1.43</c:v>
                </c:pt>
                <c:pt idx="573">
                  <c:v>1.4324999999999934</c:v>
                </c:pt>
                <c:pt idx="574">
                  <c:v>1.4349999999999914</c:v>
                </c:pt>
                <c:pt idx="575">
                  <c:v>1.4374999999999896</c:v>
                </c:pt>
                <c:pt idx="576">
                  <c:v>1.44</c:v>
                </c:pt>
                <c:pt idx="577">
                  <c:v>1.4424999999999932</c:v>
                </c:pt>
                <c:pt idx="578">
                  <c:v>1.4449999999999927</c:v>
                </c:pt>
                <c:pt idx="579">
                  <c:v>1.4474999999999896</c:v>
                </c:pt>
                <c:pt idx="580">
                  <c:v>1.45</c:v>
                </c:pt>
                <c:pt idx="581">
                  <c:v>1.4524999999999932</c:v>
                </c:pt>
                <c:pt idx="582">
                  <c:v>1.4549999999999927</c:v>
                </c:pt>
                <c:pt idx="583">
                  <c:v>1.4574999999999914</c:v>
                </c:pt>
                <c:pt idx="584">
                  <c:v>1.46</c:v>
                </c:pt>
                <c:pt idx="585">
                  <c:v>1.4624999999999932</c:v>
                </c:pt>
                <c:pt idx="586">
                  <c:v>1.4649999999999928</c:v>
                </c:pt>
                <c:pt idx="587">
                  <c:v>1.4674999999999914</c:v>
                </c:pt>
                <c:pt idx="588">
                  <c:v>1.47</c:v>
                </c:pt>
                <c:pt idx="589">
                  <c:v>1.4724999999999933</c:v>
                </c:pt>
                <c:pt idx="590">
                  <c:v>1.4749999999999928</c:v>
                </c:pt>
                <c:pt idx="591">
                  <c:v>1.4774999999999914</c:v>
                </c:pt>
                <c:pt idx="592">
                  <c:v>1.48</c:v>
                </c:pt>
                <c:pt idx="593">
                  <c:v>1.4824999999999939</c:v>
                </c:pt>
                <c:pt idx="594">
                  <c:v>1.4849999999999928</c:v>
                </c:pt>
                <c:pt idx="595">
                  <c:v>1.4874999999999914</c:v>
                </c:pt>
                <c:pt idx="596">
                  <c:v>1.49</c:v>
                </c:pt>
                <c:pt idx="597">
                  <c:v>1.4924999999999939</c:v>
                </c:pt>
                <c:pt idx="598">
                  <c:v>1.4949999999999934</c:v>
                </c:pt>
                <c:pt idx="599">
                  <c:v>1.4974999999999914</c:v>
                </c:pt>
                <c:pt idx="600">
                  <c:v>1.5</c:v>
                </c:pt>
                <c:pt idx="601">
                  <c:v>1.502499999999994</c:v>
                </c:pt>
                <c:pt idx="602">
                  <c:v>1.5049999999999932</c:v>
                </c:pt>
                <c:pt idx="603">
                  <c:v>1.5074999999999927</c:v>
                </c:pt>
                <c:pt idx="604">
                  <c:v>1.51</c:v>
                </c:pt>
                <c:pt idx="605">
                  <c:v>1.5125</c:v>
                </c:pt>
                <c:pt idx="606">
                  <c:v>1.5149999999999932</c:v>
                </c:pt>
                <c:pt idx="607">
                  <c:v>1.5174999999999927</c:v>
                </c:pt>
                <c:pt idx="608">
                  <c:v>1.52</c:v>
                </c:pt>
                <c:pt idx="609">
                  <c:v>1.5225</c:v>
                </c:pt>
                <c:pt idx="610">
                  <c:v>1.5249999999999932</c:v>
                </c:pt>
                <c:pt idx="611">
                  <c:v>1.5274999999999928</c:v>
                </c:pt>
                <c:pt idx="612">
                  <c:v>1.53</c:v>
                </c:pt>
                <c:pt idx="613">
                  <c:v>1.5325</c:v>
                </c:pt>
                <c:pt idx="614">
                  <c:v>1.5349999999999933</c:v>
                </c:pt>
                <c:pt idx="615">
                  <c:v>1.5374999999999928</c:v>
                </c:pt>
                <c:pt idx="616">
                  <c:v>1.54</c:v>
                </c:pt>
                <c:pt idx="617">
                  <c:v>1.5425</c:v>
                </c:pt>
                <c:pt idx="618">
                  <c:v>1.5449999999999939</c:v>
                </c:pt>
                <c:pt idx="619">
                  <c:v>1.5474999999999928</c:v>
                </c:pt>
                <c:pt idx="620">
                  <c:v>1.55</c:v>
                </c:pt>
                <c:pt idx="621">
                  <c:v>1.5525</c:v>
                </c:pt>
                <c:pt idx="622">
                  <c:v>1.5549999999999939</c:v>
                </c:pt>
                <c:pt idx="623">
                  <c:v>1.5574999999999934</c:v>
                </c:pt>
                <c:pt idx="624">
                  <c:v>1.56</c:v>
                </c:pt>
                <c:pt idx="625">
                  <c:v>1.5625</c:v>
                </c:pt>
                <c:pt idx="626">
                  <c:v>1.564999999999994</c:v>
                </c:pt>
                <c:pt idx="627">
                  <c:v>1.5674999999999932</c:v>
                </c:pt>
                <c:pt idx="628">
                  <c:v>1.57</c:v>
                </c:pt>
                <c:pt idx="629">
                  <c:v>1.5725</c:v>
                </c:pt>
                <c:pt idx="630">
                  <c:v>1.575</c:v>
                </c:pt>
                <c:pt idx="631">
                  <c:v>1.5774999999999932</c:v>
                </c:pt>
                <c:pt idx="632">
                  <c:v>1.58</c:v>
                </c:pt>
                <c:pt idx="633">
                  <c:v>1.5825</c:v>
                </c:pt>
                <c:pt idx="634">
                  <c:v>1.585</c:v>
                </c:pt>
                <c:pt idx="635">
                  <c:v>1.5874999999999932</c:v>
                </c:pt>
                <c:pt idx="636">
                  <c:v>1.59</c:v>
                </c:pt>
                <c:pt idx="637">
                  <c:v>1.5925</c:v>
                </c:pt>
                <c:pt idx="638">
                  <c:v>1.595</c:v>
                </c:pt>
                <c:pt idx="639">
                  <c:v>1.5974999999999933</c:v>
                </c:pt>
                <c:pt idx="640">
                  <c:v>1.6</c:v>
                </c:pt>
                <c:pt idx="641">
                  <c:v>1.6025</c:v>
                </c:pt>
                <c:pt idx="642">
                  <c:v>1.605</c:v>
                </c:pt>
                <c:pt idx="643">
                  <c:v>1.6074999999999939</c:v>
                </c:pt>
                <c:pt idx="644">
                  <c:v>1.61</c:v>
                </c:pt>
                <c:pt idx="645">
                  <c:v>1.6125</c:v>
                </c:pt>
                <c:pt idx="646">
                  <c:v>1.615</c:v>
                </c:pt>
                <c:pt idx="647">
                  <c:v>1.6174999999999939</c:v>
                </c:pt>
                <c:pt idx="648">
                  <c:v>1.62</c:v>
                </c:pt>
                <c:pt idx="649">
                  <c:v>1.6225000000000001</c:v>
                </c:pt>
                <c:pt idx="650">
                  <c:v>1.625</c:v>
                </c:pt>
                <c:pt idx="651">
                  <c:v>1.627499999999994</c:v>
                </c:pt>
                <c:pt idx="652">
                  <c:v>1.6300000000000001</c:v>
                </c:pt>
                <c:pt idx="653">
                  <c:v>1.6325000000000001</c:v>
                </c:pt>
                <c:pt idx="654">
                  <c:v>1.635</c:v>
                </c:pt>
                <c:pt idx="655">
                  <c:v>1.6375</c:v>
                </c:pt>
                <c:pt idx="656">
                  <c:v>1.6400000000000001</c:v>
                </c:pt>
                <c:pt idx="657">
                  <c:v>1.6425000000000001</c:v>
                </c:pt>
                <c:pt idx="658">
                  <c:v>1.645</c:v>
                </c:pt>
                <c:pt idx="659">
                  <c:v>1.6475</c:v>
                </c:pt>
                <c:pt idx="660">
                  <c:v>1.6500000000000001</c:v>
                </c:pt>
                <c:pt idx="661">
                  <c:v>1.6525000000000001</c:v>
                </c:pt>
                <c:pt idx="662">
                  <c:v>1.655</c:v>
                </c:pt>
                <c:pt idx="663">
                  <c:v>1.6575</c:v>
                </c:pt>
                <c:pt idx="664">
                  <c:v>1.6600000000000001</c:v>
                </c:pt>
                <c:pt idx="665">
                  <c:v>1.6625000000000001</c:v>
                </c:pt>
                <c:pt idx="666">
                  <c:v>1.665</c:v>
                </c:pt>
                <c:pt idx="667">
                  <c:v>1.6675</c:v>
                </c:pt>
                <c:pt idx="668">
                  <c:v>1.6700000000000021</c:v>
                </c:pt>
                <c:pt idx="669">
                  <c:v>1.6725000000000001</c:v>
                </c:pt>
                <c:pt idx="670">
                  <c:v>1.675</c:v>
                </c:pt>
                <c:pt idx="671">
                  <c:v>1.6775</c:v>
                </c:pt>
                <c:pt idx="672">
                  <c:v>1.6800000000000059</c:v>
                </c:pt>
                <c:pt idx="673">
                  <c:v>1.6825000000000001</c:v>
                </c:pt>
                <c:pt idx="674">
                  <c:v>1.6850000000000001</c:v>
                </c:pt>
                <c:pt idx="675">
                  <c:v>1.6875</c:v>
                </c:pt>
                <c:pt idx="676">
                  <c:v>1.6900000000000059</c:v>
                </c:pt>
                <c:pt idx="677">
                  <c:v>1.6924999999999999</c:v>
                </c:pt>
                <c:pt idx="678">
                  <c:v>1.6950000000000001</c:v>
                </c:pt>
                <c:pt idx="679">
                  <c:v>1.6975</c:v>
                </c:pt>
                <c:pt idx="680">
                  <c:v>1.7</c:v>
                </c:pt>
                <c:pt idx="681">
                  <c:v>1.7024999999999932</c:v>
                </c:pt>
                <c:pt idx="682">
                  <c:v>1.7049999999999927</c:v>
                </c:pt>
                <c:pt idx="683">
                  <c:v>1.7074999999999914</c:v>
                </c:pt>
                <c:pt idx="684">
                  <c:v>1.71</c:v>
                </c:pt>
                <c:pt idx="685">
                  <c:v>1.7124999999999932</c:v>
                </c:pt>
                <c:pt idx="686">
                  <c:v>1.7149999999999928</c:v>
                </c:pt>
                <c:pt idx="687">
                  <c:v>1.7174999999999914</c:v>
                </c:pt>
                <c:pt idx="688">
                  <c:v>1.72</c:v>
                </c:pt>
                <c:pt idx="689">
                  <c:v>1.7224999999999933</c:v>
                </c:pt>
                <c:pt idx="690">
                  <c:v>1.7249999999999928</c:v>
                </c:pt>
                <c:pt idx="691">
                  <c:v>1.7274999999999914</c:v>
                </c:pt>
                <c:pt idx="692">
                  <c:v>1.73</c:v>
                </c:pt>
                <c:pt idx="693">
                  <c:v>1.7324999999999939</c:v>
                </c:pt>
                <c:pt idx="694">
                  <c:v>1.7349999999999928</c:v>
                </c:pt>
                <c:pt idx="695">
                  <c:v>1.7374999999999914</c:v>
                </c:pt>
                <c:pt idx="696">
                  <c:v>1.74</c:v>
                </c:pt>
                <c:pt idx="697">
                  <c:v>1.7424999999999939</c:v>
                </c:pt>
                <c:pt idx="698">
                  <c:v>1.7449999999999934</c:v>
                </c:pt>
                <c:pt idx="699">
                  <c:v>1.7474999999999914</c:v>
                </c:pt>
                <c:pt idx="700">
                  <c:v>1.75</c:v>
                </c:pt>
                <c:pt idx="701">
                  <c:v>1.752499999999994</c:v>
                </c:pt>
                <c:pt idx="702">
                  <c:v>1.7549999999999932</c:v>
                </c:pt>
                <c:pt idx="703">
                  <c:v>1.7574999999999927</c:v>
                </c:pt>
                <c:pt idx="704">
                  <c:v>1.76</c:v>
                </c:pt>
                <c:pt idx="705">
                  <c:v>1.7625</c:v>
                </c:pt>
                <c:pt idx="706">
                  <c:v>1.7649999999999932</c:v>
                </c:pt>
                <c:pt idx="707">
                  <c:v>1.7674999999999927</c:v>
                </c:pt>
                <c:pt idx="708">
                  <c:v>1.77</c:v>
                </c:pt>
                <c:pt idx="709">
                  <c:v>1.7725</c:v>
                </c:pt>
                <c:pt idx="710">
                  <c:v>1.7749999999999932</c:v>
                </c:pt>
                <c:pt idx="711">
                  <c:v>1.7774999999999928</c:v>
                </c:pt>
                <c:pt idx="712">
                  <c:v>1.78</c:v>
                </c:pt>
                <c:pt idx="713">
                  <c:v>1.7825</c:v>
                </c:pt>
                <c:pt idx="714">
                  <c:v>1.7849999999999933</c:v>
                </c:pt>
                <c:pt idx="715">
                  <c:v>1.7874999999999928</c:v>
                </c:pt>
                <c:pt idx="716">
                  <c:v>1.79</c:v>
                </c:pt>
                <c:pt idx="717">
                  <c:v>1.7925</c:v>
                </c:pt>
                <c:pt idx="718">
                  <c:v>1.7949999999999939</c:v>
                </c:pt>
                <c:pt idx="719">
                  <c:v>1.7974999999999928</c:v>
                </c:pt>
                <c:pt idx="720">
                  <c:v>1.8</c:v>
                </c:pt>
                <c:pt idx="721">
                  <c:v>1.8025</c:v>
                </c:pt>
                <c:pt idx="722">
                  <c:v>1.8049999999999939</c:v>
                </c:pt>
                <c:pt idx="723">
                  <c:v>1.8074999999999934</c:v>
                </c:pt>
                <c:pt idx="724">
                  <c:v>1.81</c:v>
                </c:pt>
                <c:pt idx="725">
                  <c:v>1.8125</c:v>
                </c:pt>
                <c:pt idx="726">
                  <c:v>1.814999999999994</c:v>
                </c:pt>
                <c:pt idx="727">
                  <c:v>1.8174999999999932</c:v>
                </c:pt>
                <c:pt idx="728">
                  <c:v>1.82</c:v>
                </c:pt>
                <c:pt idx="729">
                  <c:v>1.8225</c:v>
                </c:pt>
                <c:pt idx="730">
                  <c:v>1.825</c:v>
                </c:pt>
                <c:pt idx="731">
                  <c:v>1.8274999999999932</c:v>
                </c:pt>
                <c:pt idx="732">
                  <c:v>1.83</c:v>
                </c:pt>
                <c:pt idx="733">
                  <c:v>1.8325</c:v>
                </c:pt>
                <c:pt idx="734">
                  <c:v>1.835</c:v>
                </c:pt>
                <c:pt idx="735">
                  <c:v>1.8374999999999932</c:v>
                </c:pt>
                <c:pt idx="736">
                  <c:v>1.84</c:v>
                </c:pt>
                <c:pt idx="737">
                  <c:v>1.8425</c:v>
                </c:pt>
                <c:pt idx="738">
                  <c:v>1.845</c:v>
                </c:pt>
                <c:pt idx="739">
                  <c:v>1.8474999999999933</c:v>
                </c:pt>
                <c:pt idx="740">
                  <c:v>1.85</c:v>
                </c:pt>
                <c:pt idx="741">
                  <c:v>1.8525</c:v>
                </c:pt>
                <c:pt idx="742">
                  <c:v>1.855</c:v>
                </c:pt>
                <c:pt idx="743">
                  <c:v>1.8574999999999939</c:v>
                </c:pt>
                <c:pt idx="744">
                  <c:v>1.86</c:v>
                </c:pt>
                <c:pt idx="745">
                  <c:v>1.8625</c:v>
                </c:pt>
                <c:pt idx="746">
                  <c:v>1.865</c:v>
                </c:pt>
                <c:pt idx="747">
                  <c:v>1.8674999999999939</c:v>
                </c:pt>
                <c:pt idx="748">
                  <c:v>1.87</c:v>
                </c:pt>
                <c:pt idx="749">
                  <c:v>1.8725000000000001</c:v>
                </c:pt>
                <c:pt idx="750">
                  <c:v>1.875</c:v>
                </c:pt>
                <c:pt idx="751">
                  <c:v>1.877499999999994</c:v>
                </c:pt>
                <c:pt idx="752">
                  <c:v>1.8800000000000001</c:v>
                </c:pt>
                <c:pt idx="753">
                  <c:v>1.8825000000000001</c:v>
                </c:pt>
                <c:pt idx="754">
                  <c:v>1.885</c:v>
                </c:pt>
                <c:pt idx="755">
                  <c:v>1.8875</c:v>
                </c:pt>
                <c:pt idx="756">
                  <c:v>1.8900000000000001</c:v>
                </c:pt>
                <c:pt idx="757">
                  <c:v>1.8925000000000001</c:v>
                </c:pt>
                <c:pt idx="758">
                  <c:v>1.895</c:v>
                </c:pt>
                <c:pt idx="759">
                  <c:v>1.8975</c:v>
                </c:pt>
                <c:pt idx="760">
                  <c:v>1.9000000000000001</c:v>
                </c:pt>
                <c:pt idx="761">
                  <c:v>1.9025000000000001</c:v>
                </c:pt>
                <c:pt idx="762">
                  <c:v>1.905</c:v>
                </c:pt>
                <c:pt idx="763">
                  <c:v>1.9075</c:v>
                </c:pt>
                <c:pt idx="764">
                  <c:v>1.9100000000000001</c:v>
                </c:pt>
                <c:pt idx="765">
                  <c:v>1.9125000000000001</c:v>
                </c:pt>
                <c:pt idx="766">
                  <c:v>1.915</c:v>
                </c:pt>
                <c:pt idx="767">
                  <c:v>1.9175</c:v>
                </c:pt>
                <c:pt idx="768">
                  <c:v>1.9200000000000021</c:v>
                </c:pt>
                <c:pt idx="769">
                  <c:v>1.9225000000000001</c:v>
                </c:pt>
                <c:pt idx="770">
                  <c:v>1.925</c:v>
                </c:pt>
                <c:pt idx="771">
                  <c:v>1.9275</c:v>
                </c:pt>
                <c:pt idx="772">
                  <c:v>1.9300000000000059</c:v>
                </c:pt>
                <c:pt idx="773">
                  <c:v>1.9325000000000001</c:v>
                </c:pt>
                <c:pt idx="774">
                  <c:v>1.9350000000000001</c:v>
                </c:pt>
                <c:pt idx="775">
                  <c:v>1.9375</c:v>
                </c:pt>
                <c:pt idx="776">
                  <c:v>1.9400000000000059</c:v>
                </c:pt>
                <c:pt idx="777">
                  <c:v>1.9424999999999999</c:v>
                </c:pt>
                <c:pt idx="778">
                  <c:v>1.9450000000000001</c:v>
                </c:pt>
                <c:pt idx="779">
                  <c:v>1.9475</c:v>
                </c:pt>
                <c:pt idx="780">
                  <c:v>1.950000000000006</c:v>
                </c:pt>
                <c:pt idx="781">
                  <c:v>1.9524999999999999</c:v>
                </c:pt>
                <c:pt idx="782">
                  <c:v>1.9550000000000001</c:v>
                </c:pt>
                <c:pt idx="783">
                  <c:v>1.9575</c:v>
                </c:pt>
                <c:pt idx="784">
                  <c:v>1.960000000000006</c:v>
                </c:pt>
                <c:pt idx="785">
                  <c:v>1.9624999999999999</c:v>
                </c:pt>
                <c:pt idx="786">
                  <c:v>1.9650000000000001</c:v>
                </c:pt>
                <c:pt idx="787">
                  <c:v>1.9675</c:v>
                </c:pt>
                <c:pt idx="788">
                  <c:v>1.970000000000006</c:v>
                </c:pt>
                <c:pt idx="789">
                  <c:v>1.9724999999999999</c:v>
                </c:pt>
                <c:pt idx="790">
                  <c:v>1.9750000000000001</c:v>
                </c:pt>
                <c:pt idx="791">
                  <c:v>1.9775</c:v>
                </c:pt>
                <c:pt idx="792">
                  <c:v>1.9800000000000066</c:v>
                </c:pt>
                <c:pt idx="793">
                  <c:v>1.9824999999999999</c:v>
                </c:pt>
                <c:pt idx="794">
                  <c:v>1.9850000000000001</c:v>
                </c:pt>
                <c:pt idx="795">
                  <c:v>1.9875</c:v>
                </c:pt>
                <c:pt idx="796">
                  <c:v>1.9900000000000067</c:v>
                </c:pt>
                <c:pt idx="797">
                  <c:v>1.9924999999999999</c:v>
                </c:pt>
                <c:pt idx="798">
                  <c:v>1.9950000000000001</c:v>
                </c:pt>
                <c:pt idx="799">
                  <c:v>1.9975000000000001</c:v>
                </c:pt>
                <c:pt idx="800">
                  <c:v>2</c:v>
                </c:pt>
                <c:pt idx="801">
                  <c:v>2.0024999999999977</c:v>
                </c:pt>
                <c:pt idx="802">
                  <c:v>2.0049999999999999</c:v>
                </c:pt>
                <c:pt idx="803">
                  <c:v>2.0074999999999998</c:v>
                </c:pt>
                <c:pt idx="804">
                  <c:v>2.0099999999999998</c:v>
                </c:pt>
                <c:pt idx="805">
                  <c:v>2.0124999999999873</c:v>
                </c:pt>
                <c:pt idx="806">
                  <c:v>2.0149999999999997</c:v>
                </c:pt>
                <c:pt idx="807">
                  <c:v>2.0175000000000001</c:v>
                </c:pt>
                <c:pt idx="808">
                  <c:v>2.02</c:v>
                </c:pt>
                <c:pt idx="809">
                  <c:v>2.0225</c:v>
                </c:pt>
                <c:pt idx="810">
                  <c:v>2.0249999999999999</c:v>
                </c:pt>
                <c:pt idx="811">
                  <c:v>2.0274999999999999</c:v>
                </c:pt>
                <c:pt idx="812">
                  <c:v>2.0299999999999998</c:v>
                </c:pt>
                <c:pt idx="813">
                  <c:v>2.0324999999999873</c:v>
                </c:pt>
                <c:pt idx="814">
                  <c:v>2.0349999999999997</c:v>
                </c:pt>
                <c:pt idx="815">
                  <c:v>2.0375000000000001</c:v>
                </c:pt>
                <c:pt idx="816">
                  <c:v>2.04</c:v>
                </c:pt>
                <c:pt idx="817">
                  <c:v>2.0425</c:v>
                </c:pt>
                <c:pt idx="818">
                  <c:v>2.0449999999999999</c:v>
                </c:pt>
                <c:pt idx="819">
                  <c:v>2.0474999999999999</c:v>
                </c:pt>
                <c:pt idx="820">
                  <c:v>2.0499999999999998</c:v>
                </c:pt>
                <c:pt idx="821">
                  <c:v>2.0524999999999967</c:v>
                </c:pt>
                <c:pt idx="822">
                  <c:v>2.0549999999999997</c:v>
                </c:pt>
                <c:pt idx="823">
                  <c:v>2.0575000000000001</c:v>
                </c:pt>
                <c:pt idx="824">
                  <c:v>2.06</c:v>
                </c:pt>
                <c:pt idx="825">
                  <c:v>2.0625</c:v>
                </c:pt>
                <c:pt idx="826">
                  <c:v>2.0649999999999999</c:v>
                </c:pt>
                <c:pt idx="827">
                  <c:v>2.0674999999999999</c:v>
                </c:pt>
                <c:pt idx="828">
                  <c:v>2.0699999999999998</c:v>
                </c:pt>
                <c:pt idx="829">
                  <c:v>2.0724999999999967</c:v>
                </c:pt>
                <c:pt idx="830">
                  <c:v>2.0749999999999997</c:v>
                </c:pt>
                <c:pt idx="831">
                  <c:v>2.0775000000000001</c:v>
                </c:pt>
                <c:pt idx="832">
                  <c:v>2.08</c:v>
                </c:pt>
                <c:pt idx="833">
                  <c:v>2.0825</c:v>
                </c:pt>
                <c:pt idx="834">
                  <c:v>2.085</c:v>
                </c:pt>
                <c:pt idx="835">
                  <c:v>2.0874999999999999</c:v>
                </c:pt>
                <c:pt idx="836">
                  <c:v>2.09</c:v>
                </c:pt>
                <c:pt idx="837">
                  <c:v>2.0924999999999967</c:v>
                </c:pt>
                <c:pt idx="838">
                  <c:v>2.0949999999999998</c:v>
                </c:pt>
                <c:pt idx="839">
                  <c:v>2.0975000000000001</c:v>
                </c:pt>
                <c:pt idx="840">
                  <c:v>2.1</c:v>
                </c:pt>
                <c:pt idx="841">
                  <c:v>2.1025</c:v>
                </c:pt>
                <c:pt idx="842">
                  <c:v>2.105</c:v>
                </c:pt>
                <c:pt idx="843">
                  <c:v>2.1074999999999999</c:v>
                </c:pt>
                <c:pt idx="844">
                  <c:v>2.11</c:v>
                </c:pt>
                <c:pt idx="845">
                  <c:v>2.1124999999999967</c:v>
                </c:pt>
                <c:pt idx="846">
                  <c:v>2.1149999999999998</c:v>
                </c:pt>
                <c:pt idx="847">
                  <c:v>2.1175000000000002</c:v>
                </c:pt>
                <c:pt idx="848">
                  <c:v>2.12</c:v>
                </c:pt>
                <c:pt idx="849">
                  <c:v>2.1225000000000001</c:v>
                </c:pt>
                <c:pt idx="850">
                  <c:v>2.125</c:v>
                </c:pt>
                <c:pt idx="851">
                  <c:v>2.1274999999999999</c:v>
                </c:pt>
                <c:pt idx="852">
                  <c:v>2.13</c:v>
                </c:pt>
                <c:pt idx="853">
                  <c:v>2.1324999999999967</c:v>
                </c:pt>
                <c:pt idx="854">
                  <c:v>2.1349999999999998</c:v>
                </c:pt>
                <c:pt idx="855">
                  <c:v>2.1375000000000002</c:v>
                </c:pt>
                <c:pt idx="856">
                  <c:v>2.14</c:v>
                </c:pt>
                <c:pt idx="857">
                  <c:v>2.1425000000000001</c:v>
                </c:pt>
                <c:pt idx="858">
                  <c:v>2.145</c:v>
                </c:pt>
                <c:pt idx="859">
                  <c:v>2.147500000000012</c:v>
                </c:pt>
                <c:pt idx="860">
                  <c:v>2.15</c:v>
                </c:pt>
                <c:pt idx="861">
                  <c:v>2.1524999999999967</c:v>
                </c:pt>
                <c:pt idx="862">
                  <c:v>2.1549999999999998</c:v>
                </c:pt>
                <c:pt idx="863">
                  <c:v>2.1575000000000002</c:v>
                </c:pt>
                <c:pt idx="864">
                  <c:v>2.16</c:v>
                </c:pt>
                <c:pt idx="865">
                  <c:v>2.1625000000000001</c:v>
                </c:pt>
                <c:pt idx="866">
                  <c:v>2.165</c:v>
                </c:pt>
                <c:pt idx="867">
                  <c:v>2.167500000000012</c:v>
                </c:pt>
                <c:pt idx="868">
                  <c:v>2.17</c:v>
                </c:pt>
                <c:pt idx="869">
                  <c:v>2.1724999999999977</c:v>
                </c:pt>
                <c:pt idx="870">
                  <c:v>2.1749999999999998</c:v>
                </c:pt>
                <c:pt idx="871">
                  <c:v>2.1775000000000002</c:v>
                </c:pt>
                <c:pt idx="872">
                  <c:v>2.1800000000000002</c:v>
                </c:pt>
                <c:pt idx="873">
                  <c:v>2.1825000000000001</c:v>
                </c:pt>
                <c:pt idx="874">
                  <c:v>2.1850000000000001</c:v>
                </c:pt>
                <c:pt idx="875">
                  <c:v>2.1875000000000147</c:v>
                </c:pt>
                <c:pt idx="876">
                  <c:v>2.19</c:v>
                </c:pt>
                <c:pt idx="877">
                  <c:v>2.1924999999999977</c:v>
                </c:pt>
                <c:pt idx="878">
                  <c:v>2.1949999999999998</c:v>
                </c:pt>
                <c:pt idx="879">
                  <c:v>2.1974999999999998</c:v>
                </c:pt>
                <c:pt idx="880">
                  <c:v>2.2000000000000002</c:v>
                </c:pt>
                <c:pt idx="881">
                  <c:v>2.2025000000000001</c:v>
                </c:pt>
                <c:pt idx="882">
                  <c:v>2.2050000000000001</c:v>
                </c:pt>
                <c:pt idx="883">
                  <c:v>2.2075000000000147</c:v>
                </c:pt>
                <c:pt idx="884">
                  <c:v>2.21</c:v>
                </c:pt>
                <c:pt idx="885">
                  <c:v>2.2124999999999977</c:v>
                </c:pt>
                <c:pt idx="886">
                  <c:v>2.2149999999999999</c:v>
                </c:pt>
                <c:pt idx="887">
                  <c:v>2.2174999999999998</c:v>
                </c:pt>
                <c:pt idx="888">
                  <c:v>2.2200000000000002</c:v>
                </c:pt>
                <c:pt idx="889">
                  <c:v>2.2225000000000001</c:v>
                </c:pt>
                <c:pt idx="890">
                  <c:v>2.2250000000000001</c:v>
                </c:pt>
                <c:pt idx="891">
                  <c:v>2.2275000000000147</c:v>
                </c:pt>
                <c:pt idx="892">
                  <c:v>2.23</c:v>
                </c:pt>
                <c:pt idx="893">
                  <c:v>2.2324999999999977</c:v>
                </c:pt>
                <c:pt idx="894">
                  <c:v>2.2349999999999999</c:v>
                </c:pt>
                <c:pt idx="895">
                  <c:v>2.2374999999999998</c:v>
                </c:pt>
                <c:pt idx="896">
                  <c:v>2.2400000000000002</c:v>
                </c:pt>
                <c:pt idx="897">
                  <c:v>2.2425000000000002</c:v>
                </c:pt>
                <c:pt idx="898">
                  <c:v>2.2450000000000001</c:v>
                </c:pt>
                <c:pt idx="899">
                  <c:v>2.2475000000000147</c:v>
                </c:pt>
                <c:pt idx="900">
                  <c:v>2.25</c:v>
                </c:pt>
                <c:pt idx="901">
                  <c:v>2.2524999999999977</c:v>
                </c:pt>
                <c:pt idx="902">
                  <c:v>2.2549999999999999</c:v>
                </c:pt>
                <c:pt idx="903">
                  <c:v>2.2574999999999998</c:v>
                </c:pt>
                <c:pt idx="904">
                  <c:v>2.2599999999999998</c:v>
                </c:pt>
                <c:pt idx="905">
                  <c:v>2.2625000000000002</c:v>
                </c:pt>
                <c:pt idx="906">
                  <c:v>2.2650000000000001</c:v>
                </c:pt>
                <c:pt idx="907">
                  <c:v>2.2675000000000147</c:v>
                </c:pt>
                <c:pt idx="908">
                  <c:v>2.27</c:v>
                </c:pt>
                <c:pt idx="909">
                  <c:v>2.2725</c:v>
                </c:pt>
                <c:pt idx="910">
                  <c:v>2.2749999999999999</c:v>
                </c:pt>
                <c:pt idx="911">
                  <c:v>2.2774999999999999</c:v>
                </c:pt>
                <c:pt idx="912">
                  <c:v>2.2799999999999998</c:v>
                </c:pt>
                <c:pt idx="913">
                  <c:v>2.2825000000000002</c:v>
                </c:pt>
                <c:pt idx="914">
                  <c:v>2.2850000000000001</c:v>
                </c:pt>
                <c:pt idx="915">
                  <c:v>2.2875000000000147</c:v>
                </c:pt>
                <c:pt idx="916">
                  <c:v>2.29</c:v>
                </c:pt>
                <c:pt idx="917">
                  <c:v>2.2925</c:v>
                </c:pt>
                <c:pt idx="918">
                  <c:v>2.2949999999999999</c:v>
                </c:pt>
                <c:pt idx="919">
                  <c:v>2.2974999999999999</c:v>
                </c:pt>
                <c:pt idx="920">
                  <c:v>2.2999999999999998</c:v>
                </c:pt>
                <c:pt idx="921">
                  <c:v>2.3024999999999967</c:v>
                </c:pt>
                <c:pt idx="922">
                  <c:v>2.3049999999999997</c:v>
                </c:pt>
                <c:pt idx="923">
                  <c:v>2.3075000000000001</c:v>
                </c:pt>
                <c:pt idx="924">
                  <c:v>2.3099999999999987</c:v>
                </c:pt>
                <c:pt idx="925">
                  <c:v>2.3124999999999822</c:v>
                </c:pt>
                <c:pt idx="926">
                  <c:v>2.3149999999999977</c:v>
                </c:pt>
                <c:pt idx="927">
                  <c:v>2.3174999999999977</c:v>
                </c:pt>
                <c:pt idx="928">
                  <c:v>2.3199999999999967</c:v>
                </c:pt>
                <c:pt idx="929">
                  <c:v>2.3224999999999967</c:v>
                </c:pt>
                <c:pt idx="930">
                  <c:v>2.3249999999999997</c:v>
                </c:pt>
                <c:pt idx="931">
                  <c:v>2.3275000000000001</c:v>
                </c:pt>
                <c:pt idx="932">
                  <c:v>2.3299999999999987</c:v>
                </c:pt>
                <c:pt idx="933">
                  <c:v>2.3324999999999823</c:v>
                </c:pt>
                <c:pt idx="934">
                  <c:v>2.3349999999999977</c:v>
                </c:pt>
                <c:pt idx="935">
                  <c:v>2.3374999999999977</c:v>
                </c:pt>
                <c:pt idx="936">
                  <c:v>2.34</c:v>
                </c:pt>
                <c:pt idx="937">
                  <c:v>2.3424999999999967</c:v>
                </c:pt>
                <c:pt idx="938">
                  <c:v>2.3449999999999998</c:v>
                </c:pt>
                <c:pt idx="939">
                  <c:v>2.3475000000000001</c:v>
                </c:pt>
                <c:pt idx="940">
                  <c:v>2.3499999999999988</c:v>
                </c:pt>
                <c:pt idx="941">
                  <c:v>2.352499999999984</c:v>
                </c:pt>
                <c:pt idx="942">
                  <c:v>2.3549999999999978</c:v>
                </c:pt>
                <c:pt idx="943">
                  <c:v>2.3574999999999977</c:v>
                </c:pt>
                <c:pt idx="944">
                  <c:v>2.36</c:v>
                </c:pt>
                <c:pt idx="945">
                  <c:v>2.3624999999999967</c:v>
                </c:pt>
                <c:pt idx="946">
                  <c:v>2.3649999999999998</c:v>
                </c:pt>
                <c:pt idx="947">
                  <c:v>2.3675000000000002</c:v>
                </c:pt>
                <c:pt idx="948">
                  <c:v>2.3699999999999997</c:v>
                </c:pt>
                <c:pt idx="949">
                  <c:v>2.3724999999999841</c:v>
                </c:pt>
                <c:pt idx="950">
                  <c:v>2.3749999999999987</c:v>
                </c:pt>
                <c:pt idx="951">
                  <c:v>2.3774999999999977</c:v>
                </c:pt>
                <c:pt idx="952">
                  <c:v>2.38</c:v>
                </c:pt>
                <c:pt idx="953">
                  <c:v>2.3824999999999967</c:v>
                </c:pt>
                <c:pt idx="954">
                  <c:v>2.3849999999999998</c:v>
                </c:pt>
                <c:pt idx="955">
                  <c:v>2.3875000000000002</c:v>
                </c:pt>
                <c:pt idx="956">
                  <c:v>2.3899999999999997</c:v>
                </c:pt>
                <c:pt idx="957">
                  <c:v>2.3924999999999841</c:v>
                </c:pt>
                <c:pt idx="958">
                  <c:v>2.3949999999999987</c:v>
                </c:pt>
                <c:pt idx="959">
                  <c:v>2.3975</c:v>
                </c:pt>
                <c:pt idx="960">
                  <c:v>2.4</c:v>
                </c:pt>
                <c:pt idx="961">
                  <c:v>2.4024999999999967</c:v>
                </c:pt>
                <c:pt idx="962">
                  <c:v>2.4049999999999998</c:v>
                </c:pt>
                <c:pt idx="963">
                  <c:v>2.4075000000000002</c:v>
                </c:pt>
                <c:pt idx="964">
                  <c:v>2.4099999999999997</c:v>
                </c:pt>
                <c:pt idx="965">
                  <c:v>2.4124999999999841</c:v>
                </c:pt>
                <c:pt idx="966">
                  <c:v>2.4149999999999987</c:v>
                </c:pt>
                <c:pt idx="967">
                  <c:v>2.4175</c:v>
                </c:pt>
                <c:pt idx="968">
                  <c:v>2.42</c:v>
                </c:pt>
                <c:pt idx="969">
                  <c:v>2.4224999999999977</c:v>
                </c:pt>
                <c:pt idx="970">
                  <c:v>2.4249999999999998</c:v>
                </c:pt>
                <c:pt idx="971">
                  <c:v>2.4275000000000002</c:v>
                </c:pt>
                <c:pt idx="972">
                  <c:v>2.4299999999999997</c:v>
                </c:pt>
                <c:pt idx="973">
                  <c:v>2.4324999999999841</c:v>
                </c:pt>
                <c:pt idx="974">
                  <c:v>2.4349999999999987</c:v>
                </c:pt>
                <c:pt idx="975">
                  <c:v>2.4375</c:v>
                </c:pt>
                <c:pt idx="976">
                  <c:v>2.44</c:v>
                </c:pt>
                <c:pt idx="977">
                  <c:v>2.4424999999999977</c:v>
                </c:pt>
                <c:pt idx="978">
                  <c:v>2.4449999999999998</c:v>
                </c:pt>
                <c:pt idx="979">
                  <c:v>2.4474999999999998</c:v>
                </c:pt>
                <c:pt idx="980">
                  <c:v>2.4499999999999997</c:v>
                </c:pt>
                <c:pt idx="981">
                  <c:v>2.4524999999999841</c:v>
                </c:pt>
                <c:pt idx="982">
                  <c:v>2.4549999999999987</c:v>
                </c:pt>
                <c:pt idx="983">
                  <c:v>2.4575</c:v>
                </c:pt>
                <c:pt idx="984">
                  <c:v>2.46</c:v>
                </c:pt>
                <c:pt idx="985">
                  <c:v>2.4624999999999977</c:v>
                </c:pt>
                <c:pt idx="986">
                  <c:v>2.4649999999999999</c:v>
                </c:pt>
                <c:pt idx="987">
                  <c:v>2.4674999999999998</c:v>
                </c:pt>
                <c:pt idx="988">
                  <c:v>2.4699999999999998</c:v>
                </c:pt>
                <c:pt idx="989">
                  <c:v>2.4724999999999868</c:v>
                </c:pt>
                <c:pt idx="990">
                  <c:v>2.4749999999999988</c:v>
                </c:pt>
                <c:pt idx="991">
                  <c:v>2.4775</c:v>
                </c:pt>
                <c:pt idx="992">
                  <c:v>2.48</c:v>
                </c:pt>
                <c:pt idx="993">
                  <c:v>2.4824999999999977</c:v>
                </c:pt>
                <c:pt idx="994">
                  <c:v>2.4849999999999999</c:v>
                </c:pt>
                <c:pt idx="995">
                  <c:v>2.4874999999999998</c:v>
                </c:pt>
                <c:pt idx="996">
                  <c:v>2.4899999999999998</c:v>
                </c:pt>
                <c:pt idx="997">
                  <c:v>2.4924999999999868</c:v>
                </c:pt>
                <c:pt idx="998">
                  <c:v>2.4949999999999997</c:v>
                </c:pt>
                <c:pt idx="999">
                  <c:v>2.4975000000000001</c:v>
                </c:pt>
                <c:pt idx="1000">
                  <c:v>2.5</c:v>
                </c:pt>
                <c:pt idx="1001">
                  <c:v>2.5024999999999977</c:v>
                </c:pt>
                <c:pt idx="1002">
                  <c:v>2.5049999999999999</c:v>
                </c:pt>
                <c:pt idx="1003">
                  <c:v>2.5074999999999998</c:v>
                </c:pt>
                <c:pt idx="1004">
                  <c:v>2.5099999999999998</c:v>
                </c:pt>
                <c:pt idx="1005">
                  <c:v>2.5124999999999873</c:v>
                </c:pt>
                <c:pt idx="1006">
                  <c:v>2.5149999999999997</c:v>
                </c:pt>
                <c:pt idx="1007">
                  <c:v>2.5175000000000001</c:v>
                </c:pt>
                <c:pt idx="1008">
                  <c:v>2.52</c:v>
                </c:pt>
                <c:pt idx="1009">
                  <c:v>2.5225</c:v>
                </c:pt>
                <c:pt idx="1010">
                  <c:v>2.5249999999999999</c:v>
                </c:pt>
                <c:pt idx="1011">
                  <c:v>2.5274999999999999</c:v>
                </c:pt>
                <c:pt idx="1012">
                  <c:v>2.5299999999999998</c:v>
                </c:pt>
                <c:pt idx="1013">
                  <c:v>2.5324999999999873</c:v>
                </c:pt>
                <c:pt idx="1014">
                  <c:v>2.5349999999999997</c:v>
                </c:pt>
                <c:pt idx="1015">
                  <c:v>2.5375000000000001</c:v>
                </c:pt>
                <c:pt idx="1016">
                  <c:v>2.54</c:v>
                </c:pt>
                <c:pt idx="1017">
                  <c:v>2.5425</c:v>
                </c:pt>
                <c:pt idx="1018">
                  <c:v>2.5449999999999999</c:v>
                </c:pt>
                <c:pt idx="1019">
                  <c:v>2.5474999999999999</c:v>
                </c:pt>
                <c:pt idx="1020">
                  <c:v>2.5499999999999998</c:v>
                </c:pt>
                <c:pt idx="1021">
                  <c:v>2.5524999999999967</c:v>
                </c:pt>
                <c:pt idx="1022">
                  <c:v>2.5549999999999997</c:v>
                </c:pt>
                <c:pt idx="1023">
                  <c:v>2.5575000000000001</c:v>
                </c:pt>
                <c:pt idx="1024">
                  <c:v>2.56</c:v>
                </c:pt>
                <c:pt idx="1025">
                  <c:v>2.5625</c:v>
                </c:pt>
                <c:pt idx="1026">
                  <c:v>2.5649999999999999</c:v>
                </c:pt>
                <c:pt idx="1027">
                  <c:v>2.5674999999999999</c:v>
                </c:pt>
                <c:pt idx="1028">
                  <c:v>2.57</c:v>
                </c:pt>
                <c:pt idx="1029">
                  <c:v>2.5724999999999967</c:v>
                </c:pt>
                <c:pt idx="1030">
                  <c:v>2.5749999999999997</c:v>
                </c:pt>
                <c:pt idx="1031">
                  <c:v>2.5775000000000001</c:v>
                </c:pt>
                <c:pt idx="1032">
                  <c:v>2.58</c:v>
                </c:pt>
                <c:pt idx="1033">
                  <c:v>2.5825</c:v>
                </c:pt>
                <c:pt idx="1034">
                  <c:v>2.585</c:v>
                </c:pt>
                <c:pt idx="1035">
                  <c:v>2.5874999999999999</c:v>
                </c:pt>
                <c:pt idx="1036">
                  <c:v>2.59</c:v>
                </c:pt>
                <c:pt idx="1037">
                  <c:v>2.5924999999999967</c:v>
                </c:pt>
                <c:pt idx="1038">
                  <c:v>2.5949999999999998</c:v>
                </c:pt>
                <c:pt idx="1039">
                  <c:v>2.5975000000000001</c:v>
                </c:pt>
                <c:pt idx="1040">
                  <c:v>2.6</c:v>
                </c:pt>
                <c:pt idx="1041">
                  <c:v>2.6025</c:v>
                </c:pt>
                <c:pt idx="1042">
                  <c:v>2.605</c:v>
                </c:pt>
                <c:pt idx="1043">
                  <c:v>2.6074999999999999</c:v>
                </c:pt>
                <c:pt idx="1044">
                  <c:v>2.61</c:v>
                </c:pt>
                <c:pt idx="1045">
                  <c:v>2.6124999999999967</c:v>
                </c:pt>
                <c:pt idx="1046">
                  <c:v>2.6149999999999998</c:v>
                </c:pt>
                <c:pt idx="1047">
                  <c:v>2.6175000000000002</c:v>
                </c:pt>
                <c:pt idx="1048">
                  <c:v>2.62</c:v>
                </c:pt>
                <c:pt idx="1049">
                  <c:v>2.6225000000000001</c:v>
                </c:pt>
                <c:pt idx="1050">
                  <c:v>2.625</c:v>
                </c:pt>
                <c:pt idx="1051">
                  <c:v>2.6274999999999999</c:v>
                </c:pt>
                <c:pt idx="1052">
                  <c:v>2.63</c:v>
                </c:pt>
                <c:pt idx="1053">
                  <c:v>2.6324999999999967</c:v>
                </c:pt>
                <c:pt idx="1054">
                  <c:v>2.6349999999999998</c:v>
                </c:pt>
                <c:pt idx="1055">
                  <c:v>2.6375000000000002</c:v>
                </c:pt>
                <c:pt idx="1056">
                  <c:v>2.64</c:v>
                </c:pt>
                <c:pt idx="1057">
                  <c:v>2.6425000000000001</c:v>
                </c:pt>
                <c:pt idx="1058">
                  <c:v>2.645</c:v>
                </c:pt>
                <c:pt idx="1059">
                  <c:v>2.647500000000012</c:v>
                </c:pt>
                <c:pt idx="1060">
                  <c:v>2.65</c:v>
                </c:pt>
                <c:pt idx="1061">
                  <c:v>2.6524999999999967</c:v>
                </c:pt>
                <c:pt idx="1062">
                  <c:v>2.6549999999999998</c:v>
                </c:pt>
                <c:pt idx="1063">
                  <c:v>2.6575000000000002</c:v>
                </c:pt>
                <c:pt idx="1064">
                  <c:v>2.66</c:v>
                </c:pt>
                <c:pt idx="1065">
                  <c:v>2.6625000000000001</c:v>
                </c:pt>
                <c:pt idx="1066">
                  <c:v>2.665</c:v>
                </c:pt>
                <c:pt idx="1067">
                  <c:v>2.667500000000012</c:v>
                </c:pt>
                <c:pt idx="1068">
                  <c:v>2.67</c:v>
                </c:pt>
                <c:pt idx="1069">
                  <c:v>2.6724999999999977</c:v>
                </c:pt>
                <c:pt idx="1070">
                  <c:v>2.6749999999999998</c:v>
                </c:pt>
                <c:pt idx="1071">
                  <c:v>2.6775000000000002</c:v>
                </c:pt>
                <c:pt idx="1072">
                  <c:v>2.68</c:v>
                </c:pt>
                <c:pt idx="1073">
                  <c:v>2.6825000000000001</c:v>
                </c:pt>
                <c:pt idx="1074">
                  <c:v>2.6850000000000001</c:v>
                </c:pt>
                <c:pt idx="1075">
                  <c:v>2.6875000000000147</c:v>
                </c:pt>
                <c:pt idx="1076">
                  <c:v>2.69</c:v>
                </c:pt>
                <c:pt idx="1077">
                  <c:v>2.6924999999999977</c:v>
                </c:pt>
                <c:pt idx="1078">
                  <c:v>2.6949999999999998</c:v>
                </c:pt>
                <c:pt idx="1079">
                  <c:v>2.6974999999999998</c:v>
                </c:pt>
                <c:pt idx="1080">
                  <c:v>2.7</c:v>
                </c:pt>
                <c:pt idx="1081">
                  <c:v>2.7025000000000001</c:v>
                </c:pt>
                <c:pt idx="1082">
                  <c:v>2.7050000000000001</c:v>
                </c:pt>
                <c:pt idx="1083">
                  <c:v>2.7075000000000147</c:v>
                </c:pt>
                <c:pt idx="1084">
                  <c:v>2.71</c:v>
                </c:pt>
                <c:pt idx="1085">
                  <c:v>2.7124999999999977</c:v>
                </c:pt>
                <c:pt idx="1086">
                  <c:v>2.7149999999999999</c:v>
                </c:pt>
                <c:pt idx="1087">
                  <c:v>2.7174999999999998</c:v>
                </c:pt>
                <c:pt idx="1088">
                  <c:v>2.72</c:v>
                </c:pt>
                <c:pt idx="1089">
                  <c:v>2.7225000000000001</c:v>
                </c:pt>
                <c:pt idx="1090">
                  <c:v>2.7250000000000001</c:v>
                </c:pt>
                <c:pt idx="1091">
                  <c:v>2.7275000000000147</c:v>
                </c:pt>
                <c:pt idx="1092">
                  <c:v>2.73</c:v>
                </c:pt>
                <c:pt idx="1093">
                  <c:v>2.7324999999999977</c:v>
                </c:pt>
                <c:pt idx="1094">
                  <c:v>2.7349999999999999</c:v>
                </c:pt>
                <c:pt idx="1095">
                  <c:v>2.7374999999999998</c:v>
                </c:pt>
                <c:pt idx="1096">
                  <c:v>2.74</c:v>
                </c:pt>
                <c:pt idx="1097">
                  <c:v>2.7425000000000002</c:v>
                </c:pt>
                <c:pt idx="1098">
                  <c:v>2.7450000000000001</c:v>
                </c:pt>
                <c:pt idx="1099">
                  <c:v>2.7475000000000147</c:v>
                </c:pt>
                <c:pt idx="1100">
                  <c:v>2.75</c:v>
                </c:pt>
                <c:pt idx="1101">
                  <c:v>2.7524999999999977</c:v>
                </c:pt>
                <c:pt idx="1102">
                  <c:v>2.7549999999999999</c:v>
                </c:pt>
                <c:pt idx="1103">
                  <c:v>2.7574999999999998</c:v>
                </c:pt>
                <c:pt idx="1104">
                  <c:v>2.7600000000000002</c:v>
                </c:pt>
                <c:pt idx="1105">
                  <c:v>2.7625000000000002</c:v>
                </c:pt>
                <c:pt idx="1106">
                  <c:v>2.7650000000000001</c:v>
                </c:pt>
                <c:pt idx="1107">
                  <c:v>2.7675000000000147</c:v>
                </c:pt>
                <c:pt idx="1108">
                  <c:v>2.77</c:v>
                </c:pt>
                <c:pt idx="1109">
                  <c:v>2.7725</c:v>
                </c:pt>
                <c:pt idx="1110">
                  <c:v>2.7749999999999999</c:v>
                </c:pt>
                <c:pt idx="1111">
                  <c:v>2.7774999999999999</c:v>
                </c:pt>
                <c:pt idx="1112">
                  <c:v>2.7800000000000002</c:v>
                </c:pt>
                <c:pt idx="1113">
                  <c:v>2.7825000000000002</c:v>
                </c:pt>
                <c:pt idx="1114">
                  <c:v>2.7850000000000001</c:v>
                </c:pt>
                <c:pt idx="1115">
                  <c:v>2.7875000000000147</c:v>
                </c:pt>
                <c:pt idx="1116">
                  <c:v>2.79</c:v>
                </c:pt>
                <c:pt idx="1117">
                  <c:v>2.7925</c:v>
                </c:pt>
                <c:pt idx="1118">
                  <c:v>2.7949999999999999</c:v>
                </c:pt>
                <c:pt idx="1119">
                  <c:v>2.7974999999999999</c:v>
                </c:pt>
                <c:pt idx="1120">
                  <c:v>2.8</c:v>
                </c:pt>
                <c:pt idx="1121">
                  <c:v>2.8024999999999967</c:v>
                </c:pt>
                <c:pt idx="1122">
                  <c:v>2.8049999999999997</c:v>
                </c:pt>
                <c:pt idx="1123">
                  <c:v>2.8075000000000001</c:v>
                </c:pt>
                <c:pt idx="1124">
                  <c:v>2.8099999999999987</c:v>
                </c:pt>
                <c:pt idx="1125">
                  <c:v>2.8124999999999822</c:v>
                </c:pt>
                <c:pt idx="1126">
                  <c:v>2.8149999999999977</c:v>
                </c:pt>
                <c:pt idx="1127">
                  <c:v>2.8174999999999977</c:v>
                </c:pt>
                <c:pt idx="1128">
                  <c:v>2.82</c:v>
                </c:pt>
                <c:pt idx="1129">
                  <c:v>2.8224999999999967</c:v>
                </c:pt>
                <c:pt idx="1130">
                  <c:v>2.8249999999999997</c:v>
                </c:pt>
                <c:pt idx="1131">
                  <c:v>2.8275000000000001</c:v>
                </c:pt>
                <c:pt idx="1132">
                  <c:v>2.8299999999999987</c:v>
                </c:pt>
                <c:pt idx="1133">
                  <c:v>2.8324999999999823</c:v>
                </c:pt>
                <c:pt idx="1134">
                  <c:v>2.8349999999999977</c:v>
                </c:pt>
                <c:pt idx="1135">
                  <c:v>2.8374999999999977</c:v>
                </c:pt>
                <c:pt idx="1136">
                  <c:v>2.84</c:v>
                </c:pt>
                <c:pt idx="1137">
                  <c:v>2.8424999999999967</c:v>
                </c:pt>
                <c:pt idx="1138">
                  <c:v>2.8449999999999998</c:v>
                </c:pt>
                <c:pt idx="1139">
                  <c:v>2.8475000000000001</c:v>
                </c:pt>
                <c:pt idx="1140">
                  <c:v>2.8499999999999988</c:v>
                </c:pt>
                <c:pt idx="1141">
                  <c:v>2.852499999999984</c:v>
                </c:pt>
                <c:pt idx="1142">
                  <c:v>2.8549999999999978</c:v>
                </c:pt>
                <c:pt idx="1143">
                  <c:v>2.8574999999999977</c:v>
                </c:pt>
                <c:pt idx="1144">
                  <c:v>2.86</c:v>
                </c:pt>
                <c:pt idx="1145">
                  <c:v>2.8624999999999967</c:v>
                </c:pt>
                <c:pt idx="1146">
                  <c:v>2.8649999999999998</c:v>
                </c:pt>
                <c:pt idx="1147">
                  <c:v>2.8675000000000002</c:v>
                </c:pt>
                <c:pt idx="1148">
                  <c:v>2.8699999999999997</c:v>
                </c:pt>
                <c:pt idx="1149">
                  <c:v>2.8724999999999841</c:v>
                </c:pt>
                <c:pt idx="1150">
                  <c:v>2.8749999999999987</c:v>
                </c:pt>
                <c:pt idx="1151">
                  <c:v>2.8774999999999977</c:v>
                </c:pt>
                <c:pt idx="1152">
                  <c:v>2.88</c:v>
                </c:pt>
                <c:pt idx="1153">
                  <c:v>2.8824999999999967</c:v>
                </c:pt>
                <c:pt idx="1154">
                  <c:v>2.8849999999999998</c:v>
                </c:pt>
                <c:pt idx="1155">
                  <c:v>2.8875000000000002</c:v>
                </c:pt>
                <c:pt idx="1156">
                  <c:v>2.8899999999999997</c:v>
                </c:pt>
                <c:pt idx="1157">
                  <c:v>2.8924999999999841</c:v>
                </c:pt>
                <c:pt idx="1158">
                  <c:v>2.8949999999999987</c:v>
                </c:pt>
                <c:pt idx="1159">
                  <c:v>2.8975</c:v>
                </c:pt>
                <c:pt idx="1160">
                  <c:v>2.9</c:v>
                </c:pt>
                <c:pt idx="1161">
                  <c:v>2.9024999999999967</c:v>
                </c:pt>
                <c:pt idx="1162">
                  <c:v>2.9049999999999998</c:v>
                </c:pt>
                <c:pt idx="1163">
                  <c:v>2.9075000000000002</c:v>
                </c:pt>
                <c:pt idx="1164">
                  <c:v>2.9099999999999997</c:v>
                </c:pt>
                <c:pt idx="1165">
                  <c:v>2.9124999999999841</c:v>
                </c:pt>
                <c:pt idx="1166">
                  <c:v>2.9149999999999987</c:v>
                </c:pt>
                <c:pt idx="1167">
                  <c:v>2.9175</c:v>
                </c:pt>
                <c:pt idx="1168">
                  <c:v>2.92</c:v>
                </c:pt>
                <c:pt idx="1169">
                  <c:v>2.9224999999999977</c:v>
                </c:pt>
                <c:pt idx="1170">
                  <c:v>2.9249999999999998</c:v>
                </c:pt>
                <c:pt idx="1171">
                  <c:v>2.9275000000000002</c:v>
                </c:pt>
                <c:pt idx="1172">
                  <c:v>2.9299999999999997</c:v>
                </c:pt>
                <c:pt idx="1173">
                  <c:v>2.9324999999999841</c:v>
                </c:pt>
                <c:pt idx="1174">
                  <c:v>2.9349999999999987</c:v>
                </c:pt>
                <c:pt idx="1175">
                  <c:v>2.9375</c:v>
                </c:pt>
                <c:pt idx="1176">
                  <c:v>2.94</c:v>
                </c:pt>
                <c:pt idx="1177">
                  <c:v>2.9424999999999977</c:v>
                </c:pt>
                <c:pt idx="1178">
                  <c:v>2.9449999999999998</c:v>
                </c:pt>
                <c:pt idx="1179">
                  <c:v>2.9474999999999998</c:v>
                </c:pt>
                <c:pt idx="1180">
                  <c:v>2.9499999999999997</c:v>
                </c:pt>
                <c:pt idx="1181">
                  <c:v>2.9524999999999841</c:v>
                </c:pt>
                <c:pt idx="1182">
                  <c:v>2.9549999999999987</c:v>
                </c:pt>
                <c:pt idx="1183">
                  <c:v>2.9575</c:v>
                </c:pt>
                <c:pt idx="1184">
                  <c:v>2.96</c:v>
                </c:pt>
                <c:pt idx="1185">
                  <c:v>2.9624999999999977</c:v>
                </c:pt>
                <c:pt idx="1186">
                  <c:v>2.9649999999999999</c:v>
                </c:pt>
                <c:pt idx="1187">
                  <c:v>2.9674999999999998</c:v>
                </c:pt>
                <c:pt idx="1188">
                  <c:v>2.9699999999999998</c:v>
                </c:pt>
                <c:pt idx="1189">
                  <c:v>2.9724999999999868</c:v>
                </c:pt>
                <c:pt idx="1190">
                  <c:v>2.9749999999999988</c:v>
                </c:pt>
                <c:pt idx="1191">
                  <c:v>2.9775</c:v>
                </c:pt>
                <c:pt idx="1192">
                  <c:v>2.98</c:v>
                </c:pt>
                <c:pt idx="1193">
                  <c:v>2.9824999999999977</c:v>
                </c:pt>
                <c:pt idx="1194">
                  <c:v>2.9849999999999999</c:v>
                </c:pt>
                <c:pt idx="1195">
                  <c:v>2.9874999999999998</c:v>
                </c:pt>
                <c:pt idx="1196">
                  <c:v>2.9899999999999998</c:v>
                </c:pt>
                <c:pt idx="1197">
                  <c:v>2.9924999999999868</c:v>
                </c:pt>
                <c:pt idx="1198">
                  <c:v>2.9949999999999997</c:v>
                </c:pt>
                <c:pt idx="1199">
                  <c:v>2.9975000000000001</c:v>
                </c:pt>
                <c:pt idx="1200">
                  <c:v>3</c:v>
                </c:pt>
                <c:pt idx="1201">
                  <c:v>3.0024999999999977</c:v>
                </c:pt>
                <c:pt idx="1202">
                  <c:v>3.0049999999999999</c:v>
                </c:pt>
                <c:pt idx="1203">
                  <c:v>3.0074999999999998</c:v>
                </c:pt>
                <c:pt idx="1204">
                  <c:v>3.01</c:v>
                </c:pt>
                <c:pt idx="1205">
                  <c:v>3.0124999999999873</c:v>
                </c:pt>
                <c:pt idx="1206">
                  <c:v>3.0149999999999997</c:v>
                </c:pt>
                <c:pt idx="1207">
                  <c:v>3.0175000000000001</c:v>
                </c:pt>
                <c:pt idx="1208">
                  <c:v>3.02</c:v>
                </c:pt>
                <c:pt idx="1209">
                  <c:v>3.0225</c:v>
                </c:pt>
                <c:pt idx="1210">
                  <c:v>3.0249999999999999</c:v>
                </c:pt>
                <c:pt idx="1211">
                  <c:v>3.0274999999999999</c:v>
                </c:pt>
                <c:pt idx="1212">
                  <c:v>3.03</c:v>
                </c:pt>
                <c:pt idx="1213">
                  <c:v>3.0324999999999873</c:v>
                </c:pt>
                <c:pt idx="1214">
                  <c:v>3.0349999999999997</c:v>
                </c:pt>
                <c:pt idx="1215">
                  <c:v>3.0375000000000001</c:v>
                </c:pt>
                <c:pt idx="1216">
                  <c:v>3.04</c:v>
                </c:pt>
                <c:pt idx="1217">
                  <c:v>3.0425</c:v>
                </c:pt>
                <c:pt idx="1218">
                  <c:v>3.0449999999999999</c:v>
                </c:pt>
                <c:pt idx="1219">
                  <c:v>3.0474999999999999</c:v>
                </c:pt>
                <c:pt idx="1220">
                  <c:v>3.05</c:v>
                </c:pt>
                <c:pt idx="1221">
                  <c:v>3.0524999999999967</c:v>
                </c:pt>
                <c:pt idx="1222">
                  <c:v>3.0549999999999997</c:v>
                </c:pt>
                <c:pt idx="1223">
                  <c:v>3.0575000000000001</c:v>
                </c:pt>
                <c:pt idx="1224">
                  <c:v>3.06</c:v>
                </c:pt>
                <c:pt idx="1225">
                  <c:v>3.0625</c:v>
                </c:pt>
                <c:pt idx="1226">
                  <c:v>3.0649999999999999</c:v>
                </c:pt>
                <c:pt idx="1227">
                  <c:v>3.0674999999999999</c:v>
                </c:pt>
                <c:pt idx="1228">
                  <c:v>3.07</c:v>
                </c:pt>
                <c:pt idx="1229">
                  <c:v>3.0724999999999967</c:v>
                </c:pt>
                <c:pt idx="1230">
                  <c:v>3.0749999999999997</c:v>
                </c:pt>
                <c:pt idx="1231">
                  <c:v>3.0775000000000001</c:v>
                </c:pt>
                <c:pt idx="1232">
                  <c:v>3.08</c:v>
                </c:pt>
                <c:pt idx="1233">
                  <c:v>3.0825</c:v>
                </c:pt>
                <c:pt idx="1234">
                  <c:v>3.085</c:v>
                </c:pt>
                <c:pt idx="1235">
                  <c:v>3.0874999999999999</c:v>
                </c:pt>
                <c:pt idx="1236">
                  <c:v>3.09</c:v>
                </c:pt>
                <c:pt idx="1237">
                  <c:v>3.0924999999999967</c:v>
                </c:pt>
                <c:pt idx="1238">
                  <c:v>3.0949999999999998</c:v>
                </c:pt>
                <c:pt idx="1239">
                  <c:v>3.0975000000000001</c:v>
                </c:pt>
                <c:pt idx="1240">
                  <c:v>3.1</c:v>
                </c:pt>
                <c:pt idx="1241">
                  <c:v>3.1025</c:v>
                </c:pt>
                <c:pt idx="1242">
                  <c:v>3.105</c:v>
                </c:pt>
                <c:pt idx="1243">
                  <c:v>3.1074999999999999</c:v>
                </c:pt>
                <c:pt idx="1244">
                  <c:v>3.11</c:v>
                </c:pt>
                <c:pt idx="1245">
                  <c:v>3.1124999999999967</c:v>
                </c:pt>
                <c:pt idx="1246">
                  <c:v>3.1149999999999998</c:v>
                </c:pt>
                <c:pt idx="1247">
                  <c:v>3.1175000000000002</c:v>
                </c:pt>
                <c:pt idx="1248">
                  <c:v>3.12</c:v>
                </c:pt>
                <c:pt idx="1249">
                  <c:v>3.1225000000000001</c:v>
                </c:pt>
                <c:pt idx="1250">
                  <c:v>3.125</c:v>
                </c:pt>
                <c:pt idx="1251">
                  <c:v>3.1274999999999999</c:v>
                </c:pt>
                <c:pt idx="1252">
                  <c:v>3.13</c:v>
                </c:pt>
                <c:pt idx="1253">
                  <c:v>3.1324999999999967</c:v>
                </c:pt>
                <c:pt idx="1254">
                  <c:v>3.1349999999999998</c:v>
                </c:pt>
                <c:pt idx="1255">
                  <c:v>3.1375000000000002</c:v>
                </c:pt>
                <c:pt idx="1256">
                  <c:v>3.14</c:v>
                </c:pt>
                <c:pt idx="1257">
                  <c:v>3.1425000000000001</c:v>
                </c:pt>
                <c:pt idx="1258">
                  <c:v>3.145</c:v>
                </c:pt>
                <c:pt idx="1259">
                  <c:v>3.147500000000012</c:v>
                </c:pt>
                <c:pt idx="1260">
                  <c:v>3.15</c:v>
                </c:pt>
                <c:pt idx="1261">
                  <c:v>3.1524999999999967</c:v>
                </c:pt>
                <c:pt idx="1262">
                  <c:v>3.1549999999999998</c:v>
                </c:pt>
                <c:pt idx="1263">
                  <c:v>3.1575000000000002</c:v>
                </c:pt>
                <c:pt idx="1264">
                  <c:v>3.16</c:v>
                </c:pt>
                <c:pt idx="1265">
                  <c:v>3.1625000000000001</c:v>
                </c:pt>
                <c:pt idx="1266">
                  <c:v>3.165</c:v>
                </c:pt>
                <c:pt idx="1267">
                  <c:v>3.167500000000012</c:v>
                </c:pt>
                <c:pt idx="1268">
                  <c:v>3.17</c:v>
                </c:pt>
                <c:pt idx="1269">
                  <c:v>3.1724999999999977</c:v>
                </c:pt>
                <c:pt idx="1270">
                  <c:v>3.1749999999999998</c:v>
                </c:pt>
                <c:pt idx="1271">
                  <c:v>3.1775000000000002</c:v>
                </c:pt>
                <c:pt idx="1272">
                  <c:v>3.18</c:v>
                </c:pt>
                <c:pt idx="1273">
                  <c:v>3.1825000000000001</c:v>
                </c:pt>
                <c:pt idx="1274">
                  <c:v>3.1850000000000001</c:v>
                </c:pt>
                <c:pt idx="1275">
                  <c:v>3.1875000000000147</c:v>
                </c:pt>
                <c:pt idx="1276">
                  <c:v>3.19</c:v>
                </c:pt>
                <c:pt idx="1277">
                  <c:v>3.1924999999999977</c:v>
                </c:pt>
                <c:pt idx="1278">
                  <c:v>3.1949999999999998</c:v>
                </c:pt>
                <c:pt idx="1279">
                  <c:v>3.1974999999999998</c:v>
                </c:pt>
                <c:pt idx="1280">
                  <c:v>3.2</c:v>
                </c:pt>
                <c:pt idx="1281">
                  <c:v>3.2025000000000001</c:v>
                </c:pt>
                <c:pt idx="1282">
                  <c:v>3.2050000000000001</c:v>
                </c:pt>
                <c:pt idx="1283">
                  <c:v>3.2075000000000147</c:v>
                </c:pt>
                <c:pt idx="1284">
                  <c:v>3.21</c:v>
                </c:pt>
                <c:pt idx="1285">
                  <c:v>3.2124999999999977</c:v>
                </c:pt>
                <c:pt idx="1286">
                  <c:v>3.2149999999999999</c:v>
                </c:pt>
                <c:pt idx="1287">
                  <c:v>3.2174999999999998</c:v>
                </c:pt>
                <c:pt idx="1288">
                  <c:v>3.22</c:v>
                </c:pt>
                <c:pt idx="1289">
                  <c:v>3.2225000000000001</c:v>
                </c:pt>
                <c:pt idx="1290">
                  <c:v>3.2250000000000001</c:v>
                </c:pt>
                <c:pt idx="1291">
                  <c:v>3.2275000000000147</c:v>
                </c:pt>
                <c:pt idx="1292">
                  <c:v>3.23</c:v>
                </c:pt>
                <c:pt idx="1293">
                  <c:v>3.2324999999999977</c:v>
                </c:pt>
                <c:pt idx="1294">
                  <c:v>3.2349999999999999</c:v>
                </c:pt>
                <c:pt idx="1295">
                  <c:v>3.2374999999999998</c:v>
                </c:pt>
                <c:pt idx="1296">
                  <c:v>3.24</c:v>
                </c:pt>
                <c:pt idx="1297">
                  <c:v>3.2425000000000002</c:v>
                </c:pt>
                <c:pt idx="1298">
                  <c:v>3.2450000000000001</c:v>
                </c:pt>
                <c:pt idx="1299">
                  <c:v>3.2475000000000147</c:v>
                </c:pt>
                <c:pt idx="1300">
                  <c:v>3.25</c:v>
                </c:pt>
                <c:pt idx="1301">
                  <c:v>3.2524999999999977</c:v>
                </c:pt>
                <c:pt idx="1302">
                  <c:v>3.2549999999999999</c:v>
                </c:pt>
                <c:pt idx="1303">
                  <c:v>3.2574999999999998</c:v>
                </c:pt>
                <c:pt idx="1304">
                  <c:v>3.2600000000000002</c:v>
                </c:pt>
                <c:pt idx="1305">
                  <c:v>3.2625000000000002</c:v>
                </c:pt>
                <c:pt idx="1306">
                  <c:v>3.2650000000000001</c:v>
                </c:pt>
                <c:pt idx="1307">
                  <c:v>3.2675000000000147</c:v>
                </c:pt>
                <c:pt idx="1308">
                  <c:v>3.27</c:v>
                </c:pt>
                <c:pt idx="1309">
                  <c:v>3.2725</c:v>
                </c:pt>
                <c:pt idx="1310">
                  <c:v>3.2749999999999999</c:v>
                </c:pt>
                <c:pt idx="1311">
                  <c:v>3.2774999999999999</c:v>
                </c:pt>
                <c:pt idx="1312">
                  <c:v>3.2800000000000002</c:v>
                </c:pt>
                <c:pt idx="1313">
                  <c:v>3.2825000000000002</c:v>
                </c:pt>
                <c:pt idx="1314">
                  <c:v>3.2850000000000001</c:v>
                </c:pt>
                <c:pt idx="1315">
                  <c:v>3.2875000000000147</c:v>
                </c:pt>
                <c:pt idx="1316">
                  <c:v>3.29</c:v>
                </c:pt>
                <c:pt idx="1317">
                  <c:v>3.2925</c:v>
                </c:pt>
                <c:pt idx="1318">
                  <c:v>3.2949999999999999</c:v>
                </c:pt>
                <c:pt idx="1319">
                  <c:v>3.2974999999999999</c:v>
                </c:pt>
                <c:pt idx="1320">
                  <c:v>3.3</c:v>
                </c:pt>
                <c:pt idx="1321">
                  <c:v>3.3024999999999967</c:v>
                </c:pt>
                <c:pt idx="1322">
                  <c:v>3.3049999999999997</c:v>
                </c:pt>
                <c:pt idx="1323">
                  <c:v>3.3075000000000001</c:v>
                </c:pt>
                <c:pt idx="1324">
                  <c:v>3.3099999999999987</c:v>
                </c:pt>
                <c:pt idx="1325">
                  <c:v>3.3124999999999822</c:v>
                </c:pt>
                <c:pt idx="1326">
                  <c:v>3.3149999999999977</c:v>
                </c:pt>
                <c:pt idx="1327">
                  <c:v>3.3174999999999977</c:v>
                </c:pt>
                <c:pt idx="1328">
                  <c:v>3.32</c:v>
                </c:pt>
                <c:pt idx="1329">
                  <c:v>3.3224999999999967</c:v>
                </c:pt>
                <c:pt idx="1330">
                  <c:v>3.3249999999999997</c:v>
                </c:pt>
                <c:pt idx="1331">
                  <c:v>3.3275000000000001</c:v>
                </c:pt>
                <c:pt idx="1332">
                  <c:v>3.3299999999999987</c:v>
                </c:pt>
                <c:pt idx="1333">
                  <c:v>3.3324999999999823</c:v>
                </c:pt>
                <c:pt idx="1334">
                  <c:v>3.3349999999999977</c:v>
                </c:pt>
                <c:pt idx="1335">
                  <c:v>3.3374999999999977</c:v>
                </c:pt>
                <c:pt idx="1336">
                  <c:v>3.34</c:v>
                </c:pt>
                <c:pt idx="1337">
                  <c:v>3.3424999999999967</c:v>
                </c:pt>
                <c:pt idx="1338">
                  <c:v>3.3449999999999998</c:v>
                </c:pt>
                <c:pt idx="1339">
                  <c:v>3.3475000000000001</c:v>
                </c:pt>
                <c:pt idx="1340">
                  <c:v>3.3499999999999988</c:v>
                </c:pt>
                <c:pt idx="1341">
                  <c:v>3.352499999999984</c:v>
                </c:pt>
                <c:pt idx="1342">
                  <c:v>3.3549999999999978</c:v>
                </c:pt>
                <c:pt idx="1343">
                  <c:v>3.3574999999999977</c:v>
                </c:pt>
                <c:pt idx="1344">
                  <c:v>3.36</c:v>
                </c:pt>
                <c:pt idx="1345">
                  <c:v>3.3624999999999967</c:v>
                </c:pt>
                <c:pt idx="1346">
                  <c:v>3.3649999999999998</c:v>
                </c:pt>
                <c:pt idx="1347">
                  <c:v>3.3675000000000002</c:v>
                </c:pt>
                <c:pt idx="1348">
                  <c:v>3.3699999999999997</c:v>
                </c:pt>
                <c:pt idx="1349">
                  <c:v>3.3724999999999841</c:v>
                </c:pt>
                <c:pt idx="1350">
                  <c:v>3.3749999999999987</c:v>
                </c:pt>
                <c:pt idx="1351">
                  <c:v>3.3774999999999977</c:v>
                </c:pt>
                <c:pt idx="1352">
                  <c:v>3.38</c:v>
                </c:pt>
                <c:pt idx="1353">
                  <c:v>3.3824999999999967</c:v>
                </c:pt>
                <c:pt idx="1354">
                  <c:v>3.3849999999999998</c:v>
                </c:pt>
                <c:pt idx="1355">
                  <c:v>3.3875000000000002</c:v>
                </c:pt>
                <c:pt idx="1356">
                  <c:v>3.3899999999999997</c:v>
                </c:pt>
                <c:pt idx="1357">
                  <c:v>3.3924999999999841</c:v>
                </c:pt>
                <c:pt idx="1358">
                  <c:v>3.3949999999999987</c:v>
                </c:pt>
                <c:pt idx="1359">
                  <c:v>3.3975</c:v>
                </c:pt>
                <c:pt idx="1360">
                  <c:v>3.4</c:v>
                </c:pt>
                <c:pt idx="1361">
                  <c:v>3.4024999999999967</c:v>
                </c:pt>
                <c:pt idx="1362">
                  <c:v>3.4049999999999998</c:v>
                </c:pt>
                <c:pt idx="1363">
                  <c:v>3.4075000000000002</c:v>
                </c:pt>
                <c:pt idx="1364">
                  <c:v>3.4099999999999997</c:v>
                </c:pt>
                <c:pt idx="1365">
                  <c:v>3.4124999999999841</c:v>
                </c:pt>
                <c:pt idx="1366">
                  <c:v>3.4149999999999987</c:v>
                </c:pt>
                <c:pt idx="1367">
                  <c:v>3.4175</c:v>
                </c:pt>
                <c:pt idx="1368">
                  <c:v>3.42</c:v>
                </c:pt>
                <c:pt idx="1369">
                  <c:v>3.4224999999999977</c:v>
                </c:pt>
                <c:pt idx="1370">
                  <c:v>3.4249999999999998</c:v>
                </c:pt>
                <c:pt idx="1371">
                  <c:v>3.4275000000000002</c:v>
                </c:pt>
                <c:pt idx="1372">
                  <c:v>3.4299999999999997</c:v>
                </c:pt>
                <c:pt idx="1373">
                  <c:v>3.4324999999999841</c:v>
                </c:pt>
                <c:pt idx="1374">
                  <c:v>3.4349999999999987</c:v>
                </c:pt>
                <c:pt idx="1375">
                  <c:v>3.4375</c:v>
                </c:pt>
                <c:pt idx="1376">
                  <c:v>3.44</c:v>
                </c:pt>
                <c:pt idx="1377">
                  <c:v>3.4424999999999977</c:v>
                </c:pt>
                <c:pt idx="1378">
                  <c:v>3.4449999999999998</c:v>
                </c:pt>
                <c:pt idx="1379">
                  <c:v>3.4474999999999998</c:v>
                </c:pt>
                <c:pt idx="1380">
                  <c:v>3.4499999999999997</c:v>
                </c:pt>
                <c:pt idx="1381">
                  <c:v>3.4524999999999841</c:v>
                </c:pt>
                <c:pt idx="1382">
                  <c:v>3.4549999999999987</c:v>
                </c:pt>
                <c:pt idx="1383">
                  <c:v>3.4575</c:v>
                </c:pt>
                <c:pt idx="1384">
                  <c:v>3.46</c:v>
                </c:pt>
                <c:pt idx="1385">
                  <c:v>3.4624999999999977</c:v>
                </c:pt>
                <c:pt idx="1386">
                  <c:v>3.4649999999999999</c:v>
                </c:pt>
                <c:pt idx="1387">
                  <c:v>3.4674999999999998</c:v>
                </c:pt>
                <c:pt idx="1388">
                  <c:v>3.4699999999999998</c:v>
                </c:pt>
                <c:pt idx="1389">
                  <c:v>3.4724999999999868</c:v>
                </c:pt>
                <c:pt idx="1390">
                  <c:v>3.4749999999999988</c:v>
                </c:pt>
                <c:pt idx="1391">
                  <c:v>3.4775</c:v>
                </c:pt>
                <c:pt idx="1392">
                  <c:v>3.48</c:v>
                </c:pt>
                <c:pt idx="1393">
                  <c:v>3.4824999999999977</c:v>
                </c:pt>
                <c:pt idx="1394">
                  <c:v>3.4849999999999999</c:v>
                </c:pt>
                <c:pt idx="1395">
                  <c:v>3.4874999999999998</c:v>
                </c:pt>
                <c:pt idx="1396">
                  <c:v>3.4899999999999998</c:v>
                </c:pt>
                <c:pt idx="1397">
                  <c:v>3.4924999999999868</c:v>
                </c:pt>
                <c:pt idx="1398">
                  <c:v>3.4949999999999997</c:v>
                </c:pt>
                <c:pt idx="1399">
                  <c:v>3.4975000000000001</c:v>
                </c:pt>
                <c:pt idx="1400">
                  <c:v>3.5</c:v>
                </c:pt>
                <c:pt idx="1401">
                  <c:v>3.5024999999999977</c:v>
                </c:pt>
                <c:pt idx="1402">
                  <c:v>3.5049999999999999</c:v>
                </c:pt>
                <c:pt idx="1403">
                  <c:v>3.5074999999999998</c:v>
                </c:pt>
                <c:pt idx="1404">
                  <c:v>3.51</c:v>
                </c:pt>
                <c:pt idx="1405">
                  <c:v>3.5124999999999873</c:v>
                </c:pt>
                <c:pt idx="1406">
                  <c:v>3.5149999999999997</c:v>
                </c:pt>
                <c:pt idx="1407">
                  <c:v>3.5175000000000001</c:v>
                </c:pt>
                <c:pt idx="1408">
                  <c:v>3.52</c:v>
                </c:pt>
                <c:pt idx="1409">
                  <c:v>3.5225</c:v>
                </c:pt>
                <c:pt idx="1410">
                  <c:v>3.5249999999999999</c:v>
                </c:pt>
                <c:pt idx="1411">
                  <c:v>3.5274999999999999</c:v>
                </c:pt>
                <c:pt idx="1412">
                  <c:v>3.53</c:v>
                </c:pt>
                <c:pt idx="1413">
                  <c:v>3.5324999999999873</c:v>
                </c:pt>
                <c:pt idx="1414">
                  <c:v>3.5349999999999997</c:v>
                </c:pt>
                <c:pt idx="1415">
                  <c:v>3.5375000000000001</c:v>
                </c:pt>
                <c:pt idx="1416">
                  <c:v>3.54</c:v>
                </c:pt>
                <c:pt idx="1417">
                  <c:v>3.5425</c:v>
                </c:pt>
                <c:pt idx="1418">
                  <c:v>3.5449999999999999</c:v>
                </c:pt>
                <c:pt idx="1419">
                  <c:v>3.5474999999999999</c:v>
                </c:pt>
                <c:pt idx="1420">
                  <c:v>3.55</c:v>
                </c:pt>
                <c:pt idx="1421">
                  <c:v>3.5524999999999967</c:v>
                </c:pt>
                <c:pt idx="1422">
                  <c:v>3.5549999999999997</c:v>
                </c:pt>
                <c:pt idx="1423">
                  <c:v>3.5575000000000001</c:v>
                </c:pt>
                <c:pt idx="1424">
                  <c:v>3.56</c:v>
                </c:pt>
                <c:pt idx="1425">
                  <c:v>3.5625</c:v>
                </c:pt>
                <c:pt idx="1426">
                  <c:v>3.5649999999999999</c:v>
                </c:pt>
                <c:pt idx="1427">
                  <c:v>3.5674999999999999</c:v>
                </c:pt>
                <c:pt idx="1428">
                  <c:v>3.57</c:v>
                </c:pt>
                <c:pt idx="1429">
                  <c:v>3.5724999999999967</c:v>
                </c:pt>
                <c:pt idx="1430">
                  <c:v>3.5749999999999997</c:v>
                </c:pt>
                <c:pt idx="1431">
                  <c:v>3.5775000000000001</c:v>
                </c:pt>
                <c:pt idx="1432">
                  <c:v>3.58</c:v>
                </c:pt>
                <c:pt idx="1433">
                  <c:v>3.5825</c:v>
                </c:pt>
                <c:pt idx="1434">
                  <c:v>3.585</c:v>
                </c:pt>
                <c:pt idx="1435">
                  <c:v>3.5874999999999999</c:v>
                </c:pt>
                <c:pt idx="1436">
                  <c:v>3.59</c:v>
                </c:pt>
                <c:pt idx="1437">
                  <c:v>3.5924999999999967</c:v>
                </c:pt>
                <c:pt idx="1438">
                  <c:v>3.5949999999999998</c:v>
                </c:pt>
                <c:pt idx="1439">
                  <c:v>3.5975000000000001</c:v>
                </c:pt>
                <c:pt idx="1440">
                  <c:v>3.6</c:v>
                </c:pt>
                <c:pt idx="1441">
                  <c:v>3.6025</c:v>
                </c:pt>
                <c:pt idx="1442">
                  <c:v>3.605</c:v>
                </c:pt>
                <c:pt idx="1443">
                  <c:v>3.6074999999999999</c:v>
                </c:pt>
                <c:pt idx="1444">
                  <c:v>3.61</c:v>
                </c:pt>
                <c:pt idx="1445">
                  <c:v>3.6124999999999967</c:v>
                </c:pt>
                <c:pt idx="1446">
                  <c:v>3.6149999999999998</c:v>
                </c:pt>
                <c:pt idx="1447">
                  <c:v>3.6175000000000002</c:v>
                </c:pt>
                <c:pt idx="1448">
                  <c:v>3.62</c:v>
                </c:pt>
                <c:pt idx="1449">
                  <c:v>3.6225000000000001</c:v>
                </c:pt>
                <c:pt idx="1450">
                  <c:v>3.625</c:v>
                </c:pt>
                <c:pt idx="1451">
                  <c:v>3.6274999999999999</c:v>
                </c:pt>
                <c:pt idx="1452">
                  <c:v>3.63</c:v>
                </c:pt>
                <c:pt idx="1453">
                  <c:v>3.6324999999999967</c:v>
                </c:pt>
                <c:pt idx="1454">
                  <c:v>3.6349999999999998</c:v>
                </c:pt>
                <c:pt idx="1455">
                  <c:v>3.6375000000000002</c:v>
                </c:pt>
                <c:pt idx="1456">
                  <c:v>3.64</c:v>
                </c:pt>
                <c:pt idx="1457">
                  <c:v>3.6425000000000001</c:v>
                </c:pt>
                <c:pt idx="1458">
                  <c:v>3.645</c:v>
                </c:pt>
                <c:pt idx="1459">
                  <c:v>3.647500000000012</c:v>
                </c:pt>
                <c:pt idx="1460">
                  <c:v>3.65</c:v>
                </c:pt>
                <c:pt idx="1461">
                  <c:v>3.6524999999999967</c:v>
                </c:pt>
                <c:pt idx="1462">
                  <c:v>3.6549999999999998</c:v>
                </c:pt>
                <c:pt idx="1463">
                  <c:v>3.6575000000000002</c:v>
                </c:pt>
                <c:pt idx="1464">
                  <c:v>3.66</c:v>
                </c:pt>
                <c:pt idx="1465">
                  <c:v>3.6625000000000001</c:v>
                </c:pt>
                <c:pt idx="1466">
                  <c:v>3.665</c:v>
                </c:pt>
                <c:pt idx="1467">
                  <c:v>3.667500000000012</c:v>
                </c:pt>
                <c:pt idx="1468">
                  <c:v>3.67</c:v>
                </c:pt>
                <c:pt idx="1469">
                  <c:v>3.6724999999999977</c:v>
                </c:pt>
                <c:pt idx="1470">
                  <c:v>3.6749999999999998</c:v>
                </c:pt>
                <c:pt idx="1471">
                  <c:v>3.6775000000000002</c:v>
                </c:pt>
                <c:pt idx="1472">
                  <c:v>3.68</c:v>
                </c:pt>
                <c:pt idx="1473">
                  <c:v>3.6825000000000001</c:v>
                </c:pt>
                <c:pt idx="1474">
                  <c:v>3.6850000000000001</c:v>
                </c:pt>
                <c:pt idx="1475">
                  <c:v>3.6875000000000147</c:v>
                </c:pt>
                <c:pt idx="1476">
                  <c:v>3.69</c:v>
                </c:pt>
                <c:pt idx="1477">
                  <c:v>3.6924999999999977</c:v>
                </c:pt>
                <c:pt idx="1478">
                  <c:v>3.6949999999999998</c:v>
                </c:pt>
                <c:pt idx="1479">
                  <c:v>3.6974999999999998</c:v>
                </c:pt>
                <c:pt idx="1480">
                  <c:v>3.7</c:v>
                </c:pt>
                <c:pt idx="1481">
                  <c:v>3.7025000000000001</c:v>
                </c:pt>
                <c:pt idx="1482">
                  <c:v>3.7050000000000001</c:v>
                </c:pt>
                <c:pt idx="1483">
                  <c:v>3.7075000000000147</c:v>
                </c:pt>
                <c:pt idx="1484">
                  <c:v>3.71</c:v>
                </c:pt>
                <c:pt idx="1485">
                  <c:v>3.7124999999999977</c:v>
                </c:pt>
                <c:pt idx="1486">
                  <c:v>3.7149999999999999</c:v>
                </c:pt>
                <c:pt idx="1487">
                  <c:v>3.7174999999999998</c:v>
                </c:pt>
                <c:pt idx="1488">
                  <c:v>3.72</c:v>
                </c:pt>
                <c:pt idx="1489">
                  <c:v>3.7225000000000001</c:v>
                </c:pt>
                <c:pt idx="1490">
                  <c:v>3.7250000000000001</c:v>
                </c:pt>
                <c:pt idx="1491">
                  <c:v>3.7275000000000147</c:v>
                </c:pt>
                <c:pt idx="1492">
                  <c:v>3.73</c:v>
                </c:pt>
                <c:pt idx="1493">
                  <c:v>3.7324999999999977</c:v>
                </c:pt>
                <c:pt idx="1494">
                  <c:v>3.7349999999999999</c:v>
                </c:pt>
                <c:pt idx="1495">
                  <c:v>3.7374999999999998</c:v>
                </c:pt>
                <c:pt idx="1496">
                  <c:v>3.74</c:v>
                </c:pt>
                <c:pt idx="1497">
                  <c:v>3.7425000000000002</c:v>
                </c:pt>
                <c:pt idx="1498">
                  <c:v>3.7450000000000001</c:v>
                </c:pt>
                <c:pt idx="1499">
                  <c:v>3.7475000000000147</c:v>
                </c:pt>
                <c:pt idx="1500">
                  <c:v>3.75</c:v>
                </c:pt>
                <c:pt idx="1501">
                  <c:v>3.7524999999999977</c:v>
                </c:pt>
                <c:pt idx="1502">
                  <c:v>3.7549999999999999</c:v>
                </c:pt>
                <c:pt idx="1503">
                  <c:v>3.7574999999999998</c:v>
                </c:pt>
                <c:pt idx="1504">
                  <c:v>3.7600000000000002</c:v>
                </c:pt>
                <c:pt idx="1505">
                  <c:v>3.7625000000000002</c:v>
                </c:pt>
                <c:pt idx="1506">
                  <c:v>3.7650000000000001</c:v>
                </c:pt>
                <c:pt idx="1507">
                  <c:v>3.7675000000000147</c:v>
                </c:pt>
                <c:pt idx="1508">
                  <c:v>3.77</c:v>
                </c:pt>
                <c:pt idx="1509">
                  <c:v>3.7725</c:v>
                </c:pt>
                <c:pt idx="1510">
                  <c:v>3.7749999999999999</c:v>
                </c:pt>
                <c:pt idx="1511">
                  <c:v>3.7774999999999999</c:v>
                </c:pt>
                <c:pt idx="1512">
                  <c:v>3.7800000000000002</c:v>
                </c:pt>
                <c:pt idx="1513">
                  <c:v>3.7825000000000002</c:v>
                </c:pt>
                <c:pt idx="1514">
                  <c:v>3.7850000000000001</c:v>
                </c:pt>
                <c:pt idx="1515">
                  <c:v>3.7875000000000147</c:v>
                </c:pt>
                <c:pt idx="1516">
                  <c:v>3.79</c:v>
                </c:pt>
                <c:pt idx="1517">
                  <c:v>3.7925</c:v>
                </c:pt>
                <c:pt idx="1518">
                  <c:v>3.7949999999999999</c:v>
                </c:pt>
                <c:pt idx="1519">
                  <c:v>3.7974999999999999</c:v>
                </c:pt>
                <c:pt idx="1520">
                  <c:v>3.8</c:v>
                </c:pt>
                <c:pt idx="1521">
                  <c:v>3.8024999999999967</c:v>
                </c:pt>
                <c:pt idx="1522">
                  <c:v>3.8049999999999997</c:v>
                </c:pt>
                <c:pt idx="1523">
                  <c:v>3.8075000000000001</c:v>
                </c:pt>
                <c:pt idx="1524">
                  <c:v>3.8099999999999987</c:v>
                </c:pt>
                <c:pt idx="1525">
                  <c:v>3.8124999999999822</c:v>
                </c:pt>
                <c:pt idx="1526">
                  <c:v>3.8149999999999977</c:v>
                </c:pt>
                <c:pt idx="1527">
                  <c:v>3.8174999999999977</c:v>
                </c:pt>
                <c:pt idx="1528">
                  <c:v>3.82</c:v>
                </c:pt>
                <c:pt idx="1529">
                  <c:v>3.8224999999999967</c:v>
                </c:pt>
                <c:pt idx="1530">
                  <c:v>3.8249999999999997</c:v>
                </c:pt>
                <c:pt idx="1531">
                  <c:v>3.8275000000000001</c:v>
                </c:pt>
                <c:pt idx="1532">
                  <c:v>3.8299999999999987</c:v>
                </c:pt>
                <c:pt idx="1533">
                  <c:v>3.8324999999999823</c:v>
                </c:pt>
                <c:pt idx="1534">
                  <c:v>3.8349999999999977</c:v>
                </c:pt>
                <c:pt idx="1535">
                  <c:v>3.8374999999999977</c:v>
                </c:pt>
                <c:pt idx="1536">
                  <c:v>3.84</c:v>
                </c:pt>
                <c:pt idx="1537">
                  <c:v>3.8424999999999967</c:v>
                </c:pt>
                <c:pt idx="1538">
                  <c:v>3.8449999999999998</c:v>
                </c:pt>
                <c:pt idx="1539">
                  <c:v>3.8475000000000001</c:v>
                </c:pt>
                <c:pt idx="1540">
                  <c:v>3.8499999999999988</c:v>
                </c:pt>
                <c:pt idx="1541">
                  <c:v>3.852499999999984</c:v>
                </c:pt>
                <c:pt idx="1542">
                  <c:v>3.8549999999999978</c:v>
                </c:pt>
                <c:pt idx="1543">
                  <c:v>3.8574999999999977</c:v>
                </c:pt>
                <c:pt idx="1544">
                  <c:v>3.86</c:v>
                </c:pt>
                <c:pt idx="1545">
                  <c:v>3.8624999999999967</c:v>
                </c:pt>
                <c:pt idx="1546">
                  <c:v>3.8649999999999998</c:v>
                </c:pt>
                <c:pt idx="1547">
                  <c:v>3.8675000000000002</c:v>
                </c:pt>
                <c:pt idx="1548">
                  <c:v>3.8699999999999997</c:v>
                </c:pt>
                <c:pt idx="1549">
                  <c:v>3.8724999999999841</c:v>
                </c:pt>
                <c:pt idx="1550">
                  <c:v>3.8749999999999987</c:v>
                </c:pt>
                <c:pt idx="1551">
                  <c:v>3.8774999999999977</c:v>
                </c:pt>
                <c:pt idx="1552">
                  <c:v>3.88</c:v>
                </c:pt>
                <c:pt idx="1553">
                  <c:v>3.8824999999999967</c:v>
                </c:pt>
                <c:pt idx="1554">
                  <c:v>3.8849999999999998</c:v>
                </c:pt>
                <c:pt idx="1555">
                  <c:v>3.8875000000000002</c:v>
                </c:pt>
                <c:pt idx="1556">
                  <c:v>3.8899999999999997</c:v>
                </c:pt>
                <c:pt idx="1557">
                  <c:v>3.8924999999999841</c:v>
                </c:pt>
                <c:pt idx="1558">
                  <c:v>3.8949999999999987</c:v>
                </c:pt>
                <c:pt idx="1559">
                  <c:v>3.8975</c:v>
                </c:pt>
                <c:pt idx="1560">
                  <c:v>3.9</c:v>
                </c:pt>
                <c:pt idx="1561">
                  <c:v>3.9024999999999967</c:v>
                </c:pt>
                <c:pt idx="1562">
                  <c:v>3.9049999999999998</c:v>
                </c:pt>
                <c:pt idx="1563">
                  <c:v>3.9075000000000002</c:v>
                </c:pt>
                <c:pt idx="1564">
                  <c:v>3.9099999999999997</c:v>
                </c:pt>
                <c:pt idx="1565">
                  <c:v>3.9124999999999841</c:v>
                </c:pt>
                <c:pt idx="1566">
                  <c:v>3.9149999999999987</c:v>
                </c:pt>
                <c:pt idx="1567">
                  <c:v>3.9175</c:v>
                </c:pt>
                <c:pt idx="1568">
                  <c:v>3.92</c:v>
                </c:pt>
                <c:pt idx="1569">
                  <c:v>3.9224999999999977</c:v>
                </c:pt>
                <c:pt idx="1570">
                  <c:v>3.9249999999999998</c:v>
                </c:pt>
                <c:pt idx="1571">
                  <c:v>3.9275000000000002</c:v>
                </c:pt>
                <c:pt idx="1572">
                  <c:v>3.9299999999999997</c:v>
                </c:pt>
                <c:pt idx="1573">
                  <c:v>3.9324999999999841</c:v>
                </c:pt>
                <c:pt idx="1574">
                  <c:v>3.9349999999999987</c:v>
                </c:pt>
                <c:pt idx="1575">
                  <c:v>3.9375</c:v>
                </c:pt>
                <c:pt idx="1576">
                  <c:v>3.94</c:v>
                </c:pt>
                <c:pt idx="1577">
                  <c:v>3.9424999999999977</c:v>
                </c:pt>
                <c:pt idx="1578">
                  <c:v>3.9449999999999998</c:v>
                </c:pt>
                <c:pt idx="1579">
                  <c:v>3.9474999999999998</c:v>
                </c:pt>
                <c:pt idx="1580">
                  <c:v>3.9499999999999997</c:v>
                </c:pt>
                <c:pt idx="1581">
                  <c:v>3.9524999999999841</c:v>
                </c:pt>
                <c:pt idx="1582">
                  <c:v>3.9549999999999987</c:v>
                </c:pt>
                <c:pt idx="1583">
                  <c:v>3.9575</c:v>
                </c:pt>
                <c:pt idx="1584">
                  <c:v>3.96</c:v>
                </c:pt>
                <c:pt idx="1585">
                  <c:v>3.9624999999999977</c:v>
                </c:pt>
                <c:pt idx="1586">
                  <c:v>3.9649999999999999</c:v>
                </c:pt>
                <c:pt idx="1587">
                  <c:v>3.9674999999999998</c:v>
                </c:pt>
                <c:pt idx="1588">
                  <c:v>3.9699999999999998</c:v>
                </c:pt>
                <c:pt idx="1589">
                  <c:v>3.9724999999999868</c:v>
                </c:pt>
                <c:pt idx="1590">
                  <c:v>3.9749999999999988</c:v>
                </c:pt>
                <c:pt idx="1591">
                  <c:v>3.9775</c:v>
                </c:pt>
                <c:pt idx="1592">
                  <c:v>3.98</c:v>
                </c:pt>
                <c:pt idx="1593">
                  <c:v>3.9824999999999977</c:v>
                </c:pt>
                <c:pt idx="1594">
                  <c:v>3.9849999999999999</c:v>
                </c:pt>
                <c:pt idx="1595">
                  <c:v>3.9874999999999998</c:v>
                </c:pt>
                <c:pt idx="1596">
                  <c:v>3.9899999999999998</c:v>
                </c:pt>
                <c:pt idx="1597">
                  <c:v>3.9924999999999868</c:v>
                </c:pt>
                <c:pt idx="1598">
                  <c:v>3.9949999999999997</c:v>
                </c:pt>
                <c:pt idx="1599">
                  <c:v>3.9975000000000001</c:v>
                </c:pt>
                <c:pt idx="1600">
                  <c:v>4</c:v>
                </c:pt>
                <c:pt idx="1601">
                  <c:v>4.0024999999999995</c:v>
                </c:pt>
                <c:pt idx="1602">
                  <c:v>4.0049999999999955</c:v>
                </c:pt>
                <c:pt idx="1603">
                  <c:v>4.0074999999999985</c:v>
                </c:pt>
                <c:pt idx="1604">
                  <c:v>4.01</c:v>
                </c:pt>
                <c:pt idx="1605">
                  <c:v>4.0124999999999975</c:v>
                </c:pt>
                <c:pt idx="1606">
                  <c:v>4.0149999999999855</c:v>
                </c:pt>
                <c:pt idx="1607">
                  <c:v>4.0174999999999965</c:v>
                </c:pt>
                <c:pt idx="1608">
                  <c:v>4.0199999999999996</c:v>
                </c:pt>
                <c:pt idx="1609">
                  <c:v>4.0224999999999955</c:v>
                </c:pt>
                <c:pt idx="1610">
                  <c:v>4.0249999999999755</c:v>
                </c:pt>
                <c:pt idx="1611">
                  <c:v>4.0274999999999945</c:v>
                </c:pt>
                <c:pt idx="1612">
                  <c:v>4.03</c:v>
                </c:pt>
                <c:pt idx="1613">
                  <c:v>4.0324999999999998</c:v>
                </c:pt>
                <c:pt idx="1614">
                  <c:v>4.0350000000000001</c:v>
                </c:pt>
                <c:pt idx="1615">
                  <c:v>4.0374999999999996</c:v>
                </c:pt>
                <c:pt idx="1616">
                  <c:v>4.04</c:v>
                </c:pt>
                <c:pt idx="1617">
                  <c:v>4.0424999999999995</c:v>
                </c:pt>
                <c:pt idx="1618">
                  <c:v>4.0449999999999955</c:v>
                </c:pt>
                <c:pt idx="1619">
                  <c:v>4.0474999999999985</c:v>
                </c:pt>
                <c:pt idx="1620">
                  <c:v>4.05</c:v>
                </c:pt>
                <c:pt idx="1621">
                  <c:v>4.0524999999999975</c:v>
                </c:pt>
                <c:pt idx="1622">
                  <c:v>4.0549999999999855</c:v>
                </c:pt>
                <c:pt idx="1623">
                  <c:v>4.0574999999999966</c:v>
                </c:pt>
                <c:pt idx="1624">
                  <c:v>4.0599999999999996</c:v>
                </c:pt>
                <c:pt idx="1625">
                  <c:v>4.0624999999999956</c:v>
                </c:pt>
                <c:pt idx="1626">
                  <c:v>4.0649999999999755</c:v>
                </c:pt>
                <c:pt idx="1627">
                  <c:v>4.0674999999999955</c:v>
                </c:pt>
                <c:pt idx="1628">
                  <c:v>4.07</c:v>
                </c:pt>
                <c:pt idx="1629">
                  <c:v>4.0724999999999998</c:v>
                </c:pt>
                <c:pt idx="1630">
                  <c:v>4.0750000000000002</c:v>
                </c:pt>
                <c:pt idx="1631">
                  <c:v>4.0774999999999997</c:v>
                </c:pt>
                <c:pt idx="1632">
                  <c:v>4.08</c:v>
                </c:pt>
                <c:pt idx="1633">
                  <c:v>4.0824999999999996</c:v>
                </c:pt>
                <c:pt idx="1634">
                  <c:v>4.085</c:v>
                </c:pt>
                <c:pt idx="1635">
                  <c:v>4.0874999999999995</c:v>
                </c:pt>
                <c:pt idx="1636">
                  <c:v>4.09</c:v>
                </c:pt>
                <c:pt idx="1637">
                  <c:v>4.0924999999999985</c:v>
                </c:pt>
                <c:pt idx="1638">
                  <c:v>4.0949999999999855</c:v>
                </c:pt>
                <c:pt idx="1639">
                  <c:v>4.0974999999999975</c:v>
                </c:pt>
                <c:pt idx="1640">
                  <c:v>4.0999999999999996</c:v>
                </c:pt>
                <c:pt idx="1641">
                  <c:v>4.1024999999999965</c:v>
                </c:pt>
                <c:pt idx="1642">
                  <c:v>4.1049999999999756</c:v>
                </c:pt>
                <c:pt idx="1643">
                  <c:v>4.1074999999999955</c:v>
                </c:pt>
                <c:pt idx="1644">
                  <c:v>4.1099999999999985</c:v>
                </c:pt>
                <c:pt idx="1645">
                  <c:v>4.1124999999999945</c:v>
                </c:pt>
                <c:pt idx="1646">
                  <c:v>4.1149999999999745</c:v>
                </c:pt>
                <c:pt idx="1647">
                  <c:v>4.1174999999999855</c:v>
                </c:pt>
                <c:pt idx="1648">
                  <c:v>4.1199999999999966</c:v>
                </c:pt>
                <c:pt idx="1649">
                  <c:v>4.1224999999999845</c:v>
                </c:pt>
                <c:pt idx="1650">
                  <c:v>4.1249999999999689</c:v>
                </c:pt>
                <c:pt idx="1651">
                  <c:v>4.1274999999999755</c:v>
                </c:pt>
                <c:pt idx="1652">
                  <c:v>4.13</c:v>
                </c:pt>
                <c:pt idx="1653">
                  <c:v>4.1324999999999985</c:v>
                </c:pt>
                <c:pt idx="1654">
                  <c:v>4.1349999999999945</c:v>
                </c:pt>
                <c:pt idx="1655">
                  <c:v>4.1374999999999975</c:v>
                </c:pt>
                <c:pt idx="1656">
                  <c:v>4.1399999999999997</c:v>
                </c:pt>
                <c:pt idx="1657">
                  <c:v>4.1424999999999965</c:v>
                </c:pt>
                <c:pt idx="1658">
                  <c:v>4.1449999999999845</c:v>
                </c:pt>
                <c:pt idx="1659">
                  <c:v>4.1474999999999955</c:v>
                </c:pt>
                <c:pt idx="1660">
                  <c:v>4.1499999999999995</c:v>
                </c:pt>
                <c:pt idx="1661">
                  <c:v>4.1524999999999945</c:v>
                </c:pt>
                <c:pt idx="1662">
                  <c:v>4.1549999999999745</c:v>
                </c:pt>
                <c:pt idx="1663">
                  <c:v>4.1574999999999855</c:v>
                </c:pt>
                <c:pt idx="1664">
                  <c:v>4.1599999999999975</c:v>
                </c:pt>
                <c:pt idx="1665">
                  <c:v>4.1624999999999845</c:v>
                </c:pt>
                <c:pt idx="1666">
                  <c:v>4.1649999999999689</c:v>
                </c:pt>
                <c:pt idx="1667">
                  <c:v>4.1674999999999756</c:v>
                </c:pt>
                <c:pt idx="1668">
                  <c:v>4.17</c:v>
                </c:pt>
                <c:pt idx="1669">
                  <c:v>4.1724999999999985</c:v>
                </c:pt>
                <c:pt idx="1670">
                  <c:v>4.1749999999999945</c:v>
                </c:pt>
                <c:pt idx="1671">
                  <c:v>4.1774999999999975</c:v>
                </c:pt>
                <c:pt idx="1672">
                  <c:v>4.18</c:v>
                </c:pt>
                <c:pt idx="1673">
                  <c:v>4.1824999999999966</c:v>
                </c:pt>
                <c:pt idx="1674">
                  <c:v>4.1849999999999845</c:v>
                </c:pt>
                <c:pt idx="1675">
                  <c:v>4.1874999999999956</c:v>
                </c:pt>
                <c:pt idx="1676">
                  <c:v>4.1899999999999995</c:v>
                </c:pt>
                <c:pt idx="1677">
                  <c:v>4.1924999999999955</c:v>
                </c:pt>
                <c:pt idx="1678">
                  <c:v>4.1949999999999745</c:v>
                </c:pt>
                <c:pt idx="1679">
                  <c:v>4.1974999999999945</c:v>
                </c:pt>
                <c:pt idx="1680">
                  <c:v>4.2</c:v>
                </c:pt>
                <c:pt idx="1681">
                  <c:v>4.2024999999999997</c:v>
                </c:pt>
                <c:pt idx="1682">
                  <c:v>4.2050000000000001</c:v>
                </c:pt>
                <c:pt idx="1683">
                  <c:v>4.2074999999999996</c:v>
                </c:pt>
                <c:pt idx="1684">
                  <c:v>4.21</c:v>
                </c:pt>
                <c:pt idx="1685">
                  <c:v>4.2124999999999995</c:v>
                </c:pt>
                <c:pt idx="1686">
                  <c:v>4.2149999999999945</c:v>
                </c:pt>
                <c:pt idx="1687">
                  <c:v>4.2174999999999985</c:v>
                </c:pt>
                <c:pt idx="1688">
                  <c:v>4.22</c:v>
                </c:pt>
                <c:pt idx="1689">
                  <c:v>4.2224999999999975</c:v>
                </c:pt>
                <c:pt idx="1690">
                  <c:v>4.2249999999999845</c:v>
                </c:pt>
                <c:pt idx="1691">
                  <c:v>4.2274999999999965</c:v>
                </c:pt>
                <c:pt idx="1692">
                  <c:v>4.2300000000000004</c:v>
                </c:pt>
                <c:pt idx="1693">
                  <c:v>4.2324999999999999</c:v>
                </c:pt>
                <c:pt idx="1694">
                  <c:v>4.2350000000000003</c:v>
                </c:pt>
                <c:pt idx="1695">
                  <c:v>4.2374999999999998</c:v>
                </c:pt>
                <c:pt idx="1696">
                  <c:v>4.24</c:v>
                </c:pt>
                <c:pt idx="1697">
                  <c:v>4.2424999999999997</c:v>
                </c:pt>
                <c:pt idx="1698">
                  <c:v>4.2450000000000001</c:v>
                </c:pt>
                <c:pt idx="1699">
                  <c:v>4.2474999999999996</c:v>
                </c:pt>
                <c:pt idx="1700">
                  <c:v>4.25</c:v>
                </c:pt>
                <c:pt idx="1701">
                  <c:v>4.2524999999999995</c:v>
                </c:pt>
                <c:pt idx="1702">
                  <c:v>4.2549999999999955</c:v>
                </c:pt>
                <c:pt idx="1703">
                  <c:v>4.2574999999999985</c:v>
                </c:pt>
                <c:pt idx="1704">
                  <c:v>4.26</c:v>
                </c:pt>
                <c:pt idx="1705">
                  <c:v>4.2624999999999975</c:v>
                </c:pt>
                <c:pt idx="1706">
                  <c:v>4.2649999999999855</c:v>
                </c:pt>
                <c:pt idx="1707">
                  <c:v>4.2674999999999965</c:v>
                </c:pt>
                <c:pt idx="1708">
                  <c:v>4.2699999999999996</c:v>
                </c:pt>
                <c:pt idx="1709">
                  <c:v>4.2725</c:v>
                </c:pt>
                <c:pt idx="1710">
                  <c:v>4.2750000000000004</c:v>
                </c:pt>
                <c:pt idx="1711">
                  <c:v>4.2774999999999999</c:v>
                </c:pt>
                <c:pt idx="1712">
                  <c:v>4.28</c:v>
                </c:pt>
                <c:pt idx="1713">
                  <c:v>4.2824999999999998</c:v>
                </c:pt>
                <c:pt idx="1714">
                  <c:v>4.2850000000000001</c:v>
                </c:pt>
                <c:pt idx="1715">
                  <c:v>4.2874999999999996</c:v>
                </c:pt>
                <c:pt idx="1716">
                  <c:v>4.29</c:v>
                </c:pt>
                <c:pt idx="1717">
                  <c:v>4.2924999999999995</c:v>
                </c:pt>
                <c:pt idx="1718">
                  <c:v>4.2949999999999955</c:v>
                </c:pt>
                <c:pt idx="1719">
                  <c:v>4.2974999999999985</c:v>
                </c:pt>
                <c:pt idx="1720">
                  <c:v>4.3</c:v>
                </c:pt>
                <c:pt idx="1721">
                  <c:v>4.3024999999999975</c:v>
                </c:pt>
                <c:pt idx="1722">
                  <c:v>4.3049999999999855</c:v>
                </c:pt>
                <c:pt idx="1723">
                  <c:v>4.3074999999999966</c:v>
                </c:pt>
                <c:pt idx="1724">
                  <c:v>4.3099999999999996</c:v>
                </c:pt>
                <c:pt idx="1725">
                  <c:v>4.3124999999999956</c:v>
                </c:pt>
                <c:pt idx="1726">
                  <c:v>4.3149999999999755</c:v>
                </c:pt>
                <c:pt idx="1727">
                  <c:v>4.3174999999999955</c:v>
                </c:pt>
                <c:pt idx="1728">
                  <c:v>4.3199999999999985</c:v>
                </c:pt>
                <c:pt idx="1729">
                  <c:v>4.3224999999999945</c:v>
                </c:pt>
                <c:pt idx="1730">
                  <c:v>4.3249999999999726</c:v>
                </c:pt>
                <c:pt idx="1731">
                  <c:v>4.3274999999999855</c:v>
                </c:pt>
                <c:pt idx="1732">
                  <c:v>4.33</c:v>
                </c:pt>
                <c:pt idx="1733">
                  <c:v>4.3324999999999996</c:v>
                </c:pt>
                <c:pt idx="1734">
                  <c:v>4.335</c:v>
                </c:pt>
                <c:pt idx="1735">
                  <c:v>4.3374999999999995</c:v>
                </c:pt>
                <c:pt idx="1736">
                  <c:v>4.34</c:v>
                </c:pt>
                <c:pt idx="1737">
                  <c:v>4.3424999999999985</c:v>
                </c:pt>
                <c:pt idx="1738">
                  <c:v>4.3449999999999855</c:v>
                </c:pt>
                <c:pt idx="1739">
                  <c:v>4.3474999999999975</c:v>
                </c:pt>
                <c:pt idx="1740">
                  <c:v>4.3499999999999996</c:v>
                </c:pt>
                <c:pt idx="1741">
                  <c:v>4.3524999999999965</c:v>
                </c:pt>
                <c:pt idx="1742">
                  <c:v>4.3549999999999756</c:v>
                </c:pt>
                <c:pt idx="1743">
                  <c:v>4.3574999999999955</c:v>
                </c:pt>
                <c:pt idx="1744">
                  <c:v>4.3599999999999985</c:v>
                </c:pt>
                <c:pt idx="1745">
                  <c:v>4.3624999999999945</c:v>
                </c:pt>
                <c:pt idx="1746">
                  <c:v>4.3649999999999745</c:v>
                </c:pt>
                <c:pt idx="1747">
                  <c:v>4.3674999999999855</c:v>
                </c:pt>
                <c:pt idx="1748">
                  <c:v>4.37</c:v>
                </c:pt>
                <c:pt idx="1749">
                  <c:v>4.3724999999999996</c:v>
                </c:pt>
                <c:pt idx="1750">
                  <c:v>4.375</c:v>
                </c:pt>
                <c:pt idx="1751">
                  <c:v>4.3774999999999995</c:v>
                </c:pt>
                <c:pt idx="1752">
                  <c:v>4.38</c:v>
                </c:pt>
                <c:pt idx="1753">
                  <c:v>4.3824999999999985</c:v>
                </c:pt>
                <c:pt idx="1754">
                  <c:v>4.3849999999999945</c:v>
                </c:pt>
                <c:pt idx="1755">
                  <c:v>4.3874999999999975</c:v>
                </c:pt>
                <c:pt idx="1756">
                  <c:v>4.3899999999999997</c:v>
                </c:pt>
                <c:pt idx="1757">
                  <c:v>4.3924999999999965</c:v>
                </c:pt>
                <c:pt idx="1758">
                  <c:v>4.3949999999999845</c:v>
                </c:pt>
                <c:pt idx="1759">
                  <c:v>4.3974999999999955</c:v>
                </c:pt>
                <c:pt idx="1760">
                  <c:v>4.4000000000000004</c:v>
                </c:pt>
                <c:pt idx="1761">
                  <c:v>4.4024999999999999</c:v>
                </c:pt>
                <c:pt idx="1762">
                  <c:v>4.4050000000000002</c:v>
                </c:pt>
                <c:pt idx="1763">
                  <c:v>4.4074999999999998</c:v>
                </c:pt>
                <c:pt idx="1764">
                  <c:v>4.41</c:v>
                </c:pt>
                <c:pt idx="1765">
                  <c:v>4.4124999999999996</c:v>
                </c:pt>
                <c:pt idx="1766">
                  <c:v>4.415</c:v>
                </c:pt>
                <c:pt idx="1767">
                  <c:v>4.4174999999999995</c:v>
                </c:pt>
                <c:pt idx="1768">
                  <c:v>4.42</c:v>
                </c:pt>
                <c:pt idx="1769">
                  <c:v>4.4224999999999985</c:v>
                </c:pt>
                <c:pt idx="1770">
                  <c:v>4.4249999999999945</c:v>
                </c:pt>
                <c:pt idx="1771">
                  <c:v>4.4274999999999975</c:v>
                </c:pt>
                <c:pt idx="1772">
                  <c:v>4.4300000000000024</c:v>
                </c:pt>
                <c:pt idx="1773">
                  <c:v>4.4325000000000001</c:v>
                </c:pt>
                <c:pt idx="1774">
                  <c:v>4.4349999999999996</c:v>
                </c:pt>
                <c:pt idx="1775">
                  <c:v>4.4375</c:v>
                </c:pt>
                <c:pt idx="1776">
                  <c:v>4.4400000000000004</c:v>
                </c:pt>
                <c:pt idx="1777">
                  <c:v>4.4424999999999999</c:v>
                </c:pt>
                <c:pt idx="1778">
                  <c:v>4.4450000000000003</c:v>
                </c:pt>
                <c:pt idx="1779">
                  <c:v>4.4474999999999998</c:v>
                </c:pt>
                <c:pt idx="1780">
                  <c:v>4.45</c:v>
                </c:pt>
                <c:pt idx="1781">
                  <c:v>4.4524999999999997</c:v>
                </c:pt>
                <c:pt idx="1782">
                  <c:v>4.4550000000000001</c:v>
                </c:pt>
                <c:pt idx="1783">
                  <c:v>4.4574999999999996</c:v>
                </c:pt>
                <c:pt idx="1784">
                  <c:v>4.46</c:v>
                </c:pt>
                <c:pt idx="1785">
                  <c:v>4.4624999999999995</c:v>
                </c:pt>
                <c:pt idx="1786">
                  <c:v>4.4649999999999945</c:v>
                </c:pt>
                <c:pt idx="1787">
                  <c:v>4.4674999999999985</c:v>
                </c:pt>
                <c:pt idx="1788">
                  <c:v>4.4700000000000024</c:v>
                </c:pt>
                <c:pt idx="1789">
                  <c:v>4.4725000000000001</c:v>
                </c:pt>
                <c:pt idx="1790">
                  <c:v>4.4749999999999996</c:v>
                </c:pt>
                <c:pt idx="1791">
                  <c:v>4.4775</c:v>
                </c:pt>
                <c:pt idx="1792">
                  <c:v>4.4800000000000004</c:v>
                </c:pt>
                <c:pt idx="1793">
                  <c:v>4.4824999999999999</c:v>
                </c:pt>
                <c:pt idx="1794">
                  <c:v>4.4850000000000003</c:v>
                </c:pt>
                <c:pt idx="1795">
                  <c:v>4.4874999999999998</c:v>
                </c:pt>
                <c:pt idx="1796">
                  <c:v>4.49</c:v>
                </c:pt>
                <c:pt idx="1797">
                  <c:v>4.4924999999999997</c:v>
                </c:pt>
                <c:pt idx="1798">
                  <c:v>4.4950000000000001</c:v>
                </c:pt>
                <c:pt idx="1799">
                  <c:v>4.4974999999999996</c:v>
                </c:pt>
                <c:pt idx="1800">
                  <c:v>4.5</c:v>
                </c:pt>
                <c:pt idx="1801">
                  <c:v>4.5024999999999995</c:v>
                </c:pt>
                <c:pt idx="1802">
                  <c:v>4.5049999999999955</c:v>
                </c:pt>
                <c:pt idx="1803">
                  <c:v>4.5074999999999985</c:v>
                </c:pt>
                <c:pt idx="1804">
                  <c:v>4.51</c:v>
                </c:pt>
                <c:pt idx="1805">
                  <c:v>4.5124999999999975</c:v>
                </c:pt>
                <c:pt idx="1806">
                  <c:v>4.5149999999999855</c:v>
                </c:pt>
                <c:pt idx="1807">
                  <c:v>4.5174999999999965</c:v>
                </c:pt>
                <c:pt idx="1808">
                  <c:v>4.5199999999999996</c:v>
                </c:pt>
                <c:pt idx="1809">
                  <c:v>4.5224999999999955</c:v>
                </c:pt>
                <c:pt idx="1810">
                  <c:v>4.5249999999999755</c:v>
                </c:pt>
                <c:pt idx="1811">
                  <c:v>4.5274999999999945</c:v>
                </c:pt>
                <c:pt idx="1812">
                  <c:v>4.53</c:v>
                </c:pt>
                <c:pt idx="1813">
                  <c:v>4.5324999999999998</c:v>
                </c:pt>
                <c:pt idx="1814">
                  <c:v>4.5350000000000001</c:v>
                </c:pt>
                <c:pt idx="1815">
                  <c:v>4.5374999999999996</c:v>
                </c:pt>
                <c:pt idx="1816">
                  <c:v>4.54</c:v>
                </c:pt>
                <c:pt idx="1817">
                  <c:v>4.5424999999999995</c:v>
                </c:pt>
                <c:pt idx="1818">
                  <c:v>4.5449999999999955</c:v>
                </c:pt>
                <c:pt idx="1819">
                  <c:v>4.5474999999999985</c:v>
                </c:pt>
                <c:pt idx="1820">
                  <c:v>4.55</c:v>
                </c:pt>
                <c:pt idx="1821">
                  <c:v>4.5524999999999975</c:v>
                </c:pt>
                <c:pt idx="1822">
                  <c:v>4.5549999999999855</c:v>
                </c:pt>
                <c:pt idx="1823">
                  <c:v>4.5574999999999966</c:v>
                </c:pt>
                <c:pt idx="1824">
                  <c:v>4.5599999999999996</c:v>
                </c:pt>
                <c:pt idx="1825">
                  <c:v>4.5624999999999956</c:v>
                </c:pt>
                <c:pt idx="1826">
                  <c:v>4.5649999999999755</c:v>
                </c:pt>
                <c:pt idx="1827">
                  <c:v>4.5674999999999955</c:v>
                </c:pt>
                <c:pt idx="1828">
                  <c:v>4.57</c:v>
                </c:pt>
                <c:pt idx="1829">
                  <c:v>4.5724999999999998</c:v>
                </c:pt>
                <c:pt idx="1830">
                  <c:v>4.5750000000000002</c:v>
                </c:pt>
                <c:pt idx="1831">
                  <c:v>4.5774999999999997</c:v>
                </c:pt>
                <c:pt idx="1832">
                  <c:v>4.58</c:v>
                </c:pt>
                <c:pt idx="1833">
                  <c:v>4.5824999999999996</c:v>
                </c:pt>
                <c:pt idx="1834">
                  <c:v>4.585</c:v>
                </c:pt>
                <c:pt idx="1835">
                  <c:v>4.5874999999999995</c:v>
                </c:pt>
                <c:pt idx="1836">
                  <c:v>4.59</c:v>
                </c:pt>
                <c:pt idx="1837">
                  <c:v>4.5924999999999985</c:v>
                </c:pt>
                <c:pt idx="1838">
                  <c:v>4.5949999999999855</c:v>
                </c:pt>
                <c:pt idx="1839">
                  <c:v>4.5974999999999975</c:v>
                </c:pt>
                <c:pt idx="1840">
                  <c:v>4.5999999999999996</c:v>
                </c:pt>
                <c:pt idx="1841">
                  <c:v>4.6024999999999965</c:v>
                </c:pt>
                <c:pt idx="1842">
                  <c:v>4.6049999999999756</c:v>
                </c:pt>
                <c:pt idx="1843">
                  <c:v>4.6074999999999955</c:v>
                </c:pt>
                <c:pt idx="1844">
                  <c:v>4.6099999999999985</c:v>
                </c:pt>
                <c:pt idx="1845">
                  <c:v>4.6124999999999945</c:v>
                </c:pt>
                <c:pt idx="1846">
                  <c:v>4.6149999999999745</c:v>
                </c:pt>
                <c:pt idx="1847">
                  <c:v>4.6174999999999855</c:v>
                </c:pt>
                <c:pt idx="1848">
                  <c:v>4.6199999999999966</c:v>
                </c:pt>
                <c:pt idx="1849">
                  <c:v>4.6224999999999845</c:v>
                </c:pt>
                <c:pt idx="1850">
                  <c:v>4.6249999999999689</c:v>
                </c:pt>
                <c:pt idx="1851">
                  <c:v>4.6274999999999755</c:v>
                </c:pt>
                <c:pt idx="1852">
                  <c:v>4.63</c:v>
                </c:pt>
                <c:pt idx="1853">
                  <c:v>4.6324999999999985</c:v>
                </c:pt>
                <c:pt idx="1854">
                  <c:v>4.6349999999999945</c:v>
                </c:pt>
                <c:pt idx="1855">
                  <c:v>4.6374999999999975</c:v>
                </c:pt>
                <c:pt idx="1856">
                  <c:v>4.6399999999999997</c:v>
                </c:pt>
                <c:pt idx="1857">
                  <c:v>4.6424999999999965</c:v>
                </c:pt>
                <c:pt idx="1858">
                  <c:v>4.6449999999999845</c:v>
                </c:pt>
                <c:pt idx="1859">
                  <c:v>4.6474999999999955</c:v>
                </c:pt>
                <c:pt idx="1860">
                  <c:v>4.6499999999999995</c:v>
                </c:pt>
                <c:pt idx="1861">
                  <c:v>4.6524999999999945</c:v>
                </c:pt>
                <c:pt idx="1862">
                  <c:v>4.6549999999999745</c:v>
                </c:pt>
                <c:pt idx="1863">
                  <c:v>4.6574999999999855</c:v>
                </c:pt>
                <c:pt idx="1864">
                  <c:v>4.6599999999999975</c:v>
                </c:pt>
                <c:pt idx="1865">
                  <c:v>4.6624999999999845</c:v>
                </c:pt>
                <c:pt idx="1866">
                  <c:v>4.6649999999999689</c:v>
                </c:pt>
                <c:pt idx="1867">
                  <c:v>4.6674999999999756</c:v>
                </c:pt>
                <c:pt idx="1868">
                  <c:v>4.67</c:v>
                </c:pt>
                <c:pt idx="1869">
                  <c:v>4.6724999999999985</c:v>
                </c:pt>
                <c:pt idx="1870">
                  <c:v>4.6749999999999945</c:v>
                </c:pt>
                <c:pt idx="1871">
                  <c:v>4.6774999999999975</c:v>
                </c:pt>
                <c:pt idx="1872">
                  <c:v>4.68</c:v>
                </c:pt>
                <c:pt idx="1873">
                  <c:v>4.6824999999999966</c:v>
                </c:pt>
                <c:pt idx="1874">
                  <c:v>4.6849999999999845</c:v>
                </c:pt>
                <c:pt idx="1875">
                  <c:v>4.6874999999999956</c:v>
                </c:pt>
                <c:pt idx="1876">
                  <c:v>4.6899999999999995</c:v>
                </c:pt>
                <c:pt idx="1877">
                  <c:v>4.6924999999999955</c:v>
                </c:pt>
                <c:pt idx="1878">
                  <c:v>4.6949999999999745</c:v>
                </c:pt>
                <c:pt idx="1879">
                  <c:v>4.6974999999999945</c:v>
                </c:pt>
                <c:pt idx="1880">
                  <c:v>4.7</c:v>
                </c:pt>
                <c:pt idx="1881">
                  <c:v>4.7024999999999997</c:v>
                </c:pt>
                <c:pt idx="1882">
                  <c:v>4.7050000000000001</c:v>
                </c:pt>
                <c:pt idx="1883">
                  <c:v>4.7074999999999996</c:v>
                </c:pt>
                <c:pt idx="1884">
                  <c:v>4.71</c:v>
                </c:pt>
                <c:pt idx="1885">
                  <c:v>4.7124999999999995</c:v>
                </c:pt>
                <c:pt idx="1886">
                  <c:v>4.7149999999999945</c:v>
                </c:pt>
                <c:pt idx="1887">
                  <c:v>4.7174999999999985</c:v>
                </c:pt>
                <c:pt idx="1888">
                  <c:v>4.72</c:v>
                </c:pt>
                <c:pt idx="1889">
                  <c:v>4.7224999999999975</c:v>
                </c:pt>
                <c:pt idx="1890">
                  <c:v>4.7249999999999845</c:v>
                </c:pt>
                <c:pt idx="1891">
                  <c:v>4.7274999999999965</c:v>
                </c:pt>
                <c:pt idx="1892">
                  <c:v>4.7300000000000004</c:v>
                </c:pt>
                <c:pt idx="1893">
                  <c:v>4.7324999999999999</c:v>
                </c:pt>
                <c:pt idx="1894">
                  <c:v>4.7350000000000003</c:v>
                </c:pt>
                <c:pt idx="1895">
                  <c:v>4.7374999999999998</c:v>
                </c:pt>
                <c:pt idx="1896">
                  <c:v>4.74</c:v>
                </c:pt>
                <c:pt idx="1897">
                  <c:v>4.7424999999999997</c:v>
                </c:pt>
                <c:pt idx="1898">
                  <c:v>4.7450000000000001</c:v>
                </c:pt>
                <c:pt idx="1899">
                  <c:v>4.7474999999999996</c:v>
                </c:pt>
                <c:pt idx="1900">
                  <c:v>4.75</c:v>
                </c:pt>
                <c:pt idx="1901">
                  <c:v>4.7524999999999995</c:v>
                </c:pt>
                <c:pt idx="1902">
                  <c:v>4.7549999999999955</c:v>
                </c:pt>
                <c:pt idx="1903">
                  <c:v>4.7574999999999985</c:v>
                </c:pt>
                <c:pt idx="1904">
                  <c:v>4.76</c:v>
                </c:pt>
                <c:pt idx="1905">
                  <c:v>4.7624999999999975</c:v>
                </c:pt>
                <c:pt idx="1906">
                  <c:v>4.7649999999999855</c:v>
                </c:pt>
                <c:pt idx="1907">
                  <c:v>4.7674999999999965</c:v>
                </c:pt>
                <c:pt idx="1908">
                  <c:v>4.7699999999999996</c:v>
                </c:pt>
                <c:pt idx="1909">
                  <c:v>4.7725</c:v>
                </c:pt>
                <c:pt idx="1910">
                  <c:v>4.7750000000000004</c:v>
                </c:pt>
                <c:pt idx="1911">
                  <c:v>4.7774999999999999</c:v>
                </c:pt>
                <c:pt idx="1912">
                  <c:v>4.78</c:v>
                </c:pt>
                <c:pt idx="1913">
                  <c:v>4.7824999999999998</c:v>
                </c:pt>
                <c:pt idx="1914">
                  <c:v>4.7850000000000001</c:v>
                </c:pt>
                <c:pt idx="1915">
                  <c:v>4.7874999999999996</c:v>
                </c:pt>
                <c:pt idx="1916">
                  <c:v>4.79</c:v>
                </c:pt>
                <c:pt idx="1917">
                  <c:v>4.7924999999999995</c:v>
                </c:pt>
                <c:pt idx="1918">
                  <c:v>4.7949999999999955</c:v>
                </c:pt>
                <c:pt idx="1919">
                  <c:v>4.7974999999999985</c:v>
                </c:pt>
                <c:pt idx="1920">
                  <c:v>4.8</c:v>
                </c:pt>
                <c:pt idx="1921">
                  <c:v>4.8024999999999975</c:v>
                </c:pt>
                <c:pt idx="1922">
                  <c:v>4.8049999999999855</c:v>
                </c:pt>
                <c:pt idx="1923">
                  <c:v>4.8074999999999966</c:v>
                </c:pt>
                <c:pt idx="1924">
                  <c:v>4.8099999999999996</c:v>
                </c:pt>
                <c:pt idx="1925">
                  <c:v>4.8124999999999956</c:v>
                </c:pt>
                <c:pt idx="1926">
                  <c:v>4.8149999999999755</c:v>
                </c:pt>
                <c:pt idx="1927">
                  <c:v>4.8174999999999955</c:v>
                </c:pt>
                <c:pt idx="1928">
                  <c:v>4.8199999999999985</c:v>
                </c:pt>
                <c:pt idx="1929">
                  <c:v>4.8224999999999945</c:v>
                </c:pt>
                <c:pt idx="1930">
                  <c:v>4.8249999999999726</c:v>
                </c:pt>
                <c:pt idx="1931">
                  <c:v>4.8274999999999855</c:v>
                </c:pt>
                <c:pt idx="1932">
                  <c:v>4.83</c:v>
                </c:pt>
                <c:pt idx="1933">
                  <c:v>4.8324999999999996</c:v>
                </c:pt>
                <c:pt idx="1934">
                  <c:v>4.835</c:v>
                </c:pt>
                <c:pt idx="1935">
                  <c:v>4.8374999999999995</c:v>
                </c:pt>
                <c:pt idx="1936">
                  <c:v>4.84</c:v>
                </c:pt>
                <c:pt idx="1937">
                  <c:v>4.8424999999999985</c:v>
                </c:pt>
                <c:pt idx="1938">
                  <c:v>4.8449999999999855</c:v>
                </c:pt>
                <c:pt idx="1939">
                  <c:v>4.8474999999999975</c:v>
                </c:pt>
                <c:pt idx="1940">
                  <c:v>4.8499999999999996</c:v>
                </c:pt>
                <c:pt idx="1941">
                  <c:v>4.8524999999999965</c:v>
                </c:pt>
                <c:pt idx="1942">
                  <c:v>4.8549999999999756</c:v>
                </c:pt>
                <c:pt idx="1943">
                  <c:v>4.8574999999999955</c:v>
                </c:pt>
                <c:pt idx="1944">
                  <c:v>4.8599999999999985</c:v>
                </c:pt>
                <c:pt idx="1945">
                  <c:v>4.8624999999999945</c:v>
                </c:pt>
                <c:pt idx="1946">
                  <c:v>4.8649999999999745</c:v>
                </c:pt>
                <c:pt idx="1947">
                  <c:v>4.8674999999999855</c:v>
                </c:pt>
                <c:pt idx="1948">
                  <c:v>4.87</c:v>
                </c:pt>
                <c:pt idx="1949">
                  <c:v>4.8724999999999996</c:v>
                </c:pt>
                <c:pt idx="1950">
                  <c:v>4.875</c:v>
                </c:pt>
                <c:pt idx="1951">
                  <c:v>4.8774999999999995</c:v>
                </c:pt>
                <c:pt idx="1952">
                  <c:v>4.88</c:v>
                </c:pt>
                <c:pt idx="1953">
                  <c:v>4.8824999999999985</c:v>
                </c:pt>
                <c:pt idx="1954">
                  <c:v>4.8849999999999945</c:v>
                </c:pt>
                <c:pt idx="1955">
                  <c:v>4.8874999999999975</c:v>
                </c:pt>
                <c:pt idx="1956">
                  <c:v>4.8899999999999997</c:v>
                </c:pt>
                <c:pt idx="1957">
                  <c:v>4.8924999999999965</c:v>
                </c:pt>
                <c:pt idx="1958">
                  <c:v>4.8949999999999845</c:v>
                </c:pt>
                <c:pt idx="1959">
                  <c:v>4.8974999999999955</c:v>
                </c:pt>
                <c:pt idx="1960">
                  <c:v>4.9000000000000004</c:v>
                </c:pt>
                <c:pt idx="1961">
                  <c:v>4.9024999999999999</c:v>
                </c:pt>
                <c:pt idx="1962">
                  <c:v>4.9050000000000002</c:v>
                </c:pt>
                <c:pt idx="1963">
                  <c:v>4.9074999999999998</c:v>
                </c:pt>
                <c:pt idx="1964">
                  <c:v>4.91</c:v>
                </c:pt>
                <c:pt idx="1965">
                  <c:v>4.9124999999999996</c:v>
                </c:pt>
                <c:pt idx="1966">
                  <c:v>4.915</c:v>
                </c:pt>
                <c:pt idx="1967">
                  <c:v>4.9174999999999995</c:v>
                </c:pt>
                <c:pt idx="1968">
                  <c:v>4.92</c:v>
                </c:pt>
                <c:pt idx="1969">
                  <c:v>4.9224999999999985</c:v>
                </c:pt>
                <c:pt idx="1970">
                  <c:v>4.9249999999999945</c:v>
                </c:pt>
                <c:pt idx="1971">
                  <c:v>4.9274999999999975</c:v>
                </c:pt>
                <c:pt idx="1972">
                  <c:v>4.9300000000000024</c:v>
                </c:pt>
                <c:pt idx="1973">
                  <c:v>4.9325000000000001</c:v>
                </c:pt>
                <c:pt idx="1974">
                  <c:v>4.9349999999999996</c:v>
                </c:pt>
                <c:pt idx="1975">
                  <c:v>4.9375</c:v>
                </c:pt>
                <c:pt idx="1976">
                  <c:v>4.9400000000000004</c:v>
                </c:pt>
                <c:pt idx="1977">
                  <c:v>4.9424999999999999</c:v>
                </c:pt>
                <c:pt idx="1978">
                  <c:v>4.9450000000000003</c:v>
                </c:pt>
                <c:pt idx="1979">
                  <c:v>4.9474999999999998</c:v>
                </c:pt>
                <c:pt idx="1980">
                  <c:v>4.95</c:v>
                </c:pt>
                <c:pt idx="1981">
                  <c:v>4.9524999999999997</c:v>
                </c:pt>
                <c:pt idx="1982">
                  <c:v>4.9550000000000001</c:v>
                </c:pt>
                <c:pt idx="1983">
                  <c:v>4.9574999999999996</c:v>
                </c:pt>
                <c:pt idx="1984">
                  <c:v>4.96</c:v>
                </c:pt>
                <c:pt idx="1985">
                  <c:v>4.9624999999999995</c:v>
                </c:pt>
                <c:pt idx="1986">
                  <c:v>4.9649999999999945</c:v>
                </c:pt>
                <c:pt idx="1987">
                  <c:v>4.9674999999999985</c:v>
                </c:pt>
                <c:pt idx="1988">
                  <c:v>4.9700000000000024</c:v>
                </c:pt>
                <c:pt idx="1989">
                  <c:v>4.9725000000000001</c:v>
                </c:pt>
                <c:pt idx="1990">
                  <c:v>4.9749999999999996</c:v>
                </c:pt>
                <c:pt idx="1991">
                  <c:v>4.9775</c:v>
                </c:pt>
                <c:pt idx="1992">
                  <c:v>4.9800000000000004</c:v>
                </c:pt>
                <c:pt idx="1993">
                  <c:v>4.9824999999999999</c:v>
                </c:pt>
                <c:pt idx="1994">
                  <c:v>4.9850000000000003</c:v>
                </c:pt>
                <c:pt idx="1995">
                  <c:v>4.9874999999999998</c:v>
                </c:pt>
                <c:pt idx="1996">
                  <c:v>4.99</c:v>
                </c:pt>
                <c:pt idx="1997">
                  <c:v>4.9924999999999997</c:v>
                </c:pt>
                <c:pt idx="1998">
                  <c:v>4.9950000000000001</c:v>
                </c:pt>
                <c:pt idx="1999">
                  <c:v>4.9974999999999996</c:v>
                </c:pt>
              </c:numCache>
            </c:numRef>
          </c:xVal>
          <c:yVal>
            <c:numRef>
              <c:f>'Punn - unbent output'!$C$2:$C$63537</c:f>
              <c:numCache>
                <c:formatCode>0.0000</c:formatCode>
                <c:ptCount val="63536"/>
                <c:pt idx="0">
                  <c:v>0.54525000000000001</c:v>
                </c:pt>
                <c:pt idx="1">
                  <c:v>0.54408599999999996</c:v>
                </c:pt>
                <c:pt idx="2">
                  <c:v>0.54176000000000002</c:v>
                </c:pt>
                <c:pt idx="3">
                  <c:v>0.54001699999999653</c:v>
                </c:pt>
                <c:pt idx="4">
                  <c:v>0.53885499999999997</c:v>
                </c:pt>
                <c:pt idx="5">
                  <c:v>0.53943599999999958</c:v>
                </c:pt>
                <c:pt idx="6">
                  <c:v>0.53827400000000003</c:v>
                </c:pt>
                <c:pt idx="7">
                  <c:v>0.53827400000000003</c:v>
                </c:pt>
                <c:pt idx="8">
                  <c:v>0.53827400000000003</c:v>
                </c:pt>
                <c:pt idx="9">
                  <c:v>0.53827400000000003</c:v>
                </c:pt>
                <c:pt idx="10">
                  <c:v>0.54001900000000003</c:v>
                </c:pt>
                <c:pt idx="11">
                  <c:v>0.54059999999999997</c:v>
                </c:pt>
                <c:pt idx="12">
                  <c:v>0.54059999999999997</c:v>
                </c:pt>
                <c:pt idx="13">
                  <c:v>0.54176199999999997</c:v>
                </c:pt>
                <c:pt idx="14">
                  <c:v>0.54059999999999997</c:v>
                </c:pt>
                <c:pt idx="15">
                  <c:v>0.54176199999999997</c:v>
                </c:pt>
                <c:pt idx="16">
                  <c:v>0.54001900000000003</c:v>
                </c:pt>
                <c:pt idx="17">
                  <c:v>0.54001900000000003</c:v>
                </c:pt>
                <c:pt idx="18">
                  <c:v>0.54001900000000003</c:v>
                </c:pt>
                <c:pt idx="19">
                  <c:v>0.54001900000000003</c:v>
                </c:pt>
                <c:pt idx="20">
                  <c:v>0.53885700000000003</c:v>
                </c:pt>
                <c:pt idx="21">
                  <c:v>0.53943799999999653</c:v>
                </c:pt>
                <c:pt idx="22">
                  <c:v>0.54118299999999653</c:v>
                </c:pt>
                <c:pt idx="23">
                  <c:v>0.54350900000000002</c:v>
                </c:pt>
                <c:pt idx="24">
                  <c:v>0.54583199999999998</c:v>
                </c:pt>
                <c:pt idx="25">
                  <c:v>0.54757500000000003</c:v>
                </c:pt>
                <c:pt idx="26">
                  <c:v>0.54931799999999653</c:v>
                </c:pt>
                <c:pt idx="27">
                  <c:v>0.54989900000000391</c:v>
                </c:pt>
                <c:pt idx="28">
                  <c:v>0.54989900000000391</c:v>
                </c:pt>
                <c:pt idx="29">
                  <c:v>0.55164400000000369</c:v>
                </c:pt>
                <c:pt idx="30">
                  <c:v>0.55106299999999653</c:v>
                </c:pt>
                <c:pt idx="31">
                  <c:v>0.55106299999999653</c:v>
                </c:pt>
                <c:pt idx="32">
                  <c:v>0.55048199999999958</c:v>
                </c:pt>
                <c:pt idx="33">
                  <c:v>0.55164400000000369</c:v>
                </c:pt>
                <c:pt idx="34">
                  <c:v>0.55106299999999653</c:v>
                </c:pt>
                <c:pt idx="35">
                  <c:v>0.55106299999999653</c:v>
                </c:pt>
                <c:pt idx="36">
                  <c:v>0.55106299999999653</c:v>
                </c:pt>
                <c:pt idx="37">
                  <c:v>0.54989900000000391</c:v>
                </c:pt>
                <c:pt idx="38">
                  <c:v>0.54989900000000391</c:v>
                </c:pt>
                <c:pt idx="39">
                  <c:v>0.54931599999999958</c:v>
                </c:pt>
                <c:pt idx="40">
                  <c:v>0.54873499999999997</c:v>
                </c:pt>
                <c:pt idx="41">
                  <c:v>0.54815400000000003</c:v>
                </c:pt>
                <c:pt idx="42">
                  <c:v>0.54641099999999665</c:v>
                </c:pt>
                <c:pt idx="43">
                  <c:v>0.54641099999999665</c:v>
                </c:pt>
                <c:pt idx="44">
                  <c:v>0.54466899999999996</c:v>
                </c:pt>
                <c:pt idx="45">
                  <c:v>0.54350699999999608</c:v>
                </c:pt>
                <c:pt idx="46">
                  <c:v>0.54234499999999997</c:v>
                </c:pt>
                <c:pt idx="47">
                  <c:v>0.54060200000000003</c:v>
                </c:pt>
                <c:pt idx="48">
                  <c:v>0.54176400000000002</c:v>
                </c:pt>
                <c:pt idx="49">
                  <c:v>0.54118299999999653</c:v>
                </c:pt>
                <c:pt idx="50">
                  <c:v>0.54118299999999653</c:v>
                </c:pt>
                <c:pt idx="51">
                  <c:v>0.54118299999999653</c:v>
                </c:pt>
                <c:pt idx="52">
                  <c:v>0.54060200000000003</c:v>
                </c:pt>
                <c:pt idx="53">
                  <c:v>0.54060200000000003</c:v>
                </c:pt>
                <c:pt idx="54">
                  <c:v>0.53827599999999998</c:v>
                </c:pt>
                <c:pt idx="55">
                  <c:v>0.53943799999999653</c:v>
                </c:pt>
                <c:pt idx="56">
                  <c:v>0.54059999999999997</c:v>
                </c:pt>
                <c:pt idx="57">
                  <c:v>0.54001900000000003</c:v>
                </c:pt>
                <c:pt idx="58">
                  <c:v>0.54060200000000003</c:v>
                </c:pt>
                <c:pt idx="59">
                  <c:v>0.54292600000000002</c:v>
                </c:pt>
                <c:pt idx="60">
                  <c:v>0.54350900000000002</c:v>
                </c:pt>
                <c:pt idx="61">
                  <c:v>0.54292600000000002</c:v>
                </c:pt>
                <c:pt idx="62">
                  <c:v>0.54176199999999997</c:v>
                </c:pt>
                <c:pt idx="63">
                  <c:v>0.54292399999999996</c:v>
                </c:pt>
                <c:pt idx="64">
                  <c:v>0.54176199999999997</c:v>
                </c:pt>
                <c:pt idx="65">
                  <c:v>0.54292399999999996</c:v>
                </c:pt>
                <c:pt idx="66">
                  <c:v>0.54350500000000002</c:v>
                </c:pt>
                <c:pt idx="67">
                  <c:v>0.54350500000000002</c:v>
                </c:pt>
                <c:pt idx="68">
                  <c:v>0.54350500000000002</c:v>
                </c:pt>
                <c:pt idx="69">
                  <c:v>0.54292399999999996</c:v>
                </c:pt>
                <c:pt idx="70">
                  <c:v>0.54292399999999996</c:v>
                </c:pt>
                <c:pt idx="71">
                  <c:v>0.54117899999999997</c:v>
                </c:pt>
                <c:pt idx="72">
                  <c:v>0.54292200000000002</c:v>
                </c:pt>
                <c:pt idx="73">
                  <c:v>0.54408400000000001</c:v>
                </c:pt>
                <c:pt idx="74">
                  <c:v>0.54292200000000002</c:v>
                </c:pt>
                <c:pt idx="75">
                  <c:v>0.54234099999999996</c:v>
                </c:pt>
                <c:pt idx="76">
                  <c:v>0.54117899999999997</c:v>
                </c:pt>
                <c:pt idx="77">
                  <c:v>0.54059800000000002</c:v>
                </c:pt>
                <c:pt idx="78">
                  <c:v>0.54059800000000002</c:v>
                </c:pt>
                <c:pt idx="79">
                  <c:v>0.54234099999999996</c:v>
                </c:pt>
                <c:pt idx="80">
                  <c:v>0.54059800000000002</c:v>
                </c:pt>
                <c:pt idx="81">
                  <c:v>0.54292200000000002</c:v>
                </c:pt>
                <c:pt idx="82">
                  <c:v>0.54524799999999951</c:v>
                </c:pt>
                <c:pt idx="83">
                  <c:v>0.54641099999999665</c:v>
                </c:pt>
                <c:pt idx="84">
                  <c:v>0.54466899999999996</c:v>
                </c:pt>
                <c:pt idx="85">
                  <c:v>0.54583000000000004</c:v>
                </c:pt>
                <c:pt idx="86">
                  <c:v>0.54408599999999996</c:v>
                </c:pt>
                <c:pt idx="87">
                  <c:v>0.54292399999999996</c:v>
                </c:pt>
                <c:pt idx="88">
                  <c:v>0.54466700000000001</c:v>
                </c:pt>
                <c:pt idx="89">
                  <c:v>0.54640999999999951</c:v>
                </c:pt>
                <c:pt idx="90">
                  <c:v>0.54582900000000334</c:v>
                </c:pt>
                <c:pt idx="91">
                  <c:v>0.54524799999999951</c:v>
                </c:pt>
                <c:pt idx="92">
                  <c:v>0.54699200000000003</c:v>
                </c:pt>
                <c:pt idx="93">
                  <c:v>0.54583000000000004</c:v>
                </c:pt>
                <c:pt idx="94">
                  <c:v>0.54408800000000002</c:v>
                </c:pt>
                <c:pt idx="95">
                  <c:v>0.54408800000000002</c:v>
                </c:pt>
                <c:pt idx="96">
                  <c:v>0.54757500000000003</c:v>
                </c:pt>
                <c:pt idx="97">
                  <c:v>0.54757500000000003</c:v>
                </c:pt>
                <c:pt idx="98">
                  <c:v>0.54757500000000003</c:v>
                </c:pt>
                <c:pt idx="99">
                  <c:v>0.54873700000000003</c:v>
                </c:pt>
                <c:pt idx="100">
                  <c:v>0.54699399999999998</c:v>
                </c:pt>
                <c:pt idx="101">
                  <c:v>0.54583000000000004</c:v>
                </c:pt>
                <c:pt idx="102">
                  <c:v>0.54408800000000002</c:v>
                </c:pt>
                <c:pt idx="103">
                  <c:v>0.54292600000000002</c:v>
                </c:pt>
                <c:pt idx="104">
                  <c:v>0.54292600000000002</c:v>
                </c:pt>
                <c:pt idx="105">
                  <c:v>0.54350699999999608</c:v>
                </c:pt>
                <c:pt idx="106">
                  <c:v>0.54234499999999997</c:v>
                </c:pt>
                <c:pt idx="107">
                  <c:v>0.54525100000000004</c:v>
                </c:pt>
                <c:pt idx="108">
                  <c:v>0.54641299999999549</c:v>
                </c:pt>
                <c:pt idx="109">
                  <c:v>0.54292600000000002</c:v>
                </c:pt>
                <c:pt idx="110">
                  <c:v>0.54176400000000002</c:v>
                </c:pt>
                <c:pt idx="111">
                  <c:v>0.54176400000000002</c:v>
                </c:pt>
                <c:pt idx="112">
                  <c:v>0.54176400000000002</c:v>
                </c:pt>
                <c:pt idx="113">
                  <c:v>0.54234499999999997</c:v>
                </c:pt>
                <c:pt idx="114">
                  <c:v>0.54001900000000003</c:v>
                </c:pt>
                <c:pt idx="115">
                  <c:v>0.54059999999999997</c:v>
                </c:pt>
                <c:pt idx="116">
                  <c:v>0.54059999999999997</c:v>
                </c:pt>
                <c:pt idx="117">
                  <c:v>0.53769299999999998</c:v>
                </c:pt>
                <c:pt idx="118">
                  <c:v>0.53711199999999959</c:v>
                </c:pt>
                <c:pt idx="119">
                  <c:v>0.53595000000000004</c:v>
                </c:pt>
                <c:pt idx="120">
                  <c:v>0.53595000000000004</c:v>
                </c:pt>
                <c:pt idx="121">
                  <c:v>0.53653099999999665</c:v>
                </c:pt>
                <c:pt idx="122">
                  <c:v>0.53885700000000003</c:v>
                </c:pt>
                <c:pt idx="123">
                  <c:v>0.54001900000000003</c:v>
                </c:pt>
                <c:pt idx="124">
                  <c:v>0.54001900000000003</c:v>
                </c:pt>
                <c:pt idx="125">
                  <c:v>0.54001900000000003</c:v>
                </c:pt>
                <c:pt idx="126">
                  <c:v>0.54176199999999997</c:v>
                </c:pt>
                <c:pt idx="127">
                  <c:v>0.54408599999999996</c:v>
                </c:pt>
                <c:pt idx="128">
                  <c:v>0.54234300000000002</c:v>
                </c:pt>
                <c:pt idx="129">
                  <c:v>0.54234300000000002</c:v>
                </c:pt>
                <c:pt idx="130">
                  <c:v>0.54525000000000001</c:v>
                </c:pt>
                <c:pt idx="131">
                  <c:v>0.54583000000000004</c:v>
                </c:pt>
                <c:pt idx="132">
                  <c:v>0.54525000000000001</c:v>
                </c:pt>
                <c:pt idx="133">
                  <c:v>0.54466899999999996</c:v>
                </c:pt>
                <c:pt idx="134">
                  <c:v>0.54408800000000002</c:v>
                </c:pt>
                <c:pt idx="135">
                  <c:v>0.54641299999999549</c:v>
                </c:pt>
                <c:pt idx="136">
                  <c:v>0.54699399999999998</c:v>
                </c:pt>
                <c:pt idx="137">
                  <c:v>0.54699399999999998</c:v>
                </c:pt>
                <c:pt idx="138">
                  <c:v>0.54990099999999997</c:v>
                </c:pt>
                <c:pt idx="139">
                  <c:v>0.54932000000000003</c:v>
                </c:pt>
                <c:pt idx="140">
                  <c:v>0.55106299999999653</c:v>
                </c:pt>
                <c:pt idx="141">
                  <c:v>0.55048199999999958</c:v>
                </c:pt>
                <c:pt idx="142">
                  <c:v>0.55280600000000002</c:v>
                </c:pt>
                <c:pt idx="143">
                  <c:v>0.55222499999999997</c:v>
                </c:pt>
                <c:pt idx="144">
                  <c:v>0.55222499999999997</c:v>
                </c:pt>
                <c:pt idx="145">
                  <c:v>0.55338699999999608</c:v>
                </c:pt>
                <c:pt idx="146">
                  <c:v>0.55396800000000002</c:v>
                </c:pt>
                <c:pt idx="147">
                  <c:v>0.55222499999999997</c:v>
                </c:pt>
                <c:pt idx="148">
                  <c:v>0.54990099999999997</c:v>
                </c:pt>
                <c:pt idx="149">
                  <c:v>0.55048199999999958</c:v>
                </c:pt>
                <c:pt idx="150">
                  <c:v>0.55048199999999958</c:v>
                </c:pt>
                <c:pt idx="151">
                  <c:v>0.55048199999999958</c:v>
                </c:pt>
                <c:pt idx="152">
                  <c:v>0.54932000000000003</c:v>
                </c:pt>
                <c:pt idx="153">
                  <c:v>0.54990099999999997</c:v>
                </c:pt>
                <c:pt idx="154">
                  <c:v>0.54990099999999997</c:v>
                </c:pt>
                <c:pt idx="155">
                  <c:v>0.54873899999999998</c:v>
                </c:pt>
                <c:pt idx="156">
                  <c:v>0.54873899999999998</c:v>
                </c:pt>
                <c:pt idx="157">
                  <c:v>0.54873899999999998</c:v>
                </c:pt>
                <c:pt idx="158">
                  <c:v>0.54815800000000003</c:v>
                </c:pt>
                <c:pt idx="159">
                  <c:v>0.54699600000000004</c:v>
                </c:pt>
                <c:pt idx="160">
                  <c:v>0.54699600000000004</c:v>
                </c:pt>
                <c:pt idx="161">
                  <c:v>0.54583400000000004</c:v>
                </c:pt>
                <c:pt idx="162">
                  <c:v>0.54525299999999688</c:v>
                </c:pt>
                <c:pt idx="163">
                  <c:v>0.54293000000000002</c:v>
                </c:pt>
                <c:pt idx="164">
                  <c:v>0.54350999999999949</c:v>
                </c:pt>
                <c:pt idx="165">
                  <c:v>0.54118500000000003</c:v>
                </c:pt>
                <c:pt idx="166">
                  <c:v>0.54118500000000003</c:v>
                </c:pt>
                <c:pt idx="167">
                  <c:v>0.54118500000000003</c:v>
                </c:pt>
                <c:pt idx="168">
                  <c:v>0.54118500000000003</c:v>
                </c:pt>
                <c:pt idx="169">
                  <c:v>0.54118500000000003</c:v>
                </c:pt>
                <c:pt idx="170">
                  <c:v>0.54002300000000003</c:v>
                </c:pt>
                <c:pt idx="171">
                  <c:v>0.54002300000000003</c:v>
                </c:pt>
                <c:pt idx="172">
                  <c:v>0.53944199999999998</c:v>
                </c:pt>
                <c:pt idx="173">
                  <c:v>0.54002300000000003</c:v>
                </c:pt>
                <c:pt idx="174">
                  <c:v>0.53944199999999998</c:v>
                </c:pt>
                <c:pt idx="175">
                  <c:v>0.54118500000000003</c:v>
                </c:pt>
                <c:pt idx="176">
                  <c:v>0.54176599999999997</c:v>
                </c:pt>
                <c:pt idx="177">
                  <c:v>0.54118500000000003</c:v>
                </c:pt>
                <c:pt idx="178">
                  <c:v>0.54002300000000003</c:v>
                </c:pt>
                <c:pt idx="179">
                  <c:v>0.54176599999999997</c:v>
                </c:pt>
                <c:pt idx="180">
                  <c:v>0.54176599999999997</c:v>
                </c:pt>
                <c:pt idx="181">
                  <c:v>0.54350900000000002</c:v>
                </c:pt>
                <c:pt idx="182">
                  <c:v>0.54525100000000004</c:v>
                </c:pt>
                <c:pt idx="183">
                  <c:v>0.54408800000000002</c:v>
                </c:pt>
                <c:pt idx="184">
                  <c:v>0.54350699999999608</c:v>
                </c:pt>
                <c:pt idx="185">
                  <c:v>0.54350699999999608</c:v>
                </c:pt>
                <c:pt idx="186">
                  <c:v>0.54408999999999996</c:v>
                </c:pt>
                <c:pt idx="187">
                  <c:v>0.54292799999999997</c:v>
                </c:pt>
                <c:pt idx="188">
                  <c:v>0.54234700000000002</c:v>
                </c:pt>
                <c:pt idx="189">
                  <c:v>0.54292799999999997</c:v>
                </c:pt>
                <c:pt idx="190">
                  <c:v>0.54525100000000004</c:v>
                </c:pt>
                <c:pt idx="191">
                  <c:v>0.54757500000000003</c:v>
                </c:pt>
                <c:pt idx="192">
                  <c:v>0.54757500000000003</c:v>
                </c:pt>
                <c:pt idx="193">
                  <c:v>0.54757500000000003</c:v>
                </c:pt>
                <c:pt idx="194">
                  <c:v>0.54757500000000003</c:v>
                </c:pt>
                <c:pt idx="195">
                  <c:v>0.54931799999999653</c:v>
                </c:pt>
                <c:pt idx="196">
                  <c:v>0.54931799999999653</c:v>
                </c:pt>
                <c:pt idx="197">
                  <c:v>0.54931799999999653</c:v>
                </c:pt>
                <c:pt idx="198">
                  <c:v>0.55047999999999997</c:v>
                </c:pt>
                <c:pt idx="199">
                  <c:v>0.55106100000000002</c:v>
                </c:pt>
                <c:pt idx="200">
                  <c:v>0.54931799999999653</c:v>
                </c:pt>
                <c:pt idx="201">
                  <c:v>0.54931799999999653</c:v>
                </c:pt>
                <c:pt idx="202">
                  <c:v>0.54873700000000003</c:v>
                </c:pt>
                <c:pt idx="203">
                  <c:v>0.54641299999999549</c:v>
                </c:pt>
                <c:pt idx="204">
                  <c:v>0.54873899999999998</c:v>
                </c:pt>
                <c:pt idx="205">
                  <c:v>0.55048199999999958</c:v>
                </c:pt>
                <c:pt idx="206">
                  <c:v>0.54990099999999997</c:v>
                </c:pt>
                <c:pt idx="207">
                  <c:v>0.55048199999999958</c:v>
                </c:pt>
                <c:pt idx="208">
                  <c:v>0.55164400000000369</c:v>
                </c:pt>
                <c:pt idx="209">
                  <c:v>0.55106299999999653</c:v>
                </c:pt>
                <c:pt idx="210">
                  <c:v>0.55106299999999653</c:v>
                </c:pt>
                <c:pt idx="211">
                  <c:v>0.55048199999999958</c:v>
                </c:pt>
                <c:pt idx="212">
                  <c:v>0.54932000000000003</c:v>
                </c:pt>
                <c:pt idx="213">
                  <c:v>0.54990099999999997</c:v>
                </c:pt>
                <c:pt idx="214">
                  <c:v>0.54873899999999998</c:v>
                </c:pt>
                <c:pt idx="215">
                  <c:v>0.54873899999999998</c:v>
                </c:pt>
                <c:pt idx="216">
                  <c:v>0.54757699999999665</c:v>
                </c:pt>
                <c:pt idx="217">
                  <c:v>0.54757699999999665</c:v>
                </c:pt>
                <c:pt idx="218">
                  <c:v>0.54815800000000003</c:v>
                </c:pt>
                <c:pt idx="219">
                  <c:v>0.54757699999999665</c:v>
                </c:pt>
                <c:pt idx="220">
                  <c:v>0.54873899999999998</c:v>
                </c:pt>
                <c:pt idx="221">
                  <c:v>0.55106299999999653</c:v>
                </c:pt>
                <c:pt idx="222">
                  <c:v>0.54990099999999997</c:v>
                </c:pt>
                <c:pt idx="223">
                  <c:v>0.54873899999999998</c:v>
                </c:pt>
                <c:pt idx="224">
                  <c:v>0.54932000000000003</c:v>
                </c:pt>
                <c:pt idx="225">
                  <c:v>0.54873899999999998</c:v>
                </c:pt>
                <c:pt idx="226">
                  <c:v>0.54757699999999665</c:v>
                </c:pt>
                <c:pt idx="227">
                  <c:v>0.54641499999999665</c:v>
                </c:pt>
                <c:pt idx="228">
                  <c:v>0.54815800000000003</c:v>
                </c:pt>
                <c:pt idx="229">
                  <c:v>0.54815800000000003</c:v>
                </c:pt>
                <c:pt idx="230">
                  <c:v>0.54757500000000003</c:v>
                </c:pt>
                <c:pt idx="231">
                  <c:v>0.54699399999999998</c:v>
                </c:pt>
                <c:pt idx="232">
                  <c:v>0.54641299999999549</c:v>
                </c:pt>
                <c:pt idx="233">
                  <c:v>0.54641299999999549</c:v>
                </c:pt>
                <c:pt idx="234">
                  <c:v>0.54525100000000004</c:v>
                </c:pt>
                <c:pt idx="235">
                  <c:v>0.54641299999999549</c:v>
                </c:pt>
                <c:pt idx="236">
                  <c:v>0.54641299999999549</c:v>
                </c:pt>
                <c:pt idx="237">
                  <c:v>0.54641299999999549</c:v>
                </c:pt>
                <c:pt idx="238">
                  <c:v>0.54583199999999998</c:v>
                </c:pt>
                <c:pt idx="239">
                  <c:v>0.54466999999999999</c:v>
                </c:pt>
                <c:pt idx="240">
                  <c:v>0.54350900000000002</c:v>
                </c:pt>
                <c:pt idx="241">
                  <c:v>0.54350900000000002</c:v>
                </c:pt>
                <c:pt idx="242">
                  <c:v>0.54118500000000003</c:v>
                </c:pt>
                <c:pt idx="243">
                  <c:v>0.54118500000000003</c:v>
                </c:pt>
                <c:pt idx="244">
                  <c:v>0.54176599999999997</c:v>
                </c:pt>
                <c:pt idx="245">
                  <c:v>0.54176599999999997</c:v>
                </c:pt>
                <c:pt idx="246">
                  <c:v>0.54118500000000003</c:v>
                </c:pt>
                <c:pt idx="247">
                  <c:v>0.54234700000000002</c:v>
                </c:pt>
                <c:pt idx="248">
                  <c:v>0.54408999999999996</c:v>
                </c:pt>
                <c:pt idx="249">
                  <c:v>0.54292799999999997</c:v>
                </c:pt>
                <c:pt idx="250">
                  <c:v>0.54176599999999997</c:v>
                </c:pt>
                <c:pt idx="251">
                  <c:v>0.54409099999999999</c:v>
                </c:pt>
                <c:pt idx="252">
                  <c:v>0.54350999999999949</c:v>
                </c:pt>
                <c:pt idx="253">
                  <c:v>0.54293000000000002</c:v>
                </c:pt>
                <c:pt idx="254">
                  <c:v>0.54409099999999999</c:v>
                </c:pt>
                <c:pt idx="255">
                  <c:v>0.54409099999999999</c:v>
                </c:pt>
                <c:pt idx="256">
                  <c:v>0.54293000000000002</c:v>
                </c:pt>
                <c:pt idx="257">
                  <c:v>0.54293000000000002</c:v>
                </c:pt>
                <c:pt idx="258">
                  <c:v>0.54467200000000005</c:v>
                </c:pt>
                <c:pt idx="259">
                  <c:v>0.54292799999999997</c:v>
                </c:pt>
                <c:pt idx="260">
                  <c:v>0.54466999999999999</c:v>
                </c:pt>
                <c:pt idx="261">
                  <c:v>0.54350699999999608</c:v>
                </c:pt>
                <c:pt idx="262">
                  <c:v>0.54408800000000002</c:v>
                </c:pt>
                <c:pt idx="263">
                  <c:v>0.54525000000000001</c:v>
                </c:pt>
                <c:pt idx="264">
                  <c:v>0.54699200000000003</c:v>
                </c:pt>
                <c:pt idx="265">
                  <c:v>0.54873499999999997</c:v>
                </c:pt>
                <c:pt idx="266">
                  <c:v>0.54931599999999958</c:v>
                </c:pt>
                <c:pt idx="267">
                  <c:v>0.54931599999999958</c:v>
                </c:pt>
                <c:pt idx="268">
                  <c:v>0.54989699999999997</c:v>
                </c:pt>
                <c:pt idx="269">
                  <c:v>0.54931599999999958</c:v>
                </c:pt>
                <c:pt idx="270">
                  <c:v>0.55047800000000002</c:v>
                </c:pt>
                <c:pt idx="271">
                  <c:v>0.55222099999999996</c:v>
                </c:pt>
                <c:pt idx="272">
                  <c:v>0.55338299999999607</c:v>
                </c:pt>
                <c:pt idx="273">
                  <c:v>0.55512600000000001</c:v>
                </c:pt>
                <c:pt idx="274">
                  <c:v>0.5568689999999995</c:v>
                </c:pt>
                <c:pt idx="275">
                  <c:v>0.55570699999999951</c:v>
                </c:pt>
                <c:pt idx="276">
                  <c:v>0.55803199999999997</c:v>
                </c:pt>
                <c:pt idx="277">
                  <c:v>0.56210099999999996</c:v>
                </c:pt>
                <c:pt idx="278">
                  <c:v>0.56500799999999951</c:v>
                </c:pt>
                <c:pt idx="279">
                  <c:v>0.56442700000000001</c:v>
                </c:pt>
                <c:pt idx="280">
                  <c:v>0.56675200000000003</c:v>
                </c:pt>
                <c:pt idx="281">
                  <c:v>0.56733299999999665</c:v>
                </c:pt>
                <c:pt idx="282">
                  <c:v>0.56965900000000391</c:v>
                </c:pt>
                <c:pt idx="283">
                  <c:v>0.57023999999999997</c:v>
                </c:pt>
                <c:pt idx="284">
                  <c:v>0.57082100000000369</c:v>
                </c:pt>
                <c:pt idx="285">
                  <c:v>0.57140199999999997</c:v>
                </c:pt>
                <c:pt idx="286">
                  <c:v>0.57198300000000002</c:v>
                </c:pt>
                <c:pt idx="287">
                  <c:v>0.57372600000000062</c:v>
                </c:pt>
                <c:pt idx="288">
                  <c:v>0.57663200000000003</c:v>
                </c:pt>
                <c:pt idx="289">
                  <c:v>0.57721299999999665</c:v>
                </c:pt>
                <c:pt idx="290">
                  <c:v>0.57837499999999997</c:v>
                </c:pt>
                <c:pt idx="291">
                  <c:v>0.57895600000000003</c:v>
                </c:pt>
                <c:pt idx="292">
                  <c:v>0.57953699999999653</c:v>
                </c:pt>
                <c:pt idx="293">
                  <c:v>0.57895600000000003</c:v>
                </c:pt>
                <c:pt idx="294">
                  <c:v>0.58011799999999547</c:v>
                </c:pt>
                <c:pt idx="295">
                  <c:v>0.58011799999999547</c:v>
                </c:pt>
                <c:pt idx="296">
                  <c:v>0.58186099999999608</c:v>
                </c:pt>
                <c:pt idx="297">
                  <c:v>0.57953500000000002</c:v>
                </c:pt>
                <c:pt idx="298">
                  <c:v>0.57895399999999997</c:v>
                </c:pt>
                <c:pt idx="299">
                  <c:v>0.57779000000000391</c:v>
                </c:pt>
                <c:pt idx="300">
                  <c:v>0.57837099999999997</c:v>
                </c:pt>
                <c:pt idx="301">
                  <c:v>0.57779000000000391</c:v>
                </c:pt>
                <c:pt idx="302">
                  <c:v>0.57604800000000334</c:v>
                </c:pt>
                <c:pt idx="303">
                  <c:v>0.57546699999999607</c:v>
                </c:pt>
                <c:pt idx="304">
                  <c:v>0.57256199999999957</c:v>
                </c:pt>
                <c:pt idx="305">
                  <c:v>0.57198099999999996</c:v>
                </c:pt>
                <c:pt idx="306">
                  <c:v>0.57140000000000002</c:v>
                </c:pt>
                <c:pt idx="307">
                  <c:v>0.56965699999999997</c:v>
                </c:pt>
                <c:pt idx="308">
                  <c:v>0.57023999999999997</c:v>
                </c:pt>
                <c:pt idx="309">
                  <c:v>0.56849499999999997</c:v>
                </c:pt>
                <c:pt idx="310">
                  <c:v>0.56791400000000003</c:v>
                </c:pt>
                <c:pt idx="311">
                  <c:v>0.56791400000000003</c:v>
                </c:pt>
                <c:pt idx="312">
                  <c:v>0.56791400000000003</c:v>
                </c:pt>
                <c:pt idx="313">
                  <c:v>0.56849700000000003</c:v>
                </c:pt>
                <c:pt idx="314">
                  <c:v>0.56849700000000003</c:v>
                </c:pt>
                <c:pt idx="315">
                  <c:v>0.56791599999999998</c:v>
                </c:pt>
                <c:pt idx="316">
                  <c:v>0.57024200000000003</c:v>
                </c:pt>
                <c:pt idx="317">
                  <c:v>0.57140599999999997</c:v>
                </c:pt>
                <c:pt idx="318">
                  <c:v>0.57547400000000004</c:v>
                </c:pt>
                <c:pt idx="319">
                  <c:v>0.57547400000000004</c:v>
                </c:pt>
                <c:pt idx="320">
                  <c:v>0.57721900000000004</c:v>
                </c:pt>
                <c:pt idx="321">
                  <c:v>0.57954499999999998</c:v>
                </c:pt>
                <c:pt idx="322">
                  <c:v>0.58187</c:v>
                </c:pt>
                <c:pt idx="323">
                  <c:v>0.5853579999999956</c:v>
                </c:pt>
                <c:pt idx="324">
                  <c:v>0.58884599999999998</c:v>
                </c:pt>
                <c:pt idx="325">
                  <c:v>0.59291399999999572</c:v>
                </c:pt>
                <c:pt idx="326">
                  <c:v>0.59640199999999688</c:v>
                </c:pt>
                <c:pt idx="327">
                  <c:v>0.59989000000000003</c:v>
                </c:pt>
                <c:pt idx="328">
                  <c:v>0.60511999999999999</c:v>
                </c:pt>
                <c:pt idx="329">
                  <c:v>0.60628199999999999</c:v>
                </c:pt>
                <c:pt idx="330">
                  <c:v>0.61034999999999995</c:v>
                </c:pt>
                <c:pt idx="331">
                  <c:v>0.61093100000000333</c:v>
                </c:pt>
                <c:pt idx="332">
                  <c:v>0.612676000000003</c:v>
                </c:pt>
                <c:pt idx="333">
                  <c:v>0.61500200000000005</c:v>
                </c:pt>
                <c:pt idx="334">
                  <c:v>0.61558299999999699</c:v>
                </c:pt>
                <c:pt idx="335">
                  <c:v>0.61732799999999999</c:v>
                </c:pt>
                <c:pt idx="336">
                  <c:v>0.61849100000000334</c:v>
                </c:pt>
                <c:pt idx="337">
                  <c:v>0.61907200000000062</c:v>
                </c:pt>
                <c:pt idx="338">
                  <c:v>0.61849100000000334</c:v>
                </c:pt>
                <c:pt idx="339">
                  <c:v>0.61791000000000063</c:v>
                </c:pt>
                <c:pt idx="340">
                  <c:v>0.61791000000000063</c:v>
                </c:pt>
                <c:pt idx="341">
                  <c:v>0.61733000000000005</c:v>
                </c:pt>
                <c:pt idx="342">
                  <c:v>0.61733000000000005</c:v>
                </c:pt>
                <c:pt idx="343">
                  <c:v>0.61907200000000062</c:v>
                </c:pt>
                <c:pt idx="344">
                  <c:v>0.61965300000000334</c:v>
                </c:pt>
                <c:pt idx="345">
                  <c:v>0.62081500000000334</c:v>
                </c:pt>
                <c:pt idx="346">
                  <c:v>0.62139599999999995</c:v>
                </c:pt>
                <c:pt idx="347">
                  <c:v>0.6225579999999995</c:v>
                </c:pt>
                <c:pt idx="348">
                  <c:v>0.62197700000000333</c:v>
                </c:pt>
                <c:pt idx="349">
                  <c:v>0.61907200000000062</c:v>
                </c:pt>
                <c:pt idx="350">
                  <c:v>0.62023399999999951</c:v>
                </c:pt>
                <c:pt idx="351">
                  <c:v>0.61965300000000334</c:v>
                </c:pt>
                <c:pt idx="352">
                  <c:v>0.62139800000000334</c:v>
                </c:pt>
                <c:pt idx="353">
                  <c:v>0.62197899999999995</c:v>
                </c:pt>
                <c:pt idx="354">
                  <c:v>0.62139800000000334</c:v>
                </c:pt>
                <c:pt idx="355">
                  <c:v>0.62314099999999994</c:v>
                </c:pt>
                <c:pt idx="356">
                  <c:v>0.62488400000000299</c:v>
                </c:pt>
                <c:pt idx="357">
                  <c:v>0.62662700000000393</c:v>
                </c:pt>
                <c:pt idx="358">
                  <c:v>0.62778900000000393</c:v>
                </c:pt>
                <c:pt idx="359">
                  <c:v>0.62778900000000393</c:v>
                </c:pt>
                <c:pt idx="360">
                  <c:v>0.62836999999999998</c:v>
                </c:pt>
                <c:pt idx="361">
                  <c:v>0.62895000000000334</c:v>
                </c:pt>
                <c:pt idx="362">
                  <c:v>0.63011200000000001</c:v>
                </c:pt>
                <c:pt idx="363">
                  <c:v>0.63069299999999995</c:v>
                </c:pt>
                <c:pt idx="364">
                  <c:v>0.62953099999999951</c:v>
                </c:pt>
                <c:pt idx="365">
                  <c:v>0.62953099999999951</c:v>
                </c:pt>
                <c:pt idx="366">
                  <c:v>0.62836999999999998</c:v>
                </c:pt>
                <c:pt idx="367">
                  <c:v>0.62836999999999998</c:v>
                </c:pt>
                <c:pt idx="368">
                  <c:v>0.62720799999999999</c:v>
                </c:pt>
                <c:pt idx="369">
                  <c:v>0.62778900000000393</c:v>
                </c:pt>
                <c:pt idx="370">
                  <c:v>0.62953099999999951</c:v>
                </c:pt>
                <c:pt idx="371">
                  <c:v>0.62953099999999951</c:v>
                </c:pt>
                <c:pt idx="372">
                  <c:v>0.62895000000000334</c:v>
                </c:pt>
                <c:pt idx="373">
                  <c:v>0.62895000000000334</c:v>
                </c:pt>
                <c:pt idx="374">
                  <c:v>0.62953099999999951</c:v>
                </c:pt>
                <c:pt idx="375">
                  <c:v>0.62953099999999951</c:v>
                </c:pt>
                <c:pt idx="376">
                  <c:v>0.62778900000000393</c:v>
                </c:pt>
                <c:pt idx="377">
                  <c:v>0.62546500000000005</c:v>
                </c:pt>
                <c:pt idx="378">
                  <c:v>0.62488400000000299</c:v>
                </c:pt>
                <c:pt idx="379">
                  <c:v>0.62430300000000005</c:v>
                </c:pt>
                <c:pt idx="380">
                  <c:v>0.62546500000000005</c:v>
                </c:pt>
                <c:pt idx="381">
                  <c:v>0.62662700000000393</c:v>
                </c:pt>
                <c:pt idx="382">
                  <c:v>0.62778900000000393</c:v>
                </c:pt>
                <c:pt idx="383">
                  <c:v>0.62720799999999999</c:v>
                </c:pt>
                <c:pt idx="384">
                  <c:v>0.62604600000000299</c:v>
                </c:pt>
                <c:pt idx="385">
                  <c:v>0.62720799999999999</c:v>
                </c:pt>
                <c:pt idx="386">
                  <c:v>0.62720799999999999</c:v>
                </c:pt>
                <c:pt idx="387">
                  <c:v>0.62662700000000393</c:v>
                </c:pt>
                <c:pt idx="388">
                  <c:v>0.62604600000000299</c:v>
                </c:pt>
                <c:pt idx="389">
                  <c:v>0.62778900000000393</c:v>
                </c:pt>
                <c:pt idx="390">
                  <c:v>0.62895000000000334</c:v>
                </c:pt>
                <c:pt idx="391">
                  <c:v>0.62953099999999951</c:v>
                </c:pt>
                <c:pt idx="392">
                  <c:v>0.62836999999999998</c:v>
                </c:pt>
                <c:pt idx="393">
                  <c:v>0.62778900000000393</c:v>
                </c:pt>
                <c:pt idx="394">
                  <c:v>0.62836999999999998</c:v>
                </c:pt>
                <c:pt idx="395">
                  <c:v>0.62953099999999951</c:v>
                </c:pt>
                <c:pt idx="396">
                  <c:v>0.63127400000000333</c:v>
                </c:pt>
                <c:pt idx="397">
                  <c:v>0.63418099999999999</c:v>
                </c:pt>
                <c:pt idx="398">
                  <c:v>0.63708600000000004</c:v>
                </c:pt>
                <c:pt idx="399">
                  <c:v>0.6405729999999995</c:v>
                </c:pt>
                <c:pt idx="400">
                  <c:v>0.64115400000000333</c:v>
                </c:pt>
                <c:pt idx="401">
                  <c:v>0.64173500000000405</c:v>
                </c:pt>
                <c:pt idx="402">
                  <c:v>0.6423179999999995</c:v>
                </c:pt>
                <c:pt idx="403">
                  <c:v>0.64289900000000599</c:v>
                </c:pt>
                <c:pt idx="404">
                  <c:v>0.64696799999999999</c:v>
                </c:pt>
                <c:pt idx="405">
                  <c:v>0.64929099999999995</c:v>
                </c:pt>
                <c:pt idx="406">
                  <c:v>0.6504529999999995</c:v>
                </c:pt>
                <c:pt idx="407">
                  <c:v>0.652196000000003</c:v>
                </c:pt>
                <c:pt idx="408">
                  <c:v>0.65568400000000393</c:v>
                </c:pt>
                <c:pt idx="409">
                  <c:v>0.65859000000000334</c:v>
                </c:pt>
                <c:pt idx="410">
                  <c:v>0.65859000000000334</c:v>
                </c:pt>
                <c:pt idx="411">
                  <c:v>0.65917300000000334</c:v>
                </c:pt>
                <c:pt idx="412">
                  <c:v>0.65975399999999995</c:v>
                </c:pt>
                <c:pt idx="413">
                  <c:v>0.66149700000000333</c:v>
                </c:pt>
                <c:pt idx="414">
                  <c:v>0.66556599999999999</c:v>
                </c:pt>
                <c:pt idx="415">
                  <c:v>0.66847200000000062</c:v>
                </c:pt>
                <c:pt idx="416">
                  <c:v>0.67021699999999951</c:v>
                </c:pt>
                <c:pt idx="417">
                  <c:v>0.67138100000000334</c:v>
                </c:pt>
                <c:pt idx="418">
                  <c:v>0.67254300000000333</c:v>
                </c:pt>
                <c:pt idx="419">
                  <c:v>0.67545000000000299</c:v>
                </c:pt>
                <c:pt idx="420">
                  <c:v>0.674288000000003</c:v>
                </c:pt>
                <c:pt idx="421">
                  <c:v>0.67719400000000463</c:v>
                </c:pt>
                <c:pt idx="422">
                  <c:v>0.68010099999999996</c:v>
                </c:pt>
                <c:pt idx="423">
                  <c:v>0.68126299999999607</c:v>
                </c:pt>
                <c:pt idx="424">
                  <c:v>0.683589</c:v>
                </c:pt>
                <c:pt idx="425">
                  <c:v>0.68184599999999995</c:v>
                </c:pt>
                <c:pt idx="426">
                  <c:v>0.68242899999999951</c:v>
                </c:pt>
                <c:pt idx="427">
                  <c:v>0.68533500000000003</c:v>
                </c:pt>
                <c:pt idx="428">
                  <c:v>0.68766099999999997</c:v>
                </c:pt>
                <c:pt idx="429">
                  <c:v>0.68766099999999997</c:v>
                </c:pt>
                <c:pt idx="430">
                  <c:v>0.68824200000000002</c:v>
                </c:pt>
                <c:pt idx="431">
                  <c:v>0.68998700000000002</c:v>
                </c:pt>
                <c:pt idx="432">
                  <c:v>0.69173000000000062</c:v>
                </c:pt>
                <c:pt idx="433">
                  <c:v>0.69521900000000003</c:v>
                </c:pt>
                <c:pt idx="434">
                  <c:v>0.69580200000000003</c:v>
                </c:pt>
                <c:pt idx="435">
                  <c:v>0.69522099999999998</c:v>
                </c:pt>
                <c:pt idx="436">
                  <c:v>0.69464000000000392</c:v>
                </c:pt>
                <c:pt idx="437">
                  <c:v>0.69464000000000392</c:v>
                </c:pt>
                <c:pt idx="438">
                  <c:v>0.69522099999999998</c:v>
                </c:pt>
                <c:pt idx="439">
                  <c:v>0.69580200000000003</c:v>
                </c:pt>
                <c:pt idx="440">
                  <c:v>0.69580200000000003</c:v>
                </c:pt>
                <c:pt idx="441">
                  <c:v>0.69870900000000391</c:v>
                </c:pt>
                <c:pt idx="442">
                  <c:v>0.69638500000000003</c:v>
                </c:pt>
                <c:pt idx="443">
                  <c:v>0.69638500000000003</c:v>
                </c:pt>
                <c:pt idx="444">
                  <c:v>0.69696599999999997</c:v>
                </c:pt>
                <c:pt idx="445">
                  <c:v>0.69754700000000003</c:v>
                </c:pt>
                <c:pt idx="446">
                  <c:v>0.69870900000000391</c:v>
                </c:pt>
                <c:pt idx="447">
                  <c:v>0.70045100000000005</c:v>
                </c:pt>
                <c:pt idx="448">
                  <c:v>0.70045100000000005</c:v>
                </c:pt>
                <c:pt idx="449">
                  <c:v>0.69986999999999999</c:v>
                </c:pt>
                <c:pt idx="450">
                  <c:v>0.70103199999999999</c:v>
                </c:pt>
                <c:pt idx="451">
                  <c:v>0.70219399999999998</c:v>
                </c:pt>
                <c:pt idx="452">
                  <c:v>0.70335599999999998</c:v>
                </c:pt>
                <c:pt idx="453">
                  <c:v>0.70452000000000004</c:v>
                </c:pt>
                <c:pt idx="454">
                  <c:v>0.70335599999999998</c:v>
                </c:pt>
                <c:pt idx="455">
                  <c:v>0.70509900000000392</c:v>
                </c:pt>
                <c:pt idx="456">
                  <c:v>0.70684200000000064</c:v>
                </c:pt>
                <c:pt idx="457">
                  <c:v>0.70684200000000064</c:v>
                </c:pt>
                <c:pt idx="458">
                  <c:v>0.70800399999999997</c:v>
                </c:pt>
                <c:pt idx="459">
                  <c:v>0.70974900000000463</c:v>
                </c:pt>
                <c:pt idx="460">
                  <c:v>0.70742300000000002</c:v>
                </c:pt>
                <c:pt idx="461">
                  <c:v>0.70626100000000003</c:v>
                </c:pt>
                <c:pt idx="462">
                  <c:v>0.70567800000000391</c:v>
                </c:pt>
                <c:pt idx="463">
                  <c:v>0.7068400000000038</c:v>
                </c:pt>
                <c:pt idx="464">
                  <c:v>0.7068400000000038</c:v>
                </c:pt>
                <c:pt idx="465">
                  <c:v>0.70800399999999997</c:v>
                </c:pt>
                <c:pt idx="466">
                  <c:v>0.70800399999999997</c:v>
                </c:pt>
                <c:pt idx="467">
                  <c:v>0.70858500000000002</c:v>
                </c:pt>
                <c:pt idx="468">
                  <c:v>0.70858500000000002</c:v>
                </c:pt>
                <c:pt idx="469">
                  <c:v>0.70800399999999997</c:v>
                </c:pt>
                <c:pt idx="470">
                  <c:v>0.70625899999999997</c:v>
                </c:pt>
                <c:pt idx="471">
                  <c:v>0.70393300000000003</c:v>
                </c:pt>
                <c:pt idx="472">
                  <c:v>0.70277100000000392</c:v>
                </c:pt>
                <c:pt idx="473">
                  <c:v>0.69928400000000002</c:v>
                </c:pt>
                <c:pt idx="474">
                  <c:v>0.69695799999999997</c:v>
                </c:pt>
                <c:pt idx="475">
                  <c:v>0.69463200000000003</c:v>
                </c:pt>
                <c:pt idx="476">
                  <c:v>0.69230700000000001</c:v>
                </c:pt>
                <c:pt idx="477">
                  <c:v>0.68823800000000002</c:v>
                </c:pt>
                <c:pt idx="478">
                  <c:v>0.68765699999999996</c:v>
                </c:pt>
                <c:pt idx="479">
                  <c:v>0.68475000000000064</c:v>
                </c:pt>
                <c:pt idx="480">
                  <c:v>0.67951799999999996</c:v>
                </c:pt>
                <c:pt idx="481">
                  <c:v>0.67893700000000334</c:v>
                </c:pt>
                <c:pt idx="482">
                  <c:v>0.67603000000000335</c:v>
                </c:pt>
                <c:pt idx="483">
                  <c:v>0.67254300000000333</c:v>
                </c:pt>
                <c:pt idx="484">
                  <c:v>0.66963600000000334</c:v>
                </c:pt>
                <c:pt idx="485">
                  <c:v>0.66614900000000565</c:v>
                </c:pt>
                <c:pt idx="486">
                  <c:v>0.66207800000000405</c:v>
                </c:pt>
                <c:pt idx="487">
                  <c:v>0.65917099999999995</c:v>
                </c:pt>
                <c:pt idx="488">
                  <c:v>0.65568400000000393</c:v>
                </c:pt>
                <c:pt idx="489">
                  <c:v>0.65277700000000394</c:v>
                </c:pt>
                <c:pt idx="490">
                  <c:v>0.64986999999999995</c:v>
                </c:pt>
                <c:pt idx="491">
                  <c:v>0.64929000000000392</c:v>
                </c:pt>
                <c:pt idx="492">
                  <c:v>0.64812800000000392</c:v>
                </c:pt>
                <c:pt idx="493">
                  <c:v>0.64405900000000393</c:v>
                </c:pt>
                <c:pt idx="494">
                  <c:v>0.64173500000000405</c:v>
                </c:pt>
                <c:pt idx="495">
                  <c:v>0.63824800000000392</c:v>
                </c:pt>
                <c:pt idx="496">
                  <c:v>0.63708600000000004</c:v>
                </c:pt>
                <c:pt idx="497">
                  <c:v>0.63359799999999999</c:v>
                </c:pt>
                <c:pt idx="498">
                  <c:v>0.63301700000000005</c:v>
                </c:pt>
                <c:pt idx="499">
                  <c:v>0.63010999999999995</c:v>
                </c:pt>
                <c:pt idx="500">
                  <c:v>0.62836800000000004</c:v>
                </c:pt>
                <c:pt idx="501">
                  <c:v>0.62720600000000004</c:v>
                </c:pt>
                <c:pt idx="502">
                  <c:v>0.62546299999999699</c:v>
                </c:pt>
                <c:pt idx="503">
                  <c:v>0.62313700000000005</c:v>
                </c:pt>
                <c:pt idx="504">
                  <c:v>0.62139400000000333</c:v>
                </c:pt>
                <c:pt idx="505">
                  <c:v>0.62023200000000001</c:v>
                </c:pt>
                <c:pt idx="506">
                  <c:v>0.61965099999999995</c:v>
                </c:pt>
                <c:pt idx="507">
                  <c:v>0.61616400000000004</c:v>
                </c:pt>
                <c:pt idx="508">
                  <c:v>0.61384000000000394</c:v>
                </c:pt>
                <c:pt idx="509">
                  <c:v>0.61267799999999994</c:v>
                </c:pt>
                <c:pt idx="510">
                  <c:v>0.61035399999999951</c:v>
                </c:pt>
                <c:pt idx="511">
                  <c:v>0.60628599999999999</c:v>
                </c:pt>
                <c:pt idx="512">
                  <c:v>0.603962</c:v>
                </c:pt>
                <c:pt idx="513">
                  <c:v>0.59989300000000001</c:v>
                </c:pt>
                <c:pt idx="514">
                  <c:v>0.59756799999999399</c:v>
                </c:pt>
                <c:pt idx="515">
                  <c:v>0.59756799999999399</c:v>
                </c:pt>
                <c:pt idx="516">
                  <c:v>0.59756799999999399</c:v>
                </c:pt>
                <c:pt idx="517">
                  <c:v>0.5940799999999995</c:v>
                </c:pt>
                <c:pt idx="518">
                  <c:v>0.59291799999999606</c:v>
                </c:pt>
                <c:pt idx="519">
                  <c:v>0.59059199999999956</c:v>
                </c:pt>
                <c:pt idx="520">
                  <c:v>0.58884800000000004</c:v>
                </c:pt>
                <c:pt idx="521">
                  <c:v>0.58535999999999699</c:v>
                </c:pt>
                <c:pt idx="522">
                  <c:v>0.58477699999999699</c:v>
                </c:pt>
                <c:pt idx="523">
                  <c:v>0.583031999999997</c:v>
                </c:pt>
                <c:pt idx="524">
                  <c:v>0.58245099999999572</c:v>
                </c:pt>
                <c:pt idx="525">
                  <c:v>0.58070699999999653</c:v>
                </c:pt>
                <c:pt idx="526">
                  <c:v>0.57838100000000003</c:v>
                </c:pt>
                <c:pt idx="527">
                  <c:v>0.57721699999999665</c:v>
                </c:pt>
                <c:pt idx="528">
                  <c:v>0.57605499999999998</c:v>
                </c:pt>
                <c:pt idx="529">
                  <c:v>0.57314900000000335</c:v>
                </c:pt>
                <c:pt idx="530">
                  <c:v>0.57082299999999997</c:v>
                </c:pt>
                <c:pt idx="531">
                  <c:v>0.56849700000000003</c:v>
                </c:pt>
                <c:pt idx="532">
                  <c:v>0.56907799999999997</c:v>
                </c:pt>
                <c:pt idx="533">
                  <c:v>0.56500799999999951</c:v>
                </c:pt>
                <c:pt idx="534">
                  <c:v>0.56558900000000001</c:v>
                </c:pt>
                <c:pt idx="535">
                  <c:v>0.56558900000000001</c:v>
                </c:pt>
                <c:pt idx="536">
                  <c:v>0.56151799999999608</c:v>
                </c:pt>
                <c:pt idx="537">
                  <c:v>0.55803000000000003</c:v>
                </c:pt>
                <c:pt idx="538">
                  <c:v>0.5568689999999995</c:v>
                </c:pt>
                <c:pt idx="539">
                  <c:v>0.55454300000000001</c:v>
                </c:pt>
                <c:pt idx="540">
                  <c:v>0.55221900000000002</c:v>
                </c:pt>
                <c:pt idx="541">
                  <c:v>0.55105700000000002</c:v>
                </c:pt>
                <c:pt idx="542">
                  <c:v>0.55047599999999997</c:v>
                </c:pt>
                <c:pt idx="543">
                  <c:v>0.54815199999999997</c:v>
                </c:pt>
                <c:pt idx="544">
                  <c:v>0.54524600000000001</c:v>
                </c:pt>
                <c:pt idx="545">
                  <c:v>0.54175799999999996</c:v>
                </c:pt>
                <c:pt idx="546">
                  <c:v>0.53943399999999653</c:v>
                </c:pt>
                <c:pt idx="547">
                  <c:v>0.5371089999999995</c:v>
                </c:pt>
                <c:pt idx="548">
                  <c:v>0.53303999999999996</c:v>
                </c:pt>
                <c:pt idx="549">
                  <c:v>0.53071400000000002</c:v>
                </c:pt>
                <c:pt idx="550">
                  <c:v>0.53129499999999996</c:v>
                </c:pt>
                <c:pt idx="551">
                  <c:v>0.52897000000000005</c:v>
                </c:pt>
                <c:pt idx="552">
                  <c:v>0.52897000000000005</c:v>
                </c:pt>
                <c:pt idx="553">
                  <c:v>0.52780800000000005</c:v>
                </c:pt>
                <c:pt idx="554">
                  <c:v>0.52839000000000003</c:v>
                </c:pt>
                <c:pt idx="555">
                  <c:v>0.52548399999999607</c:v>
                </c:pt>
                <c:pt idx="556">
                  <c:v>0.52199600000000002</c:v>
                </c:pt>
                <c:pt idx="557">
                  <c:v>0.52257900000000002</c:v>
                </c:pt>
                <c:pt idx="558">
                  <c:v>0.52141499999999608</c:v>
                </c:pt>
                <c:pt idx="559">
                  <c:v>0.51966999999999997</c:v>
                </c:pt>
                <c:pt idx="560">
                  <c:v>0.51966999999999997</c:v>
                </c:pt>
                <c:pt idx="561">
                  <c:v>0.519087999999997</c:v>
                </c:pt>
                <c:pt idx="562">
                  <c:v>0.516181</c:v>
                </c:pt>
                <c:pt idx="563">
                  <c:v>0.5155999999999995</c:v>
                </c:pt>
                <c:pt idx="564">
                  <c:v>0.51385499999999951</c:v>
                </c:pt>
                <c:pt idx="565">
                  <c:v>0.51443799999999607</c:v>
                </c:pt>
                <c:pt idx="566">
                  <c:v>0.515019</c:v>
                </c:pt>
                <c:pt idx="567">
                  <c:v>0.51385499999999951</c:v>
                </c:pt>
                <c:pt idx="568">
                  <c:v>0.51327400000000001</c:v>
                </c:pt>
                <c:pt idx="569">
                  <c:v>0.51385499999999951</c:v>
                </c:pt>
                <c:pt idx="570">
                  <c:v>0.51327400000000001</c:v>
                </c:pt>
                <c:pt idx="571">
                  <c:v>0.5103679999999956</c:v>
                </c:pt>
                <c:pt idx="572">
                  <c:v>0.50920599999999949</c:v>
                </c:pt>
                <c:pt idx="573">
                  <c:v>0.50629900000000005</c:v>
                </c:pt>
                <c:pt idx="574">
                  <c:v>0.50281100000000001</c:v>
                </c:pt>
                <c:pt idx="575">
                  <c:v>0.50106699999999549</c:v>
                </c:pt>
                <c:pt idx="576">
                  <c:v>0.50048599999999666</c:v>
                </c:pt>
                <c:pt idx="577">
                  <c:v>0.50164799999999998</c:v>
                </c:pt>
                <c:pt idx="578">
                  <c:v>0.49990300000000032</c:v>
                </c:pt>
                <c:pt idx="579">
                  <c:v>0.49757900000000038</c:v>
                </c:pt>
                <c:pt idx="580">
                  <c:v>0.49757900000000038</c:v>
                </c:pt>
                <c:pt idx="581">
                  <c:v>0.4958360000000015</c:v>
                </c:pt>
                <c:pt idx="582">
                  <c:v>0.494093</c:v>
                </c:pt>
                <c:pt idx="583">
                  <c:v>0.4946740000000015</c:v>
                </c:pt>
                <c:pt idx="584">
                  <c:v>0.49351000000000167</c:v>
                </c:pt>
                <c:pt idx="585">
                  <c:v>0.49351000000000167</c:v>
                </c:pt>
                <c:pt idx="586">
                  <c:v>0.49118500000000032</c:v>
                </c:pt>
                <c:pt idx="587">
                  <c:v>0.48944200000000032</c:v>
                </c:pt>
                <c:pt idx="588">
                  <c:v>0.48828000000000032</c:v>
                </c:pt>
                <c:pt idx="589">
                  <c:v>0.4876990000000001</c:v>
                </c:pt>
                <c:pt idx="590">
                  <c:v>0.486537</c:v>
                </c:pt>
                <c:pt idx="591">
                  <c:v>0.4876990000000001</c:v>
                </c:pt>
                <c:pt idx="592">
                  <c:v>0.4876990000000001</c:v>
                </c:pt>
                <c:pt idx="593">
                  <c:v>0.48711800000000038</c:v>
                </c:pt>
                <c:pt idx="594">
                  <c:v>0.48711800000000038</c:v>
                </c:pt>
                <c:pt idx="595">
                  <c:v>0.48711800000000038</c:v>
                </c:pt>
                <c:pt idx="596">
                  <c:v>0.48711800000000038</c:v>
                </c:pt>
                <c:pt idx="597">
                  <c:v>0.4853750000000015</c:v>
                </c:pt>
                <c:pt idx="598">
                  <c:v>0.48363200000000001</c:v>
                </c:pt>
                <c:pt idx="599">
                  <c:v>0.48130700000000032</c:v>
                </c:pt>
                <c:pt idx="600">
                  <c:v>0.48305000000000031</c:v>
                </c:pt>
                <c:pt idx="601">
                  <c:v>0.48246900000000031</c:v>
                </c:pt>
                <c:pt idx="602">
                  <c:v>0.48246900000000031</c:v>
                </c:pt>
                <c:pt idx="603">
                  <c:v>0.48130700000000032</c:v>
                </c:pt>
                <c:pt idx="604">
                  <c:v>0.47898300000000038</c:v>
                </c:pt>
                <c:pt idx="605">
                  <c:v>0.47724</c:v>
                </c:pt>
                <c:pt idx="606">
                  <c:v>0.474333</c:v>
                </c:pt>
                <c:pt idx="607">
                  <c:v>0.47317100000000001</c:v>
                </c:pt>
                <c:pt idx="608">
                  <c:v>0.47259000000000001</c:v>
                </c:pt>
                <c:pt idx="609">
                  <c:v>0.47142900000000032</c:v>
                </c:pt>
                <c:pt idx="610">
                  <c:v>0.4691030000000001</c:v>
                </c:pt>
                <c:pt idx="611">
                  <c:v>0.4691030000000001</c:v>
                </c:pt>
                <c:pt idx="612">
                  <c:v>0.464453</c:v>
                </c:pt>
                <c:pt idx="613">
                  <c:v>0.46387200000000167</c:v>
                </c:pt>
                <c:pt idx="614">
                  <c:v>0.46329099999999995</c:v>
                </c:pt>
                <c:pt idx="615">
                  <c:v>0.46271000000000001</c:v>
                </c:pt>
                <c:pt idx="616">
                  <c:v>0.46329099999999995</c:v>
                </c:pt>
                <c:pt idx="617">
                  <c:v>0.46038500000000032</c:v>
                </c:pt>
                <c:pt idx="618">
                  <c:v>0.46212800000000032</c:v>
                </c:pt>
                <c:pt idx="619">
                  <c:v>0.46212800000000032</c:v>
                </c:pt>
                <c:pt idx="620">
                  <c:v>0.46387200000000167</c:v>
                </c:pt>
                <c:pt idx="621">
                  <c:v>0.4615490000000001</c:v>
                </c:pt>
                <c:pt idx="622">
                  <c:v>0.46096800000000032</c:v>
                </c:pt>
                <c:pt idx="623">
                  <c:v>0.46096800000000032</c:v>
                </c:pt>
                <c:pt idx="624">
                  <c:v>0.4621300000000001</c:v>
                </c:pt>
                <c:pt idx="625">
                  <c:v>0.46387200000000167</c:v>
                </c:pt>
                <c:pt idx="626">
                  <c:v>0.464453</c:v>
                </c:pt>
                <c:pt idx="627">
                  <c:v>0.466198</c:v>
                </c:pt>
                <c:pt idx="628">
                  <c:v>0.465615</c:v>
                </c:pt>
                <c:pt idx="629">
                  <c:v>0.465615</c:v>
                </c:pt>
                <c:pt idx="630">
                  <c:v>0.466196</c:v>
                </c:pt>
                <c:pt idx="631">
                  <c:v>0.467941</c:v>
                </c:pt>
                <c:pt idx="632">
                  <c:v>0.465615</c:v>
                </c:pt>
                <c:pt idx="633">
                  <c:v>0.467941</c:v>
                </c:pt>
                <c:pt idx="634">
                  <c:v>0.4673600000000015</c:v>
                </c:pt>
                <c:pt idx="635">
                  <c:v>0.4673600000000015</c:v>
                </c:pt>
                <c:pt idx="636">
                  <c:v>0.467941</c:v>
                </c:pt>
                <c:pt idx="637">
                  <c:v>0.466198</c:v>
                </c:pt>
                <c:pt idx="638">
                  <c:v>0.467943</c:v>
                </c:pt>
                <c:pt idx="639">
                  <c:v>0.46852400000000038</c:v>
                </c:pt>
                <c:pt idx="640">
                  <c:v>0.467943</c:v>
                </c:pt>
                <c:pt idx="641">
                  <c:v>0.4673620000000015</c:v>
                </c:pt>
                <c:pt idx="642">
                  <c:v>0.4673620000000015</c:v>
                </c:pt>
                <c:pt idx="643">
                  <c:v>0.466781</c:v>
                </c:pt>
                <c:pt idx="644">
                  <c:v>0.46561900000000001</c:v>
                </c:pt>
                <c:pt idx="645">
                  <c:v>0.46445700000000001</c:v>
                </c:pt>
                <c:pt idx="646">
                  <c:v>0.46387600000000168</c:v>
                </c:pt>
                <c:pt idx="647">
                  <c:v>0.46271400000000001</c:v>
                </c:pt>
                <c:pt idx="648">
                  <c:v>0.46271400000000001</c:v>
                </c:pt>
                <c:pt idx="649">
                  <c:v>0.46387800000000168</c:v>
                </c:pt>
                <c:pt idx="650">
                  <c:v>0.46329699999999996</c:v>
                </c:pt>
                <c:pt idx="651">
                  <c:v>0.46445900000000001</c:v>
                </c:pt>
                <c:pt idx="652">
                  <c:v>0.46329699999999996</c:v>
                </c:pt>
                <c:pt idx="653">
                  <c:v>0.46504200000000001</c:v>
                </c:pt>
                <c:pt idx="654">
                  <c:v>0.46446100000000001</c:v>
                </c:pt>
                <c:pt idx="655">
                  <c:v>0.46504200000000001</c:v>
                </c:pt>
                <c:pt idx="656">
                  <c:v>0.46446100000000001</c:v>
                </c:pt>
                <c:pt idx="657">
                  <c:v>0.46271800000000002</c:v>
                </c:pt>
                <c:pt idx="658">
                  <c:v>0.46271800000000002</c:v>
                </c:pt>
                <c:pt idx="659">
                  <c:v>0.46155400000000002</c:v>
                </c:pt>
                <c:pt idx="660">
                  <c:v>0.46039200000000002</c:v>
                </c:pt>
                <c:pt idx="661">
                  <c:v>0.46097300000000002</c:v>
                </c:pt>
                <c:pt idx="662">
                  <c:v>0.46213499999999996</c:v>
                </c:pt>
                <c:pt idx="663">
                  <c:v>0.46213499999999996</c:v>
                </c:pt>
                <c:pt idx="664">
                  <c:v>0.46155400000000002</c:v>
                </c:pt>
                <c:pt idx="665">
                  <c:v>0.46271600000000002</c:v>
                </c:pt>
                <c:pt idx="666">
                  <c:v>0.46445900000000001</c:v>
                </c:pt>
                <c:pt idx="667">
                  <c:v>0.46562100000000001</c:v>
                </c:pt>
                <c:pt idx="668">
                  <c:v>0.46562100000000001</c:v>
                </c:pt>
                <c:pt idx="669">
                  <c:v>0.46504000000000001</c:v>
                </c:pt>
                <c:pt idx="670">
                  <c:v>0.46562100000000001</c:v>
                </c:pt>
                <c:pt idx="671">
                  <c:v>0.466783</c:v>
                </c:pt>
                <c:pt idx="672">
                  <c:v>0.46504000000000001</c:v>
                </c:pt>
                <c:pt idx="673">
                  <c:v>0.46562100000000001</c:v>
                </c:pt>
                <c:pt idx="674">
                  <c:v>0.46504000000000001</c:v>
                </c:pt>
                <c:pt idx="675">
                  <c:v>0.46445700000000001</c:v>
                </c:pt>
                <c:pt idx="676">
                  <c:v>0.46329499999999996</c:v>
                </c:pt>
                <c:pt idx="677">
                  <c:v>0.46271200000000001</c:v>
                </c:pt>
                <c:pt idx="678">
                  <c:v>0.46387400000000167</c:v>
                </c:pt>
                <c:pt idx="679">
                  <c:v>0.465617</c:v>
                </c:pt>
                <c:pt idx="680">
                  <c:v>0.467943</c:v>
                </c:pt>
                <c:pt idx="681">
                  <c:v>0.4673620000000015</c:v>
                </c:pt>
                <c:pt idx="682">
                  <c:v>0.46852400000000038</c:v>
                </c:pt>
                <c:pt idx="683">
                  <c:v>0.467943</c:v>
                </c:pt>
                <c:pt idx="684">
                  <c:v>0.46968600000000038</c:v>
                </c:pt>
                <c:pt idx="685">
                  <c:v>0.4702670000000001</c:v>
                </c:pt>
                <c:pt idx="686">
                  <c:v>0.46968600000000038</c:v>
                </c:pt>
                <c:pt idx="687">
                  <c:v>0.46852400000000038</c:v>
                </c:pt>
                <c:pt idx="688">
                  <c:v>0.4662</c:v>
                </c:pt>
                <c:pt idx="689">
                  <c:v>0.466781</c:v>
                </c:pt>
                <c:pt idx="690">
                  <c:v>0.46910500000000011</c:v>
                </c:pt>
                <c:pt idx="691">
                  <c:v>0.46852400000000038</c:v>
                </c:pt>
                <c:pt idx="692">
                  <c:v>0.46968600000000038</c:v>
                </c:pt>
                <c:pt idx="693">
                  <c:v>0.47142900000000032</c:v>
                </c:pt>
                <c:pt idx="694">
                  <c:v>0.47084800000000032</c:v>
                </c:pt>
                <c:pt idx="695">
                  <c:v>0.47201000000000032</c:v>
                </c:pt>
                <c:pt idx="696">
                  <c:v>0.47375400000000001</c:v>
                </c:pt>
                <c:pt idx="697">
                  <c:v>0.47491600000000167</c:v>
                </c:pt>
                <c:pt idx="698">
                  <c:v>0.477242</c:v>
                </c:pt>
                <c:pt idx="699">
                  <c:v>0.4778230000000015</c:v>
                </c:pt>
                <c:pt idx="700">
                  <c:v>0.47898500000000038</c:v>
                </c:pt>
                <c:pt idx="701">
                  <c:v>0.47898500000000038</c:v>
                </c:pt>
                <c:pt idx="702">
                  <c:v>0.4801470000000001</c:v>
                </c:pt>
                <c:pt idx="703">
                  <c:v>0.47898500000000038</c:v>
                </c:pt>
                <c:pt idx="704">
                  <c:v>0.48072800000000032</c:v>
                </c:pt>
                <c:pt idx="705">
                  <c:v>0.48130900000000032</c:v>
                </c:pt>
                <c:pt idx="706">
                  <c:v>0.48247000000000168</c:v>
                </c:pt>
                <c:pt idx="707">
                  <c:v>0.4853770000000015</c:v>
                </c:pt>
                <c:pt idx="708">
                  <c:v>0.486539</c:v>
                </c:pt>
                <c:pt idx="709">
                  <c:v>0.49002700000000032</c:v>
                </c:pt>
                <c:pt idx="710">
                  <c:v>0.49235000000000168</c:v>
                </c:pt>
                <c:pt idx="711">
                  <c:v>0.49060800000000032</c:v>
                </c:pt>
                <c:pt idx="712">
                  <c:v>0.49177000000000032</c:v>
                </c:pt>
                <c:pt idx="713">
                  <c:v>0.49293300000000001</c:v>
                </c:pt>
                <c:pt idx="714">
                  <c:v>0.49351400000000167</c:v>
                </c:pt>
                <c:pt idx="715">
                  <c:v>0.495257</c:v>
                </c:pt>
                <c:pt idx="716">
                  <c:v>0.495257</c:v>
                </c:pt>
                <c:pt idx="717">
                  <c:v>0.49409500000000001</c:v>
                </c:pt>
                <c:pt idx="718">
                  <c:v>0.4958380000000015</c:v>
                </c:pt>
                <c:pt idx="719">
                  <c:v>0.4964190000000015</c:v>
                </c:pt>
                <c:pt idx="720">
                  <c:v>0.4970000000000015</c:v>
                </c:pt>
                <c:pt idx="721">
                  <c:v>0.4975830000000015</c:v>
                </c:pt>
                <c:pt idx="722">
                  <c:v>0.49816400000000038</c:v>
                </c:pt>
                <c:pt idx="723">
                  <c:v>0.4987450000000001</c:v>
                </c:pt>
                <c:pt idx="724">
                  <c:v>0.50165099999999996</c:v>
                </c:pt>
                <c:pt idx="725">
                  <c:v>0.50165099999999996</c:v>
                </c:pt>
                <c:pt idx="726">
                  <c:v>0.50339599999999951</c:v>
                </c:pt>
                <c:pt idx="727">
                  <c:v>0.50514099999999951</c:v>
                </c:pt>
                <c:pt idx="728">
                  <c:v>0.50281500000000001</c:v>
                </c:pt>
                <c:pt idx="729">
                  <c:v>0.50281500000000001</c:v>
                </c:pt>
                <c:pt idx="730">
                  <c:v>0.50281500000000001</c:v>
                </c:pt>
                <c:pt idx="731">
                  <c:v>0.50281500000000001</c:v>
                </c:pt>
                <c:pt idx="732">
                  <c:v>0.50397700000000001</c:v>
                </c:pt>
                <c:pt idx="733">
                  <c:v>0.505139</c:v>
                </c:pt>
                <c:pt idx="734">
                  <c:v>0.50281299999999607</c:v>
                </c:pt>
                <c:pt idx="735">
                  <c:v>0.50339400000000001</c:v>
                </c:pt>
                <c:pt idx="736">
                  <c:v>0.5057199999999995</c:v>
                </c:pt>
                <c:pt idx="737">
                  <c:v>0.5068819999999995</c:v>
                </c:pt>
                <c:pt idx="738">
                  <c:v>0.50862499999999999</c:v>
                </c:pt>
                <c:pt idx="739">
                  <c:v>0.50862499999999999</c:v>
                </c:pt>
                <c:pt idx="740">
                  <c:v>0.50862499999999999</c:v>
                </c:pt>
                <c:pt idx="741">
                  <c:v>0.50862499999999999</c:v>
                </c:pt>
                <c:pt idx="742">
                  <c:v>0.50688</c:v>
                </c:pt>
                <c:pt idx="743">
                  <c:v>0.50629900000000005</c:v>
                </c:pt>
                <c:pt idx="744">
                  <c:v>0.50629900000000005</c:v>
                </c:pt>
                <c:pt idx="745">
                  <c:v>0.50455399999999606</c:v>
                </c:pt>
                <c:pt idx="746">
                  <c:v>0.50281100000000001</c:v>
                </c:pt>
                <c:pt idx="747">
                  <c:v>0.50164799999999998</c:v>
                </c:pt>
                <c:pt idx="748">
                  <c:v>0.49932200000000276</c:v>
                </c:pt>
                <c:pt idx="749">
                  <c:v>0.4987410000000001</c:v>
                </c:pt>
                <c:pt idx="750">
                  <c:v>0.49932200000000276</c:v>
                </c:pt>
                <c:pt idx="751">
                  <c:v>0.49815800000000032</c:v>
                </c:pt>
                <c:pt idx="752">
                  <c:v>0.49757700000000032</c:v>
                </c:pt>
                <c:pt idx="753">
                  <c:v>0.4987410000000001</c:v>
                </c:pt>
                <c:pt idx="754">
                  <c:v>0.49816000000000032</c:v>
                </c:pt>
                <c:pt idx="755">
                  <c:v>0.4987410000000001</c:v>
                </c:pt>
                <c:pt idx="756">
                  <c:v>0.49932400000000277</c:v>
                </c:pt>
                <c:pt idx="757">
                  <c:v>0.49816000000000032</c:v>
                </c:pt>
                <c:pt idx="758">
                  <c:v>0.4987430000000001</c:v>
                </c:pt>
                <c:pt idx="759">
                  <c:v>0.49990500000000032</c:v>
                </c:pt>
                <c:pt idx="760">
                  <c:v>0.50106899999999677</c:v>
                </c:pt>
                <c:pt idx="761">
                  <c:v>0.50106899999999677</c:v>
                </c:pt>
                <c:pt idx="762">
                  <c:v>0.50106899999999677</c:v>
                </c:pt>
                <c:pt idx="763">
                  <c:v>0.50106899999999677</c:v>
                </c:pt>
                <c:pt idx="764">
                  <c:v>0.50222999999999951</c:v>
                </c:pt>
                <c:pt idx="765">
                  <c:v>0.50106899999999677</c:v>
                </c:pt>
                <c:pt idx="766">
                  <c:v>0.50222999999999951</c:v>
                </c:pt>
                <c:pt idx="767">
                  <c:v>0.50455599999999956</c:v>
                </c:pt>
                <c:pt idx="768">
                  <c:v>0.50397499999999951</c:v>
                </c:pt>
                <c:pt idx="769">
                  <c:v>0.50397499999999951</c:v>
                </c:pt>
                <c:pt idx="770">
                  <c:v>0.505718</c:v>
                </c:pt>
                <c:pt idx="771">
                  <c:v>0.5068819999999995</c:v>
                </c:pt>
                <c:pt idx="772">
                  <c:v>0.506301</c:v>
                </c:pt>
                <c:pt idx="773">
                  <c:v>0.50862700000000005</c:v>
                </c:pt>
                <c:pt idx="774">
                  <c:v>0.50804400000000005</c:v>
                </c:pt>
                <c:pt idx="775">
                  <c:v>0.509207999999997</c:v>
                </c:pt>
                <c:pt idx="776">
                  <c:v>0.51036999999999699</c:v>
                </c:pt>
                <c:pt idx="777">
                  <c:v>0.51036999999999699</c:v>
                </c:pt>
                <c:pt idx="778">
                  <c:v>0.50978900000000005</c:v>
                </c:pt>
                <c:pt idx="779">
                  <c:v>0.50978900000000005</c:v>
                </c:pt>
                <c:pt idx="780">
                  <c:v>0.51037100000000002</c:v>
                </c:pt>
                <c:pt idx="781">
                  <c:v>0.50862700000000005</c:v>
                </c:pt>
                <c:pt idx="782">
                  <c:v>0.51037100000000002</c:v>
                </c:pt>
                <c:pt idx="783">
                  <c:v>0.51037100000000002</c:v>
                </c:pt>
                <c:pt idx="784">
                  <c:v>0.51269699999999996</c:v>
                </c:pt>
                <c:pt idx="785">
                  <c:v>0.51211599999999957</c:v>
                </c:pt>
                <c:pt idx="786">
                  <c:v>0.51327800000000001</c:v>
                </c:pt>
                <c:pt idx="787">
                  <c:v>0.51269699999999996</c:v>
                </c:pt>
                <c:pt idx="788">
                  <c:v>0.51269699999999996</c:v>
                </c:pt>
                <c:pt idx="789">
                  <c:v>0.51269699999999996</c:v>
                </c:pt>
                <c:pt idx="790">
                  <c:v>0.51502300000000001</c:v>
                </c:pt>
                <c:pt idx="791">
                  <c:v>0.51618699999999607</c:v>
                </c:pt>
                <c:pt idx="792">
                  <c:v>0.51444199999999951</c:v>
                </c:pt>
                <c:pt idx="793">
                  <c:v>0.51444199999999951</c:v>
                </c:pt>
                <c:pt idx="794">
                  <c:v>0.51269699999999996</c:v>
                </c:pt>
                <c:pt idx="795">
                  <c:v>0.51153499999999608</c:v>
                </c:pt>
                <c:pt idx="796">
                  <c:v>0.51095199999999996</c:v>
                </c:pt>
                <c:pt idx="797">
                  <c:v>0.51211599999999957</c:v>
                </c:pt>
                <c:pt idx="798">
                  <c:v>0.51153299999999469</c:v>
                </c:pt>
                <c:pt idx="799">
                  <c:v>0.51269699999999996</c:v>
                </c:pt>
                <c:pt idx="800">
                  <c:v>0.51211399999999607</c:v>
                </c:pt>
                <c:pt idx="801">
                  <c:v>0.51269500000000334</c:v>
                </c:pt>
                <c:pt idx="802">
                  <c:v>0.51327599999999951</c:v>
                </c:pt>
                <c:pt idx="803">
                  <c:v>0.51327599999999951</c:v>
                </c:pt>
                <c:pt idx="804">
                  <c:v>0.51444000000000001</c:v>
                </c:pt>
                <c:pt idx="805">
                  <c:v>0.51385899999999951</c:v>
                </c:pt>
                <c:pt idx="806">
                  <c:v>0.51444000000000001</c:v>
                </c:pt>
                <c:pt idx="807">
                  <c:v>0.51560399999999951</c:v>
                </c:pt>
                <c:pt idx="808">
                  <c:v>0.516185</c:v>
                </c:pt>
                <c:pt idx="809">
                  <c:v>0.51502099999999951</c:v>
                </c:pt>
                <c:pt idx="810">
                  <c:v>0.515602</c:v>
                </c:pt>
                <c:pt idx="811">
                  <c:v>0.515602</c:v>
                </c:pt>
                <c:pt idx="812">
                  <c:v>0.51385700000000001</c:v>
                </c:pt>
                <c:pt idx="813">
                  <c:v>0.515019</c:v>
                </c:pt>
                <c:pt idx="814">
                  <c:v>0.516181</c:v>
                </c:pt>
                <c:pt idx="815">
                  <c:v>0.51734500000000005</c:v>
                </c:pt>
                <c:pt idx="816">
                  <c:v>0.51909000000000005</c:v>
                </c:pt>
                <c:pt idx="817">
                  <c:v>0.51909000000000005</c:v>
                </c:pt>
                <c:pt idx="818">
                  <c:v>0.51909000000000005</c:v>
                </c:pt>
                <c:pt idx="819">
                  <c:v>0.51967200000000002</c:v>
                </c:pt>
                <c:pt idx="820">
                  <c:v>0.51909000000000005</c:v>
                </c:pt>
                <c:pt idx="821">
                  <c:v>0.518509</c:v>
                </c:pt>
                <c:pt idx="822">
                  <c:v>0.51792800000000061</c:v>
                </c:pt>
                <c:pt idx="823">
                  <c:v>0.517347</c:v>
                </c:pt>
                <c:pt idx="824">
                  <c:v>0.5167659999999995</c:v>
                </c:pt>
                <c:pt idx="825">
                  <c:v>0.51618299999999606</c:v>
                </c:pt>
                <c:pt idx="826">
                  <c:v>0.51618299999999606</c:v>
                </c:pt>
                <c:pt idx="827">
                  <c:v>0.515602</c:v>
                </c:pt>
                <c:pt idx="828">
                  <c:v>0.51618299999999606</c:v>
                </c:pt>
                <c:pt idx="829">
                  <c:v>0.518509</c:v>
                </c:pt>
                <c:pt idx="830">
                  <c:v>0.518509</c:v>
                </c:pt>
                <c:pt idx="831">
                  <c:v>0.517347</c:v>
                </c:pt>
                <c:pt idx="832">
                  <c:v>0.518509</c:v>
                </c:pt>
                <c:pt idx="833">
                  <c:v>0.52141499999999608</c:v>
                </c:pt>
                <c:pt idx="834">
                  <c:v>0.52141499999999608</c:v>
                </c:pt>
                <c:pt idx="835">
                  <c:v>0.52257900000000002</c:v>
                </c:pt>
                <c:pt idx="836">
                  <c:v>0.52025299999999641</c:v>
                </c:pt>
                <c:pt idx="837">
                  <c:v>0.518509</c:v>
                </c:pt>
                <c:pt idx="838">
                  <c:v>0.518509</c:v>
                </c:pt>
                <c:pt idx="839">
                  <c:v>0.51792800000000061</c:v>
                </c:pt>
                <c:pt idx="840">
                  <c:v>0.51734500000000005</c:v>
                </c:pt>
                <c:pt idx="841">
                  <c:v>0.51966999999999997</c:v>
                </c:pt>
                <c:pt idx="842">
                  <c:v>0.52083400000000002</c:v>
                </c:pt>
                <c:pt idx="843">
                  <c:v>0.52083400000000002</c:v>
                </c:pt>
                <c:pt idx="844">
                  <c:v>0.52083400000000002</c:v>
                </c:pt>
                <c:pt idx="845">
                  <c:v>0.52025100000000002</c:v>
                </c:pt>
                <c:pt idx="846">
                  <c:v>0.52199600000000002</c:v>
                </c:pt>
                <c:pt idx="847">
                  <c:v>0.52315800000000001</c:v>
                </c:pt>
                <c:pt idx="848">
                  <c:v>0.52315800000000001</c:v>
                </c:pt>
                <c:pt idx="849">
                  <c:v>0.52373899999999951</c:v>
                </c:pt>
                <c:pt idx="850">
                  <c:v>0.52199600000000002</c:v>
                </c:pt>
                <c:pt idx="851">
                  <c:v>0.52257699999999607</c:v>
                </c:pt>
                <c:pt idx="852">
                  <c:v>0.52432199999999951</c:v>
                </c:pt>
                <c:pt idx="853">
                  <c:v>0.52374100000000334</c:v>
                </c:pt>
                <c:pt idx="854">
                  <c:v>0.52083400000000002</c:v>
                </c:pt>
                <c:pt idx="855">
                  <c:v>0.52141699999999502</c:v>
                </c:pt>
                <c:pt idx="856">
                  <c:v>0.52141699999999502</c:v>
                </c:pt>
                <c:pt idx="857">
                  <c:v>0.52316199999999957</c:v>
                </c:pt>
                <c:pt idx="858">
                  <c:v>0.52374299999999996</c:v>
                </c:pt>
                <c:pt idx="859">
                  <c:v>0.52490700000000001</c:v>
                </c:pt>
                <c:pt idx="860">
                  <c:v>0.52606900000000001</c:v>
                </c:pt>
                <c:pt idx="861">
                  <c:v>0.52548799999999607</c:v>
                </c:pt>
                <c:pt idx="862">
                  <c:v>0.52432599999999996</c:v>
                </c:pt>
                <c:pt idx="863">
                  <c:v>0.52432599999999996</c:v>
                </c:pt>
                <c:pt idx="864">
                  <c:v>0.52374299999999996</c:v>
                </c:pt>
                <c:pt idx="865">
                  <c:v>0.52432400000000001</c:v>
                </c:pt>
                <c:pt idx="866">
                  <c:v>0.52606900000000001</c:v>
                </c:pt>
                <c:pt idx="867">
                  <c:v>0.52548799999999607</c:v>
                </c:pt>
                <c:pt idx="868">
                  <c:v>0.52490700000000001</c:v>
                </c:pt>
                <c:pt idx="869">
                  <c:v>0.52665099999999998</c:v>
                </c:pt>
                <c:pt idx="870">
                  <c:v>0.52490700000000001</c:v>
                </c:pt>
                <c:pt idx="871">
                  <c:v>0.52490700000000001</c:v>
                </c:pt>
                <c:pt idx="872">
                  <c:v>0.52549000000000001</c:v>
                </c:pt>
                <c:pt idx="873">
                  <c:v>0.52549000000000001</c:v>
                </c:pt>
                <c:pt idx="874">
                  <c:v>0.52549000000000001</c:v>
                </c:pt>
                <c:pt idx="875">
                  <c:v>0.52665099999999998</c:v>
                </c:pt>
                <c:pt idx="876">
                  <c:v>0.52665099999999998</c:v>
                </c:pt>
                <c:pt idx="877">
                  <c:v>0.52548799999999607</c:v>
                </c:pt>
                <c:pt idx="878">
                  <c:v>0.52374299999999996</c:v>
                </c:pt>
                <c:pt idx="879">
                  <c:v>0.52432400000000001</c:v>
                </c:pt>
                <c:pt idx="880">
                  <c:v>0.52490499999999951</c:v>
                </c:pt>
                <c:pt idx="881">
                  <c:v>0.52432400000000001</c:v>
                </c:pt>
                <c:pt idx="882">
                  <c:v>0.52432400000000001</c:v>
                </c:pt>
                <c:pt idx="883">
                  <c:v>0.52257900000000002</c:v>
                </c:pt>
                <c:pt idx="884">
                  <c:v>0.52199600000000002</c:v>
                </c:pt>
                <c:pt idx="885">
                  <c:v>0.52199600000000002</c:v>
                </c:pt>
                <c:pt idx="886">
                  <c:v>0.52374100000000334</c:v>
                </c:pt>
                <c:pt idx="887">
                  <c:v>0.52315999999999996</c:v>
                </c:pt>
                <c:pt idx="888">
                  <c:v>0.52374100000000334</c:v>
                </c:pt>
                <c:pt idx="889">
                  <c:v>0.52374100000000334</c:v>
                </c:pt>
                <c:pt idx="890">
                  <c:v>0.52374100000000334</c:v>
                </c:pt>
                <c:pt idx="891">
                  <c:v>0.52490499999999951</c:v>
                </c:pt>
                <c:pt idx="892">
                  <c:v>0.52606699999999607</c:v>
                </c:pt>
                <c:pt idx="893">
                  <c:v>0.52664800000000334</c:v>
                </c:pt>
                <c:pt idx="894">
                  <c:v>0.526065</c:v>
                </c:pt>
                <c:pt idx="895">
                  <c:v>0.526065</c:v>
                </c:pt>
                <c:pt idx="896">
                  <c:v>0.526065</c:v>
                </c:pt>
                <c:pt idx="897">
                  <c:v>0.527227</c:v>
                </c:pt>
                <c:pt idx="898">
                  <c:v>0.52781</c:v>
                </c:pt>
                <c:pt idx="899">
                  <c:v>0.53013500000000002</c:v>
                </c:pt>
                <c:pt idx="900">
                  <c:v>0.53013500000000002</c:v>
                </c:pt>
                <c:pt idx="901">
                  <c:v>0.52897300000000003</c:v>
                </c:pt>
                <c:pt idx="902">
                  <c:v>0.5272289999999995</c:v>
                </c:pt>
                <c:pt idx="903">
                  <c:v>0.5272289999999995</c:v>
                </c:pt>
                <c:pt idx="904">
                  <c:v>0.52781</c:v>
                </c:pt>
                <c:pt idx="905">
                  <c:v>0.52839199999999997</c:v>
                </c:pt>
                <c:pt idx="906">
                  <c:v>0.53013699999999653</c:v>
                </c:pt>
                <c:pt idx="907">
                  <c:v>0.52781100000000003</c:v>
                </c:pt>
                <c:pt idx="908">
                  <c:v>0.52664800000000334</c:v>
                </c:pt>
                <c:pt idx="909">
                  <c:v>0.52606699999999607</c:v>
                </c:pt>
                <c:pt idx="910">
                  <c:v>0.52490300000000001</c:v>
                </c:pt>
                <c:pt idx="911">
                  <c:v>0.52373899999999951</c:v>
                </c:pt>
                <c:pt idx="912">
                  <c:v>0.52315800000000001</c:v>
                </c:pt>
                <c:pt idx="913">
                  <c:v>0.52315800000000001</c:v>
                </c:pt>
                <c:pt idx="914">
                  <c:v>0.52257699999999607</c:v>
                </c:pt>
                <c:pt idx="915">
                  <c:v>0.52257699999999607</c:v>
                </c:pt>
                <c:pt idx="916">
                  <c:v>0.52257699999999607</c:v>
                </c:pt>
                <c:pt idx="917">
                  <c:v>0.52315999999999996</c:v>
                </c:pt>
                <c:pt idx="918">
                  <c:v>0.52025299999999641</c:v>
                </c:pt>
                <c:pt idx="919">
                  <c:v>0.52083400000000002</c:v>
                </c:pt>
                <c:pt idx="920">
                  <c:v>0.51966999999999997</c:v>
                </c:pt>
                <c:pt idx="921">
                  <c:v>0.51966999999999997</c:v>
                </c:pt>
                <c:pt idx="922">
                  <c:v>0.51966999999999997</c:v>
                </c:pt>
                <c:pt idx="923">
                  <c:v>0.52083400000000002</c:v>
                </c:pt>
                <c:pt idx="924">
                  <c:v>0.52374100000000334</c:v>
                </c:pt>
                <c:pt idx="925">
                  <c:v>0.52490499999999951</c:v>
                </c:pt>
                <c:pt idx="926">
                  <c:v>0.52432199999999951</c:v>
                </c:pt>
                <c:pt idx="927">
                  <c:v>0.52374100000000334</c:v>
                </c:pt>
                <c:pt idx="928">
                  <c:v>0.52432199999999951</c:v>
                </c:pt>
                <c:pt idx="929">
                  <c:v>0.52374100000000334</c:v>
                </c:pt>
                <c:pt idx="930">
                  <c:v>0.52374100000000334</c:v>
                </c:pt>
                <c:pt idx="931">
                  <c:v>0.52315999999999996</c:v>
                </c:pt>
                <c:pt idx="932">
                  <c:v>0.52257900000000002</c:v>
                </c:pt>
                <c:pt idx="933">
                  <c:v>0.52374100000000334</c:v>
                </c:pt>
                <c:pt idx="934">
                  <c:v>0.52432199999999951</c:v>
                </c:pt>
                <c:pt idx="935">
                  <c:v>0.52432199999999951</c:v>
                </c:pt>
                <c:pt idx="936">
                  <c:v>0.52606699999999607</c:v>
                </c:pt>
                <c:pt idx="937">
                  <c:v>0.52606699999999607</c:v>
                </c:pt>
                <c:pt idx="938">
                  <c:v>0.52548399999999607</c:v>
                </c:pt>
                <c:pt idx="939">
                  <c:v>0.5272289999999995</c:v>
                </c:pt>
                <c:pt idx="940">
                  <c:v>0.526065</c:v>
                </c:pt>
                <c:pt idx="941">
                  <c:v>0.52664800000000334</c:v>
                </c:pt>
                <c:pt idx="942">
                  <c:v>0.52781100000000003</c:v>
                </c:pt>
                <c:pt idx="943">
                  <c:v>0.52664800000000334</c:v>
                </c:pt>
                <c:pt idx="944">
                  <c:v>0.5272289999999995</c:v>
                </c:pt>
                <c:pt idx="945">
                  <c:v>0.52606699999999607</c:v>
                </c:pt>
                <c:pt idx="946">
                  <c:v>0.52490300000000001</c:v>
                </c:pt>
                <c:pt idx="947">
                  <c:v>0.5272289999999995</c:v>
                </c:pt>
                <c:pt idx="948">
                  <c:v>0.526065</c:v>
                </c:pt>
                <c:pt idx="949">
                  <c:v>0.526065</c:v>
                </c:pt>
                <c:pt idx="950">
                  <c:v>0.5272289999999995</c:v>
                </c:pt>
                <c:pt idx="951">
                  <c:v>0.52781</c:v>
                </c:pt>
                <c:pt idx="952">
                  <c:v>0.52897300000000003</c:v>
                </c:pt>
                <c:pt idx="953">
                  <c:v>0.52955399999999653</c:v>
                </c:pt>
                <c:pt idx="954">
                  <c:v>0.52897300000000003</c:v>
                </c:pt>
                <c:pt idx="955">
                  <c:v>0.52839199999999997</c:v>
                </c:pt>
                <c:pt idx="956">
                  <c:v>0.52781</c:v>
                </c:pt>
                <c:pt idx="957">
                  <c:v>0.52664800000000334</c:v>
                </c:pt>
                <c:pt idx="958">
                  <c:v>0.52606699999999607</c:v>
                </c:pt>
                <c:pt idx="959">
                  <c:v>0.52897300000000003</c:v>
                </c:pt>
                <c:pt idx="960">
                  <c:v>0.53013500000000002</c:v>
                </c:pt>
                <c:pt idx="961">
                  <c:v>0.53013500000000002</c:v>
                </c:pt>
                <c:pt idx="962">
                  <c:v>0.53071599999999997</c:v>
                </c:pt>
                <c:pt idx="963">
                  <c:v>0.52955199999999958</c:v>
                </c:pt>
                <c:pt idx="964">
                  <c:v>0.53129700000000002</c:v>
                </c:pt>
                <c:pt idx="965">
                  <c:v>0.53303999999999996</c:v>
                </c:pt>
                <c:pt idx="966">
                  <c:v>0.53187600000000002</c:v>
                </c:pt>
                <c:pt idx="967">
                  <c:v>0.53129499999999996</c:v>
                </c:pt>
                <c:pt idx="968">
                  <c:v>0.52955199999999958</c:v>
                </c:pt>
                <c:pt idx="969">
                  <c:v>0.53013500000000002</c:v>
                </c:pt>
                <c:pt idx="970">
                  <c:v>0.53129899999999997</c:v>
                </c:pt>
                <c:pt idx="971">
                  <c:v>0.53246099999999608</c:v>
                </c:pt>
                <c:pt idx="972">
                  <c:v>0.53071599999999997</c:v>
                </c:pt>
                <c:pt idx="973">
                  <c:v>0.53071599999999997</c:v>
                </c:pt>
                <c:pt idx="974">
                  <c:v>0.53304200000000002</c:v>
                </c:pt>
                <c:pt idx="975">
                  <c:v>0.53187799999999996</c:v>
                </c:pt>
                <c:pt idx="976">
                  <c:v>0.53071599999999997</c:v>
                </c:pt>
                <c:pt idx="977">
                  <c:v>0.53129899999999997</c:v>
                </c:pt>
                <c:pt idx="978">
                  <c:v>0.53188000000000002</c:v>
                </c:pt>
                <c:pt idx="979">
                  <c:v>0.53188000000000002</c:v>
                </c:pt>
                <c:pt idx="980">
                  <c:v>0.53013699999999653</c:v>
                </c:pt>
                <c:pt idx="981">
                  <c:v>0.53071800000000002</c:v>
                </c:pt>
                <c:pt idx="982">
                  <c:v>0.53130100000000002</c:v>
                </c:pt>
                <c:pt idx="983">
                  <c:v>0.53304399999999996</c:v>
                </c:pt>
                <c:pt idx="984">
                  <c:v>0.53478899999999996</c:v>
                </c:pt>
                <c:pt idx="985">
                  <c:v>0.53537000000000001</c:v>
                </c:pt>
                <c:pt idx="986">
                  <c:v>0.53246299999999525</c:v>
                </c:pt>
                <c:pt idx="987">
                  <c:v>0.53478899999999996</c:v>
                </c:pt>
                <c:pt idx="988">
                  <c:v>0.53595199999999998</c:v>
                </c:pt>
                <c:pt idx="989">
                  <c:v>0.53595199999999998</c:v>
                </c:pt>
                <c:pt idx="990">
                  <c:v>0.53711399999999665</c:v>
                </c:pt>
                <c:pt idx="991">
                  <c:v>0.53653299999999549</c:v>
                </c:pt>
                <c:pt idx="992">
                  <c:v>0.53595199999999998</c:v>
                </c:pt>
                <c:pt idx="993">
                  <c:v>0.53653499999999665</c:v>
                </c:pt>
                <c:pt idx="994">
                  <c:v>0.53653499999999665</c:v>
                </c:pt>
                <c:pt idx="995">
                  <c:v>0.53595400000000004</c:v>
                </c:pt>
                <c:pt idx="996">
                  <c:v>0.53711799999999665</c:v>
                </c:pt>
                <c:pt idx="997">
                  <c:v>0.53827999999999998</c:v>
                </c:pt>
                <c:pt idx="998">
                  <c:v>0.53886100000000003</c:v>
                </c:pt>
                <c:pt idx="999">
                  <c:v>0.53886100000000003</c:v>
                </c:pt>
                <c:pt idx="1000">
                  <c:v>0.54060399999999997</c:v>
                </c:pt>
                <c:pt idx="1001">
                  <c:v>0.53827800000000003</c:v>
                </c:pt>
                <c:pt idx="1002">
                  <c:v>0.53653499999999665</c:v>
                </c:pt>
                <c:pt idx="1003">
                  <c:v>0.53827800000000003</c:v>
                </c:pt>
                <c:pt idx="1004">
                  <c:v>0.53711599999999959</c:v>
                </c:pt>
                <c:pt idx="1005">
                  <c:v>0.53827800000000003</c:v>
                </c:pt>
                <c:pt idx="1006">
                  <c:v>0.53769699999999998</c:v>
                </c:pt>
                <c:pt idx="1007">
                  <c:v>0.53886100000000003</c:v>
                </c:pt>
                <c:pt idx="1008">
                  <c:v>0.53769900000000392</c:v>
                </c:pt>
                <c:pt idx="1009">
                  <c:v>0.53827999999999998</c:v>
                </c:pt>
                <c:pt idx="1010">
                  <c:v>0.53827999999999998</c:v>
                </c:pt>
                <c:pt idx="1011">
                  <c:v>0.53827999999999998</c:v>
                </c:pt>
                <c:pt idx="1012">
                  <c:v>0.53886100000000003</c:v>
                </c:pt>
                <c:pt idx="1013">
                  <c:v>0.53827999999999998</c:v>
                </c:pt>
                <c:pt idx="1014">
                  <c:v>0.54002300000000003</c:v>
                </c:pt>
                <c:pt idx="1015">
                  <c:v>0.54002300000000003</c:v>
                </c:pt>
                <c:pt idx="1016">
                  <c:v>0.53944199999999998</c:v>
                </c:pt>
                <c:pt idx="1017">
                  <c:v>0.53944199999999998</c:v>
                </c:pt>
                <c:pt idx="1018">
                  <c:v>0.53827999999999998</c:v>
                </c:pt>
                <c:pt idx="1019">
                  <c:v>0.53944199999999998</c:v>
                </c:pt>
                <c:pt idx="1020">
                  <c:v>0.53944199999999998</c:v>
                </c:pt>
                <c:pt idx="1021">
                  <c:v>0.53886100000000003</c:v>
                </c:pt>
                <c:pt idx="1022">
                  <c:v>0.54176800000000003</c:v>
                </c:pt>
                <c:pt idx="1023">
                  <c:v>0.54176800000000003</c:v>
                </c:pt>
                <c:pt idx="1024">
                  <c:v>0.54060600000000003</c:v>
                </c:pt>
                <c:pt idx="1025">
                  <c:v>0.54060600000000003</c:v>
                </c:pt>
                <c:pt idx="1026">
                  <c:v>0.53886299999999665</c:v>
                </c:pt>
                <c:pt idx="1027">
                  <c:v>0.53886299999999665</c:v>
                </c:pt>
                <c:pt idx="1028">
                  <c:v>0.53828199999999959</c:v>
                </c:pt>
                <c:pt idx="1029">
                  <c:v>0.53711799999999665</c:v>
                </c:pt>
                <c:pt idx="1030">
                  <c:v>0.5365369999999956</c:v>
                </c:pt>
                <c:pt idx="1031">
                  <c:v>0.5365369999999956</c:v>
                </c:pt>
                <c:pt idx="1032">
                  <c:v>0.53537500000000005</c:v>
                </c:pt>
                <c:pt idx="1033">
                  <c:v>0.53421099999999699</c:v>
                </c:pt>
                <c:pt idx="1034">
                  <c:v>0.53362900000000335</c:v>
                </c:pt>
                <c:pt idx="1035">
                  <c:v>0.53130299999999653</c:v>
                </c:pt>
                <c:pt idx="1036">
                  <c:v>0.53130299999999653</c:v>
                </c:pt>
                <c:pt idx="1037">
                  <c:v>0.53188400000000002</c:v>
                </c:pt>
                <c:pt idx="1038">
                  <c:v>0.53246499999999652</c:v>
                </c:pt>
                <c:pt idx="1039">
                  <c:v>0.53362699999999996</c:v>
                </c:pt>
                <c:pt idx="1040">
                  <c:v>0.53246499999999652</c:v>
                </c:pt>
                <c:pt idx="1041">
                  <c:v>0.53304600000000002</c:v>
                </c:pt>
                <c:pt idx="1042">
                  <c:v>0.53071999999999997</c:v>
                </c:pt>
                <c:pt idx="1043">
                  <c:v>0.52955799999999653</c:v>
                </c:pt>
                <c:pt idx="1044">
                  <c:v>0.52955799999999653</c:v>
                </c:pt>
                <c:pt idx="1045">
                  <c:v>0.53013900000000003</c:v>
                </c:pt>
                <c:pt idx="1046">
                  <c:v>0.52723199999999959</c:v>
                </c:pt>
                <c:pt idx="1047">
                  <c:v>0.52781299999999665</c:v>
                </c:pt>
                <c:pt idx="1048">
                  <c:v>0.52723199999999959</c:v>
                </c:pt>
                <c:pt idx="1049">
                  <c:v>0.52781299999999665</c:v>
                </c:pt>
                <c:pt idx="1050">
                  <c:v>0.52897700000000003</c:v>
                </c:pt>
                <c:pt idx="1051">
                  <c:v>0.52955799999999653</c:v>
                </c:pt>
                <c:pt idx="1052">
                  <c:v>0.53013900000000003</c:v>
                </c:pt>
                <c:pt idx="1053">
                  <c:v>0.53188199999999997</c:v>
                </c:pt>
                <c:pt idx="1054">
                  <c:v>0.53420800000000002</c:v>
                </c:pt>
                <c:pt idx="1055">
                  <c:v>0.53420800000000002</c:v>
                </c:pt>
                <c:pt idx="1056">
                  <c:v>0.53595199999999998</c:v>
                </c:pt>
                <c:pt idx="1057">
                  <c:v>0.53711399999999665</c:v>
                </c:pt>
                <c:pt idx="1058">
                  <c:v>0.53595199999999998</c:v>
                </c:pt>
                <c:pt idx="1059">
                  <c:v>0.53478999999999999</c:v>
                </c:pt>
                <c:pt idx="1060">
                  <c:v>0.53420999999999996</c:v>
                </c:pt>
                <c:pt idx="1061">
                  <c:v>0.53420999999999996</c:v>
                </c:pt>
                <c:pt idx="1062">
                  <c:v>0.53246499999999652</c:v>
                </c:pt>
                <c:pt idx="1063">
                  <c:v>0.53420999999999996</c:v>
                </c:pt>
                <c:pt idx="1064">
                  <c:v>0.53420999999999996</c:v>
                </c:pt>
                <c:pt idx="1065">
                  <c:v>0.53304600000000002</c:v>
                </c:pt>
                <c:pt idx="1066">
                  <c:v>0.53130100000000002</c:v>
                </c:pt>
                <c:pt idx="1067">
                  <c:v>0.53420800000000002</c:v>
                </c:pt>
                <c:pt idx="1068">
                  <c:v>0.53362699999999996</c:v>
                </c:pt>
                <c:pt idx="1069">
                  <c:v>0.53595000000000004</c:v>
                </c:pt>
                <c:pt idx="1070">
                  <c:v>0.54118100000000002</c:v>
                </c:pt>
                <c:pt idx="1071">
                  <c:v>0.54699200000000003</c:v>
                </c:pt>
                <c:pt idx="1072">
                  <c:v>0.55629300000000004</c:v>
                </c:pt>
                <c:pt idx="1073">
                  <c:v>0.56675600000000004</c:v>
                </c:pt>
                <c:pt idx="1074">
                  <c:v>0.57780000000000065</c:v>
                </c:pt>
                <c:pt idx="1075">
                  <c:v>0.59116999999999653</c:v>
                </c:pt>
                <c:pt idx="1076">
                  <c:v>0.60977099999999995</c:v>
                </c:pt>
                <c:pt idx="1077">
                  <c:v>0.62779000000000462</c:v>
                </c:pt>
                <c:pt idx="1078">
                  <c:v>0.64813500000000335</c:v>
                </c:pt>
                <c:pt idx="1079">
                  <c:v>0.67080400000000451</c:v>
                </c:pt>
                <c:pt idx="1080">
                  <c:v>0.69405499999999998</c:v>
                </c:pt>
                <c:pt idx="1081">
                  <c:v>0.71498099999999998</c:v>
                </c:pt>
                <c:pt idx="1082">
                  <c:v>0.73648800000000003</c:v>
                </c:pt>
                <c:pt idx="1083">
                  <c:v>0.75625100000000334</c:v>
                </c:pt>
                <c:pt idx="1084">
                  <c:v>0.77427000000000334</c:v>
                </c:pt>
                <c:pt idx="1085">
                  <c:v>0.79345100000000002</c:v>
                </c:pt>
                <c:pt idx="1086">
                  <c:v>0.80972800000000333</c:v>
                </c:pt>
                <c:pt idx="1087">
                  <c:v>0.82716800000000001</c:v>
                </c:pt>
                <c:pt idx="1088">
                  <c:v>0.84053699999999665</c:v>
                </c:pt>
                <c:pt idx="1089">
                  <c:v>0.85506899999999997</c:v>
                </c:pt>
                <c:pt idx="1090">
                  <c:v>0.86727600000000005</c:v>
                </c:pt>
                <c:pt idx="1091">
                  <c:v>0.87425100000000311</c:v>
                </c:pt>
                <c:pt idx="1092">
                  <c:v>0.88122900000000004</c:v>
                </c:pt>
                <c:pt idx="1093">
                  <c:v>0.886459</c:v>
                </c:pt>
                <c:pt idx="1094">
                  <c:v>0.88878500000000005</c:v>
                </c:pt>
                <c:pt idx="1095">
                  <c:v>0.89110999999999996</c:v>
                </c:pt>
                <c:pt idx="1096">
                  <c:v>0.89052999999999949</c:v>
                </c:pt>
                <c:pt idx="1097">
                  <c:v>0.88646099999999617</c:v>
                </c:pt>
                <c:pt idx="1098">
                  <c:v>0.88065000000000004</c:v>
                </c:pt>
                <c:pt idx="1099">
                  <c:v>0.87193000000000065</c:v>
                </c:pt>
                <c:pt idx="1100">
                  <c:v>0.86321099999999951</c:v>
                </c:pt>
                <c:pt idx="1101">
                  <c:v>0.85333000000000003</c:v>
                </c:pt>
                <c:pt idx="1102">
                  <c:v>0.84519200000000005</c:v>
                </c:pt>
                <c:pt idx="1103">
                  <c:v>0.83414900000000392</c:v>
                </c:pt>
                <c:pt idx="1104">
                  <c:v>0.82543</c:v>
                </c:pt>
                <c:pt idx="1105">
                  <c:v>0.81903599999999999</c:v>
                </c:pt>
                <c:pt idx="1106">
                  <c:v>0.81206100000000003</c:v>
                </c:pt>
                <c:pt idx="1107">
                  <c:v>0.80857299999999666</c:v>
                </c:pt>
                <c:pt idx="1108">
                  <c:v>0.80101500000000003</c:v>
                </c:pt>
                <c:pt idx="1109">
                  <c:v>0.79694699999999996</c:v>
                </c:pt>
                <c:pt idx="1110">
                  <c:v>0.79287799999999997</c:v>
                </c:pt>
                <c:pt idx="1111">
                  <c:v>0.78764600000000062</c:v>
                </c:pt>
                <c:pt idx="1112">
                  <c:v>0.78357699999999653</c:v>
                </c:pt>
                <c:pt idx="1113">
                  <c:v>0.78066999999999998</c:v>
                </c:pt>
                <c:pt idx="1114">
                  <c:v>0.77602100000000462</c:v>
                </c:pt>
                <c:pt idx="1115">
                  <c:v>0.77311399999999997</c:v>
                </c:pt>
                <c:pt idx="1116">
                  <c:v>0.76672000000000451</c:v>
                </c:pt>
                <c:pt idx="1117">
                  <c:v>0.76265100000000485</c:v>
                </c:pt>
                <c:pt idx="1118">
                  <c:v>0.75741899999999951</c:v>
                </c:pt>
                <c:pt idx="1119">
                  <c:v>0.75451199999999996</c:v>
                </c:pt>
                <c:pt idx="1120">
                  <c:v>0.75218900000000299</c:v>
                </c:pt>
                <c:pt idx="1121">
                  <c:v>0.74812000000000334</c:v>
                </c:pt>
                <c:pt idx="1122">
                  <c:v>0.74405000000000165</c:v>
                </c:pt>
                <c:pt idx="1123">
                  <c:v>0.739398000000003</c:v>
                </c:pt>
                <c:pt idx="1124">
                  <c:v>0.73649100000000334</c:v>
                </c:pt>
                <c:pt idx="1125">
                  <c:v>0.73532799999999998</c:v>
                </c:pt>
                <c:pt idx="1126">
                  <c:v>0.73184000000000393</c:v>
                </c:pt>
                <c:pt idx="1127">
                  <c:v>0.72719000000000333</c:v>
                </c:pt>
                <c:pt idx="1128">
                  <c:v>0.72544799999999998</c:v>
                </c:pt>
                <c:pt idx="1129">
                  <c:v>0.72486700000000004</c:v>
                </c:pt>
                <c:pt idx="1130">
                  <c:v>0.72428599999999999</c:v>
                </c:pt>
                <c:pt idx="1131">
                  <c:v>0.72312399999999999</c:v>
                </c:pt>
                <c:pt idx="1132">
                  <c:v>0.72312399999999999</c:v>
                </c:pt>
                <c:pt idx="1133">
                  <c:v>0.72196199999999999</c:v>
                </c:pt>
                <c:pt idx="1134">
                  <c:v>0.719055000000003</c:v>
                </c:pt>
                <c:pt idx="1135">
                  <c:v>0.71614900000000392</c:v>
                </c:pt>
                <c:pt idx="1136">
                  <c:v>0.71382299999999999</c:v>
                </c:pt>
                <c:pt idx="1137">
                  <c:v>0.71266099999999999</c:v>
                </c:pt>
                <c:pt idx="1138">
                  <c:v>0.71091599999999999</c:v>
                </c:pt>
                <c:pt idx="1139">
                  <c:v>0.71091599999999999</c:v>
                </c:pt>
                <c:pt idx="1140">
                  <c:v>0.70917100000000299</c:v>
                </c:pt>
                <c:pt idx="1141">
                  <c:v>0.70684600000000064</c:v>
                </c:pt>
                <c:pt idx="1142">
                  <c:v>0.70510099999999998</c:v>
                </c:pt>
                <c:pt idx="1143">
                  <c:v>0.70277699999999999</c:v>
                </c:pt>
                <c:pt idx="1144">
                  <c:v>0.70277699999999999</c:v>
                </c:pt>
                <c:pt idx="1145">
                  <c:v>0.70161499999999999</c:v>
                </c:pt>
                <c:pt idx="1146">
                  <c:v>0.70103400000000005</c:v>
                </c:pt>
                <c:pt idx="1147">
                  <c:v>0.69929100000000299</c:v>
                </c:pt>
                <c:pt idx="1148">
                  <c:v>0.69929100000000299</c:v>
                </c:pt>
                <c:pt idx="1149">
                  <c:v>0.69580200000000003</c:v>
                </c:pt>
                <c:pt idx="1150">
                  <c:v>0.69347599999999998</c:v>
                </c:pt>
                <c:pt idx="1151">
                  <c:v>0.69057000000000002</c:v>
                </c:pt>
                <c:pt idx="1152">
                  <c:v>0.68708000000000002</c:v>
                </c:pt>
                <c:pt idx="1153">
                  <c:v>0.68649899999999997</c:v>
                </c:pt>
                <c:pt idx="1154">
                  <c:v>0.68708000000000002</c:v>
                </c:pt>
                <c:pt idx="1155">
                  <c:v>0.68649899999999997</c:v>
                </c:pt>
                <c:pt idx="1156">
                  <c:v>0.68533500000000003</c:v>
                </c:pt>
                <c:pt idx="1157">
                  <c:v>0.68533500000000003</c:v>
                </c:pt>
                <c:pt idx="1158">
                  <c:v>0.68417099999999997</c:v>
                </c:pt>
                <c:pt idx="1159">
                  <c:v>0.68242899999999951</c:v>
                </c:pt>
                <c:pt idx="1160">
                  <c:v>0.67952200000000063</c:v>
                </c:pt>
                <c:pt idx="1161">
                  <c:v>0.67836000000000063</c:v>
                </c:pt>
                <c:pt idx="1162">
                  <c:v>0.67719800000000463</c:v>
                </c:pt>
                <c:pt idx="1163">
                  <c:v>0.67603600000000064</c:v>
                </c:pt>
                <c:pt idx="1164">
                  <c:v>0.67777900000000679</c:v>
                </c:pt>
                <c:pt idx="1165">
                  <c:v>0.67603600000000064</c:v>
                </c:pt>
                <c:pt idx="1166">
                  <c:v>0.67603600000000064</c:v>
                </c:pt>
                <c:pt idx="1167">
                  <c:v>0.67545500000000391</c:v>
                </c:pt>
                <c:pt idx="1168">
                  <c:v>0.67371000000000392</c:v>
                </c:pt>
                <c:pt idx="1169">
                  <c:v>0.67313000000000334</c:v>
                </c:pt>
                <c:pt idx="1170">
                  <c:v>0.67313000000000334</c:v>
                </c:pt>
                <c:pt idx="1171">
                  <c:v>0.67313000000000334</c:v>
                </c:pt>
                <c:pt idx="1172">
                  <c:v>0.67196599999999995</c:v>
                </c:pt>
                <c:pt idx="1173">
                  <c:v>0.67371000000000392</c:v>
                </c:pt>
                <c:pt idx="1174">
                  <c:v>0.66964200000000462</c:v>
                </c:pt>
                <c:pt idx="1175">
                  <c:v>0.66731600000000002</c:v>
                </c:pt>
                <c:pt idx="1176">
                  <c:v>0.66789700000000463</c:v>
                </c:pt>
                <c:pt idx="1177">
                  <c:v>0.66848000000000063</c:v>
                </c:pt>
                <c:pt idx="1178">
                  <c:v>0.66673500000000463</c:v>
                </c:pt>
                <c:pt idx="1179">
                  <c:v>0.66673500000000463</c:v>
                </c:pt>
                <c:pt idx="1180">
                  <c:v>0.66499000000000519</c:v>
                </c:pt>
                <c:pt idx="1181">
                  <c:v>0.6655710000000038</c:v>
                </c:pt>
                <c:pt idx="1182">
                  <c:v>0.66382699999999994</c:v>
                </c:pt>
                <c:pt idx="1183">
                  <c:v>0.66266300000000333</c:v>
                </c:pt>
                <c:pt idx="1184">
                  <c:v>0.66091800000000334</c:v>
                </c:pt>
                <c:pt idx="1185">
                  <c:v>0.65626899999999999</c:v>
                </c:pt>
                <c:pt idx="1186">
                  <c:v>0.65626899999999999</c:v>
                </c:pt>
                <c:pt idx="1187">
                  <c:v>0.65452399999999999</c:v>
                </c:pt>
                <c:pt idx="1188">
                  <c:v>0.65161700000000333</c:v>
                </c:pt>
                <c:pt idx="1189">
                  <c:v>0.653362</c:v>
                </c:pt>
                <c:pt idx="1190">
                  <c:v>0.65103599999999995</c:v>
                </c:pt>
                <c:pt idx="1191">
                  <c:v>0.64987399999999995</c:v>
                </c:pt>
                <c:pt idx="1192">
                  <c:v>0.64813100000000334</c:v>
                </c:pt>
                <c:pt idx="1193">
                  <c:v>0.64580800000000393</c:v>
                </c:pt>
                <c:pt idx="1194">
                  <c:v>0.64406300000000005</c:v>
                </c:pt>
                <c:pt idx="1195">
                  <c:v>0.64406300000000005</c:v>
                </c:pt>
                <c:pt idx="1196">
                  <c:v>0.64290099999999994</c:v>
                </c:pt>
                <c:pt idx="1197">
                  <c:v>0.63883200000000062</c:v>
                </c:pt>
                <c:pt idx="1198">
                  <c:v>0.63708799999999999</c:v>
                </c:pt>
                <c:pt idx="1199">
                  <c:v>0.63476399999999999</c:v>
                </c:pt>
                <c:pt idx="1200">
                  <c:v>0.63302099999999994</c:v>
                </c:pt>
                <c:pt idx="1201">
                  <c:v>0.63302099999999994</c:v>
                </c:pt>
                <c:pt idx="1202">
                  <c:v>0.63127800000000334</c:v>
                </c:pt>
                <c:pt idx="1203">
                  <c:v>0.63069699999999995</c:v>
                </c:pt>
                <c:pt idx="1204">
                  <c:v>0.63069699999999995</c:v>
                </c:pt>
                <c:pt idx="1205">
                  <c:v>0.63127800000000334</c:v>
                </c:pt>
                <c:pt idx="1206">
                  <c:v>0.634185000000003</c:v>
                </c:pt>
                <c:pt idx="1207">
                  <c:v>0.63244000000000333</c:v>
                </c:pt>
                <c:pt idx="1208">
                  <c:v>0.63244000000000333</c:v>
                </c:pt>
                <c:pt idx="1209">
                  <c:v>0.63244000000000333</c:v>
                </c:pt>
                <c:pt idx="1210">
                  <c:v>0.63127599999999995</c:v>
                </c:pt>
                <c:pt idx="1211">
                  <c:v>0.63127599999999995</c:v>
                </c:pt>
                <c:pt idx="1212">
                  <c:v>0.63185700000000333</c:v>
                </c:pt>
                <c:pt idx="1213">
                  <c:v>0.63185700000000333</c:v>
                </c:pt>
                <c:pt idx="1214">
                  <c:v>0.63360000000000394</c:v>
                </c:pt>
                <c:pt idx="1215">
                  <c:v>0.633019000000003</c:v>
                </c:pt>
                <c:pt idx="1216">
                  <c:v>0.63360000000000394</c:v>
                </c:pt>
                <c:pt idx="1217">
                  <c:v>0.63360000000000394</c:v>
                </c:pt>
                <c:pt idx="1218">
                  <c:v>0.63360000000000394</c:v>
                </c:pt>
                <c:pt idx="1219">
                  <c:v>0.633019000000003</c:v>
                </c:pt>
                <c:pt idx="1220">
                  <c:v>0.6324379999999995</c:v>
                </c:pt>
                <c:pt idx="1221">
                  <c:v>0.633019000000003</c:v>
                </c:pt>
                <c:pt idx="1222">
                  <c:v>0.6324379999999995</c:v>
                </c:pt>
                <c:pt idx="1223">
                  <c:v>0.6324379999999995</c:v>
                </c:pt>
                <c:pt idx="1224">
                  <c:v>0.6324379999999995</c:v>
                </c:pt>
                <c:pt idx="1225">
                  <c:v>0.6324379999999995</c:v>
                </c:pt>
                <c:pt idx="1226">
                  <c:v>0.63011399999999951</c:v>
                </c:pt>
                <c:pt idx="1227">
                  <c:v>0.62720799999999999</c:v>
                </c:pt>
                <c:pt idx="1228">
                  <c:v>0.62720799999999999</c:v>
                </c:pt>
                <c:pt idx="1229">
                  <c:v>0.62604600000000299</c:v>
                </c:pt>
                <c:pt idx="1230">
                  <c:v>0.62604600000000299</c:v>
                </c:pt>
                <c:pt idx="1231">
                  <c:v>0.62604600000000299</c:v>
                </c:pt>
                <c:pt idx="1232">
                  <c:v>0.62720799999999999</c:v>
                </c:pt>
                <c:pt idx="1233">
                  <c:v>0.62546500000000005</c:v>
                </c:pt>
                <c:pt idx="1234">
                  <c:v>0.62604600000000299</c:v>
                </c:pt>
                <c:pt idx="1235">
                  <c:v>0.62604600000000299</c:v>
                </c:pt>
                <c:pt idx="1236">
                  <c:v>0.62604600000000299</c:v>
                </c:pt>
                <c:pt idx="1237">
                  <c:v>0.62488400000000299</c:v>
                </c:pt>
                <c:pt idx="1238">
                  <c:v>0.62197700000000333</c:v>
                </c:pt>
                <c:pt idx="1239">
                  <c:v>0.6225579999999995</c:v>
                </c:pt>
                <c:pt idx="1240">
                  <c:v>0.6225579999999995</c:v>
                </c:pt>
                <c:pt idx="1241">
                  <c:v>0.62197499999999994</c:v>
                </c:pt>
                <c:pt idx="1242">
                  <c:v>0.6208129999999995</c:v>
                </c:pt>
                <c:pt idx="1243">
                  <c:v>0.62023200000000001</c:v>
                </c:pt>
                <c:pt idx="1244">
                  <c:v>0.62023200000000001</c:v>
                </c:pt>
                <c:pt idx="1245">
                  <c:v>0.61907000000000334</c:v>
                </c:pt>
                <c:pt idx="1246">
                  <c:v>0.61674700000000393</c:v>
                </c:pt>
                <c:pt idx="1247">
                  <c:v>0.61674700000000393</c:v>
                </c:pt>
                <c:pt idx="1248">
                  <c:v>0.61790900000000393</c:v>
                </c:pt>
                <c:pt idx="1249">
                  <c:v>0.61732799999999999</c:v>
                </c:pt>
                <c:pt idx="1250">
                  <c:v>0.61674700000000393</c:v>
                </c:pt>
                <c:pt idx="1251">
                  <c:v>0.61500400000000299</c:v>
                </c:pt>
                <c:pt idx="1252">
                  <c:v>0.6132609999999995</c:v>
                </c:pt>
                <c:pt idx="1253">
                  <c:v>0.61209899999999995</c:v>
                </c:pt>
                <c:pt idx="1254">
                  <c:v>0.61209899999999995</c:v>
                </c:pt>
                <c:pt idx="1255">
                  <c:v>0.61151800000000001</c:v>
                </c:pt>
                <c:pt idx="1256">
                  <c:v>0.61151800000000001</c:v>
                </c:pt>
                <c:pt idx="1257">
                  <c:v>0.60977500000000451</c:v>
                </c:pt>
                <c:pt idx="1258">
                  <c:v>0.60861100000000334</c:v>
                </c:pt>
                <c:pt idx="1259">
                  <c:v>0.61093699999999951</c:v>
                </c:pt>
                <c:pt idx="1260">
                  <c:v>0.61209899999999995</c:v>
                </c:pt>
                <c:pt idx="1261">
                  <c:v>0.61035399999999951</c:v>
                </c:pt>
                <c:pt idx="1262">
                  <c:v>0.61151800000000001</c:v>
                </c:pt>
                <c:pt idx="1263">
                  <c:v>0.61151800000000001</c:v>
                </c:pt>
                <c:pt idx="1264">
                  <c:v>0.60977300000000334</c:v>
                </c:pt>
                <c:pt idx="1265">
                  <c:v>0.60919200000000062</c:v>
                </c:pt>
                <c:pt idx="1266">
                  <c:v>0.60861100000000334</c:v>
                </c:pt>
                <c:pt idx="1267">
                  <c:v>0.60861100000000334</c:v>
                </c:pt>
                <c:pt idx="1268">
                  <c:v>0.60919200000000062</c:v>
                </c:pt>
                <c:pt idx="1269">
                  <c:v>0.60745000000000005</c:v>
                </c:pt>
                <c:pt idx="1270">
                  <c:v>0.60570500000000393</c:v>
                </c:pt>
                <c:pt idx="1271">
                  <c:v>0.60744799999999999</c:v>
                </c:pt>
                <c:pt idx="1272">
                  <c:v>0.60802900000000393</c:v>
                </c:pt>
                <c:pt idx="1273">
                  <c:v>0.60686499999999999</c:v>
                </c:pt>
                <c:pt idx="1274">
                  <c:v>0.60395799999999999</c:v>
                </c:pt>
                <c:pt idx="1275">
                  <c:v>0.59930699999999548</c:v>
                </c:pt>
                <c:pt idx="1276">
                  <c:v>0.59058699999999331</c:v>
                </c:pt>
                <c:pt idx="1277">
                  <c:v>0.58070500000000003</c:v>
                </c:pt>
                <c:pt idx="1278">
                  <c:v>0.57082299999999997</c:v>
                </c:pt>
                <c:pt idx="1279">
                  <c:v>0.55919799999999997</c:v>
                </c:pt>
                <c:pt idx="1280">
                  <c:v>0.54234099999999996</c:v>
                </c:pt>
                <c:pt idx="1281">
                  <c:v>0.51909000000000005</c:v>
                </c:pt>
                <c:pt idx="1282">
                  <c:v>0.495257</c:v>
                </c:pt>
                <c:pt idx="1283">
                  <c:v>0.4690990000000001</c:v>
                </c:pt>
                <c:pt idx="1284">
                  <c:v>0.44061500000000003</c:v>
                </c:pt>
                <c:pt idx="1285">
                  <c:v>0.41387600000000196</c:v>
                </c:pt>
                <c:pt idx="1286">
                  <c:v>0.38829900000000001</c:v>
                </c:pt>
                <c:pt idx="1287">
                  <c:v>0.36330300000000032</c:v>
                </c:pt>
                <c:pt idx="1288">
                  <c:v>0.3400510000000001</c:v>
                </c:pt>
                <c:pt idx="1289">
                  <c:v>0.31738100000000197</c:v>
                </c:pt>
                <c:pt idx="1290">
                  <c:v>0.29761700000000002</c:v>
                </c:pt>
                <c:pt idx="1291">
                  <c:v>0.28017900000000001</c:v>
                </c:pt>
                <c:pt idx="1292">
                  <c:v>0.26274099999999995</c:v>
                </c:pt>
                <c:pt idx="1293">
                  <c:v>0.24762700000000001</c:v>
                </c:pt>
                <c:pt idx="1294">
                  <c:v>0.23483999999999999</c:v>
                </c:pt>
                <c:pt idx="1295">
                  <c:v>0.22495799999999999</c:v>
                </c:pt>
                <c:pt idx="1296">
                  <c:v>0.21856400000000092</c:v>
                </c:pt>
                <c:pt idx="1297">
                  <c:v>0.21624000000000113</c:v>
                </c:pt>
                <c:pt idx="1298">
                  <c:v>0.212171</c:v>
                </c:pt>
                <c:pt idx="1299">
                  <c:v>0.21042700000000081</c:v>
                </c:pt>
                <c:pt idx="1300">
                  <c:v>0.21100800000000081</c:v>
                </c:pt>
                <c:pt idx="1301">
                  <c:v>0.21507599999999999</c:v>
                </c:pt>
                <c:pt idx="1302">
                  <c:v>0.22379599999999999</c:v>
                </c:pt>
                <c:pt idx="1303">
                  <c:v>0.23600399999999999</c:v>
                </c:pt>
                <c:pt idx="1304">
                  <c:v>0.24879200000000104</c:v>
                </c:pt>
                <c:pt idx="1305">
                  <c:v>0.26274299999999995</c:v>
                </c:pt>
                <c:pt idx="1306">
                  <c:v>0.27785700000000002</c:v>
                </c:pt>
                <c:pt idx="1307">
                  <c:v>0.29297100000000031</c:v>
                </c:pt>
                <c:pt idx="1308">
                  <c:v>0.30576000000000031</c:v>
                </c:pt>
                <c:pt idx="1309">
                  <c:v>0.31854700000000002</c:v>
                </c:pt>
                <c:pt idx="1310">
                  <c:v>0.33133500000000032</c:v>
                </c:pt>
                <c:pt idx="1311">
                  <c:v>0.34179800000000005</c:v>
                </c:pt>
                <c:pt idx="1312">
                  <c:v>0.35051800000000038</c:v>
                </c:pt>
                <c:pt idx="1313">
                  <c:v>0.358655</c:v>
                </c:pt>
                <c:pt idx="1314">
                  <c:v>0.36563000000000001</c:v>
                </c:pt>
                <c:pt idx="1315">
                  <c:v>0.37144200000000038</c:v>
                </c:pt>
                <c:pt idx="1316">
                  <c:v>0.37376800000000032</c:v>
                </c:pt>
                <c:pt idx="1317">
                  <c:v>0.37551200000000168</c:v>
                </c:pt>
                <c:pt idx="1318">
                  <c:v>0.37783600000000167</c:v>
                </c:pt>
                <c:pt idx="1319">
                  <c:v>0.38190500000000038</c:v>
                </c:pt>
                <c:pt idx="1320">
                  <c:v>0.38481100000000173</c:v>
                </c:pt>
                <c:pt idx="1321">
                  <c:v>0.38713700000000001</c:v>
                </c:pt>
                <c:pt idx="1322">
                  <c:v>0.38888000000000311</c:v>
                </c:pt>
                <c:pt idx="1323">
                  <c:v>0.39236800000000277</c:v>
                </c:pt>
                <c:pt idx="1324">
                  <c:v>0.39701700000000167</c:v>
                </c:pt>
                <c:pt idx="1325">
                  <c:v>0.400505</c:v>
                </c:pt>
                <c:pt idx="1326">
                  <c:v>0.40457500000000002</c:v>
                </c:pt>
                <c:pt idx="1327">
                  <c:v>0.40864400000000001</c:v>
                </c:pt>
                <c:pt idx="1328">
                  <c:v>0.40980600000000161</c:v>
                </c:pt>
                <c:pt idx="1329">
                  <c:v>0.41387400000000196</c:v>
                </c:pt>
                <c:pt idx="1330">
                  <c:v>0.41561900000000002</c:v>
                </c:pt>
                <c:pt idx="1331">
                  <c:v>0.41620000000000001</c:v>
                </c:pt>
                <c:pt idx="1332">
                  <c:v>0.41678100000000001</c:v>
                </c:pt>
                <c:pt idx="1333">
                  <c:v>0.41678100000000001</c:v>
                </c:pt>
                <c:pt idx="1334">
                  <c:v>0.41387400000000196</c:v>
                </c:pt>
                <c:pt idx="1335">
                  <c:v>0.41155000000000008</c:v>
                </c:pt>
                <c:pt idx="1336">
                  <c:v>0.40980800000000167</c:v>
                </c:pt>
                <c:pt idx="1337">
                  <c:v>0.40980800000000167</c:v>
                </c:pt>
                <c:pt idx="1338">
                  <c:v>0.40922700000000001</c:v>
                </c:pt>
                <c:pt idx="1339">
                  <c:v>0.40748400000000168</c:v>
                </c:pt>
                <c:pt idx="1340">
                  <c:v>0.40748400000000168</c:v>
                </c:pt>
                <c:pt idx="1341">
                  <c:v>0.40922900000000001</c:v>
                </c:pt>
                <c:pt idx="1342">
                  <c:v>0.41097100000000031</c:v>
                </c:pt>
                <c:pt idx="1343">
                  <c:v>0.41329700000000003</c:v>
                </c:pt>
                <c:pt idx="1344">
                  <c:v>0.41562300000000002</c:v>
                </c:pt>
                <c:pt idx="1345">
                  <c:v>0.41504200000000002</c:v>
                </c:pt>
                <c:pt idx="1346">
                  <c:v>0.41678500000000002</c:v>
                </c:pt>
                <c:pt idx="1347">
                  <c:v>0.41910900000000001</c:v>
                </c:pt>
                <c:pt idx="1348">
                  <c:v>0.41969000000000001</c:v>
                </c:pt>
                <c:pt idx="1349">
                  <c:v>0.42259600000000008</c:v>
                </c:pt>
                <c:pt idx="1350">
                  <c:v>0.42376000000000008</c:v>
                </c:pt>
                <c:pt idx="1351">
                  <c:v>0.42550500000000002</c:v>
                </c:pt>
                <c:pt idx="1352">
                  <c:v>0.42841100000000032</c:v>
                </c:pt>
                <c:pt idx="1353">
                  <c:v>0.43073700000000004</c:v>
                </c:pt>
                <c:pt idx="1354">
                  <c:v>0.43248000000000225</c:v>
                </c:pt>
                <c:pt idx="1355">
                  <c:v>0.43597000000000197</c:v>
                </c:pt>
                <c:pt idx="1356">
                  <c:v>0.43771200000000032</c:v>
                </c:pt>
                <c:pt idx="1357">
                  <c:v>0.43945500000000032</c:v>
                </c:pt>
                <c:pt idx="1358">
                  <c:v>0.44178100000000003</c:v>
                </c:pt>
                <c:pt idx="1359">
                  <c:v>0.44294300000000003</c:v>
                </c:pt>
                <c:pt idx="1360">
                  <c:v>0.4464300000000001</c:v>
                </c:pt>
                <c:pt idx="1361">
                  <c:v>0.4481750000000001</c:v>
                </c:pt>
                <c:pt idx="1362">
                  <c:v>0.4481750000000001</c:v>
                </c:pt>
                <c:pt idx="1363">
                  <c:v>0.45050100000000004</c:v>
                </c:pt>
                <c:pt idx="1364">
                  <c:v>0.45224599999999998</c:v>
                </c:pt>
                <c:pt idx="1365">
                  <c:v>0.45166300000000004</c:v>
                </c:pt>
                <c:pt idx="1366">
                  <c:v>0.45166300000000004</c:v>
                </c:pt>
                <c:pt idx="1367">
                  <c:v>0.45398900000000031</c:v>
                </c:pt>
                <c:pt idx="1368">
                  <c:v>0.45573299999999994</c:v>
                </c:pt>
                <c:pt idx="1369">
                  <c:v>0.45747800000000038</c:v>
                </c:pt>
                <c:pt idx="1370">
                  <c:v>0.456897</c:v>
                </c:pt>
                <c:pt idx="1371">
                  <c:v>0.4580590000000001</c:v>
                </c:pt>
                <c:pt idx="1372">
                  <c:v>0.4592210000000001</c:v>
                </c:pt>
                <c:pt idx="1373">
                  <c:v>0.4592210000000001</c:v>
                </c:pt>
                <c:pt idx="1374">
                  <c:v>0.46096400000000032</c:v>
                </c:pt>
                <c:pt idx="1375">
                  <c:v>0.46212800000000032</c:v>
                </c:pt>
                <c:pt idx="1376">
                  <c:v>0.46387000000000167</c:v>
                </c:pt>
                <c:pt idx="1377">
                  <c:v>0.466196</c:v>
                </c:pt>
                <c:pt idx="1378">
                  <c:v>0.467941</c:v>
                </c:pt>
                <c:pt idx="1379">
                  <c:v>0.4691030000000001</c:v>
                </c:pt>
                <c:pt idx="1380">
                  <c:v>0.4702670000000001</c:v>
                </c:pt>
                <c:pt idx="1381">
                  <c:v>0.46968600000000038</c:v>
                </c:pt>
                <c:pt idx="1382">
                  <c:v>0.4702670000000001</c:v>
                </c:pt>
                <c:pt idx="1383">
                  <c:v>0.46852200000000038</c:v>
                </c:pt>
                <c:pt idx="1384">
                  <c:v>0.467941</c:v>
                </c:pt>
                <c:pt idx="1385">
                  <c:v>0.46968400000000032</c:v>
                </c:pt>
                <c:pt idx="1386">
                  <c:v>0.47142900000000032</c:v>
                </c:pt>
                <c:pt idx="1387">
                  <c:v>0.47433500000000001</c:v>
                </c:pt>
                <c:pt idx="1388">
                  <c:v>0.47375400000000001</c:v>
                </c:pt>
                <c:pt idx="1389">
                  <c:v>0.47317300000000001</c:v>
                </c:pt>
                <c:pt idx="1390">
                  <c:v>0.47375400000000001</c:v>
                </c:pt>
                <c:pt idx="1391">
                  <c:v>0.47433500000000001</c:v>
                </c:pt>
                <c:pt idx="1392">
                  <c:v>0.47317300000000001</c:v>
                </c:pt>
                <c:pt idx="1393">
                  <c:v>0.47317300000000001</c:v>
                </c:pt>
                <c:pt idx="1394">
                  <c:v>0.47375400000000001</c:v>
                </c:pt>
                <c:pt idx="1395">
                  <c:v>0.47317300000000001</c:v>
                </c:pt>
                <c:pt idx="1396">
                  <c:v>0.47491600000000167</c:v>
                </c:pt>
                <c:pt idx="1397">
                  <c:v>0.47491600000000167</c:v>
                </c:pt>
                <c:pt idx="1398">
                  <c:v>0.47491600000000167</c:v>
                </c:pt>
                <c:pt idx="1399">
                  <c:v>0.47433500000000001</c:v>
                </c:pt>
                <c:pt idx="1400">
                  <c:v>0.47491600000000167</c:v>
                </c:pt>
                <c:pt idx="1401">
                  <c:v>0.47724</c:v>
                </c:pt>
                <c:pt idx="1402">
                  <c:v>0.47840200000000038</c:v>
                </c:pt>
                <c:pt idx="1403">
                  <c:v>0.47782100000000038</c:v>
                </c:pt>
                <c:pt idx="1404">
                  <c:v>0.4801470000000001</c:v>
                </c:pt>
                <c:pt idx="1405">
                  <c:v>0.48072800000000032</c:v>
                </c:pt>
                <c:pt idx="1406">
                  <c:v>0.47840400000000038</c:v>
                </c:pt>
                <c:pt idx="1407">
                  <c:v>0.47898500000000038</c:v>
                </c:pt>
                <c:pt idx="1408">
                  <c:v>0.47898500000000038</c:v>
                </c:pt>
                <c:pt idx="1409">
                  <c:v>0.47956600000000038</c:v>
                </c:pt>
                <c:pt idx="1410">
                  <c:v>0.47956600000000038</c:v>
                </c:pt>
                <c:pt idx="1411">
                  <c:v>0.48072800000000032</c:v>
                </c:pt>
                <c:pt idx="1412">
                  <c:v>0.48072800000000032</c:v>
                </c:pt>
                <c:pt idx="1413">
                  <c:v>0.48189000000000032</c:v>
                </c:pt>
                <c:pt idx="1414">
                  <c:v>0.48421500000000001</c:v>
                </c:pt>
                <c:pt idx="1415">
                  <c:v>0.48421500000000001</c:v>
                </c:pt>
                <c:pt idx="1416">
                  <c:v>0.484796</c:v>
                </c:pt>
                <c:pt idx="1417">
                  <c:v>0.48305300000000001</c:v>
                </c:pt>
                <c:pt idx="1418">
                  <c:v>0.48247200000000168</c:v>
                </c:pt>
                <c:pt idx="1419">
                  <c:v>0.48363400000000001</c:v>
                </c:pt>
                <c:pt idx="1420">
                  <c:v>0.484796</c:v>
                </c:pt>
                <c:pt idx="1421">
                  <c:v>0.48363400000000001</c:v>
                </c:pt>
                <c:pt idx="1422">
                  <c:v>0.48421500000000001</c:v>
                </c:pt>
                <c:pt idx="1423">
                  <c:v>0.484796</c:v>
                </c:pt>
                <c:pt idx="1424">
                  <c:v>0.4859580000000015</c:v>
                </c:pt>
                <c:pt idx="1425">
                  <c:v>0.4871200000000015</c:v>
                </c:pt>
                <c:pt idx="1426">
                  <c:v>0.48828200000000038</c:v>
                </c:pt>
                <c:pt idx="1427">
                  <c:v>0.49118700000000032</c:v>
                </c:pt>
                <c:pt idx="1428">
                  <c:v>0.49176800000000032</c:v>
                </c:pt>
                <c:pt idx="1429">
                  <c:v>0.49293000000000031</c:v>
                </c:pt>
                <c:pt idx="1430">
                  <c:v>0.49351000000000167</c:v>
                </c:pt>
                <c:pt idx="1431">
                  <c:v>0.49641700000000138</c:v>
                </c:pt>
                <c:pt idx="1432">
                  <c:v>0.49641700000000138</c:v>
                </c:pt>
                <c:pt idx="1433">
                  <c:v>0.49816000000000032</c:v>
                </c:pt>
                <c:pt idx="1434">
                  <c:v>0.49757900000000038</c:v>
                </c:pt>
                <c:pt idx="1435">
                  <c:v>0.49583400000000138</c:v>
                </c:pt>
                <c:pt idx="1436">
                  <c:v>0.49583400000000138</c:v>
                </c:pt>
                <c:pt idx="1437">
                  <c:v>0.49583400000000138</c:v>
                </c:pt>
                <c:pt idx="1438">
                  <c:v>0.49641500000000038</c:v>
                </c:pt>
                <c:pt idx="1439">
                  <c:v>0.4987410000000001</c:v>
                </c:pt>
                <c:pt idx="1440">
                  <c:v>0.49757900000000038</c:v>
                </c:pt>
                <c:pt idx="1441">
                  <c:v>0.4987410000000001</c:v>
                </c:pt>
                <c:pt idx="1442">
                  <c:v>0.50048399999999549</c:v>
                </c:pt>
                <c:pt idx="1443">
                  <c:v>0.49990300000000032</c:v>
                </c:pt>
                <c:pt idx="1444">
                  <c:v>0.4987410000000001</c:v>
                </c:pt>
                <c:pt idx="1445">
                  <c:v>0.49932200000000276</c:v>
                </c:pt>
                <c:pt idx="1446">
                  <c:v>0.4987410000000001</c:v>
                </c:pt>
                <c:pt idx="1447">
                  <c:v>0.49816000000000032</c:v>
                </c:pt>
                <c:pt idx="1448">
                  <c:v>0.49816000000000032</c:v>
                </c:pt>
                <c:pt idx="1449">
                  <c:v>0.49699800000000038</c:v>
                </c:pt>
                <c:pt idx="1450">
                  <c:v>0.49816200000000038</c:v>
                </c:pt>
                <c:pt idx="1451">
                  <c:v>0.49816200000000038</c:v>
                </c:pt>
                <c:pt idx="1452">
                  <c:v>0.49699800000000038</c:v>
                </c:pt>
                <c:pt idx="1453">
                  <c:v>0.49641700000000138</c:v>
                </c:pt>
                <c:pt idx="1454">
                  <c:v>0.49641700000000138</c:v>
                </c:pt>
                <c:pt idx="1455">
                  <c:v>0.4987410000000001</c:v>
                </c:pt>
                <c:pt idx="1456">
                  <c:v>0.49990300000000032</c:v>
                </c:pt>
                <c:pt idx="1457">
                  <c:v>0.49932200000000276</c:v>
                </c:pt>
                <c:pt idx="1458">
                  <c:v>0.4987410000000001</c:v>
                </c:pt>
                <c:pt idx="1459">
                  <c:v>0.49990300000000032</c:v>
                </c:pt>
                <c:pt idx="1460">
                  <c:v>0.4987390000000001</c:v>
                </c:pt>
                <c:pt idx="1461">
                  <c:v>0.50048199999999665</c:v>
                </c:pt>
                <c:pt idx="1462">
                  <c:v>0.49990100000000032</c:v>
                </c:pt>
                <c:pt idx="1463">
                  <c:v>0.4987390000000001</c:v>
                </c:pt>
                <c:pt idx="1464">
                  <c:v>0.49932000000000276</c:v>
                </c:pt>
                <c:pt idx="1465">
                  <c:v>0.49815800000000032</c:v>
                </c:pt>
                <c:pt idx="1466">
                  <c:v>0.49699600000000038</c:v>
                </c:pt>
                <c:pt idx="1467">
                  <c:v>0.49757700000000032</c:v>
                </c:pt>
                <c:pt idx="1468">
                  <c:v>0.49757700000000032</c:v>
                </c:pt>
                <c:pt idx="1469">
                  <c:v>0.49699600000000038</c:v>
                </c:pt>
                <c:pt idx="1470">
                  <c:v>0.4987390000000001</c:v>
                </c:pt>
                <c:pt idx="1471">
                  <c:v>0.49699400000000032</c:v>
                </c:pt>
                <c:pt idx="1472">
                  <c:v>0.49815800000000032</c:v>
                </c:pt>
                <c:pt idx="1473">
                  <c:v>0.4987390000000001</c:v>
                </c:pt>
                <c:pt idx="1474">
                  <c:v>0.49990100000000032</c:v>
                </c:pt>
                <c:pt idx="1475">
                  <c:v>0.4987390000000001</c:v>
                </c:pt>
                <c:pt idx="1476">
                  <c:v>0.49699600000000038</c:v>
                </c:pt>
                <c:pt idx="1477">
                  <c:v>0.49641500000000038</c:v>
                </c:pt>
                <c:pt idx="1478">
                  <c:v>0.49757700000000032</c:v>
                </c:pt>
                <c:pt idx="1479">
                  <c:v>0.4987390000000001</c:v>
                </c:pt>
                <c:pt idx="1480">
                  <c:v>0.49932000000000276</c:v>
                </c:pt>
                <c:pt idx="1481">
                  <c:v>0.50048399999999549</c:v>
                </c:pt>
                <c:pt idx="1482">
                  <c:v>0.4987410000000001</c:v>
                </c:pt>
                <c:pt idx="1483">
                  <c:v>0.49932200000000276</c:v>
                </c:pt>
                <c:pt idx="1484">
                  <c:v>0.50048399999999549</c:v>
                </c:pt>
                <c:pt idx="1485">
                  <c:v>0.50164799999999998</c:v>
                </c:pt>
                <c:pt idx="1486">
                  <c:v>0.50339</c:v>
                </c:pt>
                <c:pt idx="1487">
                  <c:v>0.50455199999999956</c:v>
                </c:pt>
                <c:pt idx="1488">
                  <c:v>0.5057159999999995</c:v>
                </c:pt>
                <c:pt idx="1489">
                  <c:v>0.506297</c:v>
                </c:pt>
                <c:pt idx="1490">
                  <c:v>0.50746099999999561</c:v>
                </c:pt>
                <c:pt idx="1491">
                  <c:v>0.50688</c:v>
                </c:pt>
                <c:pt idx="1492">
                  <c:v>0.50804400000000005</c:v>
                </c:pt>
                <c:pt idx="1493">
                  <c:v>0.50746099999999561</c:v>
                </c:pt>
                <c:pt idx="1494">
                  <c:v>0.50862499999999999</c:v>
                </c:pt>
                <c:pt idx="1495">
                  <c:v>0.50746299999999445</c:v>
                </c:pt>
                <c:pt idx="1496">
                  <c:v>0.50746299999999445</c:v>
                </c:pt>
                <c:pt idx="1497">
                  <c:v>0.50920599999999949</c:v>
                </c:pt>
                <c:pt idx="1498">
                  <c:v>0.51095000000000002</c:v>
                </c:pt>
                <c:pt idx="1499">
                  <c:v>0.51036999999999699</c:v>
                </c:pt>
                <c:pt idx="1500">
                  <c:v>0.51095199999999996</c:v>
                </c:pt>
                <c:pt idx="1501">
                  <c:v>0.51153499999999608</c:v>
                </c:pt>
                <c:pt idx="1502">
                  <c:v>0.51095199999999996</c:v>
                </c:pt>
                <c:pt idx="1503">
                  <c:v>0.51385899999999951</c:v>
                </c:pt>
                <c:pt idx="1504">
                  <c:v>0.51385899999999951</c:v>
                </c:pt>
                <c:pt idx="1505">
                  <c:v>0.51444000000000001</c:v>
                </c:pt>
                <c:pt idx="1506">
                  <c:v>0.51327599999999951</c:v>
                </c:pt>
                <c:pt idx="1507">
                  <c:v>0.51385700000000001</c:v>
                </c:pt>
                <c:pt idx="1508">
                  <c:v>0.51502099999999951</c:v>
                </c:pt>
                <c:pt idx="1509">
                  <c:v>0.51385700000000001</c:v>
                </c:pt>
                <c:pt idx="1510">
                  <c:v>0.51502099999999951</c:v>
                </c:pt>
                <c:pt idx="1511">
                  <c:v>0.51443799999999607</c:v>
                </c:pt>
                <c:pt idx="1512">
                  <c:v>0.515602</c:v>
                </c:pt>
                <c:pt idx="1513">
                  <c:v>0.51385700000000001</c:v>
                </c:pt>
                <c:pt idx="1514">
                  <c:v>0.51269500000000334</c:v>
                </c:pt>
                <c:pt idx="1515">
                  <c:v>0.51153099999999607</c:v>
                </c:pt>
                <c:pt idx="1516">
                  <c:v>0.51211199999999957</c:v>
                </c:pt>
                <c:pt idx="1517">
                  <c:v>0.51269299999999951</c:v>
                </c:pt>
                <c:pt idx="1518">
                  <c:v>0.51211199999999957</c:v>
                </c:pt>
                <c:pt idx="1519">
                  <c:v>0.50978699999999699</c:v>
                </c:pt>
                <c:pt idx="1520">
                  <c:v>0.51094899999999999</c:v>
                </c:pt>
                <c:pt idx="1521">
                  <c:v>0.51210999999999951</c:v>
                </c:pt>
                <c:pt idx="1522">
                  <c:v>0.51094700000000004</c:v>
                </c:pt>
                <c:pt idx="1523">
                  <c:v>0.51210999999999951</c:v>
                </c:pt>
                <c:pt idx="1524">
                  <c:v>0.51094700000000004</c:v>
                </c:pt>
                <c:pt idx="1525">
                  <c:v>0.51269100000000334</c:v>
                </c:pt>
                <c:pt idx="1526">
                  <c:v>0.51443599999999956</c:v>
                </c:pt>
                <c:pt idx="1527">
                  <c:v>0.51385499999999951</c:v>
                </c:pt>
                <c:pt idx="1528">
                  <c:v>0.51385499999999951</c:v>
                </c:pt>
                <c:pt idx="1529">
                  <c:v>0.51269100000000334</c:v>
                </c:pt>
                <c:pt idx="1530">
                  <c:v>0.51385499999999951</c:v>
                </c:pt>
                <c:pt idx="1531">
                  <c:v>0.51327400000000001</c:v>
                </c:pt>
                <c:pt idx="1532">
                  <c:v>0.51385700000000001</c:v>
                </c:pt>
                <c:pt idx="1533">
                  <c:v>0.5155999999999995</c:v>
                </c:pt>
                <c:pt idx="1534">
                  <c:v>0.51734500000000005</c:v>
                </c:pt>
                <c:pt idx="1535">
                  <c:v>0.517926</c:v>
                </c:pt>
                <c:pt idx="1536">
                  <c:v>0.517926</c:v>
                </c:pt>
                <c:pt idx="1537">
                  <c:v>0.51909000000000005</c:v>
                </c:pt>
                <c:pt idx="1538">
                  <c:v>0.52025299999999641</c:v>
                </c:pt>
                <c:pt idx="1539">
                  <c:v>0.52141699999999502</c:v>
                </c:pt>
                <c:pt idx="1540">
                  <c:v>0.52141699999999502</c:v>
                </c:pt>
                <c:pt idx="1541">
                  <c:v>0.52083599999999997</c:v>
                </c:pt>
                <c:pt idx="1542">
                  <c:v>0.51967399999999997</c:v>
                </c:pt>
                <c:pt idx="1543">
                  <c:v>0.52141899999999641</c:v>
                </c:pt>
                <c:pt idx="1544">
                  <c:v>0.51967399999999997</c:v>
                </c:pt>
                <c:pt idx="1545">
                  <c:v>0.51967399999999997</c:v>
                </c:pt>
                <c:pt idx="1546">
                  <c:v>0.5173489999999995</c:v>
                </c:pt>
                <c:pt idx="1547">
                  <c:v>0.51560399999999951</c:v>
                </c:pt>
                <c:pt idx="1548">
                  <c:v>0.51560399999999951</c:v>
                </c:pt>
                <c:pt idx="1549">
                  <c:v>0.516185</c:v>
                </c:pt>
                <c:pt idx="1550">
                  <c:v>0.5167659999999995</c:v>
                </c:pt>
                <c:pt idx="1551">
                  <c:v>0.51618299999999606</c:v>
                </c:pt>
                <c:pt idx="1552">
                  <c:v>0.516764</c:v>
                </c:pt>
                <c:pt idx="1553">
                  <c:v>0.517926</c:v>
                </c:pt>
                <c:pt idx="1554">
                  <c:v>0.5155999999999995</c:v>
                </c:pt>
                <c:pt idx="1555">
                  <c:v>0.5155999999999995</c:v>
                </c:pt>
                <c:pt idx="1556">
                  <c:v>0.5155999999999995</c:v>
                </c:pt>
                <c:pt idx="1557">
                  <c:v>0.515019</c:v>
                </c:pt>
                <c:pt idx="1558">
                  <c:v>0.5155999999999995</c:v>
                </c:pt>
                <c:pt idx="1559">
                  <c:v>0.5155999999999995</c:v>
                </c:pt>
                <c:pt idx="1560">
                  <c:v>0.51385499999999951</c:v>
                </c:pt>
                <c:pt idx="1561">
                  <c:v>0.5155999999999995</c:v>
                </c:pt>
                <c:pt idx="1562">
                  <c:v>0.516181</c:v>
                </c:pt>
                <c:pt idx="1563">
                  <c:v>0.515598</c:v>
                </c:pt>
                <c:pt idx="1564">
                  <c:v>0.51501699999999606</c:v>
                </c:pt>
                <c:pt idx="1565">
                  <c:v>0.515598</c:v>
                </c:pt>
                <c:pt idx="1566">
                  <c:v>0.51443599999999956</c:v>
                </c:pt>
                <c:pt idx="1567">
                  <c:v>0.5155999999999995</c:v>
                </c:pt>
                <c:pt idx="1568">
                  <c:v>0.5155999999999995</c:v>
                </c:pt>
                <c:pt idx="1569">
                  <c:v>0.516764</c:v>
                </c:pt>
                <c:pt idx="1570">
                  <c:v>0.51618299999999606</c:v>
                </c:pt>
                <c:pt idx="1571">
                  <c:v>0.517347</c:v>
                </c:pt>
                <c:pt idx="1572">
                  <c:v>0.51793</c:v>
                </c:pt>
                <c:pt idx="1573">
                  <c:v>0.516185</c:v>
                </c:pt>
                <c:pt idx="1574">
                  <c:v>0.51502300000000001</c:v>
                </c:pt>
                <c:pt idx="1575">
                  <c:v>0.51560600000000001</c:v>
                </c:pt>
                <c:pt idx="1576">
                  <c:v>0.51676800000000001</c:v>
                </c:pt>
                <c:pt idx="1577">
                  <c:v>0.51793100000000003</c:v>
                </c:pt>
                <c:pt idx="1578">
                  <c:v>0.51793100000000003</c:v>
                </c:pt>
                <c:pt idx="1579">
                  <c:v>0.51502499999999996</c:v>
                </c:pt>
                <c:pt idx="1580">
                  <c:v>0.51560600000000001</c:v>
                </c:pt>
                <c:pt idx="1581">
                  <c:v>0.51676800000000001</c:v>
                </c:pt>
                <c:pt idx="1582">
                  <c:v>0.5173489999999995</c:v>
                </c:pt>
                <c:pt idx="1583">
                  <c:v>0.51676800000000001</c:v>
                </c:pt>
                <c:pt idx="1584">
                  <c:v>0.51676800000000001</c:v>
                </c:pt>
                <c:pt idx="1585">
                  <c:v>0.5173489999999995</c:v>
                </c:pt>
                <c:pt idx="1586">
                  <c:v>0.5173489999999995</c:v>
                </c:pt>
                <c:pt idx="1587">
                  <c:v>0.5173489999999995</c:v>
                </c:pt>
                <c:pt idx="1588">
                  <c:v>0.5173489999999995</c:v>
                </c:pt>
                <c:pt idx="1589">
                  <c:v>0.51851199999999653</c:v>
                </c:pt>
                <c:pt idx="1590">
                  <c:v>0.51793</c:v>
                </c:pt>
                <c:pt idx="1591">
                  <c:v>0.51909300000000003</c:v>
                </c:pt>
                <c:pt idx="1592">
                  <c:v>0.51793</c:v>
                </c:pt>
                <c:pt idx="1593">
                  <c:v>0.51850999999999958</c:v>
                </c:pt>
                <c:pt idx="1594">
                  <c:v>0.51967399999999997</c:v>
                </c:pt>
                <c:pt idx="1595">
                  <c:v>0.51850999999999958</c:v>
                </c:pt>
                <c:pt idx="1596">
                  <c:v>0.51909099999999997</c:v>
                </c:pt>
                <c:pt idx="1597">
                  <c:v>0.5167659999999995</c:v>
                </c:pt>
                <c:pt idx="1598">
                  <c:v>0.517347</c:v>
                </c:pt>
                <c:pt idx="1599">
                  <c:v>0.51850999999999958</c:v>
                </c:pt>
                <c:pt idx="1600">
                  <c:v>0.52083599999999997</c:v>
                </c:pt>
                <c:pt idx="1601">
                  <c:v>0.52083599999999997</c:v>
                </c:pt>
                <c:pt idx="1602">
                  <c:v>0.52141899999999641</c:v>
                </c:pt>
                <c:pt idx="1603">
                  <c:v>0.52025500000000002</c:v>
                </c:pt>
                <c:pt idx="1604">
                  <c:v>0.52200000000000002</c:v>
                </c:pt>
                <c:pt idx="1605">
                  <c:v>0.52316399999999608</c:v>
                </c:pt>
                <c:pt idx="1606">
                  <c:v>0.52258299999999525</c:v>
                </c:pt>
                <c:pt idx="1607">
                  <c:v>0.52258299999999525</c:v>
                </c:pt>
                <c:pt idx="1608">
                  <c:v>0.52374500000000335</c:v>
                </c:pt>
                <c:pt idx="1609">
                  <c:v>0.52374500000000335</c:v>
                </c:pt>
                <c:pt idx="1610">
                  <c:v>0.52258099999999608</c:v>
                </c:pt>
                <c:pt idx="1611">
                  <c:v>0.52316399999999608</c:v>
                </c:pt>
                <c:pt idx="1612">
                  <c:v>0.52258099999999608</c:v>
                </c:pt>
                <c:pt idx="1613">
                  <c:v>0.52432599999999996</c:v>
                </c:pt>
                <c:pt idx="1614">
                  <c:v>0.52432599999999996</c:v>
                </c:pt>
                <c:pt idx="1615">
                  <c:v>0.52490700000000001</c:v>
                </c:pt>
                <c:pt idx="1616">
                  <c:v>0.52665099999999998</c:v>
                </c:pt>
                <c:pt idx="1617">
                  <c:v>0.52548799999999607</c:v>
                </c:pt>
                <c:pt idx="1618">
                  <c:v>0.52665099999999998</c:v>
                </c:pt>
                <c:pt idx="1619">
                  <c:v>0.52548799999999607</c:v>
                </c:pt>
                <c:pt idx="1620">
                  <c:v>0.52548799999999607</c:v>
                </c:pt>
                <c:pt idx="1621">
                  <c:v>0.52548799999999607</c:v>
                </c:pt>
                <c:pt idx="1622">
                  <c:v>0.52722999999999998</c:v>
                </c:pt>
                <c:pt idx="1623">
                  <c:v>0.52781100000000003</c:v>
                </c:pt>
                <c:pt idx="1624">
                  <c:v>0.52781100000000003</c:v>
                </c:pt>
                <c:pt idx="1625">
                  <c:v>0.52781100000000003</c:v>
                </c:pt>
                <c:pt idx="1626">
                  <c:v>0.52897300000000003</c:v>
                </c:pt>
                <c:pt idx="1627">
                  <c:v>0.52781</c:v>
                </c:pt>
                <c:pt idx="1628">
                  <c:v>0.52664800000000334</c:v>
                </c:pt>
                <c:pt idx="1629">
                  <c:v>0.52548599999999956</c:v>
                </c:pt>
                <c:pt idx="1630">
                  <c:v>0.52548599999999956</c:v>
                </c:pt>
                <c:pt idx="1631">
                  <c:v>0.52781100000000003</c:v>
                </c:pt>
                <c:pt idx="1632">
                  <c:v>0.52839199999999997</c:v>
                </c:pt>
                <c:pt idx="1633">
                  <c:v>0.52722999999999998</c:v>
                </c:pt>
                <c:pt idx="1634">
                  <c:v>0.52432400000000001</c:v>
                </c:pt>
                <c:pt idx="1635">
                  <c:v>0.52490499999999951</c:v>
                </c:pt>
                <c:pt idx="1636">
                  <c:v>0.52374100000000334</c:v>
                </c:pt>
                <c:pt idx="1637">
                  <c:v>0.52432199999999951</c:v>
                </c:pt>
                <c:pt idx="1638">
                  <c:v>0.52315999999999996</c:v>
                </c:pt>
                <c:pt idx="1639">
                  <c:v>0.52374100000000334</c:v>
                </c:pt>
                <c:pt idx="1640">
                  <c:v>0.52315999999999996</c:v>
                </c:pt>
                <c:pt idx="1641">
                  <c:v>0.52141499999999608</c:v>
                </c:pt>
                <c:pt idx="1642">
                  <c:v>0.52025100000000002</c:v>
                </c:pt>
                <c:pt idx="1643">
                  <c:v>0.516764</c:v>
                </c:pt>
                <c:pt idx="1644">
                  <c:v>0.51618299999999606</c:v>
                </c:pt>
                <c:pt idx="1645">
                  <c:v>0.515602</c:v>
                </c:pt>
                <c:pt idx="1646">
                  <c:v>0.51502099999999951</c:v>
                </c:pt>
                <c:pt idx="1647">
                  <c:v>0.51269500000000334</c:v>
                </c:pt>
                <c:pt idx="1648">
                  <c:v>0.51269500000000334</c:v>
                </c:pt>
                <c:pt idx="1649">
                  <c:v>0.51444000000000001</c:v>
                </c:pt>
                <c:pt idx="1650">
                  <c:v>0.515602</c:v>
                </c:pt>
                <c:pt idx="1651">
                  <c:v>0.51443799999999607</c:v>
                </c:pt>
                <c:pt idx="1652">
                  <c:v>0.51385700000000001</c:v>
                </c:pt>
                <c:pt idx="1653">
                  <c:v>0.51211199999999957</c:v>
                </c:pt>
                <c:pt idx="1654">
                  <c:v>0.51327400000000001</c:v>
                </c:pt>
                <c:pt idx="1655">
                  <c:v>0.515019</c:v>
                </c:pt>
                <c:pt idx="1656">
                  <c:v>0.51269299999999951</c:v>
                </c:pt>
                <c:pt idx="1657">
                  <c:v>0.51385700000000001</c:v>
                </c:pt>
                <c:pt idx="1658">
                  <c:v>0.51327599999999951</c:v>
                </c:pt>
                <c:pt idx="1659">
                  <c:v>0.51502099999999951</c:v>
                </c:pt>
                <c:pt idx="1660">
                  <c:v>0.51385700000000001</c:v>
                </c:pt>
                <c:pt idx="1661">
                  <c:v>0.51385700000000001</c:v>
                </c:pt>
                <c:pt idx="1662">
                  <c:v>0.515602</c:v>
                </c:pt>
                <c:pt idx="1663">
                  <c:v>0.5167659999999995</c:v>
                </c:pt>
                <c:pt idx="1664">
                  <c:v>0.51793</c:v>
                </c:pt>
                <c:pt idx="1665">
                  <c:v>0.5167659999999995</c:v>
                </c:pt>
                <c:pt idx="1666">
                  <c:v>0.517347</c:v>
                </c:pt>
                <c:pt idx="1667">
                  <c:v>0.517347</c:v>
                </c:pt>
                <c:pt idx="1668">
                  <c:v>0.517347</c:v>
                </c:pt>
                <c:pt idx="1669">
                  <c:v>0.51850999999999958</c:v>
                </c:pt>
                <c:pt idx="1670">
                  <c:v>0.51850999999999958</c:v>
                </c:pt>
                <c:pt idx="1671">
                  <c:v>0.51850999999999958</c:v>
                </c:pt>
                <c:pt idx="1672">
                  <c:v>0.51909099999999997</c:v>
                </c:pt>
                <c:pt idx="1673">
                  <c:v>0.51793</c:v>
                </c:pt>
                <c:pt idx="1674">
                  <c:v>0.52083599999999997</c:v>
                </c:pt>
                <c:pt idx="1675">
                  <c:v>0.52141899999999641</c:v>
                </c:pt>
                <c:pt idx="1676">
                  <c:v>0.52083599999999997</c:v>
                </c:pt>
                <c:pt idx="1677">
                  <c:v>0.52316199999999957</c:v>
                </c:pt>
                <c:pt idx="1678">
                  <c:v>0.52141699999999502</c:v>
                </c:pt>
                <c:pt idx="1679">
                  <c:v>0.52141699999999502</c:v>
                </c:pt>
                <c:pt idx="1680">
                  <c:v>0.52199799999999996</c:v>
                </c:pt>
                <c:pt idx="1681">
                  <c:v>0.52432400000000001</c:v>
                </c:pt>
                <c:pt idx="1682">
                  <c:v>0.52490499999999951</c:v>
                </c:pt>
                <c:pt idx="1683">
                  <c:v>0.52548599999999956</c:v>
                </c:pt>
                <c:pt idx="1684">
                  <c:v>0.52548599999999956</c:v>
                </c:pt>
                <c:pt idx="1685">
                  <c:v>0.52548599999999956</c:v>
                </c:pt>
                <c:pt idx="1686">
                  <c:v>0.52664999999999995</c:v>
                </c:pt>
                <c:pt idx="1687">
                  <c:v>0.52723199999999959</c:v>
                </c:pt>
                <c:pt idx="1688">
                  <c:v>0.52664999999999995</c:v>
                </c:pt>
                <c:pt idx="1689">
                  <c:v>0.52723199999999959</c:v>
                </c:pt>
                <c:pt idx="1690">
                  <c:v>0.52839400000000003</c:v>
                </c:pt>
                <c:pt idx="1691">
                  <c:v>0.52781100000000003</c:v>
                </c:pt>
                <c:pt idx="1692">
                  <c:v>0.52897499999999997</c:v>
                </c:pt>
                <c:pt idx="1693">
                  <c:v>0.53130100000000002</c:v>
                </c:pt>
                <c:pt idx="1694">
                  <c:v>0.53188199999999997</c:v>
                </c:pt>
                <c:pt idx="1695">
                  <c:v>0.53013900000000003</c:v>
                </c:pt>
                <c:pt idx="1696">
                  <c:v>0.53188199999999997</c:v>
                </c:pt>
                <c:pt idx="1697">
                  <c:v>0.53246499999999652</c:v>
                </c:pt>
                <c:pt idx="1698">
                  <c:v>0.53188400000000002</c:v>
                </c:pt>
                <c:pt idx="1699">
                  <c:v>0.53304799999999997</c:v>
                </c:pt>
                <c:pt idx="1700">
                  <c:v>0.53246699999999547</c:v>
                </c:pt>
                <c:pt idx="1701">
                  <c:v>0.53246699999999547</c:v>
                </c:pt>
                <c:pt idx="1702">
                  <c:v>0.53014099999999997</c:v>
                </c:pt>
                <c:pt idx="1703">
                  <c:v>0.53072399999999997</c:v>
                </c:pt>
                <c:pt idx="1704">
                  <c:v>0.53130500000000003</c:v>
                </c:pt>
                <c:pt idx="1705">
                  <c:v>0.53246699999999547</c:v>
                </c:pt>
                <c:pt idx="1706">
                  <c:v>0.53188400000000002</c:v>
                </c:pt>
                <c:pt idx="1707">
                  <c:v>0.53188400000000002</c:v>
                </c:pt>
                <c:pt idx="1708">
                  <c:v>0.53188400000000002</c:v>
                </c:pt>
                <c:pt idx="1709">
                  <c:v>0.53304799999999997</c:v>
                </c:pt>
                <c:pt idx="1710">
                  <c:v>0.53246499999999652</c:v>
                </c:pt>
                <c:pt idx="1711">
                  <c:v>0.53130299999999653</c:v>
                </c:pt>
                <c:pt idx="1712">
                  <c:v>0.53304799999999997</c:v>
                </c:pt>
                <c:pt idx="1713">
                  <c:v>0.53304799999999997</c:v>
                </c:pt>
                <c:pt idx="1714">
                  <c:v>0.53188599999999997</c:v>
                </c:pt>
                <c:pt idx="1715">
                  <c:v>0.53130500000000003</c:v>
                </c:pt>
                <c:pt idx="1716">
                  <c:v>0.53130500000000003</c:v>
                </c:pt>
                <c:pt idx="1717">
                  <c:v>0.53072399999999997</c:v>
                </c:pt>
                <c:pt idx="1718">
                  <c:v>0.53130500000000003</c:v>
                </c:pt>
                <c:pt idx="1719">
                  <c:v>0.53130500000000003</c:v>
                </c:pt>
                <c:pt idx="1720">
                  <c:v>0.53188599999999997</c:v>
                </c:pt>
                <c:pt idx="1721">
                  <c:v>0.53130299999999653</c:v>
                </c:pt>
                <c:pt idx="1722">
                  <c:v>0.53013900000000003</c:v>
                </c:pt>
                <c:pt idx="1723">
                  <c:v>0.52955799999999653</c:v>
                </c:pt>
                <c:pt idx="1724">
                  <c:v>0.52955799999999653</c:v>
                </c:pt>
                <c:pt idx="1725">
                  <c:v>0.52955799999999653</c:v>
                </c:pt>
                <c:pt idx="1726">
                  <c:v>0.52839599999999998</c:v>
                </c:pt>
                <c:pt idx="1727">
                  <c:v>0.53014099999999997</c:v>
                </c:pt>
                <c:pt idx="1728">
                  <c:v>0.53188400000000002</c:v>
                </c:pt>
                <c:pt idx="1729">
                  <c:v>0.53246499999999652</c:v>
                </c:pt>
                <c:pt idx="1730">
                  <c:v>0.53188400000000002</c:v>
                </c:pt>
                <c:pt idx="1731">
                  <c:v>0.53130299999999653</c:v>
                </c:pt>
                <c:pt idx="1732">
                  <c:v>0.53130299999999653</c:v>
                </c:pt>
                <c:pt idx="1733">
                  <c:v>0.53130299999999653</c:v>
                </c:pt>
                <c:pt idx="1734">
                  <c:v>0.53130299999999653</c:v>
                </c:pt>
                <c:pt idx="1735">
                  <c:v>0.53072200000000003</c:v>
                </c:pt>
                <c:pt idx="1736">
                  <c:v>0.53246499999999652</c:v>
                </c:pt>
                <c:pt idx="1737">
                  <c:v>0.53478899999999996</c:v>
                </c:pt>
                <c:pt idx="1738">
                  <c:v>0.53362699999999996</c:v>
                </c:pt>
                <c:pt idx="1739">
                  <c:v>0.53362699999999996</c:v>
                </c:pt>
                <c:pt idx="1740">
                  <c:v>0.53246299999999525</c:v>
                </c:pt>
                <c:pt idx="1741">
                  <c:v>0.53304399999999996</c:v>
                </c:pt>
                <c:pt idx="1742">
                  <c:v>0.53362699999999996</c:v>
                </c:pt>
                <c:pt idx="1743">
                  <c:v>0.53304600000000002</c:v>
                </c:pt>
                <c:pt idx="1744">
                  <c:v>0.53537100000000004</c:v>
                </c:pt>
                <c:pt idx="1745">
                  <c:v>0.53653299999999549</c:v>
                </c:pt>
                <c:pt idx="1746">
                  <c:v>0.53653299999999549</c:v>
                </c:pt>
                <c:pt idx="1747">
                  <c:v>0.53711399999999665</c:v>
                </c:pt>
                <c:pt idx="1748">
                  <c:v>0.53537000000000001</c:v>
                </c:pt>
                <c:pt idx="1749">
                  <c:v>0.53362699999999996</c:v>
                </c:pt>
                <c:pt idx="1750">
                  <c:v>0.53420800000000002</c:v>
                </c:pt>
                <c:pt idx="1751">
                  <c:v>0.53537000000000001</c:v>
                </c:pt>
                <c:pt idx="1752">
                  <c:v>0.53711399999999665</c:v>
                </c:pt>
                <c:pt idx="1753">
                  <c:v>0.53827599999999998</c:v>
                </c:pt>
                <c:pt idx="1754">
                  <c:v>0.53769500000000392</c:v>
                </c:pt>
                <c:pt idx="1755">
                  <c:v>0.53711399999999665</c:v>
                </c:pt>
                <c:pt idx="1756">
                  <c:v>0.53827599999999998</c:v>
                </c:pt>
                <c:pt idx="1757">
                  <c:v>0.53653299999999549</c:v>
                </c:pt>
                <c:pt idx="1758">
                  <c:v>0.53537100000000004</c:v>
                </c:pt>
                <c:pt idx="1759">
                  <c:v>0.53595199999999998</c:v>
                </c:pt>
                <c:pt idx="1760">
                  <c:v>0.53537100000000004</c:v>
                </c:pt>
                <c:pt idx="1761">
                  <c:v>0.53711599999999959</c:v>
                </c:pt>
                <c:pt idx="1762">
                  <c:v>0.53711599999999959</c:v>
                </c:pt>
                <c:pt idx="1763">
                  <c:v>0.53711599999999959</c:v>
                </c:pt>
                <c:pt idx="1764">
                  <c:v>0.53711599999999959</c:v>
                </c:pt>
                <c:pt idx="1765">
                  <c:v>0.53653499999999665</c:v>
                </c:pt>
                <c:pt idx="1766">
                  <c:v>0.53769699999999998</c:v>
                </c:pt>
                <c:pt idx="1767">
                  <c:v>0.53711599999999959</c:v>
                </c:pt>
                <c:pt idx="1768">
                  <c:v>0.53595199999999998</c:v>
                </c:pt>
                <c:pt idx="1769">
                  <c:v>0.53769699999999998</c:v>
                </c:pt>
                <c:pt idx="1770">
                  <c:v>0.53944000000000003</c:v>
                </c:pt>
                <c:pt idx="1771">
                  <c:v>0.53944000000000003</c:v>
                </c:pt>
                <c:pt idx="1772">
                  <c:v>0.53827800000000003</c:v>
                </c:pt>
                <c:pt idx="1773">
                  <c:v>0.53944000000000003</c:v>
                </c:pt>
                <c:pt idx="1774">
                  <c:v>0.53944000000000003</c:v>
                </c:pt>
                <c:pt idx="1775">
                  <c:v>0.53885899999999998</c:v>
                </c:pt>
                <c:pt idx="1776">
                  <c:v>0.54002099999999997</c:v>
                </c:pt>
                <c:pt idx="1777">
                  <c:v>0.54002099999999997</c:v>
                </c:pt>
                <c:pt idx="1778">
                  <c:v>0.54060200000000003</c:v>
                </c:pt>
                <c:pt idx="1779">
                  <c:v>0.53885700000000003</c:v>
                </c:pt>
                <c:pt idx="1780">
                  <c:v>0.53827599999999998</c:v>
                </c:pt>
                <c:pt idx="1781">
                  <c:v>0.53885700000000003</c:v>
                </c:pt>
                <c:pt idx="1782">
                  <c:v>0.53827599999999998</c:v>
                </c:pt>
                <c:pt idx="1783">
                  <c:v>0.53711399999999665</c:v>
                </c:pt>
                <c:pt idx="1784">
                  <c:v>0.53827599999999998</c:v>
                </c:pt>
                <c:pt idx="1785">
                  <c:v>0.53885700000000003</c:v>
                </c:pt>
                <c:pt idx="1786">
                  <c:v>0.53943799999999653</c:v>
                </c:pt>
                <c:pt idx="1787">
                  <c:v>0.53769500000000392</c:v>
                </c:pt>
                <c:pt idx="1788">
                  <c:v>0.53769500000000392</c:v>
                </c:pt>
                <c:pt idx="1789">
                  <c:v>0.53885899999999998</c:v>
                </c:pt>
                <c:pt idx="1790">
                  <c:v>0.53711399999999665</c:v>
                </c:pt>
                <c:pt idx="1791">
                  <c:v>0.53537100000000004</c:v>
                </c:pt>
                <c:pt idx="1792">
                  <c:v>0.53362699999999996</c:v>
                </c:pt>
                <c:pt idx="1793">
                  <c:v>0.53246299999999525</c:v>
                </c:pt>
                <c:pt idx="1794">
                  <c:v>0.53013699999999653</c:v>
                </c:pt>
                <c:pt idx="1795">
                  <c:v>0.53013699999999653</c:v>
                </c:pt>
                <c:pt idx="1796">
                  <c:v>0.52955399999999653</c:v>
                </c:pt>
                <c:pt idx="1797">
                  <c:v>0.53013500000000002</c:v>
                </c:pt>
                <c:pt idx="1798">
                  <c:v>0.52897300000000003</c:v>
                </c:pt>
                <c:pt idx="1799">
                  <c:v>0.52781</c:v>
                </c:pt>
                <c:pt idx="1800">
                  <c:v>0.52781</c:v>
                </c:pt>
                <c:pt idx="1801">
                  <c:v>0.52839000000000003</c:v>
                </c:pt>
                <c:pt idx="1802">
                  <c:v>0.52781</c:v>
                </c:pt>
                <c:pt idx="1803">
                  <c:v>0.52781</c:v>
                </c:pt>
                <c:pt idx="1804">
                  <c:v>0.52781</c:v>
                </c:pt>
                <c:pt idx="1805">
                  <c:v>0.52839000000000003</c:v>
                </c:pt>
                <c:pt idx="1806">
                  <c:v>0.53013500000000002</c:v>
                </c:pt>
                <c:pt idx="1807">
                  <c:v>0.53071599999999997</c:v>
                </c:pt>
                <c:pt idx="1808">
                  <c:v>0.53013500000000002</c:v>
                </c:pt>
                <c:pt idx="1809">
                  <c:v>0.52897099999999997</c:v>
                </c:pt>
                <c:pt idx="1810">
                  <c:v>0.52839000000000003</c:v>
                </c:pt>
                <c:pt idx="1811">
                  <c:v>0.52897300000000003</c:v>
                </c:pt>
                <c:pt idx="1812">
                  <c:v>0.53129700000000002</c:v>
                </c:pt>
                <c:pt idx="1813">
                  <c:v>0.53304200000000002</c:v>
                </c:pt>
                <c:pt idx="1814">
                  <c:v>0.53420599999999996</c:v>
                </c:pt>
                <c:pt idx="1815">
                  <c:v>0.53653099999999665</c:v>
                </c:pt>
                <c:pt idx="1816">
                  <c:v>0.53537000000000001</c:v>
                </c:pt>
                <c:pt idx="1817">
                  <c:v>0.53537000000000001</c:v>
                </c:pt>
                <c:pt idx="1818">
                  <c:v>0.53478899999999996</c:v>
                </c:pt>
                <c:pt idx="1819">
                  <c:v>0.53537000000000001</c:v>
                </c:pt>
                <c:pt idx="1820">
                  <c:v>0.53537000000000001</c:v>
                </c:pt>
                <c:pt idx="1821">
                  <c:v>0.53595199999999998</c:v>
                </c:pt>
                <c:pt idx="1822">
                  <c:v>0.53537100000000004</c:v>
                </c:pt>
                <c:pt idx="1823">
                  <c:v>0.53478899999999996</c:v>
                </c:pt>
                <c:pt idx="1824">
                  <c:v>0.53537000000000001</c:v>
                </c:pt>
                <c:pt idx="1825">
                  <c:v>0.53653099999999665</c:v>
                </c:pt>
                <c:pt idx="1826">
                  <c:v>0.53420599999999996</c:v>
                </c:pt>
                <c:pt idx="1827">
                  <c:v>0.53304399999999996</c:v>
                </c:pt>
                <c:pt idx="1828">
                  <c:v>0.53188199999999997</c:v>
                </c:pt>
                <c:pt idx="1829">
                  <c:v>0.53362500000000335</c:v>
                </c:pt>
                <c:pt idx="1830">
                  <c:v>0.53478899999999996</c:v>
                </c:pt>
                <c:pt idx="1831">
                  <c:v>0.53653099999999665</c:v>
                </c:pt>
                <c:pt idx="1832">
                  <c:v>0.53653099999999665</c:v>
                </c:pt>
                <c:pt idx="1833">
                  <c:v>0.53420800000000002</c:v>
                </c:pt>
                <c:pt idx="1834">
                  <c:v>0.53362699999999996</c:v>
                </c:pt>
                <c:pt idx="1835">
                  <c:v>0.53420800000000002</c:v>
                </c:pt>
                <c:pt idx="1836">
                  <c:v>0.53362699999999996</c:v>
                </c:pt>
                <c:pt idx="1837">
                  <c:v>0.53478899999999996</c:v>
                </c:pt>
                <c:pt idx="1838">
                  <c:v>0.53653299999999549</c:v>
                </c:pt>
                <c:pt idx="1839">
                  <c:v>0.53595199999999998</c:v>
                </c:pt>
                <c:pt idx="1840">
                  <c:v>0.53537100000000004</c:v>
                </c:pt>
                <c:pt idx="1841">
                  <c:v>0.53595400000000004</c:v>
                </c:pt>
                <c:pt idx="1842">
                  <c:v>0.53653499999999665</c:v>
                </c:pt>
                <c:pt idx="1843">
                  <c:v>0.53827800000000003</c:v>
                </c:pt>
                <c:pt idx="1844">
                  <c:v>0.53944199999999998</c:v>
                </c:pt>
                <c:pt idx="1845">
                  <c:v>0.53711599999999959</c:v>
                </c:pt>
                <c:pt idx="1846">
                  <c:v>0.53537100000000004</c:v>
                </c:pt>
                <c:pt idx="1847">
                  <c:v>0.53653499999999665</c:v>
                </c:pt>
                <c:pt idx="1848">
                  <c:v>0.53653499999999665</c:v>
                </c:pt>
                <c:pt idx="1849">
                  <c:v>0.53711599999999959</c:v>
                </c:pt>
                <c:pt idx="1850">
                  <c:v>0.53595400000000004</c:v>
                </c:pt>
                <c:pt idx="1851">
                  <c:v>0.53478999999999999</c:v>
                </c:pt>
                <c:pt idx="1852">
                  <c:v>0.53362900000000335</c:v>
                </c:pt>
                <c:pt idx="1853">
                  <c:v>0.53304600000000002</c:v>
                </c:pt>
                <c:pt idx="1854">
                  <c:v>0.53420800000000002</c:v>
                </c:pt>
                <c:pt idx="1855">
                  <c:v>0.53420800000000002</c:v>
                </c:pt>
                <c:pt idx="1856">
                  <c:v>0.53420800000000002</c:v>
                </c:pt>
                <c:pt idx="1857">
                  <c:v>0.53246299999999525</c:v>
                </c:pt>
                <c:pt idx="1858">
                  <c:v>0.53130100000000002</c:v>
                </c:pt>
                <c:pt idx="1859">
                  <c:v>0.52955599999999958</c:v>
                </c:pt>
                <c:pt idx="1860">
                  <c:v>0.52955599999999958</c:v>
                </c:pt>
                <c:pt idx="1861">
                  <c:v>0.52955599999999958</c:v>
                </c:pt>
                <c:pt idx="1862">
                  <c:v>0.52839199999999997</c:v>
                </c:pt>
                <c:pt idx="1863">
                  <c:v>0.52781100000000003</c:v>
                </c:pt>
                <c:pt idx="1864">
                  <c:v>0.52781100000000003</c:v>
                </c:pt>
                <c:pt idx="1865">
                  <c:v>0.52606699999999607</c:v>
                </c:pt>
                <c:pt idx="1866">
                  <c:v>0.52722999999999998</c:v>
                </c:pt>
                <c:pt idx="1867">
                  <c:v>0.52781299999999665</c:v>
                </c:pt>
                <c:pt idx="1868">
                  <c:v>0.52723199999999959</c:v>
                </c:pt>
                <c:pt idx="1869">
                  <c:v>0.52781299999999665</c:v>
                </c:pt>
                <c:pt idx="1870">
                  <c:v>0.52781299999999665</c:v>
                </c:pt>
                <c:pt idx="1871">
                  <c:v>0.52723199999999959</c:v>
                </c:pt>
                <c:pt idx="1872">
                  <c:v>0.52897700000000003</c:v>
                </c:pt>
                <c:pt idx="1873">
                  <c:v>0.53013900000000003</c:v>
                </c:pt>
                <c:pt idx="1874">
                  <c:v>0.53072200000000003</c:v>
                </c:pt>
                <c:pt idx="1875">
                  <c:v>0.52839599999999998</c:v>
                </c:pt>
                <c:pt idx="1876">
                  <c:v>0.52839599999999998</c:v>
                </c:pt>
                <c:pt idx="1877">
                  <c:v>0.52839599999999998</c:v>
                </c:pt>
                <c:pt idx="1878">
                  <c:v>0.53072200000000003</c:v>
                </c:pt>
                <c:pt idx="1879">
                  <c:v>0.53188400000000002</c:v>
                </c:pt>
                <c:pt idx="1880">
                  <c:v>0.53188400000000002</c:v>
                </c:pt>
                <c:pt idx="1881">
                  <c:v>0.53188400000000002</c:v>
                </c:pt>
                <c:pt idx="1882">
                  <c:v>0.53420800000000002</c:v>
                </c:pt>
                <c:pt idx="1883">
                  <c:v>0.53478899999999996</c:v>
                </c:pt>
                <c:pt idx="1884">
                  <c:v>0.53537000000000001</c:v>
                </c:pt>
                <c:pt idx="1885">
                  <c:v>0.53478899999999996</c:v>
                </c:pt>
                <c:pt idx="1886">
                  <c:v>0.53595199999999998</c:v>
                </c:pt>
                <c:pt idx="1887">
                  <c:v>0.53537000000000001</c:v>
                </c:pt>
                <c:pt idx="1888">
                  <c:v>0.53537000000000001</c:v>
                </c:pt>
                <c:pt idx="1889">
                  <c:v>0.53711199999999959</c:v>
                </c:pt>
                <c:pt idx="1890">
                  <c:v>0.53769299999999998</c:v>
                </c:pt>
                <c:pt idx="1891">
                  <c:v>0.53653099999999665</c:v>
                </c:pt>
                <c:pt idx="1892">
                  <c:v>0.53885499999999997</c:v>
                </c:pt>
                <c:pt idx="1893">
                  <c:v>0.53943599999999958</c:v>
                </c:pt>
                <c:pt idx="1894">
                  <c:v>0.53943599999999958</c:v>
                </c:pt>
                <c:pt idx="1895">
                  <c:v>0.54059800000000002</c:v>
                </c:pt>
                <c:pt idx="1896">
                  <c:v>0.54117899999999997</c:v>
                </c:pt>
                <c:pt idx="1897">
                  <c:v>0.54001500000000002</c:v>
                </c:pt>
                <c:pt idx="1898">
                  <c:v>0.53943399999999653</c:v>
                </c:pt>
                <c:pt idx="1899">
                  <c:v>0.53769100000000392</c:v>
                </c:pt>
                <c:pt idx="1900">
                  <c:v>0.53652999999999951</c:v>
                </c:pt>
                <c:pt idx="1901">
                  <c:v>0.53827400000000003</c:v>
                </c:pt>
                <c:pt idx="1902">
                  <c:v>0.53710999999999998</c:v>
                </c:pt>
                <c:pt idx="1903">
                  <c:v>0.53594900000000334</c:v>
                </c:pt>
                <c:pt idx="1904">
                  <c:v>0.53885499999999997</c:v>
                </c:pt>
                <c:pt idx="1905">
                  <c:v>0.53827400000000003</c:v>
                </c:pt>
                <c:pt idx="1906">
                  <c:v>0.53769299999999998</c:v>
                </c:pt>
                <c:pt idx="1907">
                  <c:v>0.53885499999999997</c:v>
                </c:pt>
                <c:pt idx="1908">
                  <c:v>0.53885499999999997</c:v>
                </c:pt>
                <c:pt idx="1909">
                  <c:v>0.53769100000000392</c:v>
                </c:pt>
                <c:pt idx="1910">
                  <c:v>0.53594900000000334</c:v>
                </c:pt>
                <c:pt idx="1911">
                  <c:v>0.53478700000000001</c:v>
                </c:pt>
                <c:pt idx="1912">
                  <c:v>0.53536799999999607</c:v>
                </c:pt>
                <c:pt idx="1913">
                  <c:v>0.53304399999999996</c:v>
                </c:pt>
                <c:pt idx="1914">
                  <c:v>0.53246299999999525</c:v>
                </c:pt>
                <c:pt idx="1915">
                  <c:v>0.53188199999999997</c:v>
                </c:pt>
                <c:pt idx="1916">
                  <c:v>0.53130100000000002</c:v>
                </c:pt>
                <c:pt idx="1917">
                  <c:v>0.53188400000000002</c:v>
                </c:pt>
                <c:pt idx="1918">
                  <c:v>0.53420999999999996</c:v>
                </c:pt>
                <c:pt idx="1919">
                  <c:v>0.53595199999999998</c:v>
                </c:pt>
                <c:pt idx="1920">
                  <c:v>0.53653299999999549</c:v>
                </c:pt>
                <c:pt idx="1921">
                  <c:v>0.53769500000000392</c:v>
                </c:pt>
                <c:pt idx="1922">
                  <c:v>0.53537000000000001</c:v>
                </c:pt>
                <c:pt idx="1923">
                  <c:v>0.53769500000000392</c:v>
                </c:pt>
                <c:pt idx="1924">
                  <c:v>0.53537000000000001</c:v>
                </c:pt>
                <c:pt idx="1925">
                  <c:v>0.53478899999999996</c:v>
                </c:pt>
                <c:pt idx="1926">
                  <c:v>0.53478899999999996</c:v>
                </c:pt>
                <c:pt idx="1927">
                  <c:v>0.53420800000000002</c:v>
                </c:pt>
                <c:pt idx="1928">
                  <c:v>0.53362699999999996</c:v>
                </c:pt>
                <c:pt idx="1929">
                  <c:v>0.53478999999999999</c:v>
                </c:pt>
                <c:pt idx="1930">
                  <c:v>0.53653499999999665</c:v>
                </c:pt>
                <c:pt idx="1931">
                  <c:v>0.53827800000000003</c:v>
                </c:pt>
                <c:pt idx="1932">
                  <c:v>0.53885899999999998</c:v>
                </c:pt>
                <c:pt idx="1933">
                  <c:v>0.53885899999999998</c:v>
                </c:pt>
                <c:pt idx="1934">
                  <c:v>0.53885899999999998</c:v>
                </c:pt>
                <c:pt idx="1935">
                  <c:v>0.53827800000000003</c:v>
                </c:pt>
                <c:pt idx="1936">
                  <c:v>0.53653299999999549</c:v>
                </c:pt>
                <c:pt idx="1937">
                  <c:v>0.53653299999999549</c:v>
                </c:pt>
                <c:pt idx="1938">
                  <c:v>0.53711399999999665</c:v>
                </c:pt>
                <c:pt idx="1939">
                  <c:v>0.53653299999999549</c:v>
                </c:pt>
                <c:pt idx="1940">
                  <c:v>0.53595199999999998</c:v>
                </c:pt>
                <c:pt idx="1941">
                  <c:v>0.53595199999999998</c:v>
                </c:pt>
                <c:pt idx="1942">
                  <c:v>0.53537100000000004</c:v>
                </c:pt>
                <c:pt idx="1943">
                  <c:v>0.53827800000000003</c:v>
                </c:pt>
                <c:pt idx="1944">
                  <c:v>0.53769699999999998</c:v>
                </c:pt>
                <c:pt idx="1945">
                  <c:v>0.54002300000000003</c:v>
                </c:pt>
                <c:pt idx="1946">
                  <c:v>0.53944199999999998</c:v>
                </c:pt>
                <c:pt idx="1947">
                  <c:v>0.54060399999999997</c:v>
                </c:pt>
                <c:pt idx="1948">
                  <c:v>0.54234700000000002</c:v>
                </c:pt>
                <c:pt idx="1949">
                  <c:v>0.54350900000000002</c:v>
                </c:pt>
                <c:pt idx="1950">
                  <c:v>0.54408999999999996</c:v>
                </c:pt>
                <c:pt idx="1951">
                  <c:v>0.54292600000000002</c:v>
                </c:pt>
                <c:pt idx="1952">
                  <c:v>0.54118299999999653</c:v>
                </c:pt>
                <c:pt idx="1953">
                  <c:v>0.54001900000000003</c:v>
                </c:pt>
                <c:pt idx="1954">
                  <c:v>0.53943799999999653</c:v>
                </c:pt>
                <c:pt idx="1955">
                  <c:v>0.53943799999999653</c:v>
                </c:pt>
                <c:pt idx="1956">
                  <c:v>0.53827400000000003</c:v>
                </c:pt>
                <c:pt idx="1957">
                  <c:v>0.53885700000000003</c:v>
                </c:pt>
                <c:pt idx="1958">
                  <c:v>0.53769299999999998</c:v>
                </c:pt>
                <c:pt idx="1959">
                  <c:v>0.53827400000000003</c:v>
                </c:pt>
                <c:pt idx="1960">
                  <c:v>0.53769299999999998</c:v>
                </c:pt>
                <c:pt idx="1961">
                  <c:v>0.53769299999999998</c:v>
                </c:pt>
                <c:pt idx="1962">
                  <c:v>0.53827400000000003</c:v>
                </c:pt>
                <c:pt idx="1963">
                  <c:v>0.53885499999999997</c:v>
                </c:pt>
                <c:pt idx="1964">
                  <c:v>0.53769299999999998</c:v>
                </c:pt>
                <c:pt idx="1965">
                  <c:v>0.53653099999999665</c:v>
                </c:pt>
                <c:pt idx="1966">
                  <c:v>0.53420599999999996</c:v>
                </c:pt>
                <c:pt idx="1967">
                  <c:v>0.53420599999999996</c:v>
                </c:pt>
                <c:pt idx="1968">
                  <c:v>0.53478700000000001</c:v>
                </c:pt>
                <c:pt idx="1969">
                  <c:v>0.53536799999999607</c:v>
                </c:pt>
                <c:pt idx="1970">
                  <c:v>0.53362500000000335</c:v>
                </c:pt>
                <c:pt idx="1971">
                  <c:v>0.53362500000000335</c:v>
                </c:pt>
                <c:pt idx="1972">
                  <c:v>0.53537000000000001</c:v>
                </c:pt>
                <c:pt idx="1973">
                  <c:v>0.53595000000000004</c:v>
                </c:pt>
                <c:pt idx="1974">
                  <c:v>0.53711399999999665</c:v>
                </c:pt>
                <c:pt idx="1975">
                  <c:v>0.53711399999999665</c:v>
                </c:pt>
                <c:pt idx="1976">
                  <c:v>0.53595000000000004</c:v>
                </c:pt>
                <c:pt idx="1977">
                  <c:v>0.53711399999999665</c:v>
                </c:pt>
                <c:pt idx="1978">
                  <c:v>0.53885700000000003</c:v>
                </c:pt>
                <c:pt idx="1979">
                  <c:v>0.54060200000000003</c:v>
                </c:pt>
                <c:pt idx="1980">
                  <c:v>0.54060200000000003</c:v>
                </c:pt>
                <c:pt idx="1981">
                  <c:v>0.54060200000000003</c:v>
                </c:pt>
                <c:pt idx="1982">
                  <c:v>0.54118299999999653</c:v>
                </c:pt>
                <c:pt idx="1983">
                  <c:v>0.54118299999999653</c:v>
                </c:pt>
                <c:pt idx="1984">
                  <c:v>0.54118299999999653</c:v>
                </c:pt>
                <c:pt idx="1985">
                  <c:v>0.54060200000000003</c:v>
                </c:pt>
                <c:pt idx="1986">
                  <c:v>0.54060200000000003</c:v>
                </c:pt>
                <c:pt idx="1987">
                  <c:v>0.54118299999999653</c:v>
                </c:pt>
                <c:pt idx="1988">
                  <c:v>0.54002099999999997</c:v>
                </c:pt>
                <c:pt idx="1989">
                  <c:v>0.53827800000000003</c:v>
                </c:pt>
                <c:pt idx="1990">
                  <c:v>0.53537100000000004</c:v>
                </c:pt>
                <c:pt idx="1991">
                  <c:v>0.53595199999999998</c:v>
                </c:pt>
                <c:pt idx="1992">
                  <c:v>0.53595199999999998</c:v>
                </c:pt>
                <c:pt idx="1993">
                  <c:v>0.53595199999999998</c:v>
                </c:pt>
                <c:pt idx="1994">
                  <c:v>0.53595199999999998</c:v>
                </c:pt>
                <c:pt idx="1995">
                  <c:v>0.53362699999999996</c:v>
                </c:pt>
                <c:pt idx="1996">
                  <c:v>0.53420800000000002</c:v>
                </c:pt>
                <c:pt idx="1997">
                  <c:v>0.53478899999999996</c:v>
                </c:pt>
                <c:pt idx="1998">
                  <c:v>0.53420800000000002</c:v>
                </c:pt>
                <c:pt idx="1999">
                  <c:v>0.53362699999999996</c:v>
                </c:pt>
              </c:numCache>
            </c:numRef>
          </c:yVal>
        </c:ser>
        <c:ser>
          <c:idx val="2"/>
          <c:order val="2"/>
          <c:tx>
            <c:strRef>
              <c:f>'Punn - unbent output'!$D$1</c:f>
              <c:strCache>
                <c:ptCount val="1"/>
                <c:pt idx="0">
                  <c:v>Long strip V</c:v>
                </c:pt>
              </c:strCache>
            </c:strRef>
          </c:tx>
          <c:spPr>
            <a:ln>
              <a:prstDash val="lgDashDot"/>
            </a:ln>
          </c:spPr>
          <c:marker>
            <c:symbol val="none"/>
          </c:marker>
          <c:xVal>
            <c:numRef>
              <c:f>'Punn - unbent output'!$A$2:$A$63537</c:f>
              <c:numCache>
                <c:formatCode>0.0000</c:formatCode>
                <c:ptCount val="63536"/>
                <c:pt idx="0">
                  <c:v>0</c:v>
                </c:pt>
                <c:pt idx="1">
                  <c:v>2.5000000000000092E-3</c:v>
                </c:pt>
                <c:pt idx="2">
                  <c:v>5.0000000000000114E-3</c:v>
                </c:pt>
                <c:pt idx="3">
                  <c:v>7.5000000000000353E-3</c:v>
                </c:pt>
                <c:pt idx="4">
                  <c:v>1.0000000000000005E-2</c:v>
                </c:pt>
                <c:pt idx="5">
                  <c:v>1.2500000000000001E-2</c:v>
                </c:pt>
                <c:pt idx="6">
                  <c:v>1.4999999999999998E-2</c:v>
                </c:pt>
                <c:pt idx="7">
                  <c:v>1.7500000000000005E-2</c:v>
                </c:pt>
                <c:pt idx="8">
                  <c:v>2.0000000000000011E-2</c:v>
                </c:pt>
                <c:pt idx="9">
                  <c:v>2.2500000000000006E-2</c:v>
                </c:pt>
                <c:pt idx="10">
                  <c:v>2.5000000000000001E-2</c:v>
                </c:pt>
                <c:pt idx="11">
                  <c:v>2.7500000000000011E-2</c:v>
                </c:pt>
                <c:pt idx="12">
                  <c:v>3.0000000000000002E-2</c:v>
                </c:pt>
                <c:pt idx="13">
                  <c:v>3.2500000000000001E-2</c:v>
                </c:pt>
                <c:pt idx="14">
                  <c:v>3.500000000000001E-2</c:v>
                </c:pt>
                <c:pt idx="15">
                  <c:v>3.7500000000000006E-2</c:v>
                </c:pt>
                <c:pt idx="16">
                  <c:v>4.0000000000000022E-2</c:v>
                </c:pt>
                <c:pt idx="17">
                  <c:v>4.2500000000000003E-2</c:v>
                </c:pt>
                <c:pt idx="18">
                  <c:v>4.5000000000000012E-2</c:v>
                </c:pt>
                <c:pt idx="19">
                  <c:v>4.7500000000000014E-2</c:v>
                </c:pt>
                <c:pt idx="20">
                  <c:v>0.05</c:v>
                </c:pt>
                <c:pt idx="21">
                  <c:v>5.2500000000000012E-2</c:v>
                </c:pt>
                <c:pt idx="22">
                  <c:v>5.5000000000000014E-2</c:v>
                </c:pt>
                <c:pt idx="23">
                  <c:v>5.7500000000000023E-2</c:v>
                </c:pt>
                <c:pt idx="24">
                  <c:v>6.0000000000000032E-2</c:v>
                </c:pt>
                <c:pt idx="25">
                  <c:v>6.25E-2</c:v>
                </c:pt>
                <c:pt idx="26">
                  <c:v>6.5000000000000002E-2</c:v>
                </c:pt>
                <c:pt idx="27">
                  <c:v>6.7500000000000004E-2</c:v>
                </c:pt>
                <c:pt idx="28">
                  <c:v>7.0000000000000021E-2</c:v>
                </c:pt>
                <c:pt idx="29">
                  <c:v>7.2500000000000023E-2</c:v>
                </c:pt>
                <c:pt idx="30">
                  <c:v>7.5000000000000011E-2</c:v>
                </c:pt>
                <c:pt idx="31">
                  <c:v>7.7500000000000013E-2</c:v>
                </c:pt>
                <c:pt idx="32">
                  <c:v>8.0000000000000043E-2</c:v>
                </c:pt>
                <c:pt idx="33">
                  <c:v>8.2500000000000004E-2</c:v>
                </c:pt>
                <c:pt idx="34">
                  <c:v>8.5000000000000006E-2</c:v>
                </c:pt>
                <c:pt idx="35">
                  <c:v>8.7500000000000008E-2</c:v>
                </c:pt>
                <c:pt idx="36">
                  <c:v>9.0000000000000024E-2</c:v>
                </c:pt>
                <c:pt idx="37">
                  <c:v>9.2500000000000027E-2</c:v>
                </c:pt>
                <c:pt idx="38">
                  <c:v>9.5000000000000043E-2</c:v>
                </c:pt>
                <c:pt idx="39">
                  <c:v>9.7500000000000045E-2</c:v>
                </c:pt>
                <c:pt idx="40">
                  <c:v>0.1</c:v>
                </c:pt>
                <c:pt idx="41">
                  <c:v>0.10249999999999998</c:v>
                </c:pt>
                <c:pt idx="42">
                  <c:v>0.10500000000000002</c:v>
                </c:pt>
                <c:pt idx="43">
                  <c:v>0.10750000000000012</c:v>
                </c:pt>
                <c:pt idx="44">
                  <c:v>0.11</c:v>
                </c:pt>
                <c:pt idx="45">
                  <c:v>0.1125</c:v>
                </c:pt>
                <c:pt idx="46">
                  <c:v>0.115</c:v>
                </c:pt>
                <c:pt idx="47">
                  <c:v>0.11749999999999998</c:v>
                </c:pt>
                <c:pt idx="48">
                  <c:v>0.12000000000000002</c:v>
                </c:pt>
                <c:pt idx="49">
                  <c:v>0.12250000000000009</c:v>
                </c:pt>
                <c:pt idx="50">
                  <c:v>0.125</c:v>
                </c:pt>
                <c:pt idx="51">
                  <c:v>0.1275</c:v>
                </c:pt>
                <c:pt idx="52">
                  <c:v>0.13</c:v>
                </c:pt>
                <c:pt idx="53">
                  <c:v>0.13250000000000001</c:v>
                </c:pt>
                <c:pt idx="54">
                  <c:v>0.13500000000000001</c:v>
                </c:pt>
                <c:pt idx="55">
                  <c:v>0.13750000000000001</c:v>
                </c:pt>
                <c:pt idx="56">
                  <c:v>0.14000000000000001</c:v>
                </c:pt>
                <c:pt idx="57">
                  <c:v>0.14250000000000004</c:v>
                </c:pt>
                <c:pt idx="58">
                  <c:v>0.14500000000000021</c:v>
                </c:pt>
                <c:pt idx="59">
                  <c:v>0.14750000000000021</c:v>
                </c:pt>
                <c:pt idx="60">
                  <c:v>0.15000000000000024</c:v>
                </c:pt>
                <c:pt idx="61">
                  <c:v>0.15250000000000041</c:v>
                </c:pt>
                <c:pt idx="62">
                  <c:v>0.15500000000000044</c:v>
                </c:pt>
                <c:pt idx="63">
                  <c:v>0.15750000000000081</c:v>
                </c:pt>
                <c:pt idx="64">
                  <c:v>0.16</c:v>
                </c:pt>
                <c:pt idx="65">
                  <c:v>0.16250000000000001</c:v>
                </c:pt>
                <c:pt idx="66">
                  <c:v>0.16500000000000001</c:v>
                </c:pt>
                <c:pt idx="67">
                  <c:v>0.16750000000000001</c:v>
                </c:pt>
                <c:pt idx="68">
                  <c:v>0.17</c:v>
                </c:pt>
                <c:pt idx="69">
                  <c:v>0.17250000000000001</c:v>
                </c:pt>
                <c:pt idx="70">
                  <c:v>0.17500000000000004</c:v>
                </c:pt>
                <c:pt idx="71">
                  <c:v>0.17750000000000021</c:v>
                </c:pt>
                <c:pt idx="72">
                  <c:v>0.18000000000000024</c:v>
                </c:pt>
                <c:pt idx="73">
                  <c:v>0.18250000000000041</c:v>
                </c:pt>
                <c:pt idx="74">
                  <c:v>0.18500000000000041</c:v>
                </c:pt>
                <c:pt idx="75">
                  <c:v>0.18750000000000044</c:v>
                </c:pt>
                <c:pt idx="76">
                  <c:v>0.19</c:v>
                </c:pt>
                <c:pt idx="77">
                  <c:v>0.1925</c:v>
                </c:pt>
                <c:pt idx="78">
                  <c:v>0.19500000000000001</c:v>
                </c:pt>
                <c:pt idx="79">
                  <c:v>0.19750000000000001</c:v>
                </c:pt>
                <c:pt idx="80">
                  <c:v>0.2</c:v>
                </c:pt>
                <c:pt idx="81">
                  <c:v>0.20250000000000001</c:v>
                </c:pt>
                <c:pt idx="82">
                  <c:v>0.20500000000000004</c:v>
                </c:pt>
                <c:pt idx="83">
                  <c:v>0.20750000000000021</c:v>
                </c:pt>
                <c:pt idx="84">
                  <c:v>0.21000000000000021</c:v>
                </c:pt>
                <c:pt idx="85">
                  <c:v>0.21250000000000024</c:v>
                </c:pt>
                <c:pt idx="86">
                  <c:v>0.21500000000000041</c:v>
                </c:pt>
                <c:pt idx="87">
                  <c:v>0.21750000000000044</c:v>
                </c:pt>
                <c:pt idx="88">
                  <c:v>0.22</c:v>
                </c:pt>
                <c:pt idx="89">
                  <c:v>0.2225</c:v>
                </c:pt>
                <c:pt idx="90">
                  <c:v>0.22500000000000001</c:v>
                </c:pt>
                <c:pt idx="91">
                  <c:v>0.22750000000000001</c:v>
                </c:pt>
                <c:pt idx="92">
                  <c:v>0.23</c:v>
                </c:pt>
                <c:pt idx="93">
                  <c:v>0.23250000000000001</c:v>
                </c:pt>
                <c:pt idx="94">
                  <c:v>0.23500000000000001</c:v>
                </c:pt>
                <c:pt idx="95">
                  <c:v>0.23750000000000004</c:v>
                </c:pt>
                <c:pt idx="96">
                  <c:v>0.24000000000000021</c:v>
                </c:pt>
                <c:pt idx="97">
                  <c:v>0.24250000000000024</c:v>
                </c:pt>
                <c:pt idx="98">
                  <c:v>0.24500000000000041</c:v>
                </c:pt>
                <c:pt idx="99">
                  <c:v>0.24750000000000041</c:v>
                </c:pt>
                <c:pt idx="100">
                  <c:v>0.25</c:v>
                </c:pt>
                <c:pt idx="101">
                  <c:v>0.2525</c:v>
                </c:pt>
                <c:pt idx="102">
                  <c:v>0.255</c:v>
                </c:pt>
                <c:pt idx="103">
                  <c:v>0.25750000000000001</c:v>
                </c:pt>
                <c:pt idx="104">
                  <c:v>0.26</c:v>
                </c:pt>
                <c:pt idx="105">
                  <c:v>0.26250000000000001</c:v>
                </c:pt>
                <c:pt idx="106">
                  <c:v>0.26500000000000001</c:v>
                </c:pt>
                <c:pt idx="107">
                  <c:v>0.26750000000000002</c:v>
                </c:pt>
                <c:pt idx="108">
                  <c:v>0.27</c:v>
                </c:pt>
                <c:pt idx="109">
                  <c:v>0.27250000000000002</c:v>
                </c:pt>
                <c:pt idx="110">
                  <c:v>0.27500000000000002</c:v>
                </c:pt>
                <c:pt idx="111">
                  <c:v>0.27750000000000002</c:v>
                </c:pt>
                <c:pt idx="112">
                  <c:v>0.28000000000000008</c:v>
                </c:pt>
                <c:pt idx="113">
                  <c:v>0.28250000000000008</c:v>
                </c:pt>
                <c:pt idx="114">
                  <c:v>0.28500000000000031</c:v>
                </c:pt>
                <c:pt idx="115">
                  <c:v>0.28750000000000031</c:v>
                </c:pt>
                <c:pt idx="116">
                  <c:v>0.29000000000000031</c:v>
                </c:pt>
                <c:pt idx="117">
                  <c:v>0.29250000000000032</c:v>
                </c:pt>
                <c:pt idx="118">
                  <c:v>0.29500000000000032</c:v>
                </c:pt>
                <c:pt idx="119">
                  <c:v>0.29750000000000032</c:v>
                </c:pt>
                <c:pt idx="120">
                  <c:v>0.30000000000000032</c:v>
                </c:pt>
                <c:pt idx="121">
                  <c:v>0.30250000000000032</c:v>
                </c:pt>
                <c:pt idx="122">
                  <c:v>0.30500000000000038</c:v>
                </c:pt>
                <c:pt idx="123">
                  <c:v>0.30750000000000038</c:v>
                </c:pt>
                <c:pt idx="124">
                  <c:v>0.3100000000000015</c:v>
                </c:pt>
                <c:pt idx="125">
                  <c:v>0.3125000000000015</c:v>
                </c:pt>
                <c:pt idx="126">
                  <c:v>0.3150000000000015</c:v>
                </c:pt>
                <c:pt idx="127">
                  <c:v>0.31750000000000167</c:v>
                </c:pt>
                <c:pt idx="128">
                  <c:v>0.32000000000000167</c:v>
                </c:pt>
                <c:pt idx="129">
                  <c:v>0.32250000000000167</c:v>
                </c:pt>
                <c:pt idx="130">
                  <c:v>0.32500000000000168</c:v>
                </c:pt>
                <c:pt idx="131">
                  <c:v>0.32750000000000168</c:v>
                </c:pt>
                <c:pt idx="132">
                  <c:v>0.33000000000000196</c:v>
                </c:pt>
                <c:pt idx="133">
                  <c:v>0.33250000000000196</c:v>
                </c:pt>
                <c:pt idx="134">
                  <c:v>0.33500000000000196</c:v>
                </c:pt>
                <c:pt idx="135">
                  <c:v>0.33750000000000197</c:v>
                </c:pt>
                <c:pt idx="136">
                  <c:v>0.34</c:v>
                </c:pt>
                <c:pt idx="137">
                  <c:v>0.34250000000000008</c:v>
                </c:pt>
                <c:pt idx="138">
                  <c:v>0.34500000000000008</c:v>
                </c:pt>
                <c:pt idx="139">
                  <c:v>0.34750000000000031</c:v>
                </c:pt>
                <c:pt idx="140">
                  <c:v>0.35000000000000031</c:v>
                </c:pt>
                <c:pt idx="141">
                  <c:v>0.35250000000000031</c:v>
                </c:pt>
                <c:pt idx="142">
                  <c:v>0.35500000000000032</c:v>
                </c:pt>
                <c:pt idx="143">
                  <c:v>0.35750000000000032</c:v>
                </c:pt>
                <c:pt idx="144">
                  <c:v>0.36000000000000032</c:v>
                </c:pt>
                <c:pt idx="145">
                  <c:v>0.36250000000000032</c:v>
                </c:pt>
                <c:pt idx="146">
                  <c:v>0.36500000000000032</c:v>
                </c:pt>
                <c:pt idx="147">
                  <c:v>0.36750000000000038</c:v>
                </c:pt>
                <c:pt idx="148">
                  <c:v>0.37000000000000038</c:v>
                </c:pt>
                <c:pt idx="149">
                  <c:v>0.3725000000000015</c:v>
                </c:pt>
                <c:pt idx="150">
                  <c:v>0.3750000000000015</c:v>
                </c:pt>
                <c:pt idx="151">
                  <c:v>0.3775000000000015</c:v>
                </c:pt>
                <c:pt idx="152">
                  <c:v>0.38000000000000167</c:v>
                </c:pt>
                <c:pt idx="153">
                  <c:v>0.38250000000000167</c:v>
                </c:pt>
                <c:pt idx="154">
                  <c:v>0.38500000000000167</c:v>
                </c:pt>
                <c:pt idx="155">
                  <c:v>0.38750000000000168</c:v>
                </c:pt>
                <c:pt idx="156">
                  <c:v>0.39000000000000168</c:v>
                </c:pt>
                <c:pt idx="157">
                  <c:v>0.39250000000000196</c:v>
                </c:pt>
                <c:pt idx="158">
                  <c:v>0.39500000000000196</c:v>
                </c:pt>
                <c:pt idx="159">
                  <c:v>0.39750000000000196</c:v>
                </c:pt>
                <c:pt idx="160">
                  <c:v>0.4</c:v>
                </c:pt>
                <c:pt idx="161">
                  <c:v>0.40250000000000002</c:v>
                </c:pt>
                <c:pt idx="162">
                  <c:v>0.40500000000000008</c:v>
                </c:pt>
                <c:pt idx="163">
                  <c:v>0.40750000000000008</c:v>
                </c:pt>
                <c:pt idx="164">
                  <c:v>0.41000000000000031</c:v>
                </c:pt>
                <c:pt idx="165">
                  <c:v>0.41250000000000031</c:v>
                </c:pt>
                <c:pt idx="166">
                  <c:v>0.41500000000000031</c:v>
                </c:pt>
                <c:pt idx="167">
                  <c:v>0.41750000000000032</c:v>
                </c:pt>
                <c:pt idx="168">
                  <c:v>0.42000000000000032</c:v>
                </c:pt>
                <c:pt idx="169">
                  <c:v>0.42250000000000032</c:v>
                </c:pt>
                <c:pt idx="170">
                  <c:v>0.42500000000000032</c:v>
                </c:pt>
                <c:pt idx="171">
                  <c:v>0.42750000000000032</c:v>
                </c:pt>
                <c:pt idx="172">
                  <c:v>0.43000000000000038</c:v>
                </c:pt>
                <c:pt idx="173">
                  <c:v>0.43250000000000038</c:v>
                </c:pt>
                <c:pt idx="174">
                  <c:v>0.4350000000000015</c:v>
                </c:pt>
                <c:pt idx="175">
                  <c:v>0.4375000000000015</c:v>
                </c:pt>
                <c:pt idx="176">
                  <c:v>0.44</c:v>
                </c:pt>
                <c:pt idx="177">
                  <c:v>0.4425</c:v>
                </c:pt>
                <c:pt idx="178">
                  <c:v>0.44500000000000001</c:v>
                </c:pt>
                <c:pt idx="179">
                  <c:v>0.44750000000000001</c:v>
                </c:pt>
                <c:pt idx="180">
                  <c:v>0.45</c:v>
                </c:pt>
                <c:pt idx="181">
                  <c:v>0.45250000000000001</c:v>
                </c:pt>
                <c:pt idx="182">
                  <c:v>0.45500000000000002</c:v>
                </c:pt>
                <c:pt idx="183">
                  <c:v>0.45750000000000002</c:v>
                </c:pt>
                <c:pt idx="184">
                  <c:v>0.46</c:v>
                </c:pt>
                <c:pt idx="185">
                  <c:v>0.46250000000000002</c:v>
                </c:pt>
                <c:pt idx="186">
                  <c:v>0.46500000000000002</c:v>
                </c:pt>
                <c:pt idx="187">
                  <c:v>0.46750000000000008</c:v>
                </c:pt>
                <c:pt idx="188">
                  <c:v>0.47000000000000008</c:v>
                </c:pt>
                <c:pt idx="189">
                  <c:v>0.47250000000000031</c:v>
                </c:pt>
                <c:pt idx="190">
                  <c:v>0.47500000000000031</c:v>
                </c:pt>
                <c:pt idx="191">
                  <c:v>0.47750000000000031</c:v>
                </c:pt>
                <c:pt idx="192">
                  <c:v>0.48000000000000032</c:v>
                </c:pt>
                <c:pt idx="193">
                  <c:v>0.48250000000000032</c:v>
                </c:pt>
                <c:pt idx="194">
                  <c:v>0.48500000000000032</c:v>
                </c:pt>
                <c:pt idx="195">
                  <c:v>0.48750000000000032</c:v>
                </c:pt>
                <c:pt idx="196">
                  <c:v>0.49000000000000032</c:v>
                </c:pt>
                <c:pt idx="197">
                  <c:v>0.49250000000000038</c:v>
                </c:pt>
                <c:pt idx="198">
                  <c:v>0.49500000000000038</c:v>
                </c:pt>
                <c:pt idx="199">
                  <c:v>0.4975000000000015</c:v>
                </c:pt>
                <c:pt idx="200">
                  <c:v>0.5</c:v>
                </c:pt>
                <c:pt idx="201">
                  <c:v>0.5024999999999995</c:v>
                </c:pt>
                <c:pt idx="202">
                  <c:v>0.505</c:v>
                </c:pt>
                <c:pt idx="203">
                  <c:v>0.50749999999999951</c:v>
                </c:pt>
                <c:pt idx="204">
                  <c:v>0.51</c:v>
                </c:pt>
                <c:pt idx="205">
                  <c:v>0.51249999999999996</c:v>
                </c:pt>
                <c:pt idx="206">
                  <c:v>0.51500000000000001</c:v>
                </c:pt>
                <c:pt idx="207">
                  <c:v>0.51749999999999996</c:v>
                </c:pt>
                <c:pt idx="208">
                  <c:v>0.52</c:v>
                </c:pt>
                <c:pt idx="209">
                  <c:v>0.52249999999999996</c:v>
                </c:pt>
                <c:pt idx="210">
                  <c:v>0.52500000000000002</c:v>
                </c:pt>
                <c:pt idx="211">
                  <c:v>0.52749999999999997</c:v>
                </c:pt>
                <c:pt idx="212">
                  <c:v>0.53</c:v>
                </c:pt>
                <c:pt idx="213">
                  <c:v>0.53249999999999997</c:v>
                </c:pt>
                <c:pt idx="214">
                  <c:v>0.53500000000000003</c:v>
                </c:pt>
                <c:pt idx="215">
                  <c:v>0.53749999999999998</c:v>
                </c:pt>
                <c:pt idx="216">
                  <c:v>0.54</c:v>
                </c:pt>
                <c:pt idx="217">
                  <c:v>0.54249999999999998</c:v>
                </c:pt>
                <c:pt idx="218">
                  <c:v>0.54500000000000004</c:v>
                </c:pt>
                <c:pt idx="219">
                  <c:v>0.54749999999999999</c:v>
                </c:pt>
                <c:pt idx="220">
                  <c:v>0.55000000000000004</c:v>
                </c:pt>
                <c:pt idx="221">
                  <c:v>0.55249999999999999</c:v>
                </c:pt>
                <c:pt idx="222">
                  <c:v>0.55500000000000005</c:v>
                </c:pt>
                <c:pt idx="223">
                  <c:v>0.5575</c:v>
                </c:pt>
                <c:pt idx="224">
                  <c:v>0.56000000000000005</c:v>
                </c:pt>
                <c:pt idx="225">
                  <c:v>0.5625</c:v>
                </c:pt>
                <c:pt idx="226">
                  <c:v>0.56499999999999995</c:v>
                </c:pt>
                <c:pt idx="227">
                  <c:v>0.5675</c:v>
                </c:pt>
                <c:pt idx="228">
                  <c:v>0.56999999999999995</c:v>
                </c:pt>
                <c:pt idx="229">
                  <c:v>0.57250000000000001</c:v>
                </c:pt>
                <c:pt idx="230">
                  <c:v>0.57500000000000062</c:v>
                </c:pt>
                <c:pt idx="231">
                  <c:v>0.57750000000000001</c:v>
                </c:pt>
                <c:pt idx="232">
                  <c:v>0.58000000000000007</c:v>
                </c:pt>
                <c:pt idx="233">
                  <c:v>0.58249999999999957</c:v>
                </c:pt>
                <c:pt idx="234">
                  <c:v>0.58499999999999996</c:v>
                </c:pt>
                <c:pt idx="235">
                  <c:v>0.58749999999999958</c:v>
                </c:pt>
                <c:pt idx="236">
                  <c:v>0.59</c:v>
                </c:pt>
                <c:pt idx="237">
                  <c:v>0.59249999999999958</c:v>
                </c:pt>
                <c:pt idx="238">
                  <c:v>0.59499999999999997</c:v>
                </c:pt>
                <c:pt idx="239">
                  <c:v>0.59749999999999959</c:v>
                </c:pt>
                <c:pt idx="240">
                  <c:v>0.60000000000000064</c:v>
                </c:pt>
                <c:pt idx="241">
                  <c:v>0.60250000000000004</c:v>
                </c:pt>
                <c:pt idx="242">
                  <c:v>0.60500000000000065</c:v>
                </c:pt>
                <c:pt idx="243">
                  <c:v>0.60750000000000004</c:v>
                </c:pt>
                <c:pt idx="244">
                  <c:v>0.61000000000000065</c:v>
                </c:pt>
                <c:pt idx="245">
                  <c:v>0.61250000000000004</c:v>
                </c:pt>
                <c:pt idx="246">
                  <c:v>0.61500000000000299</c:v>
                </c:pt>
                <c:pt idx="247">
                  <c:v>0.61750000000000005</c:v>
                </c:pt>
                <c:pt idx="248">
                  <c:v>0.62000000000000299</c:v>
                </c:pt>
                <c:pt idx="249">
                  <c:v>0.62250000000000005</c:v>
                </c:pt>
                <c:pt idx="250">
                  <c:v>0.62500000000000311</c:v>
                </c:pt>
                <c:pt idx="251">
                  <c:v>0.62749999999999995</c:v>
                </c:pt>
                <c:pt idx="252">
                  <c:v>0.63000000000000334</c:v>
                </c:pt>
                <c:pt idx="253">
                  <c:v>0.63249999999999995</c:v>
                </c:pt>
                <c:pt idx="254">
                  <c:v>0.63500000000000334</c:v>
                </c:pt>
                <c:pt idx="255">
                  <c:v>0.63750000000000062</c:v>
                </c:pt>
                <c:pt idx="256">
                  <c:v>0.64000000000000334</c:v>
                </c:pt>
                <c:pt idx="257">
                  <c:v>0.64250000000000063</c:v>
                </c:pt>
                <c:pt idx="258">
                  <c:v>0.64500000000000335</c:v>
                </c:pt>
                <c:pt idx="259">
                  <c:v>0.64750000000000063</c:v>
                </c:pt>
                <c:pt idx="260">
                  <c:v>0.65000000000000346</c:v>
                </c:pt>
                <c:pt idx="261">
                  <c:v>0.65250000000000064</c:v>
                </c:pt>
                <c:pt idx="262">
                  <c:v>0.65500000000000391</c:v>
                </c:pt>
                <c:pt idx="263">
                  <c:v>0.65750000000000064</c:v>
                </c:pt>
                <c:pt idx="264">
                  <c:v>0.66000000000000392</c:v>
                </c:pt>
                <c:pt idx="265">
                  <c:v>0.66250000000000064</c:v>
                </c:pt>
                <c:pt idx="266">
                  <c:v>0.66500000000000392</c:v>
                </c:pt>
                <c:pt idx="267">
                  <c:v>0.66750000000000065</c:v>
                </c:pt>
                <c:pt idx="268">
                  <c:v>0.67000000000000393</c:v>
                </c:pt>
                <c:pt idx="269">
                  <c:v>0.67250000000000065</c:v>
                </c:pt>
                <c:pt idx="270">
                  <c:v>0.67500000000000393</c:v>
                </c:pt>
                <c:pt idx="271">
                  <c:v>0.67750000000000299</c:v>
                </c:pt>
                <c:pt idx="272">
                  <c:v>0.68</c:v>
                </c:pt>
                <c:pt idx="273">
                  <c:v>0.6825</c:v>
                </c:pt>
                <c:pt idx="274">
                  <c:v>0.68500000000000005</c:v>
                </c:pt>
                <c:pt idx="275">
                  <c:v>0.6875</c:v>
                </c:pt>
                <c:pt idx="276">
                  <c:v>0.69000000000000061</c:v>
                </c:pt>
                <c:pt idx="277">
                  <c:v>0.6925</c:v>
                </c:pt>
                <c:pt idx="278">
                  <c:v>0.69499999999999995</c:v>
                </c:pt>
                <c:pt idx="279">
                  <c:v>0.69750000000000001</c:v>
                </c:pt>
                <c:pt idx="280">
                  <c:v>0.70000000000000062</c:v>
                </c:pt>
                <c:pt idx="281">
                  <c:v>0.70250000000000001</c:v>
                </c:pt>
                <c:pt idx="282">
                  <c:v>0.70500000000000063</c:v>
                </c:pt>
                <c:pt idx="283">
                  <c:v>0.70750000000000002</c:v>
                </c:pt>
                <c:pt idx="284">
                  <c:v>0.71000000000000063</c:v>
                </c:pt>
                <c:pt idx="285">
                  <c:v>0.71250000000000002</c:v>
                </c:pt>
                <c:pt idx="286">
                  <c:v>0.71500000000000064</c:v>
                </c:pt>
                <c:pt idx="287">
                  <c:v>0.71750000000000003</c:v>
                </c:pt>
                <c:pt idx="288">
                  <c:v>0.72000000000000064</c:v>
                </c:pt>
                <c:pt idx="289">
                  <c:v>0.72250000000000003</c:v>
                </c:pt>
                <c:pt idx="290">
                  <c:v>0.72500000000000064</c:v>
                </c:pt>
                <c:pt idx="291">
                  <c:v>0.72750000000000004</c:v>
                </c:pt>
                <c:pt idx="292">
                  <c:v>0.73000000000000065</c:v>
                </c:pt>
                <c:pt idx="293">
                  <c:v>0.73250000000000004</c:v>
                </c:pt>
                <c:pt idx="294">
                  <c:v>0.73500000000000065</c:v>
                </c:pt>
                <c:pt idx="295">
                  <c:v>0.73750000000000004</c:v>
                </c:pt>
                <c:pt idx="296">
                  <c:v>0.74000000000000299</c:v>
                </c:pt>
                <c:pt idx="297">
                  <c:v>0.74250000000000005</c:v>
                </c:pt>
                <c:pt idx="298">
                  <c:v>0.74500000000000299</c:v>
                </c:pt>
                <c:pt idx="299">
                  <c:v>0.74750000000000005</c:v>
                </c:pt>
                <c:pt idx="300">
                  <c:v>0.75000000000000311</c:v>
                </c:pt>
                <c:pt idx="301">
                  <c:v>0.75249999999999995</c:v>
                </c:pt>
                <c:pt idx="302">
                  <c:v>0.75500000000000334</c:v>
                </c:pt>
                <c:pt idx="303">
                  <c:v>0.75749999999999995</c:v>
                </c:pt>
                <c:pt idx="304">
                  <c:v>0.76000000000000334</c:v>
                </c:pt>
                <c:pt idx="305">
                  <c:v>0.76250000000000062</c:v>
                </c:pt>
                <c:pt idx="306">
                  <c:v>0.76500000000000334</c:v>
                </c:pt>
                <c:pt idx="307">
                  <c:v>0.76750000000000063</c:v>
                </c:pt>
                <c:pt idx="308">
                  <c:v>0.77000000000000335</c:v>
                </c:pt>
                <c:pt idx="309">
                  <c:v>0.77250000000000063</c:v>
                </c:pt>
                <c:pt idx="310">
                  <c:v>0.77500000000000346</c:v>
                </c:pt>
                <c:pt idx="311">
                  <c:v>0.77750000000000064</c:v>
                </c:pt>
                <c:pt idx="312">
                  <c:v>0.78</c:v>
                </c:pt>
                <c:pt idx="313">
                  <c:v>0.78249999999999997</c:v>
                </c:pt>
                <c:pt idx="314">
                  <c:v>0.78500000000000003</c:v>
                </c:pt>
                <c:pt idx="315">
                  <c:v>0.78749999999999998</c:v>
                </c:pt>
                <c:pt idx="316">
                  <c:v>0.79</c:v>
                </c:pt>
                <c:pt idx="317">
                  <c:v>0.79249999999999998</c:v>
                </c:pt>
                <c:pt idx="318">
                  <c:v>0.79500000000000004</c:v>
                </c:pt>
                <c:pt idx="319">
                  <c:v>0.79749999999999999</c:v>
                </c:pt>
                <c:pt idx="320">
                  <c:v>0.8</c:v>
                </c:pt>
                <c:pt idx="321">
                  <c:v>0.80249999999999999</c:v>
                </c:pt>
                <c:pt idx="322">
                  <c:v>0.80500000000000005</c:v>
                </c:pt>
                <c:pt idx="323">
                  <c:v>0.8075</c:v>
                </c:pt>
                <c:pt idx="324">
                  <c:v>0.81</c:v>
                </c:pt>
                <c:pt idx="325">
                  <c:v>0.8125</c:v>
                </c:pt>
                <c:pt idx="326">
                  <c:v>0.81499999999999995</c:v>
                </c:pt>
                <c:pt idx="327">
                  <c:v>0.8175</c:v>
                </c:pt>
                <c:pt idx="328">
                  <c:v>0.82000000000000062</c:v>
                </c:pt>
                <c:pt idx="329">
                  <c:v>0.82250000000000001</c:v>
                </c:pt>
                <c:pt idx="330">
                  <c:v>0.82500000000000062</c:v>
                </c:pt>
                <c:pt idx="331">
                  <c:v>0.82750000000000001</c:v>
                </c:pt>
                <c:pt idx="332">
                  <c:v>0.83000000000000063</c:v>
                </c:pt>
                <c:pt idx="333">
                  <c:v>0.83250000000000002</c:v>
                </c:pt>
                <c:pt idx="334">
                  <c:v>0.83500000000000063</c:v>
                </c:pt>
                <c:pt idx="335">
                  <c:v>0.83750000000000002</c:v>
                </c:pt>
                <c:pt idx="336">
                  <c:v>0.84000000000000064</c:v>
                </c:pt>
                <c:pt idx="337">
                  <c:v>0.84250000000000003</c:v>
                </c:pt>
                <c:pt idx="338">
                  <c:v>0.84500000000000064</c:v>
                </c:pt>
                <c:pt idx="339">
                  <c:v>0.84750000000000003</c:v>
                </c:pt>
                <c:pt idx="340">
                  <c:v>0.85000000000000064</c:v>
                </c:pt>
                <c:pt idx="341">
                  <c:v>0.85250000000000004</c:v>
                </c:pt>
                <c:pt idx="342">
                  <c:v>0.85500000000000065</c:v>
                </c:pt>
                <c:pt idx="343">
                  <c:v>0.85750000000000004</c:v>
                </c:pt>
                <c:pt idx="344">
                  <c:v>0.86000000000000065</c:v>
                </c:pt>
                <c:pt idx="345">
                  <c:v>0.86250000000000004</c:v>
                </c:pt>
                <c:pt idx="346">
                  <c:v>0.86500000000000299</c:v>
                </c:pt>
                <c:pt idx="347">
                  <c:v>0.86750000000000005</c:v>
                </c:pt>
                <c:pt idx="348">
                  <c:v>0.87000000000000299</c:v>
                </c:pt>
                <c:pt idx="349">
                  <c:v>0.87250000000000005</c:v>
                </c:pt>
                <c:pt idx="350">
                  <c:v>0.87500000000000311</c:v>
                </c:pt>
                <c:pt idx="351">
                  <c:v>0.87749999999999995</c:v>
                </c:pt>
                <c:pt idx="352">
                  <c:v>0.88</c:v>
                </c:pt>
                <c:pt idx="353">
                  <c:v>0.88249999999999951</c:v>
                </c:pt>
                <c:pt idx="354">
                  <c:v>0.88500000000000001</c:v>
                </c:pt>
                <c:pt idx="355">
                  <c:v>0.88749999999999996</c:v>
                </c:pt>
                <c:pt idx="356">
                  <c:v>0.89</c:v>
                </c:pt>
                <c:pt idx="357">
                  <c:v>0.89249999999999996</c:v>
                </c:pt>
                <c:pt idx="358">
                  <c:v>0.89500000000000002</c:v>
                </c:pt>
                <c:pt idx="359">
                  <c:v>0.89749999999999996</c:v>
                </c:pt>
                <c:pt idx="360">
                  <c:v>0.9</c:v>
                </c:pt>
                <c:pt idx="361">
                  <c:v>0.90249999999999997</c:v>
                </c:pt>
                <c:pt idx="362">
                  <c:v>0.90500000000000003</c:v>
                </c:pt>
                <c:pt idx="363">
                  <c:v>0.90749999999999997</c:v>
                </c:pt>
                <c:pt idx="364">
                  <c:v>0.91</c:v>
                </c:pt>
                <c:pt idx="365">
                  <c:v>0.91249999999999998</c:v>
                </c:pt>
                <c:pt idx="366">
                  <c:v>0.91500000000000004</c:v>
                </c:pt>
                <c:pt idx="367">
                  <c:v>0.91749999999999998</c:v>
                </c:pt>
                <c:pt idx="368">
                  <c:v>0.92</c:v>
                </c:pt>
                <c:pt idx="369">
                  <c:v>0.92249999999999999</c:v>
                </c:pt>
                <c:pt idx="370">
                  <c:v>0.92500000000000004</c:v>
                </c:pt>
                <c:pt idx="371">
                  <c:v>0.92749999999999999</c:v>
                </c:pt>
                <c:pt idx="372">
                  <c:v>0.93</c:v>
                </c:pt>
                <c:pt idx="373">
                  <c:v>0.9325</c:v>
                </c:pt>
                <c:pt idx="374">
                  <c:v>0.93500000000000005</c:v>
                </c:pt>
                <c:pt idx="375">
                  <c:v>0.9375</c:v>
                </c:pt>
                <c:pt idx="376">
                  <c:v>0.94000000000000061</c:v>
                </c:pt>
                <c:pt idx="377">
                  <c:v>0.9425</c:v>
                </c:pt>
                <c:pt idx="378">
                  <c:v>0.94499999999999995</c:v>
                </c:pt>
                <c:pt idx="379">
                  <c:v>0.94750000000000001</c:v>
                </c:pt>
                <c:pt idx="380">
                  <c:v>0.95000000000000062</c:v>
                </c:pt>
                <c:pt idx="381">
                  <c:v>0.95250000000000001</c:v>
                </c:pt>
                <c:pt idx="382">
                  <c:v>0.95500000000000063</c:v>
                </c:pt>
                <c:pt idx="383">
                  <c:v>0.95750000000000002</c:v>
                </c:pt>
                <c:pt idx="384">
                  <c:v>0.96000000000000063</c:v>
                </c:pt>
                <c:pt idx="385">
                  <c:v>0.96250000000000002</c:v>
                </c:pt>
                <c:pt idx="386">
                  <c:v>0.96500000000000064</c:v>
                </c:pt>
                <c:pt idx="387">
                  <c:v>0.96750000000000003</c:v>
                </c:pt>
                <c:pt idx="388">
                  <c:v>0.97000000000000064</c:v>
                </c:pt>
                <c:pt idx="389">
                  <c:v>0.97250000000000003</c:v>
                </c:pt>
                <c:pt idx="390">
                  <c:v>0.97500000000000064</c:v>
                </c:pt>
                <c:pt idx="391">
                  <c:v>0.97750000000000004</c:v>
                </c:pt>
                <c:pt idx="392">
                  <c:v>0.98</c:v>
                </c:pt>
                <c:pt idx="393">
                  <c:v>0.98249999999999948</c:v>
                </c:pt>
                <c:pt idx="394">
                  <c:v>0.98499999999999999</c:v>
                </c:pt>
                <c:pt idx="395">
                  <c:v>0.98749999999999949</c:v>
                </c:pt>
                <c:pt idx="396">
                  <c:v>0.99</c:v>
                </c:pt>
                <c:pt idx="397">
                  <c:v>0.99249999999999949</c:v>
                </c:pt>
                <c:pt idx="398">
                  <c:v>0.995</c:v>
                </c:pt>
                <c:pt idx="399">
                  <c:v>0.9974999999999995</c:v>
                </c:pt>
                <c:pt idx="400">
                  <c:v>1</c:v>
                </c:pt>
                <c:pt idx="401">
                  <c:v>1.002499999999994</c:v>
                </c:pt>
                <c:pt idx="402">
                  <c:v>1.0049999999999932</c:v>
                </c:pt>
                <c:pt idx="403">
                  <c:v>1.0074999999999927</c:v>
                </c:pt>
                <c:pt idx="404">
                  <c:v>1.01</c:v>
                </c:pt>
                <c:pt idx="405">
                  <c:v>1.0125</c:v>
                </c:pt>
                <c:pt idx="406">
                  <c:v>1.0149999999999932</c:v>
                </c:pt>
                <c:pt idx="407">
                  <c:v>1.0174999999999927</c:v>
                </c:pt>
                <c:pt idx="408">
                  <c:v>1.02</c:v>
                </c:pt>
                <c:pt idx="409">
                  <c:v>1.0225</c:v>
                </c:pt>
                <c:pt idx="410">
                  <c:v>1.0249999999999932</c:v>
                </c:pt>
                <c:pt idx="411">
                  <c:v>1.0274999999999928</c:v>
                </c:pt>
                <c:pt idx="412">
                  <c:v>1.03</c:v>
                </c:pt>
                <c:pt idx="413">
                  <c:v>1.0325</c:v>
                </c:pt>
                <c:pt idx="414">
                  <c:v>1.0349999999999933</c:v>
                </c:pt>
                <c:pt idx="415">
                  <c:v>1.0374999999999928</c:v>
                </c:pt>
                <c:pt idx="416">
                  <c:v>1.04</c:v>
                </c:pt>
                <c:pt idx="417">
                  <c:v>1.0425</c:v>
                </c:pt>
                <c:pt idx="418">
                  <c:v>1.0449999999999939</c:v>
                </c:pt>
                <c:pt idx="419">
                  <c:v>1.0474999999999928</c:v>
                </c:pt>
                <c:pt idx="420">
                  <c:v>1.05</c:v>
                </c:pt>
                <c:pt idx="421">
                  <c:v>1.0525</c:v>
                </c:pt>
                <c:pt idx="422">
                  <c:v>1.0549999999999939</c:v>
                </c:pt>
                <c:pt idx="423">
                  <c:v>1.0574999999999934</c:v>
                </c:pt>
                <c:pt idx="424">
                  <c:v>1.06</c:v>
                </c:pt>
                <c:pt idx="425">
                  <c:v>1.0625</c:v>
                </c:pt>
                <c:pt idx="426">
                  <c:v>1.064999999999994</c:v>
                </c:pt>
                <c:pt idx="427">
                  <c:v>1.0674999999999932</c:v>
                </c:pt>
                <c:pt idx="428">
                  <c:v>1.07</c:v>
                </c:pt>
                <c:pt idx="429">
                  <c:v>1.0725</c:v>
                </c:pt>
                <c:pt idx="430">
                  <c:v>1.075</c:v>
                </c:pt>
                <c:pt idx="431">
                  <c:v>1.0774999999999932</c:v>
                </c:pt>
                <c:pt idx="432">
                  <c:v>1.08</c:v>
                </c:pt>
                <c:pt idx="433">
                  <c:v>1.0825</c:v>
                </c:pt>
                <c:pt idx="434">
                  <c:v>1.085</c:v>
                </c:pt>
                <c:pt idx="435">
                  <c:v>1.0874999999999932</c:v>
                </c:pt>
                <c:pt idx="436">
                  <c:v>1.0900000000000001</c:v>
                </c:pt>
                <c:pt idx="437">
                  <c:v>1.0925</c:v>
                </c:pt>
                <c:pt idx="438">
                  <c:v>1.095</c:v>
                </c:pt>
                <c:pt idx="439">
                  <c:v>1.0974999999999933</c:v>
                </c:pt>
                <c:pt idx="440">
                  <c:v>1.1000000000000001</c:v>
                </c:pt>
                <c:pt idx="441">
                  <c:v>1.1025</c:v>
                </c:pt>
                <c:pt idx="442">
                  <c:v>1.105</c:v>
                </c:pt>
                <c:pt idx="443">
                  <c:v>1.1074999999999939</c:v>
                </c:pt>
                <c:pt idx="444">
                  <c:v>1.1100000000000001</c:v>
                </c:pt>
                <c:pt idx="445">
                  <c:v>1.1125</c:v>
                </c:pt>
                <c:pt idx="446">
                  <c:v>1.115</c:v>
                </c:pt>
                <c:pt idx="447">
                  <c:v>1.1174999999999939</c:v>
                </c:pt>
                <c:pt idx="448">
                  <c:v>1.1200000000000001</c:v>
                </c:pt>
                <c:pt idx="449">
                  <c:v>1.1225000000000001</c:v>
                </c:pt>
                <c:pt idx="450">
                  <c:v>1.125</c:v>
                </c:pt>
                <c:pt idx="451">
                  <c:v>1.127499999999994</c:v>
                </c:pt>
                <c:pt idx="452">
                  <c:v>1.1299999999999932</c:v>
                </c:pt>
                <c:pt idx="453">
                  <c:v>1.1325000000000001</c:v>
                </c:pt>
                <c:pt idx="454">
                  <c:v>1.135</c:v>
                </c:pt>
                <c:pt idx="455">
                  <c:v>1.1375</c:v>
                </c:pt>
                <c:pt idx="456">
                  <c:v>1.1399999999999932</c:v>
                </c:pt>
                <c:pt idx="457">
                  <c:v>1.1425000000000001</c:v>
                </c:pt>
                <c:pt idx="458">
                  <c:v>1.145</c:v>
                </c:pt>
                <c:pt idx="459">
                  <c:v>1.1475</c:v>
                </c:pt>
                <c:pt idx="460">
                  <c:v>1.1499999999999932</c:v>
                </c:pt>
                <c:pt idx="461">
                  <c:v>1.1525000000000001</c:v>
                </c:pt>
                <c:pt idx="462">
                  <c:v>1.155</c:v>
                </c:pt>
                <c:pt idx="463">
                  <c:v>1.1575</c:v>
                </c:pt>
                <c:pt idx="464">
                  <c:v>1.1599999999999933</c:v>
                </c:pt>
                <c:pt idx="465">
                  <c:v>1.1625000000000001</c:v>
                </c:pt>
                <c:pt idx="466">
                  <c:v>1.165</c:v>
                </c:pt>
                <c:pt idx="467">
                  <c:v>1.1675</c:v>
                </c:pt>
                <c:pt idx="468">
                  <c:v>1.1700000000000021</c:v>
                </c:pt>
                <c:pt idx="469">
                  <c:v>1.1725000000000001</c:v>
                </c:pt>
                <c:pt idx="470">
                  <c:v>1.175</c:v>
                </c:pt>
                <c:pt idx="471">
                  <c:v>1.1775</c:v>
                </c:pt>
                <c:pt idx="472">
                  <c:v>1.1800000000000059</c:v>
                </c:pt>
                <c:pt idx="473">
                  <c:v>1.1825000000000001</c:v>
                </c:pt>
                <c:pt idx="474">
                  <c:v>1.1850000000000001</c:v>
                </c:pt>
                <c:pt idx="475">
                  <c:v>1.1875</c:v>
                </c:pt>
                <c:pt idx="476">
                  <c:v>1.1900000000000059</c:v>
                </c:pt>
                <c:pt idx="477">
                  <c:v>1.1924999999999999</c:v>
                </c:pt>
                <c:pt idx="478">
                  <c:v>1.1950000000000001</c:v>
                </c:pt>
                <c:pt idx="479">
                  <c:v>1.1975</c:v>
                </c:pt>
                <c:pt idx="480">
                  <c:v>1.2</c:v>
                </c:pt>
                <c:pt idx="481">
                  <c:v>1.2024999999999932</c:v>
                </c:pt>
                <c:pt idx="482">
                  <c:v>1.2049999999999927</c:v>
                </c:pt>
                <c:pt idx="483">
                  <c:v>1.2074999999999914</c:v>
                </c:pt>
                <c:pt idx="484">
                  <c:v>1.21</c:v>
                </c:pt>
                <c:pt idx="485">
                  <c:v>1.2124999999999932</c:v>
                </c:pt>
                <c:pt idx="486">
                  <c:v>1.2149999999999928</c:v>
                </c:pt>
                <c:pt idx="487">
                  <c:v>1.2174999999999914</c:v>
                </c:pt>
                <c:pt idx="488">
                  <c:v>1.22</c:v>
                </c:pt>
                <c:pt idx="489">
                  <c:v>1.2224999999999933</c:v>
                </c:pt>
                <c:pt idx="490">
                  <c:v>1.2249999999999928</c:v>
                </c:pt>
                <c:pt idx="491">
                  <c:v>1.2274999999999914</c:v>
                </c:pt>
                <c:pt idx="492">
                  <c:v>1.23</c:v>
                </c:pt>
                <c:pt idx="493">
                  <c:v>1.2324999999999939</c:v>
                </c:pt>
                <c:pt idx="494">
                  <c:v>1.2349999999999928</c:v>
                </c:pt>
                <c:pt idx="495">
                  <c:v>1.2374999999999914</c:v>
                </c:pt>
                <c:pt idx="496">
                  <c:v>1.24</c:v>
                </c:pt>
                <c:pt idx="497">
                  <c:v>1.2424999999999939</c:v>
                </c:pt>
                <c:pt idx="498">
                  <c:v>1.2449999999999934</c:v>
                </c:pt>
                <c:pt idx="499">
                  <c:v>1.2474999999999914</c:v>
                </c:pt>
                <c:pt idx="500">
                  <c:v>1.25</c:v>
                </c:pt>
                <c:pt idx="501">
                  <c:v>1.252499999999994</c:v>
                </c:pt>
                <c:pt idx="502">
                  <c:v>1.2549999999999932</c:v>
                </c:pt>
                <c:pt idx="503">
                  <c:v>1.2574999999999927</c:v>
                </c:pt>
                <c:pt idx="504">
                  <c:v>1.26</c:v>
                </c:pt>
                <c:pt idx="505">
                  <c:v>1.2625</c:v>
                </c:pt>
                <c:pt idx="506">
                  <c:v>1.2649999999999932</c:v>
                </c:pt>
                <c:pt idx="507">
                  <c:v>1.2674999999999927</c:v>
                </c:pt>
                <c:pt idx="508">
                  <c:v>1.27</c:v>
                </c:pt>
                <c:pt idx="509">
                  <c:v>1.2725</c:v>
                </c:pt>
                <c:pt idx="510">
                  <c:v>1.2749999999999932</c:v>
                </c:pt>
                <c:pt idx="511">
                  <c:v>1.2774999999999928</c:v>
                </c:pt>
                <c:pt idx="512">
                  <c:v>1.28</c:v>
                </c:pt>
                <c:pt idx="513">
                  <c:v>1.2825</c:v>
                </c:pt>
                <c:pt idx="514">
                  <c:v>1.2849999999999933</c:v>
                </c:pt>
                <c:pt idx="515">
                  <c:v>1.2874999999999928</c:v>
                </c:pt>
                <c:pt idx="516">
                  <c:v>1.29</c:v>
                </c:pt>
                <c:pt idx="517">
                  <c:v>1.2925</c:v>
                </c:pt>
                <c:pt idx="518">
                  <c:v>1.2949999999999939</c:v>
                </c:pt>
                <c:pt idx="519">
                  <c:v>1.2974999999999928</c:v>
                </c:pt>
                <c:pt idx="520">
                  <c:v>1.3</c:v>
                </c:pt>
                <c:pt idx="521">
                  <c:v>1.3025</c:v>
                </c:pt>
                <c:pt idx="522">
                  <c:v>1.3049999999999939</c:v>
                </c:pt>
                <c:pt idx="523">
                  <c:v>1.3074999999999934</c:v>
                </c:pt>
                <c:pt idx="524">
                  <c:v>1.31</c:v>
                </c:pt>
                <c:pt idx="525">
                  <c:v>1.3125</c:v>
                </c:pt>
                <c:pt idx="526">
                  <c:v>1.314999999999994</c:v>
                </c:pt>
                <c:pt idx="527">
                  <c:v>1.3174999999999932</c:v>
                </c:pt>
                <c:pt idx="528">
                  <c:v>1.32</c:v>
                </c:pt>
                <c:pt idx="529">
                  <c:v>1.3225</c:v>
                </c:pt>
                <c:pt idx="530">
                  <c:v>1.325</c:v>
                </c:pt>
                <c:pt idx="531">
                  <c:v>1.3274999999999932</c:v>
                </c:pt>
                <c:pt idx="532">
                  <c:v>1.33</c:v>
                </c:pt>
                <c:pt idx="533">
                  <c:v>1.3325</c:v>
                </c:pt>
                <c:pt idx="534">
                  <c:v>1.335</c:v>
                </c:pt>
                <c:pt idx="535">
                  <c:v>1.3374999999999932</c:v>
                </c:pt>
                <c:pt idx="536">
                  <c:v>1.34</c:v>
                </c:pt>
                <c:pt idx="537">
                  <c:v>1.3425</c:v>
                </c:pt>
                <c:pt idx="538">
                  <c:v>1.345</c:v>
                </c:pt>
                <c:pt idx="539">
                  <c:v>1.3474999999999933</c:v>
                </c:pt>
                <c:pt idx="540">
                  <c:v>1.35</c:v>
                </c:pt>
                <c:pt idx="541">
                  <c:v>1.3525</c:v>
                </c:pt>
                <c:pt idx="542">
                  <c:v>1.355</c:v>
                </c:pt>
                <c:pt idx="543">
                  <c:v>1.3574999999999939</c:v>
                </c:pt>
                <c:pt idx="544">
                  <c:v>1.36</c:v>
                </c:pt>
                <c:pt idx="545">
                  <c:v>1.3625</c:v>
                </c:pt>
                <c:pt idx="546">
                  <c:v>1.365</c:v>
                </c:pt>
                <c:pt idx="547">
                  <c:v>1.3674999999999939</c:v>
                </c:pt>
                <c:pt idx="548">
                  <c:v>1.37</c:v>
                </c:pt>
                <c:pt idx="549">
                  <c:v>1.3725000000000001</c:v>
                </c:pt>
                <c:pt idx="550">
                  <c:v>1.375</c:v>
                </c:pt>
                <c:pt idx="551">
                  <c:v>1.377499999999994</c:v>
                </c:pt>
                <c:pt idx="552">
                  <c:v>1.3800000000000001</c:v>
                </c:pt>
                <c:pt idx="553">
                  <c:v>1.3825000000000001</c:v>
                </c:pt>
                <c:pt idx="554">
                  <c:v>1.385</c:v>
                </c:pt>
                <c:pt idx="555">
                  <c:v>1.3875</c:v>
                </c:pt>
                <c:pt idx="556">
                  <c:v>1.3900000000000001</c:v>
                </c:pt>
                <c:pt idx="557">
                  <c:v>1.3925000000000001</c:v>
                </c:pt>
                <c:pt idx="558">
                  <c:v>1.395</c:v>
                </c:pt>
                <c:pt idx="559">
                  <c:v>1.3975</c:v>
                </c:pt>
                <c:pt idx="560">
                  <c:v>1.4</c:v>
                </c:pt>
                <c:pt idx="561">
                  <c:v>1.4024999999999928</c:v>
                </c:pt>
                <c:pt idx="562">
                  <c:v>1.4049999999999914</c:v>
                </c:pt>
                <c:pt idx="563">
                  <c:v>1.4074999999999895</c:v>
                </c:pt>
                <c:pt idx="564">
                  <c:v>1.41</c:v>
                </c:pt>
                <c:pt idx="565">
                  <c:v>1.4124999999999928</c:v>
                </c:pt>
                <c:pt idx="566">
                  <c:v>1.4149999999999914</c:v>
                </c:pt>
                <c:pt idx="567">
                  <c:v>1.4174999999999895</c:v>
                </c:pt>
                <c:pt idx="568">
                  <c:v>1.42</c:v>
                </c:pt>
                <c:pt idx="569">
                  <c:v>1.4224999999999928</c:v>
                </c:pt>
                <c:pt idx="570">
                  <c:v>1.4249999999999914</c:v>
                </c:pt>
                <c:pt idx="571">
                  <c:v>1.4274999999999896</c:v>
                </c:pt>
                <c:pt idx="572">
                  <c:v>1.43</c:v>
                </c:pt>
                <c:pt idx="573">
                  <c:v>1.4324999999999934</c:v>
                </c:pt>
                <c:pt idx="574">
                  <c:v>1.4349999999999914</c:v>
                </c:pt>
                <c:pt idx="575">
                  <c:v>1.4374999999999896</c:v>
                </c:pt>
                <c:pt idx="576">
                  <c:v>1.44</c:v>
                </c:pt>
                <c:pt idx="577">
                  <c:v>1.4424999999999932</c:v>
                </c:pt>
                <c:pt idx="578">
                  <c:v>1.4449999999999927</c:v>
                </c:pt>
                <c:pt idx="579">
                  <c:v>1.4474999999999896</c:v>
                </c:pt>
                <c:pt idx="580">
                  <c:v>1.45</c:v>
                </c:pt>
                <c:pt idx="581">
                  <c:v>1.4524999999999932</c:v>
                </c:pt>
                <c:pt idx="582">
                  <c:v>1.4549999999999927</c:v>
                </c:pt>
                <c:pt idx="583">
                  <c:v>1.4574999999999914</c:v>
                </c:pt>
                <c:pt idx="584">
                  <c:v>1.46</c:v>
                </c:pt>
                <c:pt idx="585">
                  <c:v>1.4624999999999932</c:v>
                </c:pt>
                <c:pt idx="586">
                  <c:v>1.4649999999999928</c:v>
                </c:pt>
                <c:pt idx="587">
                  <c:v>1.4674999999999914</c:v>
                </c:pt>
                <c:pt idx="588">
                  <c:v>1.47</c:v>
                </c:pt>
                <c:pt idx="589">
                  <c:v>1.4724999999999933</c:v>
                </c:pt>
                <c:pt idx="590">
                  <c:v>1.4749999999999928</c:v>
                </c:pt>
                <c:pt idx="591">
                  <c:v>1.4774999999999914</c:v>
                </c:pt>
                <c:pt idx="592">
                  <c:v>1.48</c:v>
                </c:pt>
                <c:pt idx="593">
                  <c:v>1.4824999999999939</c:v>
                </c:pt>
                <c:pt idx="594">
                  <c:v>1.4849999999999928</c:v>
                </c:pt>
                <c:pt idx="595">
                  <c:v>1.4874999999999914</c:v>
                </c:pt>
                <c:pt idx="596">
                  <c:v>1.49</c:v>
                </c:pt>
                <c:pt idx="597">
                  <c:v>1.4924999999999939</c:v>
                </c:pt>
                <c:pt idx="598">
                  <c:v>1.4949999999999934</c:v>
                </c:pt>
                <c:pt idx="599">
                  <c:v>1.4974999999999914</c:v>
                </c:pt>
                <c:pt idx="600">
                  <c:v>1.5</c:v>
                </c:pt>
                <c:pt idx="601">
                  <c:v>1.502499999999994</c:v>
                </c:pt>
                <c:pt idx="602">
                  <c:v>1.5049999999999932</c:v>
                </c:pt>
                <c:pt idx="603">
                  <c:v>1.5074999999999927</c:v>
                </c:pt>
                <c:pt idx="604">
                  <c:v>1.51</c:v>
                </c:pt>
                <c:pt idx="605">
                  <c:v>1.5125</c:v>
                </c:pt>
                <c:pt idx="606">
                  <c:v>1.5149999999999932</c:v>
                </c:pt>
                <c:pt idx="607">
                  <c:v>1.5174999999999927</c:v>
                </c:pt>
                <c:pt idx="608">
                  <c:v>1.52</c:v>
                </c:pt>
                <c:pt idx="609">
                  <c:v>1.5225</c:v>
                </c:pt>
                <c:pt idx="610">
                  <c:v>1.5249999999999932</c:v>
                </c:pt>
                <c:pt idx="611">
                  <c:v>1.5274999999999928</c:v>
                </c:pt>
                <c:pt idx="612">
                  <c:v>1.53</c:v>
                </c:pt>
                <c:pt idx="613">
                  <c:v>1.5325</c:v>
                </c:pt>
                <c:pt idx="614">
                  <c:v>1.5349999999999933</c:v>
                </c:pt>
                <c:pt idx="615">
                  <c:v>1.5374999999999928</c:v>
                </c:pt>
                <c:pt idx="616">
                  <c:v>1.54</c:v>
                </c:pt>
                <c:pt idx="617">
                  <c:v>1.5425</c:v>
                </c:pt>
                <c:pt idx="618">
                  <c:v>1.5449999999999939</c:v>
                </c:pt>
                <c:pt idx="619">
                  <c:v>1.5474999999999928</c:v>
                </c:pt>
                <c:pt idx="620">
                  <c:v>1.55</c:v>
                </c:pt>
                <c:pt idx="621">
                  <c:v>1.5525</c:v>
                </c:pt>
                <c:pt idx="622">
                  <c:v>1.5549999999999939</c:v>
                </c:pt>
                <c:pt idx="623">
                  <c:v>1.5574999999999934</c:v>
                </c:pt>
                <c:pt idx="624">
                  <c:v>1.56</c:v>
                </c:pt>
                <c:pt idx="625">
                  <c:v>1.5625</c:v>
                </c:pt>
                <c:pt idx="626">
                  <c:v>1.564999999999994</c:v>
                </c:pt>
                <c:pt idx="627">
                  <c:v>1.5674999999999932</c:v>
                </c:pt>
                <c:pt idx="628">
                  <c:v>1.57</c:v>
                </c:pt>
                <c:pt idx="629">
                  <c:v>1.5725</c:v>
                </c:pt>
                <c:pt idx="630">
                  <c:v>1.575</c:v>
                </c:pt>
                <c:pt idx="631">
                  <c:v>1.5774999999999932</c:v>
                </c:pt>
                <c:pt idx="632">
                  <c:v>1.58</c:v>
                </c:pt>
                <c:pt idx="633">
                  <c:v>1.5825</c:v>
                </c:pt>
                <c:pt idx="634">
                  <c:v>1.585</c:v>
                </c:pt>
                <c:pt idx="635">
                  <c:v>1.5874999999999932</c:v>
                </c:pt>
                <c:pt idx="636">
                  <c:v>1.59</c:v>
                </c:pt>
                <c:pt idx="637">
                  <c:v>1.5925</c:v>
                </c:pt>
                <c:pt idx="638">
                  <c:v>1.595</c:v>
                </c:pt>
                <c:pt idx="639">
                  <c:v>1.5974999999999933</c:v>
                </c:pt>
                <c:pt idx="640">
                  <c:v>1.6</c:v>
                </c:pt>
                <c:pt idx="641">
                  <c:v>1.6025</c:v>
                </c:pt>
                <c:pt idx="642">
                  <c:v>1.605</c:v>
                </c:pt>
                <c:pt idx="643">
                  <c:v>1.6074999999999939</c:v>
                </c:pt>
                <c:pt idx="644">
                  <c:v>1.61</c:v>
                </c:pt>
                <c:pt idx="645">
                  <c:v>1.6125</c:v>
                </c:pt>
                <c:pt idx="646">
                  <c:v>1.615</c:v>
                </c:pt>
                <c:pt idx="647">
                  <c:v>1.6174999999999939</c:v>
                </c:pt>
                <c:pt idx="648">
                  <c:v>1.62</c:v>
                </c:pt>
                <c:pt idx="649">
                  <c:v>1.6225000000000001</c:v>
                </c:pt>
                <c:pt idx="650">
                  <c:v>1.625</c:v>
                </c:pt>
                <c:pt idx="651">
                  <c:v>1.627499999999994</c:v>
                </c:pt>
                <c:pt idx="652">
                  <c:v>1.6300000000000001</c:v>
                </c:pt>
                <c:pt idx="653">
                  <c:v>1.6325000000000001</c:v>
                </c:pt>
                <c:pt idx="654">
                  <c:v>1.635</c:v>
                </c:pt>
                <c:pt idx="655">
                  <c:v>1.6375</c:v>
                </c:pt>
                <c:pt idx="656">
                  <c:v>1.6400000000000001</c:v>
                </c:pt>
                <c:pt idx="657">
                  <c:v>1.6425000000000001</c:v>
                </c:pt>
                <c:pt idx="658">
                  <c:v>1.645</c:v>
                </c:pt>
                <c:pt idx="659">
                  <c:v>1.6475</c:v>
                </c:pt>
                <c:pt idx="660">
                  <c:v>1.6500000000000001</c:v>
                </c:pt>
                <c:pt idx="661">
                  <c:v>1.6525000000000001</c:v>
                </c:pt>
                <c:pt idx="662">
                  <c:v>1.655</c:v>
                </c:pt>
                <c:pt idx="663">
                  <c:v>1.6575</c:v>
                </c:pt>
                <c:pt idx="664">
                  <c:v>1.6600000000000001</c:v>
                </c:pt>
                <c:pt idx="665">
                  <c:v>1.6625000000000001</c:v>
                </c:pt>
                <c:pt idx="666">
                  <c:v>1.665</c:v>
                </c:pt>
                <c:pt idx="667">
                  <c:v>1.6675</c:v>
                </c:pt>
                <c:pt idx="668">
                  <c:v>1.6700000000000021</c:v>
                </c:pt>
                <c:pt idx="669">
                  <c:v>1.6725000000000001</c:v>
                </c:pt>
                <c:pt idx="670">
                  <c:v>1.675</c:v>
                </c:pt>
                <c:pt idx="671">
                  <c:v>1.6775</c:v>
                </c:pt>
                <c:pt idx="672">
                  <c:v>1.6800000000000059</c:v>
                </c:pt>
                <c:pt idx="673">
                  <c:v>1.6825000000000001</c:v>
                </c:pt>
                <c:pt idx="674">
                  <c:v>1.6850000000000001</c:v>
                </c:pt>
                <c:pt idx="675">
                  <c:v>1.6875</c:v>
                </c:pt>
                <c:pt idx="676">
                  <c:v>1.6900000000000059</c:v>
                </c:pt>
                <c:pt idx="677">
                  <c:v>1.6924999999999999</c:v>
                </c:pt>
                <c:pt idx="678">
                  <c:v>1.6950000000000001</c:v>
                </c:pt>
                <c:pt idx="679">
                  <c:v>1.6975</c:v>
                </c:pt>
                <c:pt idx="680">
                  <c:v>1.7</c:v>
                </c:pt>
                <c:pt idx="681">
                  <c:v>1.7024999999999932</c:v>
                </c:pt>
                <c:pt idx="682">
                  <c:v>1.7049999999999927</c:v>
                </c:pt>
                <c:pt idx="683">
                  <c:v>1.7074999999999914</c:v>
                </c:pt>
                <c:pt idx="684">
                  <c:v>1.71</c:v>
                </c:pt>
                <c:pt idx="685">
                  <c:v>1.7124999999999932</c:v>
                </c:pt>
                <c:pt idx="686">
                  <c:v>1.7149999999999928</c:v>
                </c:pt>
                <c:pt idx="687">
                  <c:v>1.7174999999999914</c:v>
                </c:pt>
                <c:pt idx="688">
                  <c:v>1.72</c:v>
                </c:pt>
                <c:pt idx="689">
                  <c:v>1.7224999999999933</c:v>
                </c:pt>
                <c:pt idx="690">
                  <c:v>1.7249999999999928</c:v>
                </c:pt>
                <c:pt idx="691">
                  <c:v>1.7274999999999914</c:v>
                </c:pt>
                <c:pt idx="692">
                  <c:v>1.73</c:v>
                </c:pt>
                <c:pt idx="693">
                  <c:v>1.7324999999999939</c:v>
                </c:pt>
                <c:pt idx="694">
                  <c:v>1.7349999999999928</c:v>
                </c:pt>
                <c:pt idx="695">
                  <c:v>1.7374999999999914</c:v>
                </c:pt>
                <c:pt idx="696">
                  <c:v>1.74</c:v>
                </c:pt>
                <c:pt idx="697">
                  <c:v>1.7424999999999939</c:v>
                </c:pt>
                <c:pt idx="698">
                  <c:v>1.7449999999999934</c:v>
                </c:pt>
                <c:pt idx="699">
                  <c:v>1.7474999999999914</c:v>
                </c:pt>
                <c:pt idx="700">
                  <c:v>1.75</c:v>
                </c:pt>
                <c:pt idx="701">
                  <c:v>1.752499999999994</c:v>
                </c:pt>
                <c:pt idx="702">
                  <c:v>1.7549999999999932</c:v>
                </c:pt>
                <c:pt idx="703">
                  <c:v>1.7574999999999927</c:v>
                </c:pt>
                <c:pt idx="704">
                  <c:v>1.76</c:v>
                </c:pt>
                <c:pt idx="705">
                  <c:v>1.7625</c:v>
                </c:pt>
                <c:pt idx="706">
                  <c:v>1.7649999999999932</c:v>
                </c:pt>
                <c:pt idx="707">
                  <c:v>1.7674999999999927</c:v>
                </c:pt>
                <c:pt idx="708">
                  <c:v>1.77</c:v>
                </c:pt>
                <c:pt idx="709">
                  <c:v>1.7725</c:v>
                </c:pt>
                <c:pt idx="710">
                  <c:v>1.7749999999999932</c:v>
                </c:pt>
                <c:pt idx="711">
                  <c:v>1.7774999999999928</c:v>
                </c:pt>
                <c:pt idx="712">
                  <c:v>1.78</c:v>
                </c:pt>
                <c:pt idx="713">
                  <c:v>1.7825</c:v>
                </c:pt>
                <c:pt idx="714">
                  <c:v>1.7849999999999933</c:v>
                </c:pt>
                <c:pt idx="715">
                  <c:v>1.7874999999999928</c:v>
                </c:pt>
                <c:pt idx="716">
                  <c:v>1.79</c:v>
                </c:pt>
                <c:pt idx="717">
                  <c:v>1.7925</c:v>
                </c:pt>
                <c:pt idx="718">
                  <c:v>1.7949999999999939</c:v>
                </c:pt>
                <c:pt idx="719">
                  <c:v>1.7974999999999928</c:v>
                </c:pt>
                <c:pt idx="720">
                  <c:v>1.8</c:v>
                </c:pt>
                <c:pt idx="721">
                  <c:v>1.8025</c:v>
                </c:pt>
                <c:pt idx="722">
                  <c:v>1.8049999999999939</c:v>
                </c:pt>
                <c:pt idx="723">
                  <c:v>1.8074999999999934</c:v>
                </c:pt>
                <c:pt idx="724">
                  <c:v>1.81</c:v>
                </c:pt>
                <c:pt idx="725">
                  <c:v>1.8125</c:v>
                </c:pt>
                <c:pt idx="726">
                  <c:v>1.814999999999994</c:v>
                </c:pt>
                <c:pt idx="727">
                  <c:v>1.8174999999999932</c:v>
                </c:pt>
                <c:pt idx="728">
                  <c:v>1.82</c:v>
                </c:pt>
                <c:pt idx="729">
                  <c:v>1.8225</c:v>
                </c:pt>
                <c:pt idx="730">
                  <c:v>1.825</c:v>
                </c:pt>
                <c:pt idx="731">
                  <c:v>1.8274999999999932</c:v>
                </c:pt>
                <c:pt idx="732">
                  <c:v>1.83</c:v>
                </c:pt>
                <c:pt idx="733">
                  <c:v>1.8325</c:v>
                </c:pt>
                <c:pt idx="734">
                  <c:v>1.835</c:v>
                </c:pt>
                <c:pt idx="735">
                  <c:v>1.8374999999999932</c:v>
                </c:pt>
                <c:pt idx="736">
                  <c:v>1.84</c:v>
                </c:pt>
                <c:pt idx="737">
                  <c:v>1.8425</c:v>
                </c:pt>
                <c:pt idx="738">
                  <c:v>1.845</c:v>
                </c:pt>
                <c:pt idx="739">
                  <c:v>1.8474999999999933</c:v>
                </c:pt>
                <c:pt idx="740">
                  <c:v>1.85</c:v>
                </c:pt>
                <c:pt idx="741">
                  <c:v>1.8525</c:v>
                </c:pt>
                <c:pt idx="742">
                  <c:v>1.855</c:v>
                </c:pt>
                <c:pt idx="743">
                  <c:v>1.8574999999999939</c:v>
                </c:pt>
                <c:pt idx="744">
                  <c:v>1.86</c:v>
                </c:pt>
                <c:pt idx="745">
                  <c:v>1.8625</c:v>
                </c:pt>
                <c:pt idx="746">
                  <c:v>1.865</c:v>
                </c:pt>
                <c:pt idx="747">
                  <c:v>1.8674999999999939</c:v>
                </c:pt>
                <c:pt idx="748">
                  <c:v>1.87</c:v>
                </c:pt>
                <c:pt idx="749">
                  <c:v>1.8725000000000001</c:v>
                </c:pt>
                <c:pt idx="750">
                  <c:v>1.875</c:v>
                </c:pt>
                <c:pt idx="751">
                  <c:v>1.877499999999994</c:v>
                </c:pt>
                <c:pt idx="752">
                  <c:v>1.8800000000000001</c:v>
                </c:pt>
                <c:pt idx="753">
                  <c:v>1.8825000000000001</c:v>
                </c:pt>
                <c:pt idx="754">
                  <c:v>1.885</c:v>
                </c:pt>
                <c:pt idx="755">
                  <c:v>1.8875</c:v>
                </c:pt>
                <c:pt idx="756">
                  <c:v>1.8900000000000001</c:v>
                </c:pt>
                <c:pt idx="757">
                  <c:v>1.8925000000000001</c:v>
                </c:pt>
                <c:pt idx="758">
                  <c:v>1.895</c:v>
                </c:pt>
                <c:pt idx="759">
                  <c:v>1.8975</c:v>
                </c:pt>
                <c:pt idx="760">
                  <c:v>1.9000000000000001</c:v>
                </c:pt>
                <c:pt idx="761">
                  <c:v>1.9025000000000001</c:v>
                </c:pt>
                <c:pt idx="762">
                  <c:v>1.905</c:v>
                </c:pt>
                <c:pt idx="763">
                  <c:v>1.9075</c:v>
                </c:pt>
                <c:pt idx="764">
                  <c:v>1.9100000000000001</c:v>
                </c:pt>
                <c:pt idx="765">
                  <c:v>1.9125000000000001</c:v>
                </c:pt>
                <c:pt idx="766">
                  <c:v>1.915</c:v>
                </c:pt>
                <c:pt idx="767">
                  <c:v>1.9175</c:v>
                </c:pt>
                <c:pt idx="768">
                  <c:v>1.9200000000000021</c:v>
                </c:pt>
                <c:pt idx="769">
                  <c:v>1.9225000000000001</c:v>
                </c:pt>
                <c:pt idx="770">
                  <c:v>1.925</c:v>
                </c:pt>
                <c:pt idx="771">
                  <c:v>1.9275</c:v>
                </c:pt>
                <c:pt idx="772">
                  <c:v>1.9300000000000059</c:v>
                </c:pt>
                <c:pt idx="773">
                  <c:v>1.9325000000000001</c:v>
                </c:pt>
                <c:pt idx="774">
                  <c:v>1.9350000000000001</c:v>
                </c:pt>
                <c:pt idx="775">
                  <c:v>1.9375</c:v>
                </c:pt>
                <c:pt idx="776">
                  <c:v>1.9400000000000059</c:v>
                </c:pt>
                <c:pt idx="777">
                  <c:v>1.9424999999999999</c:v>
                </c:pt>
                <c:pt idx="778">
                  <c:v>1.9450000000000001</c:v>
                </c:pt>
                <c:pt idx="779">
                  <c:v>1.9475</c:v>
                </c:pt>
                <c:pt idx="780">
                  <c:v>1.950000000000006</c:v>
                </c:pt>
                <c:pt idx="781">
                  <c:v>1.9524999999999999</c:v>
                </c:pt>
                <c:pt idx="782">
                  <c:v>1.9550000000000001</c:v>
                </c:pt>
                <c:pt idx="783">
                  <c:v>1.9575</c:v>
                </c:pt>
                <c:pt idx="784">
                  <c:v>1.960000000000006</c:v>
                </c:pt>
                <c:pt idx="785">
                  <c:v>1.9624999999999999</c:v>
                </c:pt>
                <c:pt idx="786">
                  <c:v>1.9650000000000001</c:v>
                </c:pt>
                <c:pt idx="787">
                  <c:v>1.9675</c:v>
                </c:pt>
                <c:pt idx="788">
                  <c:v>1.970000000000006</c:v>
                </c:pt>
                <c:pt idx="789">
                  <c:v>1.9724999999999999</c:v>
                </c:pt>
                <c:pt idx="790">
                  <c:v>1.9750000000000001</c:v>
                </c:pt>
                <c:pt idx="791">
                  <c:v>1.9775</c:v>
                </c:pt>
                <c:pt idx="792">
                  <c:v>1.9800000000000066</c:v>
                </c:pt>
                <c:pt idx="793">
                  <c:v>1.9824999999999999</c:v>
                </c:pt>
                <c:pt idx="794">
                  <c:v>1.9850000000000001</c:v>
                </c:pt>
                <c:pt idx="795">
                  <c:v>1.9875</c:v>
                </c:pt>
                <c:pt idx="796">
                  <c:v>1.9900000000000067</c:v>
                </c:pt>
                <c:pt idx="797">
                  <c:v>1.9924999999999999</c:v>
                </c:pt>
                <c:pt idx="798">
                  <c:v>1.9950000000000001</c:v>
                </c:pt>
                <c:pt idx="799">
                  <c:v>1.9975000000000001</c:v>
                </c:pt>
                <c:pt idx="800">
                  <c:v>2</c:v>
                </c:pt>
                <c:pt idx="801">
                  <c:v>2.0024999999999977</c:v>
                </c:pt>
                <c:pt idx="802">
                  <c:v>2.0049999999999999</c:v>
                </c:pt>
                <c:pt idx="803">
                  <c:v>2.0074999999999998</c:v>
                </c:pt>
                <c:pt idx="804">
                  <c:v>2.0099999999999998</c:v>
                </c:pt>
                <c:pt idx="805">
                  <c:v>2.0124999999999873</c:v>
                </c:pt>
                <c:pt idx="806">
                  <c:v>2.0149999999999997</c:v>
                </c:pt>
                <c:pt idx="807">
                  <c:v>2.0175000000000001</c:v>
                </c:pt>
                <c:pt idx="808">
                  <c:v>2.02</c:v>
                </c:pt>
                <c:pt idx="809">
                  <c:v>2.0225</c:v>
                </c:pt>
                <c:pt idx="810">
                  <c:v>2.0249999999999999</c:v>
                </c:pt>
                <c:pt idx="811">
                  <c:v>2.0274999999999999</c:v>
                </c:pt>
                <c:pt idx="812">
                  <c:v>2.0299999999999998</c:v>
                </c:pt>
                <c:pt idx="813">
                  <c:v>2.0324999999999873</c:v>
                </c:pt>
                <c:pt idx="814">
                  <c:v>2.0349999999999997</c:v>
                </c:pt>
                <c:pt idx="815">
                  <c:v>2.0375000000000001</c:v>
                </c:pt>
                <c:pt idx="816">
                  <c:v>2.04</c:v>
                </c:pt>
                <c:pt idx="817">
                  <c:v>2.0425</c:v>
                </c:pt>
                <c:pt idx="818">
                  <c:v>2.0449999999999999</c:v>
                </c:pt>
                <c:pt idx="819">
                  <c:v>2.0474999999999999</c:v>
                </c:pt>
                <c:pt idx="820">
                  <c:v>2.0499999999999998</c:v>
                </c:pt>
                <c:pt idx="821">
                  <c:v>2.0524999999999967</c:v>
                </c:pt>
                <c:pt idx="822">
                  <c:v>2.0549999999999997</c:v>
                </c:pt>
                <c:pt idx="823">
                  <c:v>2.0575000000000001</c:v>
                </c:pt>
                <c:pt idx="824">
                  <c:v>2.06</c:v>
                </c:pt>
                <c:pt idx="825">
                  <c:v>2.0625</c:v>
                </c:pt>
                <c:pt idx="826">
                  <c:v>2.0649999999999999</c:v>
                </c:pt>
                <c:pt idx="827">
                  <c:v>2.0674999999999999</c:v>
                </c:pt>
                <c:pt idx="828">
                  <c:v>2.0699999999999998</c:v>
                </c:pt>
                <c:pt idx="829">
                  <c:v>2.0724999999999967</c:v>
                </c:pt>
                <c:pt idx="830">
                  <c:v>2.0749999999999997</c:v>
                </c:pt>
                <c:pt idx="831">
                  <c:v>2.0775000000000001</c:v>
                </c:pt>
                <c:pt idx="832">
                  <c:v>2.08</c:v>
                </c:pt>
                <c:pt idx="833">
                  <c:v>2.0825</c:v>
                </c:pt>
                <c:pt idx="834">
                  <c:v>2.085</c:v>
                </c:pt>
                <c:pt idx="835">
                  <c:v>2.0874999999999999</c:v>
                </c:pt>
                <c:pt idx="836">
                  <c:v>2.09</c:v>
                </c:pt>
                <c:pt idx="837">
                  <c:v>2.0924999999999967</c:v>
                </c:pt>
                <c:pt idx="838">
                  <c:v>2.0949999999999998</c:v>
                </c:pt>
                <c:pt idx="839">
                  <c:v>2.0975000000000001</c:v>
                </c:pt>
                <c:pt idx="840">
                  <c:v>2.1</c:v>
                </c:pt>
                <c:pt idx="841">
                  <c:v>2.1025</c:v>
                </c:pt>
                <c:pt idx="842">
                  <c:v>2.105</c:v>
                </c:pt>
                <c:pt idx="843">
                  <c:v>2.1074999999999999</c:v>
                </c:pt>
                <c:pt idx="844">
                  <c:v>2.11</c:v>
                </c:pt>
                <c:pt idx="845">
                  <c:v>2.1124999999999967</c:v>
                </c:pt>
                <c:pt idx="846">
                  <c:v>2.1149999999999998</c:v>
                </c:pt>
                <c:pt idx="847">
                  <c:v>2.1175000000000002</c:v>
                </c:pt>
                <c:pt idx="848">
                  <c:v>2.12</c:v>
                </c:pt>
                <c:pt idx="849">
                  <c:v>2.1225000000000001</c:v>
                </c:pt>
                <c:pt idx="850">
                  <c:v>2.125</c:v>
                </c:pt>
                <c:pt idx="851">
                  <c:v>2.1274999999999999</c:v>
                </c:pt>
                <c:pt idx="852">
                  <c:v>2.13</c:v>
                </c:pt>
                <c:pt idx="853">
                  <c:v>2.1324999999999967</c:v>
                </c:pt>
                <c:pt idx="854">
                  <c:v>2.1349999999999998</c:v>
                </c:pt>
                <c:pt idx="855">
                  <c:v>2.1375000000000002</c:v>
                </c:pt>
                <c:pt idx="856">
                  <c:v>2.14</c:v>
                </c:pt>
                <c:pt idx="857">
                  <c:v>2.1425000000000001</c:v>
                </c:pt>
                <c:pt idx="858">
                  <c:v>2.145</c:v>
                </c:pt>
                <c:pt idx="859">
                  <c:v>2.147500000000012</c:v>
                </c:pt>
                <c:pt idx="860">
                  <c:v>2.15</c:v>
                </c:pt>
                <c:pt idx="861">
                  <c:v>2.1524999999999967</c:v>
                </c:pt>
                <c:pt idx="862">
                  <c:v>2.1549999999999998</c:v>
                </c:pt>
                <c:pt idx="863">
                  <c:v>2.1575000000000002</c:v>
                </c:pt>
                <c:pt idx="864">
                  <c:v>2.16</c:v>
                </c:pt>
                <c:pt idx="865">
                  <c:v>2.1625000000000001</c:v>
                </c:pt>
                <c:pt idx="866">
                  <c:v>2.165</c:v>
                </c:pt>
                <c:pt idx="867">
                  <c:v>2.167500000000012</c:v>
                </c:pt>
                <c:pt idx="868">
                  <c:v>2.17</c:v>
                </c:pt>
                <c:pt idx="869">
                  <c:v>2.1724999999999977</c:v>
                </c:pt>
                <c:pt idx="870">
                  <c:v>2.1749999999999998</c:v>
                </c:pt>
                <c:pt idx="871">
                  <c:v>2.1775000000000002</c:v>
                </c:pt>
                <c:pt idx="872">
                  <c:v>2.1800000000000002</c:v>
                </c:pt>
                <c:pt idx="873">
                  <c:v>2.1825000000000001</c:v>
                </c:pt>
                <c:pt idx="874">
                  <c:v>2.1850000000000001</c:v>
                </c:pt>
                <c:pt idx="875">
                  <c:v>2.1875000000000147</c:v>
                </c:pt>
                <c:pt idx="876">
                  <c:v>2.19</c:v>
                </c:pt>
                <c:pt idx="877">
                  <c:v>2.1924999999999977</c:v>
                </c:pt>
                <c:pt idx="878">
                  <c:v>2.1949999999999998</c:v>
                </c:pt>
                <c:pt idx="879">
                  <c:v>2.1974999999999998</c:v>
                </c:pt>
                <c:pt idx="880">
                  <c:v>2.2000000000000002</c:v>
                </c:pt>
                <c:pt idx="881">
                  <c:v>2.2025000000000001</c:v>
                </c:pt>
                <c:pt idx="882">
                  <c:v>2.2050000000000001</c:v>
                </c:pt>
                <c:pt idx="883">
                  <c:v>2.2075000000000147</c:v>
                </c:pt>
                <c:pt idx="884">
                  <c:v>2.21</c:v>
                </c:pt>
                <c:pt idx="885">
                  <c:v>2.2124999999999977</c:v>
                </c:pt>
                <c:pt idx="886">
                  <c:v>2.2149999999999999</c:v>
                </c:pt>
                <c:pt idx="887">
                  <c:v>2.2174999999999998</c:v>
                </c:pt>
                <c:pt idx="888">
                  <c:v>2.2200000000000002</c:v>
                </c:pt>
                <c:pt idx="889">
                  <c:v>2.2225000000000001</c:v>
                </c:pt>
                <c:pt idx="890">
                  <c:v>2.2250000000000001</c:v>
                </c:pt>
                <c:pt idx="891">
                  <c:v>2.2275000000000147</c:v>
                </c:pt>
                <c:pt idx="892">
                  <c:v>2.23</c:v>
                </c:pt>
                <c:pt idx="893">
                  <c:v>2.2324999999999977</c:v>
                </c:pt>
                <c:pt idx="894">
                  <c:v>2.2349999999999999</c:v>
                </c:pt>
                <c:pt idx="895">
                  <c:v>2.2374999999999998</c:v>
                </c:pt>
                <c:pt idx="896">
                  <c:v>2.2400000000000002</c:v>
                </c:pt>
                <c:pt idx="897">
                  <c:v>2.2425000000000002</c:v>
                </c:pt>
                <c:pt idx="898">
                  <c:v>2.2450000000000001</c:v>
                </c:pt>
                <c:pt idx="899">
                  <c:v>2.2475000000000147</c:v>
                </c:pt>
                <c:pt idx="900">
                  <c:v>2.25</c:v>
                </c:pt>
                <c:pt idx="901">
                  <c:v>2.2524999999999977</c:v>
                </c:pt>
                <c:pt idx="902">
                  <c:v>2.2549999999999999</c:v>
                </c:pt>
                <c:pt idx="903">
                  <c:v>2.2574999999999998</c:v>
                </c:pt>
                <c:pt idx="904">
                  <c:v>2.2599999999999998</c:v>
                </c:pt>
                <c:pt idx="905">
                  <c:v>2.2625000000000002</c:v>
                </c:pt>
                <c:pt idx="906">
                  <c:v>2.2650000000000001</c:v>
                </c:pt>
                <c:pt idx="907">
                  <c:v>2.2675000000000147</c:v>
                </c:pt>
                <c:pt idx="908">
                  <c:v>2.27</c:v>
                </c:pt>
                <c:pt idx="909">
                  <c:v>2.2725</c:v>
                </c:pt>
                <c:pt idx="910">
                  <c:v>2.2749999999999999</c:v>
                </c:pt>
                <c:pt idx="911">
                  <c:v>2.2774999999999999</c:v>
                </c:pt>
                <c:pt idx="912">
                  <c:v>2.2799999999999998</c:v>
                </c:pt>
                <c:pt idx="913">
                  <c:v>2.2825000000000002</c:v>
                </c:pt>
                <c:pt idx="914">
                  <c:v>2.2850000000000001</c:v>
                </c:pt>
                <c:pt idx="915">
                  <c:v>2.2875000000000147</c:v>
                </c:pt>
                <c:pt idx="916">
                  <c:v>2.29</c:v>
                </c:pt>
                <c:pt idx="917">
                  <c:v>2.2925</c:v>
                </c:pt>
                <c:pt idx="918">
                  <c:v>2.2949999999999999</c:v>
                </c:pt>
                <c:pt idx="919">
                  <c:v>2.2974999999999999</c:v>
                </c:pt>
                <c:pt idx="920">
                  <c:v>2.2999999999999998</c:v>
                </c:pt>
                <c:pt idx="921">
                  <c:v>2.3024999999999967</c:v>
                </c:pt>
                <c:pt idx="922">
                  <c:v>2.3049999999999997</c:v>
                </c:pt>
                <c:pt idx="923">
                  <c:v>2.3075000000000001</c:v>
                </c:pt>
                <c:pt idx="924">
                  <c:v>2.3099999999999987</c:v>
                </c:pt>
                <c:pt idx="925">
                  <c:v>2.3124999999999822</c:v>
                </c:pt>
                <c:pt idx="926">
                  <c:v>2.3149999999999977</c:v>
                </c:pt>
                <c:pt idx="927">
                  <c:v>2.3174999999999977</c:v>
                </c:pt>
                <c:pt idx="928">
                  <c:v>2.3199999999999967</c:v>
                </c:pt>
                <c:pt idx="929">
                  <c:v>2.3224999999999967</c:v>
                </c:pt>
                <c:pt idx="930">
                  <c:v>2.3249999999999997</c:v>
                </c:pt>
                <c:pt idx="931">
                  <c:v>2.3275000000000001</c:v>
                </c:pt>
                <c:pt idx="932">
                  <c:v>2.3299999999999987</c:v>
                </c:pt>
                <c:pt idx="933">
                  <c:v>2.3324999999999823</c:v>
                </c:pt>
                <c:pt idx="934">
                  <c:v>2.3349999999999977</c:v>
                </c:pt>
                <c:pt idx="935">
                  <c:v>2.3374999999999977</c:v>
                </c:pt>
                <c:pt idx="936">
                  <c:v>2.34</c:v>
                </c:pt>
                <c:pt idx="937">
                  <c:v>2.3424999999999967</c:v>
                </c:pt>
                <c:pt idx="938">
                  <c:v>2.3449999999999998</c:v>
                </c:pt>
                <c:pt idx="939">
                  <c:v>2.3475000000000001</c:v>
                </c:pt>
                <c:pt idx="940">
                  <c:v>2.3499999999999988</c:v>
                </c:pt>
                <c:pt idx="941">
                  <c:v>2.352499999999984</c:v>
                </c:pt>
                <c:pt idx="942">
                  <c:v>2.3549999999999978</c:v>
                </c:pt>
                <c:pt idx="943">
                  <c:v>2.3574999999999977</c:v>
                </c:pt>
                <c:pt idx="944">
                  <c:v>2.36</c:v>
                </c:pt>
                <c:pt idx="945">
                  <c:v>2.3624999999999967</c:v>
                </c:pt>
                <c:pt idx="946">
                  <c:v>2.3649999999999998</c:v>
                </c:pt>
                <c:pt idx="947">
                  <c:v>2.3675000000000002</c:v>
                </c:pt>
                <c:pt idx="948">
                  <c:v>2.3699999999999997</c:v>
                </c:pt>
                <c:pt idx="949">
                  <c:v>2.3724999999999841</c:v>
                </c:pt>
                <c:pt idx="950">
                  <c:v>2.3749999999999987</c:v>
                </c:pt>
                <c:pt idx="951">
                  <c:v>2.3774999999999977</c:v>
                </c:pt>
                <c:pt idx="952">
                  <c:v>2.38</c:v>
                </c:pt>
                <c:pt idx="953">
                  <c:v>2.3824999999999967</c:v>
                </c:pt>
                <c:pt idx="954">
                  <c:v>2.3849999999999998</c:v>
                </c:pt>
                <c:pt idx="955">
                  <c:v>2.3875000000000002</c:v>
                </c:pt>
                <c:pt idx="956">
                  <c:v>2.3899999999999997</c:v>
                </c:pt>
                <c:pt idx="957">
                  <c:v>2.3924999999999841</c:v>
                </c:pt>
                <c:pt idx="958">
                  <c:v>2.3949999999999987</c:v>
                </c:pt>
                <c:pt idx="959">
                  <c:v>2.3975</c:v>
                </c:pt>
                <c:pt idx="960">
                  <c:v>2.4</c:v>
                </c:pt>
                <c:pt idx="961">
                  <c:v>2.4024999999999967</c:v>
                </c:pt>
                <c:pt idx="962">
                  <c:v>2.4049999999999998</c:v>
                </c:pt>
                <c:pt idx="963">
                  <c:v>2.4075000000000002</c:v>
                </c:pt>
                <c:pt idx="964">
                  <c:v>2.4099999999999997</c:v>
                </c:pt>
                <c:pt idx="965">
                  <c:v>2.4124999999999841</c:v>
                </c:pt>
                <c:pt idx="966">
                  <c:v>2.4149999999999987</c:v>
                </c:pt>
                <c:pt idx="967">
                  <c:v>2.4175</c:v>
                </c:pt>
                <c:pt idx="968">
                  <c:v>2.42</c:v>
                </c:pt>
                <c:pt idx="969">
                  <c:v>2.4224999999999977</c:v>
                </c:pt>
                <c:pt idx="970">
                  <c:v>2.4249999999999998</c:v>
                </c:pt>
                <c:pt idx="971">
                  <c:v>2.4275000000000002</c:v>
                </c:pt>
                <c:pt idx="972">
                  <c:v>2.4299999999999997</c:v>
                </c:pt>
                <c:pt idx="973">
                  <c:v>2.4324999999999841</c:v>
                </c:pt>
                <c:pt idx="974">
                  <c:v>2.4349999999999987</c:v>
                </c:pt>
                <c:pt idx="975">
                  <c:v>2.4375</c:v>
                </c:pt>
                <c:pt idx="976">
                  <c:v>2.44</c:v>
                </c:pt>
                <c:pt idx="977">
                  <c:v>2.4424999999999977</c:v>
                </c:pt>
                <c:pt idx="978">
                  <c:v>2.4449999999999998</c:v>
                </c:pt>
                <c:pt idx="979">
                  <c:v>2.4474999999999998</c:v>
                </c:pt>
                <c:pt idx="980">
                  <c:v>2.4499999999999997</c:v>
                </c:pt>
                <c:pt idx="981">
                  <c:v>2.4524999999999841</c:v>
                </c:pt>
                <c:pt idx="982">
                  <c:v>2.4549999999999987</c:v>
                </c:pt>
                <c:pt idx="983">
                  <c:v>2.4575</c:v>
                </c:pt>
                <c:pt idx="984">
                  <c:v>2.46</c:v>
                </c:pt>
                <c:pt idx="985">
                  <c:v>2.4624999999999977</c:v>
                </c:pt>
                <c:pt idx="986">
                  <c:v>2.4649999999999999</c:v>
                </c:pt>
                <c:pt idx="987">
                  <c:v>2.4674999999999998</c:v>
                </c:pt>
                <c:pt idx="988">
                  <c:v>2.4699999999999998</c:v>
                </c:pt>
                <c:pt idx="989">
                  <c:v>2.4724999999999868</c:v>
                </c:pt>
                <c:pt idx="990">
                  <c:v>2.4749999999999988</c:v>
                </c:pt>
                <c:pt idx="991">
                  <c:v>2.4775</c:v>
                </c:pt>
                <c:pt idx="992">
                  <c:v>2.48</c:v>
                </c:pt>
                <c:pt idx="993">
                  <c:v>2.4824999999999977</c:v>
                </c:pt>
                <c:pt idx="994">
                  <c:v>2.4849999999999999</c:v>
                </c:pt>
                <c:pt idx="995">
                  <c:v>2.4874999999999998</c:v>
                </c:pt>
                <c:pt idx="996">
                  <c:v>2.4899999999999998</c:v>
                </c:pt>
                <c:pt idx="997">
                  <c:v>2.4924999999999868</c:v>
                </c:pt>
                <c:pt idx="998">
                  <c:v>2.4949999999999997</c:v>
                </c:pt>
                <c:pt idx="999">
                  <c:v>2.4975000000000001</c:v>
                </c:pt>
                <c:pt idx="1000">
                  <c:v>2.5</c:v>
                </c:pt>
                <c:pt idx="1001">
                  <c:v>2.5024999999999977</c:v>
                </c:pt>
                <c:pt idx="1002">
                  <c:v>2.5049999999999999</c:v>
                </c:pt>
                <c:pt idx="1003">
                  <c:v>2.5074999999999998</c:v>
                </c:pt>
                <c:pt idx="1004">
                  <c:v>2.5099999999999998</c:v>
                </c:pt>
                <c:pt idx="1005">
                  <c:v>2.5124999999999873</c:v>
                </c:pt>
                <c:pt idx="1006">
                  <c:v>2.5149999999999997</c:v>
                </c:pt>
                <c:pt idx="1007">
                  <c:v>2.5175000000000001</c:v>
                </c:pt>
                <c:pt idx="1008">
                  <c:v>2.52</c:v>
                </c:pt>
                <c:pt idx="1009">
                  <c:v>2.5225</c:v>
                </c:pt>
                <c:pt idx="1010">
                  <c:v>2.5249999999999999</c:v>
                </c:pt>
                <c:pt idx="1011">
                  <c:v>2.5274999999999999</c:v>
                </c:pt>
                <c:pt idx="1012">
                  <c:v>2.5299999999999998</c:v>
                </c:pt>
                <c:pt idx="1013">
                  <c:v>2.5324999999999873</c:v>
                </c:pt>
                <c:pt idx="1014">
                  <c:v>2.5349999999999997</c:v>
                </c:pt>
                <c:pt idx="1015">
                  <c:v>2.5375000000000001</c:v>
                </c:pt>
                <c:pt idx="1016">
                  <c:v>2.54</c:v>
                </c:pt>
                <c:pt idx="1017">
                  <c:v>2.5425</c:v>
                </c:pt>
                <c:pt idx="1018">
                  <c:v>2.5449999999999999</c:v>
                </c:pt>
                <c:pt idx="1019">
                  <c:v>2.5474999999999999</c:v>
                </c:pt>
                <c:pt idx="1020">
                  <c:v>2.5499999999999998</c:v>
                </c:pt>
                <c:pt idx="1021">
                  <c:v>2.5524999999999967</c:v>
                </c:pt>
                <c:pt idx="1022">
                  <c:v>2.5549999999999997</c:v>
                </c:pt>
                <c:pt idx="1023">
                  <c:v>2.5575000000000001</c:v>
                </c:pt>
                <c:pt idx="1024">
                  <c:v>2.56</c:v>
                </c:pt>
                <c:pt idx="1025">
                  <c:v>2.5625</c:v>
                </c:pt>
                <c:pt idx="1026">
                  <c:v>2.5649999999999999</c:v>
                </c:pt>
                <c:pt idx="1027">
                  <c:v>2.5674999999999999</c:v>
                </c:pt>
                <c:pt idx="1028">
                  <c:v>2.57</c:v>
                </c:pt>
                <c:pt idx="1029">
                  <c:v>2.5724999999999967</c:v>
                </c:pt>
                <c:pt idx="1030">
                  <c:v>2.5749999999999997</c:v>
                </c:pt>
                <c:pt idx="1031">
                  <c:v>2.5775000000000001</c:v>
                </c:pt>
                <c:pt idx="1032">
                  <c:v>2.58</c:v>
                </c:pt>
                <c:pt idx="1033">
                  <c:v>2.5825</c:v>
                </c:pt>
                <c:pt idx="1034">
                  <c:v>2.585</c:v>
                </c:pt>
                <c:pt idx="1035">
                  <c:v>2.5874999999999999</c:v>
                </c:pt>
                <c:pt idx="1036">
                  <c:v>2.59</c:v>
                </c:pt>
                <c:pt idx="1037">
                  <c:v>2.5924999999999967</c:v>
                </c:pt>
                <c:pt idx="1038">
                  <c:v>2.5949999999999998</c:v>
                </c:pt>
                <c:pt idx="1039">
                  <c:v>2.5975000000000001</c:v>
                </c:pt>
                <c:pt idx="1040">
                  <c:v>2.6</c:v>
                </c:pt>
                <c:pt idx="1041">
                  <c:v>2.6025</c:v>
                </c:pt>
                <c:pt idx="1042">
                  <c:v>2.605</c:v>
                </c:pt>
                <c:pt idx="1043">
                  <c:v>2.6074999999999999</c:v>
                </c:pt>
                <c:pt idx="1044">
                  <c:v>2.61</c:v>
                </c:pt>
                <c:pt idx="1045">
                  <c:v>2.6124999999999967</c:v>
                </c:pt>
                <c:pt idx="1046">
                  <c:v>2.6149999999999998</c:v>
                </c:pt>
                <c:pt idx="1047">
                  <c:v>2.6175000000000002</c:v>
                </c:pt>
                <c:pt idx="1048">
                  <c:v>2.62</c:v>
                </c:pt>
                <c:pt idx="1049">
                  <c:v>2.6225000000000001</c:v>
                </c:pt>
                <c:pt idx="1050">
                  <c:v>2.625</c:v>
                </c:pt>
                <c:pt idx="1051">
                  <c:v>2.6274999999999999</c:v>
                </c:pt>
                <c:pt idx="1052">
                  <c:v>2.63</c:v>
                </c:pt>
                <c:pt idx="1053">
                  <c:v>2.6324999999999967</c:v>
                </c:pt>
                <c:pt idx="1054">
                  <c:v>2.6349999999999998</c:v>
                </c:pt>
                <c:pt idx="1055">
                  <c:v>2.6375000000000002</c:v>
                </c:pt>
                <c:pt idx="1056">
                  <c:v>2.64</c:v>
                </c:pt>
                <c:pt idx="1057">
                  <c:v>2.6425000000000001</c:v>
                </c:pt>
                <c:pt idx="1058">
                  <c:v>2.645</c:v>
                </c:pt>
                <c:pt idx="1059">
                  <c:v>2.647500000000012</c:v>
                </c:pt>
                <c:pt idx="1060">
                  <c:v>2.65</c:v>
                </c:pt>
                <c:pt idx="1061">
                  <c:v>2.6524999999999967</c:v>
                </c:pt>
                <c:pt idx="1062">
                  <c:v>2.6549999999999998</c:v>
                </c:pt>
                <c:pt idx="1063">
                  <c:v>2.6575000000000002</c:v>
                </c:pt>
                <c:pt idx="1064">
                  <c:v>2.66</c:v>
                </c:pt>
                <c:pt idx="1065">
                  <c:v>2.6625000000000001</c:v>
                </c:pt>
                <c:pt idx="1066">
                  <c:v>2.665</c:v>
                </c:pt>
                <c:pt idx="1067">
                  <c:v>2.667500000000012</c:v>
                </c:pt>
                <c:pt idx="1068">
                  <c:v>2.67</c:v>
                </c:pt>
                <c:pt idx="1069">
                  <c:v>2.6724999999999977</c:v>
                </c:pt>
                <c:pt idx="1070">
                  <c:v>2.6749999999999998</c:v>
                </c:pt>
                <c:pt idx="1071">
                  <c:v>2.6775000000000002</c:v>
                </c:pt>
                <c:pt idx="1072">
                  <c:v>2.68</c:v>
                </c:pt>
                <c:pt idx="1073">
                  <c:v>2.6825000000000001</c:v>
                </c:pt>
                <c:pt idx="1074">
                  <c:v>2.6850000000000001</c:v>
                </c:pt>
                <c:pt idx="1075">
                  <c:v>2.6875000000000147</c:v>
                </c:pt>
                <c:pt idx="1076">
                  <c:v>2.69</c:v>
                </c:pt>
                <c:pt idx="1077">
                  <c:v>2.6924999999999977</c:v>
                </c:pt>
                <c:pt idx="1078">
                  <c:v>2.6949999999999998</c:v>
                </c:pt>
                <c:pt idx="1079">
                  <c:v>2.6974999999999998</c:v>
                </c:pt>
                <c:pt idx="1080">
                  <c:v>2.7</c:v>
                </c:pt>
                <c:pt idx="1081">
                  <c:v>2.7025000000000001</c:v>
                </c:pt>
                <c:pt idx="1082">
                  <c:v>2.7050000000000001</c:v>
                </c:pt>
                <c:pt idx="1083">
                  <c:v>2.7075000000000147</c:v>
                </c:pt>
                <c:pt idx="1084">
                  <c:v>2.71</c:v>
                </c:pt>
                <c:pt idx="1085">
                  <c:v>2.7124999999999977</c:v>
                </c:pt>
                <c:pt idx="1086">
                  <c:v>2.7149999999999999</c:v>
                </c:pt>
                <c:pt idx="1087">
                  <c:v>2.7174999999999998</c:v>
                </c:pt>
                <c:pt idx="1088">
                  <c:v>2.72</c:v>
                </c:pt>
                <c:pt idx="1089">
                  <c:v>2.7225000000000001</c:v>
                </c:pt>
                <c:pt idx="1090">
                  <c:v>2.7250000000000001</c:v>
                </c:pt>
                <c:pt idx="1091">
                  <c:v>2.7275000000000147</c:v>
                </c:pt>
                <c:pt idx="1092">
                  <c:v>2.73</c:v>
                </c:pt>
                <c:pt idx="1093">
                  <c:v>2.7324999999999977</c:v>
                </c:pt>
                <c:pt idx="1094">
                  <c:v>2.7349999999999999</c:v>
                </c:pt>
                <c:pt idx="1095">
                  <c:v>2.7374999999999998</c:v>
                </c:pt>
                <c:pt idx="1096">
                  <c:v>2.74</c:v>
                </c:pt>
                <c:pt idx="1097">
                  <c:v>2.7425000000000002</c:v>
                </c:pt>
                <c:pt idx="1098">
                  <c:v>2.7450000000000001</c:v>
                </c:pt>
                <c:pt idx="1099">
                  <c:v>2.7475000000000147</c:v>
                </c:pt>
                <c:pt idx="1100">
                  <c:v>2.75</c:v>
                </c:pt>
                <c:pt idx="1101">
                  <c:v>2.7524999999999977</c:v>
                </c:pt>
                <c:pt idx="1102">
                  <c:v>2.7549999999999999</c:v>
                </c:pt>
                <c:pt idx="1103">
                  <c:v>2.7574999999999998</c:v>
                </c:pt>
                <c:pt idx="1104">
                  <c:v>2.7600000000000002</c:v>
                </c:pt>
                <c:pt idx="1105">
                  <c:v>2.7625000000000002</c:v>
                </c:pt>
                <c:pt idx="1106">
                  <c:v>2.7650000000000001</c:v>
                </c:pt>
                <c:pt idx="1107">
                  <c:v>2.7675000000000147</c:v>
                </c:pt>
                <c:pt idx="1108">
                  <c:v>2.77</c:v>
                </c:pt>
                <c:pt idx="1109">
                  <c:v>2.7725</c:v>
                </c:pt>
                <c:pt idx="1110">
                  <c:v>2.7749999999999999</c:v>
                </c:pt>
                <c:pt idx="1111">
                  <c:v>2.7774999999999999</c:v>
                </c:pt>
                <c:pt idx="1112">
                  <c:v>2.7800000000000002</c:v>
                </c:pt>
                <c:pt idx="1113">
                  <c:v>2.7825000000000002</c:v>
                </c:pt>
                <c:pt idx="1114">
                  <c:v>2.7850000000000001</c:v>
                </c:pt>
                <c:pt idx="1115">
                  <c:v>2.7875000000000147</c:v>
                </c:pt>
                <c:pt idx="1116">
                  <c:v>2.79</c:v>
                </c:pt>
                <c:pt idx="1117">
                  <c:v>2.7925</c:v>
                </c:pt>
                <c:pt idx="1118">
                  <c:v>2.7949999999999999</c:v>
                </c:pt>
                <c:pt idx="1119">
                  <c:v>2.7974999999999999</c:v>
                </c:pt>
                <c:pt idx="1120">
                  <c:v>2.8</c:v>
                </c:pt>
                <c:pt idx="1121">
                  <c:v>2.8024999999999967</c:v>
                </c:pt>
                <c:pt idx="1122">
                  <c:v>2.8049999999999997</c:v>
                </c:pt>
                <c:pt idx="1123">
                  <c:v>2.8075000000000001</c:v>
                </c:pt>
                <c:pt idx="1124">
                  <c:v>2.8099999999999987</c:v>
                </c:pt>
                <c:pt idx="1125">
                  <c:v>2.8124999999999822</c:v>
                </c:pt>
                <c:pt idx="1126">
                  <c:v>2.8149999999999977</c:v>
                </c:pt>
                <c:pt idx="1127">
                  <c:v>2.8174999999999977</c:v>
                </c:pt>
                <c:pt idx="1128">
                  <c:v>2.82</c:v>
                </c:pt>
                <c:pt idx="1129">
                  <c:v>2.8224999999999967</c:v>
                </c:pt>
                <c:pt idx="1130">
                  <c:v>2.8249999999999997</c:v>
                </c:pt>
                <c:pt idx="1131">
                  <c:v>2.8275000000000001</c:v>
                </c:pt>
                <c:pt idx="1132">
                  <c:v>2.8299999999999987</c:v>
                </c:pt>
                <c:pt idx="1133">
                  <c:v>2.8324999999999823</c:v>
                </c:pt>
                <c:pt idx="1134">
                  <c:v>2.8349999999999977</c:v>
                </c:pt>
                <c:pt idx="1135">
                  <c:v>2.8374999999999977</c:v>
                </c:pt>
                <c:pt idx="1136">
                  <c:v>2.84</c:v>
                </c:pt>
                <c:pt idx="1137">
                  <c:v>2.8424999999999967</c:v>
                </c:pt>
                <c:pt idx="1138">
                  <c:v>2.8449999999999998</c:v>
                </c:pt>
                <c:pt idx="1139">
                  <c:v>2.8475000000000001</c:v>
                </c:pt>
                <c:pt idx="1140">
                  <c:v>2.8499999999999988</c:v>
                </c:pt>
                <c:pt idx="1141">
                  <c:v>2.852499999999984</c:v>
                </c:pt>
                <c:pt idx="1142">
                  <c:v>2.8549999999999978</c:v>
                </c:pt>
                <c:pt idx="1143">
                  <c:v>2.8574999999999977</c:v>
                </c:pt>
                <c:pt idx="1144">
                  <c:v>2.86</c:v>
                </c:pt>
                <c:pt idx="1145">
                  <c:v>2.8624999999999967</c:v>
                </c:pt>
                <c:pt idx="1146">
                  <c:v>2.8649999999999998</c:v>
                </c:pt>
                <c:pt idx="1147">
                  <c:v>2.8675000000000002</c:v>
                </c:pt>
                <c:pt idx="1148">
                  <c:v>2.8699999999999997</c:v>
                </c:pt>
                <c:pt idx="1149">
                  <c:v>2.8724999999999841</c:v>
                </c:pt>
                <c:pt idx="1150">
                  <c:v>2.8749999999999987</c:v>
                </c:pt>
                <c:pt idx="1151">
                  <c:v>2.8774999999999977</c:v>
                </c:pt>
                <c:pt idx="1152">
                  <c:v>2.88</c:v>
                </c:pt>
                <c:pt idx="1153">
                  <c:v>2.8824999999999967</c:v>
                </c:pt>
                <c:pt idx="1154">
                  <c:v>2.8849999999999998</c:v>
                </c:pt>
                <c:pt idx="1155">
                  <c:v>2.8875000000000002</c:v>
                </c:pt>
                <c:pt idx="1156">
                  <c:v>2.8899999999999997</c:v>
                </c:pt>
                <c:pt idx="1157">
                  <c:v>2.8924999999999841</c:v>
                </c:pt>
                <c:pt idx="1158">
                  <c:v>2.8949999999999987</c:v>
                </c:pt>
                <c:pt idx="1159">
                  <c:v>2.8975</c:v>
                </c:pt>
                <c:pt idx="1160">
                  <c:v>2.9</c:v>
                </c:pt>
                <c:pt idx="1161">
                  <c:v>2.9024999999999967</c:v>
                </c:pt>
                <c:pt idx="1162">
                  <c:v>2.9049999999999998</c:v>
                </c:pt>
                <c:pt idx="1163">
                  <c:v>2.9075000000000002</c:v>
                </c:pt>
                <c:pt idx="1164">
                  <c:v>2.9099999999999997</c:v>
                </c:pt>
                <c:pt idx="1165">
                  <c:v>2.9124999999999841</c:v>
                </c:pt>
                <c:pt idx="1166">
                  <c:v>2.9149999999999987</c:v>
                </c:pt>
                <c:pt idx="1167">
                  <c:v>2.9175</c:v>
                </c:pt>
                <c:pt idx="1168">
                  <c:v>2.92</c:v>
                </c:pt>
                <c:pt idx="1169">
                  <c:v>2.9224999999999977</c:v>
                </c:pt>
                <c:pt idx="1170">
                  <c:v>2.9249999999999998</c:v>
                </c:pt>
                <c:pt idx="1171">
                  <c:v>2.9275000000000002</c:v>
                </c:pt>
                <c:pt idx="1172">
                  <c:v>2.9299999999999997</c:v>
                </c:pt>
                <c:pt idx="1173">
                  <c:v>2.9324999999999841</c:v>
                </c:pt>
                <c:pt idx="1174">
                  <c:v>2.9349999999999987</c:v>
                </c:pt>
                <c:pt idx="1175">
                  <c:v>2.9375</c:v>
                </c:pt>
                <c:pt idx="1176">
                  <c:v>2.94</c:v>
                </c:pt>
                <c:pt idx="1177">
                  <c:v>2.9424999999999977</c:v>
                </c:pt>
                <c:pt idx="1178">
                  <c:v>2.9449999999999998</c:v>
                </c:pt>
                <c:pt idx="1179">
                  <c:v>2.9474999999999998</c:v>
                </c:pt>
                <c:pt idx="1180">
                  <c:v>2.9499999999999997</c:v>
                </c:pt>
                <c:pt idx="1181">
                  <c:v>2.9524999999999841</c:v>
                </c:pt>
                <c:pt idx="1182">
                  <c:v>2.9549999999999987</c:v>
                </c:pt>
                <c:pt idx="1183">
                  <c:v>2.9575</c:v>
                </c:pt>
                <c:pt idx="1184">
                  <c:v>2.96</c:v>
                </c:pt>
                <c:pt idx="1185">
                  <c:v>2.9624999999999977</c:v>
                </c:pt>
                <c:pt idx="1186">
                  <c:v>2.9649999999999999</c:v>
                </c:pt>
                <c:pt idx="1187">
                  <c:v>2.9674999999999998</c:v>
                </c:pt>
                <c:pt idx="1188">
                  <c:v>2.9699999999999998</c:v>
                </c:pt>
                <c:pt idx="1189">
                  <c:v>2.9724999999999868</c:v>
                </c:pt>
                <c:pt idx="1190">
                  <c:v>2.9749999999999988</c:v>
                </c:pt>
                <c:pt idx="1191">
                  <c:v>2.9775</c:v>
                </c:pt>
                <c:pt idx="1192">
                  <c:v>2.98</c:v>
                </c:pt>
                <c:pt idx="1193">
                  <c:v>2.9824999999999977</c:v>
                </c:pt>
                <c:pt idx="1194">
                  <c:v>2.9849999999999999</c:v>
                </c:pt>
                <c:pt idx="1195">
                  <c:v>2.9874999999999998</c:v>
                </c:pt>
                <c:pt idx="1196">
                  <c:v>2.9899999999999998</c:v>
                </c:pt>
                <c:pt idx="1197">
                  <c:v>2.9924999999999868</c:v>
                </c:pt>
                <c:pt idx="1198">
                  <c:v>2.9949999999999997</c:v>
                </c:pt>
                <c:pt idx="1199">
                  <c:v>2.9975000000000001</c:v>
                </c:pt>
                <c:pt idx="1200">
                  <c:v>3</c:v>
                </c:pt>
                <c:pt idx="1201">
                  <c:v>3.0024999999999977</c:v>
                </c:pt>
                <c:pt idx="1202">
                  <c:v>3.0049999999999999</c:v>
                </c:pt>
                <c:pt idx="1203">
                  <c:v>3.0074999999999998</c:v>
                </c:pt>
                <c:pt idx="1204">
                  <c:v>3.01</c:v>
                </c:pt>
                <c:pt idx="1205">
                  <c:v>3.0124999999999873</c:v>
                </c:pt>
                <c:pt idx="1206">
                  <c:v>3.0149999999999997</c:v>
                </c:pt>
                <c:pt idx="1207">
                  <c:v>3.0175000000000001</c:v>
                </c:pt>
                <c:pt idx="1208">
                  <c:v>3.02</c:v>
                </c:pt>
                <c:pt idx="1209">
                  <c:v>3.0225</c:v>
                </c:pt>
                <c:pt idx="1210">
                  <c:v>3.0249999999999999</c:v>
                </c:pt>
                <c:pt idx="1211">
                  <c:v>3.0274999999999999</c:v>
                </c:pt>
                <c:pt idx="1212">
                  <c:v>3.03</c:v>
                </c:pt>
                <c:pt idx="1213">
                  <c:v>3.0324999999999873</c:v>
                </c:pt>
                <c:pt idx="1214">
                  <c:v>3.0349999999999997</c:v>
                </c:pt>
                <c:pt idx="1215">
                  <c:v>3.0375000000000001</c:v>
                </c:pt>
                <c:pt idx="1216">
                  <c:v>3.04</c:v>
                </c:pt>
                <c:pt idx="1217">
                  <c:v>3.0425</c:v>
                </c:pt>
                <c:pt idx="1218">
                  <c:v>3.0449999999999999</c:v>
                </c:pt>
                <c:pt idx="1219">
                  <c:v>3.0474999999999999</c:v>
                </c:pt>
                <c:pt idx="1220">
                  <c:v>3.05</c:v>
                </c:pt>
                <c:pt idx="1221">
                  <c:v>3.0524999999999967</c:v>
                </c:pt>
                <c:pt idx="1222">
                  <c:v>3.0549999999999997</c:v>
                </c:pt>
                <c:pt idx="1223">
                  <c:v>3.0575000000000001</c:v>
                </c:pt>
                <c:pt idx="1224">
                  <c:v>3.06</c:v>
                </c:pt>
                <c:pt idx="1225">
                  <c:v>3.0625</c:v>
                </c:pt>
                <c:pt idx="1226">
                  <c:v>3.0649999999999999</c:v>
                </c:pt>
                <c:pt idx="1227">
                  <c:v>3.0674999999999999</c:v>
                </c:pt>
                <c:pt idx="1228">
                  <c:v>3.07</c:v>
                </c:pt>
                <c:pt idx="1229">
                  <c:v>3.0724999999999967</c:v>
                </c:pt>
                <c:pt idx="1230">
                  <c:v>3.0749999999999997</c:v>
                </c:pt>
                <c:pt idx="1231">
                  <c:v>3.0775000000000001</c:v>
                </c:pt>
                <c:pt idx="1232">
                  <c:v>3.08</c:v>
                </c:pt>
                <c:pt idx="1233">
                  <c:v>3.0825</c:v>
                </c:pt>
                <c:pt idx="1234">
                  <c:v>3.085</c:v>
                </c:pt>
                <c:pt idx="1235">
                  <c:v>3.0874999999999999</c:v>
                </c:pt>
                <c:pt idx="1236">
                  <c:v>3.09</c:v>
                </c:pt>
                <c:pt idx="1237">
                  <c:v>3.0924999999999967</c:v>
                </c:pt>
                <c:pt idx="1238">
                  <c:v>3.0949999999999998</c:v>
                </c:pt>
                <c:pt idx="1239">
                  <c:v>3.0975000000000001</c:v>
                </c:pt>
                <c:pt idx="1240">
                  <c:v>3.1</c:v>
                </c:pt>
                <c:pt idx="1241">
                  <c:v>3.1025</c:v>
                </c:pt>
                <c:pt idx="1242">
                  <c:v>3.105</c:v>
                </c:pt>
                <c:pt idx="1243">
                  <c:v>3.1074999999999999</c:v>
                </c:pt>
                <c:pt idx="1244">
                  <c:v>3.11</c:v>
                </c:pt>
                <c:pt idx="1245">
                  <c:v>3.1124999999999967</c:v>
                </c:pt>
                <c:pt idx="1246">
                  <c:v>3.1149999999999998</c:v>
                </c:pt>
                <c:pt idx="1247">
                  <c:v>3.1175000000000002</c:v>
                </c:pt>
                <c:pt idx="1248">
                  <c:v>3.12</c:v>
                </c:pt>
                <c:pt idx="1249">
                  <c:v>3.1225000000000001</c:v>
                </c:pt>
                <c:pt idx="1250">
                  <c:v>3.125</c:v>
                </c:pt>
                <c:pt idx="1251">
                  <c:v>3.1274999999999999</c:v>
                </c:pt>
                <c:pt idx="1252">
                  <c:v>3.13</c:v>
                </c:pt>
                <c:pt idx="1253">
                  <c:v>3.1324999999999967</c:v>
                </c:pt>
                <c:pt idx="1254">
                  <c:v>3.1349999999999998</c:v>
                </c:pt>
                <c:pt idx="1255">
                  <c:v>3.1375000000000002</c:v>
                </c:pt>
                <c:pt idx="1256">
                  <c:v>3.14</c:v>
                </c:pt>
                <c:pt idx="1257">
                  <c:v>3.1425000000000001</c:v>
                </c:pt>
                <c:pt idx="1258">
                  <c:v>3.145</c:v>
                </c:pt>
                <c:pt idx="1259">
                  <c:v>3.147500000000012</c:v>
                </c:pt>
                <c:pt idx="1260">
                  <c:v>3.15</c:v>
                </c:pt>
                <c:pt idx="1261">
                  <c:v>3.1524999999999967</c:v>
                </c:pt>
                <c:pt idx="1262">
                  <c:v>3.1549999999999998</c:v>
                </c:pt>
                <c:pt idx="1263">
                  <c:v>3.1575000000000002</c:v>
                </c:pt>
                <c:pt idx="1264">
                  <c:v>3.16</c:v>
                </c:pt>
                <c:pt idx="1265">
                  <c:v>3.1625000000000001</c:v>
                </c:pt>
                <c:pt idx="1266">
                  <c:v>3.165</c:v>
                </c:pt>
                <c:pt idx="1267">
                  <c:v>3.167500000000012</c:v>
                </c:pt>
                <c:pt idx="1268">
                  <c:v>3.17</c:v>
                </c:pt>
                <c:pt idx="1269">
                  <c:v>3.1724999999999977</c:v>
                </c:pt>
                <c:pt idx="1270">
                  <c:v>3.1749999999999998</c:v>
                </c:pt>
                <c:pt idx="1271">
                  <c:v>3.1775000000000002</c:v>
                </c:pt>
                <c:pt idx="1272">
                  <c:v>3.18</c:v>
                </c:pt>
                <c:pt idx="1273">
                  <c:v>3.1825000000000001</c:v>
                </c:pt>
                <c:pt idx="1274">
                  <c:v>3.1850000000000001</c:v>
                </c:pt>
                <c:pt idx="1275">
                  <c:v>3.1875000000000147</c:v>
                </c:pt>
                <c:pt idx="1276">
                  <c:v>3.19</c:v>
                </c:pt>
                <c:pt idx="1277">
                  <c:v>3.1924999999999977</c:v>
                </c:pt>
                <c:pt idx="1278">
                  <c:v>3.1949999999999998</c:v>
                </c:pt>
                <c:pt idx="1279">
                  <c:v>3.1974999999999998</c:v>
                </c:pt>
                <c:pt idx="1280">
                  <c:v>3.2</c:v>
                </c:pt>
                <c:pt idx="1281">
                  <c:v>3.2025000000000001</c:v>
                </c:pt>
                <c:pt idx="1282">
                  <c:v>3.2050000000000001</c:v>
                </c:pt>
                <c:pt idx="1283">
                  <c:v>3.2075000000000147</c:v>
                </c:pt>
                <c:pt idx="1284">
                  <c:v>3.21</c:v>
                </c:pt>
                <c:pt idx="1285">
                  <c:v>3.2124999999999977</c:v>
                </c:pt>
                <c:pt idx="1286">
                  <c:v>3.2149999999999999</c:v>
                </c:pt>
                <c:pt idx="1287">
                  <c:v>3.2174999999999998</c:v>
                </c:pt>
                <c:pt idx="1288">
                  <c:v>3.22</c:v>
                </c:pt>
                <c:pt idx="1289">
                  <c:v>3.2225000000000001</c:v>
                </c:pt>
                <c:pt idx="1290">
                  <c:v>3.2250000000000001</c:v>
                </c:pt>
                <c:pt idx="1291">
                  <c:v>3.2275000000000147</c:v>
                </c:pt>
                <c:pt idx="1292">
                  <c:v>3.23</c:v>
                </c:pt>
                <c:pt idx="1293">
                  <c:v>3.2324999999999977</c:v>
                </c:pt>
                <c:pt idx="1294">
                  <c:v>3.2349999999999999</c:v>
                </c:pt>
                <c:pt idx="1295">
                  <c:v>3.2374999999999998</c:v>
                </c:pt>
                <c:pt idx="1296">
                  <c:v>3.24</c:v>
                </c:pt>
                <c:pt idx="1297">
                  <c:v>3.2425000000000002</c:v>
                </c:pt>
                <c:pt idx="1298">
                  <c:v>3.2450000000000001</c:v>
                </c:pt>
                <c:pt idx="1299">
                  <c:v>3.2475000000000147</c:v>
                </c:pt>
                <c:pt idx="1300">
                  <c:v>3.25</c:v>
                </c:pt>
                <c:pt idx="1301">
                  <c:v>3.2524999999999977</c:v>
                </c:pt>
                <c:pt idx="1302">
                  <c:v>3.2549999999999999</c:v>
                </c:pt>
                <c:pt idx="1303">
                  <c:v>3.2574999999999998</c:v>
                </c:pt>
                <c:pt idx="1304">
                  <c:v>3.2600000000000002</c:v>
                </c:pt>
                <c:pt idx="1305">
                  <c:v>3.2625000000000002</c:v>
                </c:pt>
                <c:pt idx="1306">
                  <c:v>3.2650000000000001</c:v>
                </c:pt>
                <c:pt idx="1307">
                  <c:v>3.2675000000000147</c:v>
                </c:pt>
                <c:pt idx="1308">
                  <c:v>3.27</c:v>
                </c:pt>
                <c:pt idx="1309">
                  <c:v>3.2725</c:v>
                </c:pt>
                <c:pt idx="1310">
                  <c:v>3.2749999999999999</c:v>
                </c:pt>
                <c:pt idx="1311">
                  <c:v>3.2774999999999999</c:v>
                </c:pt>
                <c:pt idx="1312">
                  <c:v>3.2800000000000002</c:v>
                </c:pt>
                <c:pt idx="1313">
                  <c:v>3.2825000000000002</c:v>
                </c:pt>
                <c:pt idx="1314">
                  <c:v>3.2850000000000001</c:v>
                </c:pt>
                <c:pt idx="1315">
                  <c:v>3.2875000000000147</c:v>
                </c:pt>
                <c:pt idx="1316">
                  <c:v>3.29</c:v>
                </c:pt>
                <c:pt idx="1317">
                  <c:v>3.2925</c:v>
                </c:pt>
                <c:pt idx="1318">
                  <c:v>3.2949999999999999</c:v>
                </c:pt>
                <c:pt idx="1319">
                  <c:v>3.2974999999999999</c:v>
                </c:pt>
                <c:pt idx="1320">
                  <c:v>3.3</c:v>
                </c:pt>
                <c:pt idx="1321">
                  <c:v>3.3024999999999967</c:v>
                </c:pt>
                <c:pt idx="1322">
                  <c:v>3.3049999999999997</c:v>
                </c:pt>
                <c:pt idx="1323">
                  <c:v>3.3075000000000001</c:v>
                </c:pt>
                <c:pt idx="1324">
                  <c:v>3.3099999999999987</c:v>
                </c:pt>
                <c:pt idx="1325">
                  <c:v>3.3124999999999822</c:v>
                </c:pt>
                <c:pt idx="1326">
                  <c:v>3.3149999999999977</c:v>
                </c:pt>
                <c:pt idx="1327">
                  <c:v>3.3174999999999977</c:v>
                </c:pt>
                <c:pt idx="1328">
                  <c:v>3.32</c:v>
                </c:pt>
                <c:pt idx="1329">
                  <c:v>3.3224999999999967</c:v>
                </c:pt>
                <c:pt idx="1330">
                  <c:v>3.3249999999999997</c:v>
                </c:pt>
                <c:pt idx="1331">
                  <c:v>3.3275000000000001</c:v>
                </c:pt>
                <c:pt idx="1332">
                  <c:v>3.3299999999999987</c:v>
                </c:pt>
                <c:pt idx="1333">
                  <c:v>3.3324999999999823</c:v>
                </c:pt>
                <c:pt idx="1334">
                  <c:v>3.3349999999999977</c:v>
                </c:pt>
                <c:pt idx="1335">
                  <c:v>3.3374999999999977</c:v>
                </c:pt>
                <c:pt idx="1336">
                  <c:v>3.34</c:v>
                </c:pt>
                <c:pt idx="1337">
                  <c:v>3.3424999999999967</c:v>
                </c:pt>
                <c:pt idx="1338">
                  <c:v>3.3449999999999998</c:v>
                </c:pt>
                <c:pt idx="1339">
                  <c:v>3.3475000000000001</c:v>
                </c:pt>
                <c:pt idx="1340">
                  <c:v>3.3499999999999988</c:v>
                </c:pt>
                <c:pt idx="1341">
                  <c:v>3.352499999999984</c:v>
                </c:pt>
                <c:pt idx="1342">
                  <c:v>3.3549999999999978</c:v>
                </c:pt>
                <c:pt idx="1343">
                  <c:v>3.3574999999999977</c:v>
                </c:pt>
                <c:pt idx="1344">
                  <c:v>3.36</c:v>
                </c:pt>
                <c:pt idx="1345">
                  <c:v>3.3624999999999967</c:v>
                </c:pt>
                <c:pt idx="1346">
                  <c:v>3.3649999999999998</c:v>
                </c:pt>
                <c:pt idx="1347">
                  <c:v>3.3675000000000002</c:v>
                </c:pt>
                <c:pt idx="1348">
                  <c:v>3.3699999999999997</c:v>
                </c:pt>
                <c:pt idx="1349">
                  <c:v>3.3724999999999841</c:v>
                </c:pt>
                <c:pt idx="1350">
                  <c:v>3.3749999999999987</c:v>
                </c:pt>
                <c:pt idx="1351">
                  <c:v>3.3774999999999977</c:v>
                </c:pt>
                <c:pt idx="1352">
                  <c:v>3.38</c:v>
                </c:pt>
                <c:pt idx="1353">
                  <c:v>3.3824999999999967</c:v>
                </c:pt>
                <c:pt idx="1354">
                  <c:v>3.3849999999999998</c:v>
                </c:pt>
                <c:pt idx="1355">
                  <c:v>3.3875000000000002</c:v>
                </c:pt>
                <c:pt idx="1356">
                  <c:v>3.3899999999999997</c:v>
                </c:pt>
                <c:pt idx="1357">
                  <c:v>3.3924999999999841</c:v>
                </c:pt>
                <c:pt idx="1358">
                  <c:v>3.3949999999999987</c:v>
                </c:pt>
                <c:pt idx="1359">
                  <c:v>3.3975</c:v>
                </c:pt>
                <c:pt idx="1360">
                  <c:v>3.4</c:v>
                </c:pt>
                <c:pt idx="1361">
                  <c:v>3.4024999999999967</c:v>
                </c:pt>
                <c:pt idx="1362">
                  <c:v>3.4049999999999998</c:v>
                </c:pt>
                <c:pt idx="1363">
                  <c:v>3.4075000000000002</c:v>
                </c:pt>
                <c:pt idx="1364">
                  <c:v>3.4099999999999997</c:v>
                </c:pt>
                <c:pt idx="1365">
                  <c:v>3.4124999999999841</c:v>
                </c:pt>
                <c:pt idx="1366">
                  <c:v>3.4149999999999987</c:v>
                </c:pt>
                <c:pt idx="1367">
                  <c:v>3.4175</c:v>
                </c:pt>
                <c:pt idx="1368">
                  <c:v>3.42</c:v>
                </c:pt>
                <c:pt idx="1369">
                  <c:v>3.4224999999999977</c:v>
                </c:pt>
                <c:pt idx="1370">
                  <c:v>3.4249999999999998</c:v>
                </c:pt>
                <c:pt idx="1371">
                  <c:v>3.4275000000000002</c:v>
                </c:pt>
                <c:pt idx="1372">
                  <c:v>3.4299999999999997</c:v>
                </c:pt>
                <c:pt idx="1373">
                  <c:v>3.4324999999999841</c:v>
                </c:pt>
                <c:pt idx="1374">
                  <c:v>3.4349999999999987</c:v>
                </c:pt>
                <c:pt idx="1375">
                  <c:v>3.4375</c:v>
                </c:pt>
                <c:pt idx="1376">
                  <c:v>3.44</c:v>
                </c:pt>
                <c:pt idx="1377">
                  <c:v>3.4424999999999977</c:v>
                </c:pt>
                <c:pt idx="1378">
                  <c:v>3.4449999999999998</c:v>
                </c:pt>
                <c:pt idx="1379">
                  <c:v>3.4474999999999998</c:v>
                </c:pt>
                <c:pt idx="1380">
                  <c:v>3.4499999999999997</c:v>
                </c:pt>
                <c:pt idx="1381">
                  <c:v>3.4524999999999841</c:v>
                </c:pt>
                <c:pt idx="1382">
                  <c:v>3.4549999999999987</c:v>
                </c:pt>
                <c:pt idx="1383">
                  <c:v>3.4575</c:v>
                </c:pt>
                <c:pt idx="1384">
                  <c:v>3.46</c:v>
                </c:pt>
                <c:pt idx="1385">
                  <c:v>3.4624999999999977</c:v>
                </c:pt>
                <c:pt idx="1386">
                  <c:v>3.4649999999999999</c:v>
                </c:pt>
                <c:pt idx="1387">
                  <c:v>3.4674999999999998</c:v>
                </c:pt>
                <c:pt idx="1388">
                  <c:v>3.4699999999999998</c:v>
                </c:pt>
                <c:pt idx="1389">
                  <c:v>3.4724999999999868</c:v>
                </c:pt>
                <c:pt idx="1390">
                  <c:v>3.4749999999999988</c:v>
                </c:pt>
                <c:pt idx="1391">
                  <c:v>3.4775</c:v>
                </c:pt>
                <c:pt idx="1392">
                  <c:v>3.48</c:v>
                </c:pt>
                <c:pt idx="1393">
                  <c:v>3.4824999999999977</c:v>
                </c:pt>
                <c:pt idx="1394">
                  <c:v>3.4849999999999999</c:v>
                </c:pt>
                <c:pt idx="1395">
                  <c:v>3.4874999999999998</c:v>
                </c:pt>
                <c:pt idx="1396">
                  <c:v>3.4899999999999998</c:v>
                </c:pt>
                <c:pt idx="1397">
                  <c:v>3.4924999999999868</c:v>
                </c:pt>
                <c:pt idx="1398">
                  <c:v>3.4949999999999997</c:v>
                </c:pt>
                <c:pt idx="1399">
                  <c:v>3.4975000000000001</c:v>
                </c:pt>
                <c:pt idx="1400">
                  <c:v>3.5</c:v>
                </c:pt>
                <c:pt idx="1401">
                  <c:v>3.5024999999999977</c:v>
                </c:pt>
                <c:pt idx="1402">
                  <c:v>3.5049999999999999</c:v>
                </c:pt>
                <c:pt idx="1403">
                  <c:v>3.5074999999999998</c:v>
                </c:pt>
                <c:pt idx="1404">
                  <c:v>3.51</c:v>
                </c:pt>
                <c:pt idx="1405">
                  <c:v>3.5124999999999873</c:v>
                </c:pt>
                <c:pt idx="1406">
                  <c:v>3.5149999999999997</c:v>
                </c:pt>
                <c:pt idx="1407">
                  <c:v>3.5175000000000001</c:v>
                </c:pt>
                <c:pt idx="1408">
                  <c:v>3.52</c:v>
                </c:pt>
                <c:pt idx="1409">
                  <c:v>3.5225</c:v>
                </c:pt>
                <c:pt idx="1410">
                  <c:v>3.5249999999999999</c:v>
                </c:pt>
                <c:pt idx="1411">
                  <c:v>3.5274999999999999</c:v>
                </c:pt>
                <c:pt idx="1412">
                  <c:v>3.53</c:v>
                </c:pt>
                <c:pt idx="1413">
                  <c:v>3.5324999999999873</c:v>
                </c:pt>
                <c:pt idx="1414">
                  <c:v>3.5349999999999997</c:v>
                </c:pt>
                <c:pt idx="1415">
                  <c:v>3.5375000000000001</c:v>
                </c:pt>
                <c:pt idx="1416">
                  <c:v>3.54</c:v>
                </c:pt>
                <c:pt idx="1417">
                  <c:v>3.5425</c:v>
                </c:pt>
                <c:pt idx="1418">
                  <c:v>3.5449999999999999</c:v>
                </c:pt>
                <c:pt idx="1419">
                  <c:v>3.5474999999999999</c:v>
                </c:pt>
                <c:pt idx="1420">
                  <c:v>3.55</c:v>
                </c:pt>
                <c:pt idx="1421">
                  <c:v>3.5524999999999967</c:v>
                </c:pt>
                <c:pt idx="1422">
                  <c:v>3.5549999999999997</c:v>
                </c:pt>
                <c:pt idx="1423">
                  <c:v>3.5575000000000001</c:v>
                </c:pt>
                <c:pt idx="1424">
                  <c:v>3.56</c:v>
                </c:pt>
                <c:pt idx="1425">
                  <c:v>3.5625</c:v>
                </c:pt>
                <c:pt idx="1426">
                  <c:v>3.5649999999999999</c:v>
                </c:pt>
                <c:pt idx="1427">
                  <c:v>3.5674999999999999</c:v>
                </c:pt>
                <c:pt idx="1428">
                  <c:v>3.57</c:v>
                </c:pt>
                <c:pt idx="1429">
                  <c:v>3.5724999999999967</c:v>
                </c:pt>
                <c:pt idx="1430">
                  <c:v>3.5749999999999997</c:v>
                </c:pt>
                <c:pt idx="1431">
                  <c:v>3.5775000000000001</c:v>
                </c:pt>
                <c:pt idx="1432">
                  <c:v>3.58</c:v>
                </c:pt>
                <c:pt idx="1433">
                  <c:v>3.5825</c:v>
                </c:pt>
                <c:pt idx="1434">
                  <c:v>3.585</c:v>
                </c:pt>
                <c:pt idx="1435">
                  <c:v>3.5874999999999999</c:v>
                </c:pt>
                <c:pt idx="1436">
                  <c:v>3.59</c:v>
                </c:pt>
                <c:pt idx="1437">
                  <c:v>3.5924999999999967</c:v>
                </c:pt>
                <c:pt idx="1438">
                  <c:v>3.5949999999999998</c:v>
                </c:pt>
                <c:pt idx="1439">
                  <c:v>3.5975000000000001</c:v>
                </c:pt>
                <c:pt idx="1440">
                  <c:v>3.6</c:v>
                </c:pt>
                <c:pt idx="1441">
                  <c:v>3.6025</c:v>
                </c:pt>
                <c:pt idx="1442">
                  <c:v>3.605</c:v>
                </c:pt>
                <c:pt idx="1443">
                  <c:v>3.6074999999999999</c:v>
                </c:pt>
                <c:pt idx="1444">
                  <c:v>3.61</c:v>
                </c:pt>
                <c:pt idx="1445">
                  <c:v>3.6124999999999967</c:v>
                </c:pt>
                <c:pt idx="1446">
                  <c:v>3.6149999999999998</c:v>
                </c:pt>
                <c:pt idx="1447">
                  <c:v>3.6175000000000002</c:v>
                </c:pt>
                <c:pt idx="1448">
                  <c:v>3.62</c:v>
                </c:pt>
                <c:pt idx="1449">
                  <c:v>3.6225000000000001</c:v>
                </c:pt>
                <c:pt idx="1450">
                  <c:v>3.625</c:v>
                </c:pt>
                <c:pt idx="1451">
                  <c:v>3.6274999999999999</c:v>
                </c:pt>
                <c:pt idx="1452">
                  <c:v>3.63</c:v>
                </c:pt>
                <c:pt idx="1453">
                  <c:v>3.6324999999999967</c:v>
                </c:pt>
                <c:pt idx="1454">
                  <c:v>3.6349999999999998</c:v>
                </c:pt>
                <c:pt idx="1455">
                  <c:v>3.6375000000000002</c:v>
                </c:pt>
                <c:pt idx="1456">
                  <c:v>3.64</c:v>
                </c:pt>
                <c:pt idx="1457">
                  <c:v>3.6425000000000001</c:v>
                </c:pt>
                <c:pt idx="1458">
                  <c:v>3.645</c:v>
                </c:pt>
                <c:pt idx="1459">
                  <c:v>3.647500000000012</c:v>
                </c:pt>
                <c:pt idx="1460">
                  <c:v>3.65</c:v>
                </c:pt>
                <c:pt idx="1461">
                  <c:v>3.6524999999999967</c:v>
                </c:pt>
                <c:pt idx="1462">
                  <c:v>3.6549999999999998</c:v>
                </c:pt>
                <c:pt idx="1463">
                  <c:v>3.6575000000000002</c:v>
                </c:pt>
                <c:pt idx="1464">
                  <c:v>3.66</c:v>
                </c:pt>
                <c:pt idx="1465">
                  <c:v>3.6625000000000001</c:v>
                </c:pt>
                <c:pt idx="1466">
                  <c:v>3.665</c:v>
                </c:pt>
                <c:pt idx="1467">
                  <c:v>3.667500000000012</c:v>
                </c:pt>
                <c:pt idx="1468">
                  <c:v>3.67</c:v>
                </c:pt>
                <c:pt idx="1469">
                  <c:v>3.6724999999999977</c:v>
                </c:pt>
                <c:pt idx="1470">
                  <c:v>3.6749999999999998</c:v>
                </c:pt>
                <c:pt idx="1471">
                  <c:v>3.6775000000000002</c:v>
                </c:pt>
                <c:pt idx="1472">
                  <c:v>3.68</c:v>
                </c:pt>
                <c:pt idx="1473">
                  <c:v>3.6825000000000001</c:v>
                </c:pt>
                <c:pt idx="1474">
                  <c:v>3.6850000000000001</c:v>
                </c:pt>
                <c:pt idx="1475">
                  <c:v>3.6875000000000147</c:v>
                </c:pt>
                <c:pt idx="1476">
                  <c:v>3.69</c:v>
                </c:pt>
                <c:pt idx="1477">
                  <c:v>3.6924999999999977</c:v>
                </c:pt>
                <c:pt idx="1478">
                  <c:v>3.6949999999999998</c:v>
                </c:pt>
                <c:pt idx="1479">
                  <c:v>3.6974999999999998</c:v>
                </c:pt>
                <c:pt idx="1480">
                  <c:v>3.7</c:v>
                </c:pt>
                <c:pt idx="1481">
                  <c:v>3.7025000000000001</c:v>
                </c:pt>
                <c:pt idx="1482">
                  <c:v>3.7050000000000001</c:v>
                </c:pt>
                <c:pt idx="1483">
                  <c:v>3.7075000000000147</c:v>
                </c:pt>
                <c:pt idx="1484">
                  <c:v>3.71</c:v>
                </c:pt>
                <c:pt idx="1485">
                  <c:v>3.7124999999999977</c:v>
                </c:pt>
                <c:pt idx="1486">
                  <c:v>3.7149999999999999</c:v>
                </c:pt>
                <c:pt idx="1487">
                  <c:v>3.7174999999999998</c:v>
                </c:pt>
                <c:pt idx="1488">
                  <c:v>3.72</c:v>
                </c:pt>
                <c:pt idx="1489">
                  <c:v>3.7225000000000001</c:v>
                </c:pt>
                <c:pt idx="1490">
                  <c:v>3.7250000000000001</c:v>
                </c:pt>
                <c:pt idx="1491">
                  <c:v>3.7275000000000147</c:v>
                </c:pt>
                <c:pt idx="1492">
                  <c:v>3.73</c:v>
                </c:pt>
                <c:pt idx="1493">
                  <c:v>3.7324999999999977</c:v>
                </c:pt>
                <c:pt idx="1494">
                  <c:v>3.7349999999999999</c:v>
                </c:pt>
                <c:pt idx="1495">
                  <c:v>3.7374999999999998</c:v>
                </c:pt>
                <c:pt idx="1496">
                  <c:v>3.74</c:v>
                </c:pt>
                <c:pt idx="1497">
                  <c:v>3.7425000000000002</c:v>
                </c:pt>
                <c:pt idx="1498">
                  <c:v>3.7450000000000001</c:v>
                </c:pt>
                <c:pt idx="1499">
                  <c:v>3.7475000000000147</c:v>
                </c:pt>
                <c:pt idx="1500">
                  <c:v>3.75</c:v>
                </c:pt>
                <c:pt idx="1501">
                  <c:v>3.7524999999999977</c:v>
                </c:pt>
                <c:pt idx="1502">
                  <c:v>3.7549999999999999</c:v>
                </c:pt>
                <c:pt idx="1503">
                  <c:v>3.7574999999999998</c:v>
                </c:pt>
                <c:pt idx="1504">
                  <c:v>3.7600000000000002</c:v>
                </c:pt>
                <c:pt idx="1505">
                  <c:v>3.7625000000000002</c:v>
                </c:pt>
                <c:pt idx="1506">
                  <c:v>3.7650000000000001</c:v>
                </c:pt>
                <c:pt idx="1507">
                  <c:v>3.7675000000000147</c:v>
                </c:pt>
                <c:pt idx="1508">
                  <c:v>3.77</c:v>
                </c:pt>
                <c:pt idx="1509">
                  <c:v>3.7725</c:v>
                </c:pt>
                <c:pt idx="1510">
                  <c:v>3.7749999999999999</c:v>
                </c:pt>
                <c:pt idx="1511">
                  <c:v>3.7774999999999999</c:v>
                </c:pt>
                <c:pt idx="1512">
                  <c:v>3.7800000000000002</c:v>
                </c:pt>
                <c:pt idx="1513">
                  <c:v>3.7825000000000002</c:v>
                </c:pt>
                <c:pt idx="1514">
                  <c:v>3.7850000000000001</c:v>
                </c:pt>
                <c:pt idx="1515">
                  <c:v>3.7875000000000147</c:v>
                </c:pt>
                <c:pt idx="1516">
                  <c:v>3.79</c:v>
                </c:pt>
                <c:pt idx="1517">
                  <c:v>3.7925</c:v>
                </c:pt>
                <c:pt idx="1518">
                  <c:v>3.7949999999999999</c:v>
                </c:pt>
                <c:pt idx="1519">
                  <c:v>3.7974999999999999</c:v>
                </c:pt>
                <c:pt idx="1520">
                  <c:v>3.8</c:v>
                </c:pt>
                <c:pt idx="1521">
                  <c:v>3.8024999999999967</c:v>
                </c:pt>
                <c:pt idx="1522">
                  <c:v>3.8049999999999997</c:v>
                </c:pt>
                <c:pt idx="1523">
                  <c:v>3.8075000000000001</c:v>
                </c:pt>
                <c:pt idx="1524">
                  <c:v>3.8099999999999987</c:v>
                </c:pt>
                <c:pt idx="1525">
                  <c:v>3.8124999999999822</c:v>
                </c:pt>
                <c:pt idx="1526">
                  <c:v>3.8149999999999977</c:v>
                </c:pt>
                <c:pt idx="1527">
                  <c:v>3.8174999999999977</c:v>
                </c:pt>
                <c:pt idx="1528">
                  <c:v>3.82</c:v>
                </c:pt>
                <c:pt idx="1529">
                  <c:v>3.8224999999999967</c:v>
                </c:pt>
                <c:pt idx="1530">
                  <c:v>3.8249999999999997</c:v>
                </c:pt>
                <c:pt idx="1531">
                  <c:v>3.8275000000000001</c:v>
                </c:pt>
                <c:pt idx="1532">
                  <c:v>3.8299999999999987</c:v>
                </c:pt>
                <c:pt idx="1533">
                  <c:v>3.8324999999999823</c:v>
                </c:pt>
                <c:pt idx="1534">
                  <c:v>3.8349999999999977</c:v>
                </c:pt>
                <c:pt idx="1535">
                  <c:v>3.8374999999999977</c:v>
                </c:pt>
                <c:pt idx="1536">
                  <c:v>3.84</c:v>
                </c:pt>
                <c:pt idx="1537">
                  <c:v>3.8424999999999967</c:v>
                </c:pt>
                <c:pt idx="1538">
                  <c:v>3.8449999999999998</c:v>
                </c:pt>
                <c:pt idx="1539">
                  <c:v>3.8475000000000001</c:v>
                </c:pt>
                <c:pt idx="1540">
                  <c:v>3.8499999999999988</c:v>
                </c:pt>
                <c:pt idx="1541">
                  <c:v>3.852499999999984</c:v>
                </c:pt>
                <c:pt idx="1542">
                  <c:v>3.8549999999999978</c:v>
                </c:pt>
                <c:pt idx="1543">
                  <c:v>3.8574999999999977</c:v>
                </c:pt>
                <c:pt idx="1544">
                  <c:v>3.86</c:v>
                </c:pt>
                <c:pt idx="1545">
                  <c:v>3.8624999999999967</c:v>
                </c:pt>
                <c:pt idx="1546">
                  <c:v>3.8649999999999998</c:v>
                </c:pt>
                <c:pt idx="1547">
                  <c:v>3.8675000000000002</c:v>
                </c:pt>
                <c:pt idx="1548">
                  <c:v>3.8699999999999997</c:v>
                </c:pt>
                <c:pt idx="1549">
                  <c:v>3.8724999999999841</c:v>
                </c:pt>
                <c:pt idx="1550">
                  <c:v>3.8749999999999987</c:v>
                </c:pt>
                <c:pt idx="1551">
                  <c:v>3.8774999999999977</c:v>
                </c:pt>
                <c:pt idx="1552">
                  <c:v>3.88</c:v>
                </c:pt>
                <c:pt idx="1553">
                  <c:v>3.8824999999999967</c:v>
                </c:pt>
                <c:pt idx="1554">
                  <c:v>3.8849999999999998</c:v>
                </c:pt>
                <c:pt idx="1555">
                  <c:v>3.8875000000000002</c:v>
                </c:pt>
                <c:pt idx="1556">
                  <c:v>3.8899999999999997</c:v>
                </c:pt>
                <c:pt idx="1557">
                  <c:v>3.8924999999999841</c:v>
                </c:pt>
                <c:pt idx="1558">
                  <c:v>3.8949999999999987</c:v>
                </c:pt>
                <c:pt idx="1559">
                  <c:v>3.8975</c:v>
                </c:pt>
                <c:pt idx="1560">
                  <c:v>3.9</c:v>
                </c:pt>
                <c:pt idx="1561">
                  <c:v>3.9024999999999967</c:v>
                </c:pt>
                <c:pt idx="1562">
                  <c:v>3.9049999999999998</c:v>
                </c:pt>
                <c:pt idx="1563">
                  <c:v>3.9075000000000002</c:v>
                </c:pt>
                <c:pt idx="1564">
                  <c:v>3.9099999999999997</c:v>
                </c:pt>
                <c:pt idx="1565">
                  <c:v>3.9124999999999841</c:v>
                </c:pt>
                <c:pt idx="1566">
                  <c:v>3.9149999999999987</c:v>
                </c:pt>
                <c:pt idx="1567">
                  <c:v>3.9175</c:v>
                </c:pt>
                <c:pt idx="1568">
                  <c:v>3.92</c:v>
                </c:pt>
                <c:pt idx="1569">
                  <c:v>3.9224999999999977</c:v>
                </c:pt>
                <c:pt idx="1570">
                  <c:v>3.9249999999999998</c:v>
                </c:pt>
                <c:pt idx="1571">
                  <c:v>3.9275000000000002</c:v>
                </c:pt>
                <c:pt idx="1572">
                  <c:v>3.9299999999999997</c:v>
                </c:pt>
                <c:pt idx="1573">
                  <c:v>3.9324999999999841</c:v>
                </c:pt>
                <c:pt idx="1574">
                  <c:v>3.9349999999999987</c:v>
                </c:pt>
                <c:pt idx="1575">
                  <c:v>3.9375</c:v>
                </c:pt>
                <c:pt idx="1576">
                  <c:v>3.94</c:v>
                </c:pt>
                <c:pt idx="1577">
                  <c:v>3.9424999999999977</c:v>
                </c:pt>
                <c:pt idx="1578">
                  <c:v>3.9449999999999998</c:v>
                </c:pt>
                <c:pt idx="1579">
                  <c:v>3.9474999999999998</c:v>
                </c:pt>
                <c:pt idx="1580">
                  <c:v>3.9499999999999997</c:v>
                </c:pt>
                <c:pt idx="1581">
                  <c:v>3.9524999999999841</c:v>
                </c:pt>
                <c:pt idx="1582">
                  <c:v>3.9549999999999987</c:v>
                </c:pt>
                <c:pt idx="1583">
                  <c:v>3.9575</c:v>
                </c:pt>
                <c:pt idx="1584">
                  <c:v>3.96</c:v>
                </c:pt>
                <c:pt idx="1585">
                  <c:v>3.9624999999999977</c:v>
                </c:pt>
                <c:pt idx="1586">
                  <c:v>3.9649999999999999</c:v>
                </c:pt>
                <c:pt idx="1587">
                  <c:v>3.9674999999999998</c:v>
                </c:pt>
                <c:pt idx="1588">
                  <c:v>3.9699999999999998</c:v>
                </c:pt>
                <c:pt idx="1589">
                  <c:v>3.9724999999999868</c:v>
                </c:pt>
                <c:pt idx="1590">
                  <c:v>3.9749999999999988</c:v>
                </c:pt>
                <c:pt idx="1591">
                  <c:v>3.9775</c:v>
                </c:pt>
                <c:pt idx="1592">
                  <c:v>3.98</c:v>
                </c:pt>
                <c:pt idx="1593">
                  <c:v>3.9824999999999977</c:v>
                </c:pt>
                <c:pt idx="1594">
                  <c:v>3.9849999999999999</c:v>
                </c:pt>
                <c:pt idx="1595">
                  <c:v>3.9874999999999998</c:v>
                </c:pt>
                <c:pt idx="1596">
                  <c:v>3.9899999999999998</c:v>
                </c:pt>
                <c:pt idx="1597">
                  <c:v>3.9924999999999868</c:v>
                </c:pt>
                <c:pt idx="1598">
                  <c:v>3.9949999999999997</c:v>
                </c:pt>
                <c:pt idx="1599">
                  <c:v>3.9975000000000001</c:v>
                </c:pt>
                <c:pt idx="1600">
                  <c:v>4</c:v>
                </c:pt>
                <c:pt idx="1601">
                  <c:v>4.0024999999999995</c:v>
                </c:pt>
                <c:pt idx="1602">
                  <c:v>4.0049999999999955</c:v>
                </c:pt>
                <c:pt idx="1603">
                  <c:v>4.0074999999999985</c:v>
                </c:pt>
                <c:pt idx="1604">
                  <c:v>4.01</c:v>
                </c:pt>
                <c:pt idx="1605">
                  <c:v>4.0124999999999975</c:v>
                </c:pt>
                <c:pt idx="1606">
                  <c:v>4.0149999999999855</c:v>
                </c:pt>
                <c:pt idx="1607">
                  <c:v>4.0174999999999965</c:v>
                </c:pt>
                <c:pt idx="1608">
                  <c:v>4.0199999999999996</c:v>
                </c:pt>
                <c:pt idx="1609">
                  <c:v>4.0224999999999955</c:v>
                </c:pt>
                <c:pt idx="1610">
                  <c:v>4.0249999999999755</c:v>
                </c:pt>
                <c:pt idx="1611">
                  <c:v>4.0274999999999945</c:v>
                </c:pt>
                <c:pt idx="1612">
                  <c:v>4.03</c:v>
                </c:pt>
                <c:pt idx="1613">
                  <c:v>4.0324999999999998</c:v>
                </c:pt>
                <c:pt idx="1614">
                  <c:v>4.0350000000000001</c:v>
                </c:pt>
                <c:pt idx="1615">
                  <c:v>4.0374999999999996</c:v>
                </c:pt>
                <c:pt idx="1616">
                  <c:v>4.04</c:v>
                </c:pt>
                <c:pt idx="1617">
                  <c:v>4.0424999999999995</c:v>
                </c:pt>
                <c:pt idx="1618">
                  <c:v>4.0449999999999955</c:v>
                </c:pt>
                <c:pt idx="1619">
                  <c:v>4.0474999999999985</c:v>
                </c:pt>
                <c:pt idx="1620">
                  <c:v>4.05</c:v>
                </c:pt>
                <c:pt idx="1621">
                  <c:v>4.0524999999999975</c:v>
                </c:pt>
                <c:pt idx="1622">
                  <c:v>4.0549999999999855</c:v>
                </c:pt>
                <c:pt idx="1623">
                  <c:v>4.0574999999999966</c:v>
                </c:pt>
                <c:pt idx="1624">
                  <c:v>4.0599999999999996</c:v>
                </c:pt>
                <c:pt idx="1625">
                  <c:v>4.0624999999999956</c:v>
                </c:pt>
                <c:pt idx="1626">
                  <c:v>4.0649999999999755</c:v>
                </c:pt>
                <c:pt idx="1627">
                  <c:v>4.0674999999999955</c:v>
                </c:pt>
                <c:pt idx="1628">
                  <c:v>4.07</c:v>
                </c:pt>
                <c:pt idx="1629">
                  <c:v>4.0724999999999998</c:v>
                </c:pt>
                <c:pt idx="1630">
                  <c:v>4.0750000000000002</c:v>
                </c:pt>
                <c:pt idx="1631">
                  <c:v>4.0774999999999997</c:v>
                </c:pt>
                <c:pt idx="1632">
                  <c:v>4.08</c:v>
                </c:pt>
                <c:pt idx="1633">
                  <c:v>4.0824999999999996</c:v>
                </c:pt>
                <c:pt idx="1634">
                  <c:v>4.085</c:v>
                </c:pt>
                <c:pt idx="1635">
                  <c:v>4.0874999999999995</c:v>
                </c:pt>
                <c:pt idx="1636">
                  <c:v>4.09</c:v>
                </c:pt>
                <c:pt idx="1637">
                  <c:v>4.0924999999999985</c:v>
                </c:pt>
                <c:pt idx="1638">
                  <c:v>4.0949999999999855</c:v>
                </c:pt>
                <c:pt idx="1639">
                  <c:v>4.0974999999999975</c:v>
                </c:pt>
                <c:pt idx="1640">
                  <c:v>4.0999999999999996</c:v>
                </c:pt>
                <c:pt idx="1641">
                  <c:v>4.1024999999999965</c:v>
                </c:pt>
                <c:pt idx="1642">
                  <c:v>4.1049999999999756</c:v>
                </c:pt>
                <c:pt idx="1643">
                  <c:v>4.1074999999999955</c:v>
                </c:pt>
                <c:pt idx="1644">
                  <c:v>4.1099999999999985</c:v>
                </c:pt>
                <c:pt idx="1645">
                  <c:v>4.1124999999999945</c:v>
                </c:pt>
                <c:pt idx="1646">
                  <c:v>4.1149999999999745</c:v>
                </c:pt>
                <c:pt idx="1647">
                  <c:v>4.1174999999999855</c:v>
                </c:pt>
                <c:pt idx="1648">
                  <c:v>4.1199999999999966</c:v>
                </c:pt>
                <c:pt idx="1649">
                  <c:v>4.1224999999999845</c:v>
                </c:pt>
                <c:pt idx="1650">
                  <c:v>4.1249999999999689</c:v>
                </c:pt>
                <c:pt idx="1651">
                  <c:v>4.1274999999999755</c:v>
                </c:pt>
                <c:pt idx="1652">
                  <c:v>4.13</c:v>
                </c:pt>
                <c:pt idx="1653">
                  <c:v>4.1324999999999985</c:v>
                </c:pt>
                <c:pt idx="1654">
                  <c:v>4.1349999999999945</c:v>
                </c:pt>
                <c:pt idx="1655">
                  <c:v>4.1374999999999975</c:v>
                </c:pt>
                <c:pt idx="1656">
                  <c:v>4.1399999999999997</c:v>
                </c:pt>
                <c:pt idx="1657">
                  <c:v>4.1424999999999965</c:v>
                </c:pt>
                <c:pt idx="1658">
                  <c:v>4.1449999999999845</c:v>
                </c:pt>
                <c:pt idx="1659">
                  <c:v>4.1474999999999955</c:v>
                </c:pt>
                <c:pt idx="1660">
                  <c:v>4.1499999999999995</c:v>
                </c:pt>
                <c:pt idx="1661">
                  <c:v>4.1524999999999945</c:v>
                </c:pt>
                <c:pt idx="1662">
                  <c:v>4.1549999999999745</c:v>
                </c:pt>
                <c:pt idx="1663">
                  <c:v>4.1574999999999855</c:v>
                </c:pt>
                <c:pt idx="1664">
                  <c:v>4.1599999999999975</c:v>
                </c:pt>
                <c:pt idx="1665">
                  <c:v>4.1624999999999845</c:v>
                </c:pt>
                <c:pt idx="1666">
                  <c:v>4.1649999999999689</c:v>
                </c:pt>
                <c:pt idx="1667">
                  <c:v>4.1674999999999756</c:v>
                </c:pt>
                <c:pt idx="1668">
                  <c:v>4.17</c:v>
                </c:pt>
                <c:pt idx="1669">
                  <c:v>4.1724999999999985</c:v>
                </c:pt>
                <c:pt idx="1670">
                  <c:v>4.1749999999999945</c:v>
                </c:pt>
                <c:pt idx="1671">
                  <c:v>4.1774999999999975</c:v>
                </c:pt>
                <c:pt idx="1672">
                  <c:v>4.18</c:v>
                </c:pt>
                <c:pt idx="1673">
                  <c:v>4.1824999999999966</c:v>
                </c:pt>
                <c:pt idx="1674">
                  <c:v>4.1849999999999845</c:v>
                </c:pt>
                <c:pt idx="1675">
                  <c:v>4.1874999999999956</c:v>
                </c:pt>
                <c:pt idx="1676">
                  <c:v>4.1899999999999995</c:v>
                </c:pt>
                <c:pt idx="1677">
                  <c:v>4.1924999999999955</c:v>
                </c:pt>
                <c:pt idx="1678">
                  <c:v>4.1949999999999745</c:v>
                </c:pt>
                <c:pt idx="1679">
                  <c:v>4.1974999999999945</c:v>
                </c:pt>
                <c:pt idx="1680">
                  <c:v>4.2</c:v>
                </c:pt>
                <c:pt idx="1681">
                  <c:v>4.2024999999999997</c:v>
                </c:pt>
                <c:pt idx="1682">
                  <c:v>4.2050000000000001</c:v>
                </c:pt>
                <c:pt idx="1683">
                  <c:v>4.2074999999999996</c:v>
                </c:pt>
                <c:pt idx="1684">
                  <c:v>4.21</c:v>
                </c:pt>
                <c:pt idx="1685">
                  <c:v>4.2124999999999995</c:v>
                </c:pt>
                <c:pt idx="1686">
                  <c:v>4.2149999999999945</c:v>
                </c:pt>
                <c:pt idx="1687">
                  <c:v>4.2174999999999985</c:v>
                </c:pt>
                <c:pt idx="1688">
                  <c:v>4.22</c:v>
                </c:pt>
                <c:pt idx="1689">
                  <c:v>4.2224999999999975</c:v>
                </c:pt>
                <c:pt idx="1690">
                  <c:v>4.2249999999999845</c:v>
                </c:pt>
                <c:pt idx="1691">
                  <c:v>4.2274999999999965</c:v>
                </c:pt>
                <c:pt idx="1692">
                  <c:v>4.2300000000000004</c:v>
                </c:pt>
                <c:pt idx="1693">
                  <c:v>4.2324999999999999</c:v>
                </c:pt>
                <c:pt idx="1694">
                  <c:v>4.2350000000000003</c:v>
                </c:pt>
                <c:pt idx="1695">
                  <c:v>4.2374999999999998</c:v>
                </c:pt>
                <c:pt idx="1696">
                  <c:v>4.24</c:v>
                </c:pt>
                <c:pt idx="1697">
                  <c:v>4.2424999999999997</c:v>
                </c:pt>
                <c:pt idx="1698">
                  <c:v>4.2450000000000001</c:v>
                </c:pt>
                <c:pt idx="1699">
                  <c:v>4.2474999999999996</c:v>
                </c:pt>
                <c:pt idx="1700">
                  <c:v>4.25</c:v>
                </c:pt>
                <c:pt idx="1701">
                  <c:v>4.2524999999999995</c:v>
                </c:pt>
                <c:pt idx="1702">
                  <c:v>4.2549999999999955</c:v>
                </c:pt>
                <c:pt idx="1703">
                  <c:v>4.2574999999999985</c:v>
                </c:pt>
                <c:pt idx="1704">
                  <c:v>4.26</c:v>
                </c:pt>
                <c:pt idx="1705">
                  <c:v>4.2624999999999975</c:v>
                </c:pt>
                <c:pt idx="1706">
                  <c:v>4.2649999999999855</c:v>
                </c:pt>
                <c:pt idx="1707">
                  <c:v>4.2674999999999965</c:v>
                </c:pt>
                <c:pt idx="1708">
                  <c:v>4.2699999999999996</c:v>
                </c:pt>
                <c:pt idx="1709">
                  <c:v>4.2725</c:v>
                </c:pt>
                <c:pt idx="1710">
                  <c:v>4.2750000000000004</c:v>
                </c:pt>
                <c:pt idx="1711">
                  <c:v>4.2774999999999999</c:v>
                </c:pt>
                <c:pt idx="1712">
                  <c:v>4.28</c:v>
                </c:pt>
                <c:pt idx="1713">
                  <c:v>4.2824999999999998</c:v>
                </c:pt>
                <c:pt idx="1714">
                  <c:v>4.2850000000000001</c:v>
                </c:pt>
                <c:pt idx="1715">
                  <c:v>4.2874999999999996</c:v>
                </c:pt>
                <c:pt idx="1716">
                  <c:v>4.29</c:v>
                </c:pt>
                <c:pt idx="1717">
                  <c:v>4.2924999999999995</c:v>
                </c:pt>
                <c:pt idx="1718">
                  <c:v>4.2949999999999955</c:v>
                </c:pt>
                <c:pt idx="1719">
                  <c:v>4.2974999999999985</c:v>
                </c:pt>
                <c:pt idx="1720">
                  <c:v>4.3</c:v>
                </c:pt>
                <c:pt idx="1721">
                  <c:v>4.3024999999999975</c:v>
                </c:pt>
                <c:pt idx="1722">
                  <c:v>4.3049999999999855</c:v>
                </c:pt>
                <c:pt idx="1723">
                  <c:v>4.3074999999999966</c:v>
                </c:pt>
                <c:pt idx="1724">
                  <c:v>4.3099999999999996</c:v>
                </c:pt>
                <c:pt idx="1725">
                  <c:v>4.3124999999999956</c:v>
                </c:pt>
                <c:pt idx="1726">
                  <c:v>4.3149999999999755</c:v>
                </c:pt>
                <c:pt idx="1727">
                  <c:v>4.3174999999999955</c:v>
                </c:pt>
                <c:pt idx="1728">
                  <c:v>4.3199999999999985</c:v>
                </c:pt>
                <c:pt idx="1729">
                  <c:v>4.3224999999999945</c:v>
                </c:pt>
                <c:pt idx="1730">
                  <c:v>4.3249999999999726</c:v>
                </c:pt>
                <c:pt idx="1731">
                  <c:v>4.3274999999999855</c:v>
                </c:pt>
                <c:pt idx="1732">
                  <c:v>4.33</c:v>
                </c:pt>
                <c:pt idx="1733">
                  <c:v>4.3324999999999996</c:v>
                </c:pt>
                <c:pt idx="1734">
                  <c:v>4.335</c:v>
                </c:pt>
                <c:pt idx="1735">
                  <c:v>4.3374999999999995</c:v>
                </c:pt>
                <c:pt idx="1736">
                  <c:v>4.34</c:v>
                </c:pt>
                <c:pt idx="1737">
                  <c:v>4.3424999999999985</c:v>
                </c:pt>
                <c:pt idx="1738">
                  <c:v>4.3449999999999855</c:v>
                </c:pt>
                <c:pt idx="1739">
                  <c:v>4.3474999999999975</c:v>
                </c:pt>
                <c:pt idx="1740">
                  <c:v>4.3499999999999996</c:v>
                </c:pt>
                <c:pt idx="1741">
                  <c:v>4.3524999999999965</c:v>
                </c:pt>
                <c:pt idx="1742">
                  <c:v>4.3549999999999756</c:v>
                </c:pt>
                <c:pt idx="1743">
                  <c:v>4.3574999999999955</c:v>
                </c:pt>
                <c:pt idx="1744">
                  <c:v>4.3599999999999985</c:v>
                </c:pt>
                <c:pt idx="1745">
                  <c:v>4.3624999999999945</c:v>
                </c:pt>
                <c:pt idx="1746">
                  <c:v>4.3649999999999745</c:v>
                </c:pt>
                <c:pt idx="1747">
                  <c:v>4.3674999999999855</c:v>
                </c:pt>
                <c:pt idx="1748">
                  <c:v>4.37</c:v>
                </c:pt>
                <c:pt idx="1749">
                  <c:v>4.3724999999999996</c:v>
                </c:pt>
                <c:pt idx="1750">
                  <c:v>4.375</c:v>
                </c:pt>
                <c:pt idx="1751">
                  <c:v>4.3774999999999995</c:v>
                </c:pt>
                <c:pt idx="1752">
                  <c:v>4.38</c:v>
                </c:pt>
                <c:pt idx="1753">
                  <c:v>4.3824999999999985</c:v>
                </c:pt>
                <c:pt idx="1754">
                  <c:v>4.3849999999999945</c:v>
                </c:pt>
                <c:pt idx="1755">
                  <c:v>4.3874999999999975</c:v>
                </c:pt>
                <c:pt idx="1756">
                  <c:v>4.3899999999999997</c:v>
                </c:pt>
                <c:pt idx="1757">
                  <c:v>4.3924999999999965</c:v>
                </c:pt>
                <c:pt idx="1758">
                  <c:v>4.3949999999999845</c:v>
                </c:pt>
                <c:pt idx="1759">
                  <c:v>4.3974999999999955</c:v>
                </c:pt>
                <c:pt idx="1760">
                  <c:v>4.4000000000000004</c:v>
                </c:pt>
                <c:pt idx="1761">
                  <c:v>4.4024999999999999</c:v>
                </c:pt>
                <c:pt idx="1762">
                  <c:v>4.4050000000000002</c:v>
                </c:pt>
                <c:pt idx="1763">
                  <c:v>4.4074999999999998</c:v>
                </c:pt>
                <c:pt idx="1764">
                  <c:v>4.41</c:v>
                </c:pt>
                <c:pt idx="1765">
                  <c:v>4.4124999999999996</c:v>
                </c:pt>
                <c:pt idx="1766">
                  <c:v>4.415</c:v>
                </c:pt>
                <c:pt idx="1767">
                  <c:v>4.4174999999999995</c:v>
                </c:pt>
                <c:pt idx="1768">
                  <c:v>4.42</c:v>
                </c:pt>
                <c:pt idx="1769">
                  <c:v>4.4224999999999985</c:v>
                </c:pt>
                <c:pt idx="1770">
                  <c:v>4.4249999999999945</c:v>
                </c:pt>
                <c:pt idx="1771">
                  <c:v>4.4274999999999975</c:v>
                </c:pt>
                <c:pt idx="1772">
                  <c:v>4.4300000000000024</c:v>
                </c:pt>
                <c:pt idx="1773">
                  <c:v>4.4325000000000001</c:v>
                </c:pt>
                <c:pt idx="1774">
                  <c:v>4.4349999999999996</c:v>
                </c:pt>
                <c:pt idx="1775">
                  <c:v>4.4375</c:v>
                </c:pt>
                <c:pt idx="1776">
                  <c:v>4.4400000000000004</c:v>
                </c:pt>
                <c:pt idx="1777">
                  <c:v>4.4424999999999999</c:v>
                </c:pt>
                <c:pt idx="1778">
                  <c:v>4.4450000000000003</c:v>
                </c:pt>
                <c:pt idx="1779">
                  <c:v>4.4474999999999998</c:v>
                </c:pt>
                <c:pt idx="1780">
                  <c:v>4.45</c:v>
                </c:pt>
                <c:pt idx="1781">
                  <c:v>4.4524999999999997</c:v>
                </c:pt>
                <c:pt idx="1782">
                  <c:v>4.4550000000000001</c:v>
                </c:pt>
                <c:pt idx="1783">
                  <c:v>4.4574999999999996</c:v>
                </c:pt>
                <c:pt idx="1784">
                  <c:v>4.46</c:v>
                </c:pt>
                <c:pt idx="1785">
                  <c:v>4.4624999999999995</c:v>
                </c:pt>
                <c:pt idx="1786">
                  <c:v>4.4649999999999945</c:v>
                </c:pt>
                <c:pt idx="1787">
                  <c:v>4.4674999999999985</c:v>
                </c:pt>
                <c:pt idx="1788">
                  <c:v>4.4700000000000024</c:v>
                </c:pt>
                <c:pt idx="1789">
                  <c:v>4.4725000000000001</c:v>
                </c:pt>
                <c:pt idx="1790">
                  <c:v>4.4749999999999996</c:v>
                </c:pt>
                <c:pt idx="1791">
                  <c:v>4.4775</c:v>
                </c:pt>
                <c:pt idx="1792">
                  <c:v>4.4800000000000004</c:v>
                </c:pt>
                <c:pt idx="1793">
                  <c:v>4.4824999999999999</c:v>
                </c:pt>
                <c:pt idx="1794">
                  <c:v>4.4850000000000003</c:v>
                </c:pt>
                <c:pt idx="1795">
                  <c:v>4.4874999999999998</c:v>
                </c:pt>
                <c:pt idx="1796">
                  <c:v>4.49</c:v>
                </c:pt>
                <c:pt idx="1797">
                  <c:v>4.4924999999999997</c:v>
                </c:pt>
                <c:pt idx="1798">
                  <c:v>4.4950000000000001</c:v>
                </c:pt>
                <c:pt idx="1799">
                  <c:v>4.4974999999999996</c:v>
                </c:pt>
                <c:pt idx="1800">
                  <c:v>4.5</c:v>
                </c:pt>
                <c:pt idx="1801">
                  <c:v>4.5024999999999995</c:v>
                </c:pt>
                <c:pt idx="1802">
                  <c:v>4.5049999999999955</c:v>
                </c:pt>
                <c:pt idx="1803">
                  <c:v>4.5074999999999985</c:v>
                </c:pt>
                <c:pt idx="1804">
                  <c:v>4.51</c:v>
                </c:pt>
                <c:pt idx="1805">
                  <c:v>4.5124999999999975</c:v>
                </c:pt>
                <c:pt idx="1806">
                  <c:v>4.5149999999999855</c:v>
                </c:pt>
                <c:pt idx="1807">
                  <c:v>4.5174999999999965</c:v>
                </c:pt>
                <c:pt idx="1808">
                  <c:v>4.5199999999999996</c:v>
                </c:pt>
                <c:pt idx="1809">
                  <c:v>4.5224999999999955</c:v>
                </c:pt>
                <c:pt idx="1810">
                  <c:v>4.5249999999999755</c:v>
                </c:pt>
                <c:pt idx="1811">
                  <c:v>4.5274999999999945</c:v>
                </c:pt>
                <c:pt idx="1812">
                  <c:v>4.53</c:v>
                </c:pt>
                <c:pt idx="1813">
                  <c:v>4.5324999999999998</c:v>
                </c:pt>
                <c:pt idx="1814">
                  <c:v>4.5350000000000001</c:v>
                </c:pt>
                <c:pt idx="1815">
                  <c:v>4.5374999999999996</c:v>
                </c:pt>
                <c:pt idx="1816">
                  <c:v>4.54</c:v>
                </c:pt>
                <c:pt idx="1817">
                  <c:v>4.5424999999999995</c:v>
                </c:pt>
                <c:pt idx="1818">
                  <c:v>4.5449999999999955</c:v>
                </c:pt>
                <c:pt idx="1819">
                  <c:v>4.5474999999999985</c:v>
                </c:pt>
                <c:pt idx="1820">
                  <c:v>4.55</c:v>
                </c:pt>
                <c:pt idx="1821">
                  <c:v>4.5524999999999975</c:v>
                </c:pt>
                <c:pt idx="1822">
                  <c:v>4.5549999999999855</c:v>
                </c:pt>
                <c:pt idx="1823">
                  <c:v>4.5574999999999966</c:v>
                </c:pt>
                <c:pt idx="1824">
                  <c:v>4.5599999999999996</c:v>
                </c:pt>
                <c:pt idx="1825">
                  <c:v>4.5624999999999956</c:v>
                </c:pt>
                <c:pt idx="1826">
                  <c:v>4.5649999999999755</c:v>
                </c:pt>
                <c:pt idx="1827">
                  <c:v>4.5674999999999955</c:v>
                </c:pt>
                <c:pt idx="1828">
                  <c:v>4.57</c:v>
                </c:pt>
                <c:pt idx="1829">
                  <c:v>4.5724999999999998</c:v>
                </c:pt>
                <c:pt idx="1830">
                  <c:v>4.5750000000000002</c:v>
                </c:pt>
                <c:pt idx="1831">
                  <c:v>4.5774999999999997</c:v>
                </c:pt>
                <c:pt idx="1832">
                  <c:v>4.58</c:v>
                </c:pt>
                <c:pt idx="1833">
                  <c:v>4.5824999999999996</c:v>
                </c:pt>
                <c:pt idx="1834">
                  <c:v>4.585</c:v>
                </c:pt>
                <c:pt idx="1835">
                  <c:v>4.5874999999999995</c:v>
                </c:pt>
                <c:pt idx="1836">
                  <c:v>4.59</c:v>
                </c:pt>
                <c:pt idx="1837">
                  <c:v>4.5924999999999985</c:v>
                </c:pt>
                <c:pt idx="1838">
                  <c:v>4.5949999999999855</c:v>
                </c:pt>
                <c:pt idx="1839">
                  <c:v>4.5974999999999975</c:v>
                </c:pt>
                <c:pt idx="1840">
                  <c:v>4.5999999999999996</c:v>
                </c:pt>
                <c:pt idx="1841">
                  <c:v>4.6024999999999965</c:v>
                </c:pt>
                <c:pt idx="1842">
                  <c:v>4.6049999999999756</c:v>
                </c:pt>
                <c:pt idx="1843">
                  <c:v>4.6074999999999955</c:v>
                </c:pt>
                <c:pt idx="1844">
                  <c:v>4.6099999999999985</c:v>
                </c:pt>
                <c:pt idx="1845">
                  <c:v>4.6124999999999945</c:v>
                </c:pt>
                <c:pt idx="1846">
                  <c:v>4.6149999999999745</c:v>
                </c:pt>
                <c:pt idx="1847">
                  <c:v>4.6174999999999855</c:v>
                </c:pt>
                <c:pt idx="1848">
                  <c:v>4.6199999999999966</c:v>
                </c:pt>
                <c:pt idx="1849">
                  <c:v>4.6224999999999845</c:v>
                </c:pt>
                <c:pt idx="1850">
                  <c:v>4.6249999999999689</c:v>
                </c:pt>
                <c:pt idx="1851">
                  <c:v>4.6274999999999755</c:v>
                </c:pt>
                <c:pt idx="1852">
                  <c:v>4.63</c:v>
                </c:pt>
                <c:pt idx="1853">
                  <c:v>4.6324999999999985</c:v>
                </c:pt>
                <c:pt idx="1854">
                  <c:v>4.6349999999999945</c:v>
                </c:pt>
                <c:pt idx="1855">
                  <c:v>4.6374999999999975</c:v>
                </c:pt>
                <c:pt idx="1856">
                  <c:v>4.6399999999999997</c:v>
                </c:pt>
                <c:pt idx="1857">
                  <c:v>4.6424999999999965</c:v>
                </c:pt>
                <c:pt idx="1858">
                  <c:v>4.6449999999999845</c:v>
                </c:pt>
                <c:pt idx="1859">
                  <c:v>4.6474999999999955</c:v>
                </c:pt>
                <c:pt idx="1860">
                  <c:v>4.6499999999999995</c:v>
                </c:pt>
                <c:pt idx="1861">
                  <c:v>4.6524999999999945</c:v>
                </c:pt>
                <c:pt idx="1862">
                  <c:v>4.6549999999999745</c:v>
                </c:pt>
                <c:pt idx="1863">
                  <c:v>4.6574999999999855</c:v>
                </c:pt>
                <c:pt idx="1864">
                  <c:v>4.6599999999999975</c:v>
                </c:pt>
                <c:pt idx="1865">
                  <c:v>4.6624999999999845</c:v>
                </c:pt>
                <c:pt idx="1866">
                  <c:v>4.6649999999999689</c:v>
                </c:pt>
                <c:pt idx="1867">
                  <c:v>4.6674999999999756</c:v>
                </c:pt>
                <c:pt idx="1868">
                  <c:v>4.67</c:v>
                </c:pt>
                <c:pt idx="1869">
                  <c:v>4.6724999999999985</c:v>
                </c:pt>
                <c:pt idx="1870">
                  <c:v>4.6749999999999945</c:v>
                </c:pt>
                <c:pt idx="1871">
                  <c:v>4.6774999999999975</c:v>
                </c:pt>
                <c:pt idx="1872">
                  <c:v>4.68</c:v>
                </c:pt>
                <c:pt idx="1873">
                  <c:v>4.6824999999999966</c:v>
                </c:pt>
                <c:pt idx="1874">
                  <c:v>4.6849999999999845</c:v>
                </c:pt>
                <c:pt idx="1875">
                  <c:v>4.6874999999999956</c:v>
                </c:pt>
                <c:pt idx="1876">
                  <c:v>4.6899999999999995</c:v>
                </c:pt>
                <c:pt idx="1877">
                  <c:v>4.6924999999999955</c:v>
                </c:pt>
                <c:pt idx="1878">
                  <c:v>4.6949999999999745</c:v>
                </c:pt>
                <c:pt idx="1879">
                  <c:v>4.6974999999999945</c:v>
                </c:pt>
                <c:pt idx="1880">
                  <c:v>4.7</c:v>
                </c:pt>
                <c:pt idx="1881">
                  <c:v>4.7024999999999997</c:v>
                </c:pt>
                <c:pt idx="1882">
                  <c:v>4.7050000000000001</c:v>
                </c:pt>
                <c:pt idx="1883">
                  <c:v>4.7074999999999996</c:v>
                </c:pt>
                <c:pt idx="1884">
                  <c:v>4.71</c:v>
                </c:pt>
                <c:pt idx="1885">
                  <c:v>4.7124999999999995</c:v>
                </c:pt>
                <c:pt idx="1886">
                  <c:v>4.7149999999999945</c:v>
                </c:pt>
                <c:pt idx="1887">
                  <c:v>4.7174999999999985</c:v>
                </c:pt>
                <c:pt idx="1888">
                  <c:v>4.72</c:v>
                </c:pt>
                <c:pt idx="1889">
                  <c:v>4.7224999999999975</c:v>
                </c:pt>
                <c:pt idx="1890">
                  <c:v>4.7249999999999845</c:v>
                </c:pt>
                <c:pt idx="1891">
                  <c:v>4.7274999999999965</c:v>
                </c:pt>
                <c:pt idx="1892">
                  <c:v>4.7300000000000004</c:v>
                </c:pt>
                <c:pt idx="1893">
                  <c:v>4.7324999999999999</c:v>
                </c:pt>
                <c:pt idx="1894">
                  <c:v>4.7350000000000003</c:v>
                </c:pt>
                <c:pt idx="1895">
                  <c:v>4.7374999999999998</c:v>
                </c:pt>
                <c:pt idx="1896">
                  <c:v>4.74</c:v>
                </c:pt>
                <c:pt idx="1897">
                  <c:v>4.7424999999999997</c:v>
                </c:pt>
                <c:pt idx="1898">
                  <c:v>4.7450000000000001</c:v>
                </c:pt>
                <c:pt idx="1899">
                  <c:v>4.7474999999999996</c:v>
                </c:pt>
                <c:pt idx="1900">
                  <c:v>4.75</c:v>
                </c:pt>
                <c:pt idx="1901">
                  <c:v>4.7524999999999995</c:v>
                </c:pt>
                <c:pt idx="1902">
                  <c:v>4.7549999999999955</c:v>
                </c:pt>
                <c:pt idx="1903">
                  <c:v>4.7574999999999985</c:v>
                </c:pt>
                <c:pt idx="1904">
                  <c:v>4.76</c:v>
                </c:pt>
                <c:pt idx="1905">
                  <c:v>4.7624999999999975</c:v>
                </c:pt>
                <c:pt idx="1906">
                  <c:v>4.7649999999999855</c:v>
                </c:pt>
                <c:pt idx="1907">
                  <c:v>4.7674999999999965</c:v>
                </c:pt>
                <c:pt idx="1908">
                  <c:v>4.7699999999999996</c:v>
                </c:pt>
                <c:pt idx="1909">
                  <c:v>4.7725</c:v>
                </c:pt>
                <c:pt idx="1910">
                  <c:v>4.7750000000000004</c:v>
                </c:pt>
                <c:pt idx="1911">
                  <c:v>4.7774999999999999</c:v>
                </c:pt>
                <c:pt idx="1912">
                  <c:v>4.78</c:v>
                </c:pt>
                <c:pt idx="1913">
                  <c:v>4.7824999999999998</c:v>
                </c:pt>
                <c:pt idx="1914">
                  <c:v>4.7850000000000001</c:v>
                </c:pt>
                <c:pt idx="1915">
                  <c:v>4.7874999999999996</c:v>
                </c:pt>
                <c:pt idx="1916">
                  <c:v>4.79</c:v>
                </c:pt>
                <c:pt idx="1917">
                  <c:v>4.7924999999999995</c:v>
                </c:pt>
                <c:pt idx="1918">
                  <c:v>4.7949999999999955</c:v>
                </c:pt>
                <c:pt idx="1919">
                  <c:v>4.7974999999999985</c:v>
                </c:pt>
                <c:pt idx="1920">
                  <c:v>4.8</c:v>
                </c:pt>
                <c:pt idx="1921">
                  <c:v>4.8024999999999975</c:v>
                </c:pt>
                <c:pt idx="1922">
                  <c:v>4.8049999999999855</c:v>
                </c:pt>
                <c:pt idx="1923">
                  <c:v>4.8074999999999966</c:v>
                </c:pt>
                <c:pt idx="1924">
                  <c:v>4.8099999999999996</c:v>
                </c:pt>
                <c:pt idx="1925">
                  <c:v>4.8124999999999956</c:v>
                </c:pt>
                <c:pt idx="1926">
                  <c:v>4.8149999999999755</c:v>
                </c:pt>
                <c:pt idx="1927">
                  <c:v>4.8174999999999955</c:v>
                </c:pt>
                <c:pt idx="1928">
                  <c:v>4.8199999999999985</c:v>
                </c:pt>
                <c:pt idx="1929">
                  <c:v>4.8224999999999945</c:v>
                </c:pt>
                <c:pt idx="1930">
                  <c:v>4.8249999999999726</c:v>
                </c:pt>
                <c:pt idx="1931">
                  <c:v>4.8274999999999855</c:v>
                </c:pt>
                <c:pt idx="1932">
                  <c:v>4.83</c:v>
                </c:pt>
                <c:pt idx="1933">
                  <c:v>4.8324999999999996</c:v>
                </c:pt>
                <c:pt idx="1934">
                  <c:v>4.835</c:v>
                </c:pt>
                <c:pt idx="1935">
                  <c:v>4.8374999999999995</c:v>
                </c:pt>
                <c:pt idx="1936">
                  <c:v>4.84</c:v>
                </c:pt>
                <c:pt idx="1937">
                  <c:v>4.8424999999999985</c:v>
                </c:pt>
                <c:pt idx="1938">
                  <c:v>4.8449999999999855</c:v>
                </c:pt>
                <c:pt idx="1939">
                  <c:v>4.8474999999999975</c:v>
                </c:pt>
                <c:pt idx="1940">
                  <c:v>4.8499999999999996</c:v>
                </c:pt>
                <c:pt idx="1941">
                  <c:v>4.8524999999999965</c:v>
                </c:pt>
                <c:pt idx="1942">
                  <c:v>4.8549999999999756</c:v>
                </c:pt>
                <c:pt idx="1943">
                  <c:v>4.8574999999999955</c:v>
                </c:pt>
                <c:pt idx="1944">
                  <c:v>4.8599999999999985</c:v>
                </c:pt>
                <c:pt idx="1945">
                  <c:v>4.8624999999999945</c:v>
                </c:pt>
                <c:pt idx="1946">
                  <c:v>4.8649999999999745</c:v>
                </c:pt>
                <c:pt idx="1947">
                  <c:v>4.8674999999999855</c:v>
                </c:pt>
                <c:pt idx="1948">
                  <c:v>4.87</c:v>
                </c:pt>
                <c:pt idx="1949">
                  <c:v>4.8724999999999996</c:v>
                </c:pt>
                <c:pt idx="1950">
                  <c:v>4.875</c:v>
                </c:pt>
                <c:pt idx="1951">
                  <c:v>4.8774999999999995</c:v>
                </c:pt>
                <c:pt idx="1952">
                  <c:v>4.88</c:v>
                </c:pt>
                <c:pt idx="1953">
                  <c:v>4.8824999999999985</c:v>
                </c:pt>
                <c:pt idx="1954">
                  <c:v>4.8849999999999945</c:v>
                </c:pt>
                <c:pt idx="1955">
                  <c:v>4.8874999999999975</c:v>
                </c:pt>
                <c:pt idx="1956">
                  <c:v>4.8899999999999997</c:v>
                </c:pt>
                <c:pt idx="1957">
                  <c:v>4.8924999999999965</c:v>
                </c:pt>
                <c:pt idx="1958">
                  <c:v>4.8949999999999845</c:v>
                </c:pt>
                <c:pt idx="1959">
                  <c:v>4.8974999999999955</c:v>
                </c:pt>
                <c:pt idx="1960">
                  <c:v>4.9000000000000004</c:v>
                </c:pt>
                <c:pt idx="1961">
                  <c:v>4.9024999999999999</c:v>
                </c:pt>
                <c:pt idx="1962">
                  <c:v>4.9050000000000002</c:v>
                </c:pt>
                <c:pt idx="1963">
                  <c:v>4.9074999999999998</c:v>
                </c:pt>
                <c:pt idx="1964">
                  <c:v>4.91</c:v>
                </c:pt>
                <c:pt idx="1965">
                  <c:v>4.9124999999999996</c:v>
                </c:pt>
                <c:pt idx="1966">
                  <c:v>4.915</c:v>
                </c:pt>
                <c:pt idx="1967">
                  <c:v>4.9174999999999995</c:v>
                </c:pt>
                <c:pt idx="1968">
                  <c:v>4.92</c:v>
                </c:pt>
                <c:pt idx="1969">
                  <c:v>4.9224999999999985</c:v>
                </c:pt>
                <c:pt idx="1970">
                  <c:v>4.9249999999999945</c:v>
                </c:pt>
                <c:pt idx="1971">
                  <c:v>4.9274999999999975</c:v>
                </c:pt>
                <c:pt idx="1972">
                  <c:v>4.9300000000000024</c:v>
                </c:pt>
                <c:pt idx="1973">
                  <c:v>4.9325000000000001</c:v>
                </c:pt>
                <c:pt idx="1974">
                  <c:v>4.9349999999999996</c:v>
                </c:pt>
                <c:pt idx="1975">
                  <c:v>4.9375</c:v>
                </c:pt>
                <c:pt idx="1976">
                  <c:v>4.9400000000000004</c:v>
                </c:pt>
                <c:pt idx="1977">
                  <c:v>4.9424999999999999</c:v>
                </c:pt>
                <c:pt idx="1978">
                  <c:v>4.9450000000000003</c:v>
                </c:pt>
                <c:pt idx="1979">
                  <c:v>4.9474999999999998</c:v>
                </c:pt>
                <c:pt idx="1980">
                  <c:v>4.95</c:v>
                </c:pt>
                <c:pt idx="1981">
                  <c:v>4.9524999999999997</c:v>
                </c:pt>
                <c:pt idx="1982">
                  <c:v>4.9550000000000001</c:v>
                </c:pt>
                <c:pt idx="1983">
                  <c:v>4.9574999999999996</c:v>
                </c:pt>
                <c:pt idx="1984">
                  <c:v>4.96</c:v>
                </c:pt>
                <c:pt idx="1985">
                  <c:v>4.9624999999999995</c:v>
                </c:pt>
                <c:pt idx="1986">
                  <c:v>4.9649999999999945</c:v>
                </c:pt>
                <c:pt idx="1987">
                  <c:v>4.9674999999999985</c:v>
                </c:pt>
                <c:pt idx="1988">
                  <c:v>4.9700000000000024</c:v>
                </c:pt>
                <c:pt idx="1989">
                  <c:v>4.9725000000000001</c:v>
                </c:pt>
                <c:pt idx="1990">
                  <c:v>4.9749999999999996</c:v>
                </c:pt>
                <c:pt idx="1991">
                  <c:v>4.9775</c:v>
                </c:pt>
                <c:pt idx="1992">
                  <c:v>4.9800000000000004</c:v>
                </c:pt>
                <c:pt idx="1993">
                  <c:v>4.9824999999999999</c:v>
                </c:pt>
                <c:pt idx="1994">
                  <c:v>4.9850000000000003</c:v>
                </c:pt>
                <c:pt idx="1995">
                  <c:v>4.9874999999999998</c:v>
                </c:pt>
                <c:pt idx="1996">
                  <c:v>4.99</c:v>
                </c:pt>
                <c:pt idx="1997">
                  <c:v>4.9924999999999997</c:v>
                </c:pt>
                <c:pt idx="1998">
                  <c:v>4.9950000000000001</c:v>
                </c:pt>
                <c:pt idx="1999">
                  <c:v>4.9974999999999996</c:v>
                </c:pt>
              </c:numCache>
            </c:numRef>
          </c:xVal>
          <c:yVal>
            <c:numRef>
              <c:f>'Punn - unbent output'!$D$2:$D$63537</c:f>
              <c:numCache>
                <c:formatCode>0.0000</c:formatCode>
                <c:ptCount val="63536"/>
                <c:pt idx="0">
                  <c:v>0.61732799999999999</c:v>
                </c:pt>
                <c:pt idx="1">
                  <c:v>0.61732799999999999</c:v>
                </c:pt>
                <c:pt idx="2">
                  <c:v>0.61848999999999998</c:v>
                </c:pt>
                <c:pt idx="3">
                  <c:v>0.61790900000000393</c:v>
                </c:pt>
                <c:pt idx="4">
                  <c:v>0.61732799999999999</c:v>
                </c:pt>
                <c:pt idx="5">
                  <c:v>0.61907000000000334</c:v>
                </c:pt>
                <c:pt idx="6">
                  <c:v>0.61848999999999998</c:v>
                </c:pt>
                <c:pt idx="7">
                  <c:v>0.61907000000000334</c:v>
                </c:pt>
                <c:pt idx="8">
                  <c:v>0.61907000000000334</c:v>
                </c:pt>
                <c:pt idx="9">
                  <c:v>0.61848999999999998</c:v>
                </c:pt>
                <c:pt idx="10">
                  <c:v>0.61848999999999998</c:v>
                </c:pt>
                <c:pt idx="11">
                  <c:v>0.61732799999999999</c:v>
                </c:pt>
                <c:pt idx="12">
                  <c:v>0.61907000000000334</c:v>
                </c:pt>
                <c:pt idx="13">
                  <c:v>0.62023200000000001</c:v>
                </c:pt>
                <c:pt idx="14">
                  <c:v>0.61965099999999995</c:v>
                </c:pt>
                <c:pt idx="15">
                  <c:v>0.62023200000000001</c:v>
                </c:pt>
                <c:pt idx="16">
                  <c:v>0.62139599999999995</c:v>
                </c:pt>
                <c:pt idx="17">
                  <c:v>0.62314099999999994</c:v>
                </c:pt>
                <c:pt idx="18">
                  <c:v>0.62314099999999994</c:v>
                </c:pt>
                <c:pt idx="19">
                  <c:v>0.623722000000003</c:v>
                </c:pt>
                <c:pt idx="20">
                  <c:v>0.62256</c:v>
                </c:pt>
                <c:pt idx="21">
                  <c:v>0.62314099999999994</c:v>
                </c:pt>
                <c:pt idx="22">
                  <c:v>0.62197899999999995</c:v>
                </c:pt>
                <c:pt idx="23">
                  <c:v>0.62081699999999951</c:v>
                </c:pt>
                <c:pt idx="24">
                  <c:v>0.61907200000000062</c:v>
                </c:pt>
                <c:pt idx="25">
                  <c:v>0.61791000000000063</c:v>
                </c:pt>
                <c:pt idx="26">
                  <c:v>0.61733000000000005</c:v>
                </c:pt>
                <c:pt idx="27">
                  <c:v>0.61791000000000063</c:v>
                </c:pt>
                <c:pt idx="28">
                  <c:v>0.61674900000000576</c:v>
                </c:pt>
                <c:pt idx="29">
                  <c:v>0.61907200000000062</c:v>
                </c:pt>
                <c:pt idx="30">
                  <c:v>0.62023399999999951</c:v>
                </c:pt>
                <c:pt idx="31">
                  <c:v>0.62023399999999951</c:v>
                </c:pt>
                <c:pt idx="32">
                  <c:v>0.62139599999999995</c:v>
                </c:pt>
                <c:pt idx="33">
                  <c:v>0.61965300000000334</c:v>
                </c:pt>
                <c:pt idx="34">
                  <c:v>0.61907200000000062</c:v>
                </c:pt>
                <c:pt idx="35">
                  <c:v>0.61965300000000334</c:v>
                </c:pt>
                <c:pt idx="36">
                  <c:v>0.61965300000000334</c:v>
                </c:pt>
                <c:pt idx="37">
                  <c:v>0.61965300000000334</c:v>
                </c:pt>
                <c:pt idx="38">
                  <c:v>0.62081500000000334</c:v>
                </c:pt>
                <c:pt idx="39">
                  <c:v>0.62139599999999995</c:v>
                </c:pt>
                <c:pt idx="40">
                  <c:v>0.62139599999999995</c:v>
                </c:pt>
                <c:pt idx="41">
                  <c:v>0.623139000000003</c:v>
                </c:pt>
                <c:pt idx="42">
                  <c:v>0.6225579999999995</c:v>
                </c:pt>
                <c:pt idx="43">
                  <c:v>0.6225579999999995</c:v>
                </c:pt>
                <c:pt idx="44">
                  <c:v>0.623139000000003</c:v>
                </c:pt>
                <c:pt idx="45">
                  <c:v>0.62488400000000299</c:v>
                </c:pt>
                <c:pt idx="46">
                  <c:v>0.62604600000000299</c:v>
                </c:pt>
                <c:pt idx="47">
                  <c:v>0.62488400000000299</c:v>
                </c:pt>
                <c:pt idx="48">
                  <c:v>0.623139000000003</c:v>
                </c:pt>
                <c:pt idx="49">
                  <c:v>0.62546299999999699</c:v>
                </c:pt>
                <c:pt idx="50">
                  <c:v>0.623139000000003</c:v>
                </c:pt>
                <c:pt idx="51">
                  <c:v>0.62139599999999995</c:v>
                </c:pt>
                <c:pt idx="52">
                  <c:v>0.62197700000000333</c:v>
                </c:pt>
                <c:pt idx="53">
                  <c:v>0.623722000000003</c:v>
                </c:pt>
                <c:pt idx="54">
                  <c:v>0.62430300000000005</c:v>
                </c:pt>
                <c:pt idx="55">
                  <c:v>0.62488400000000299</c:v>
                </c:pt>
                <c:pt idx="56">
                  <c:v>0.62430300000000005</c:v>
                </c:pt>
                <c:pt idx="57">
                  <c:v>0.62430300000000005</c:v>
                </c:pt>
                <c:pt idx="58">
                  <c:v>0.62488400000000299</c:v>
                </c:pt>
                <c:pt idx="59">
                  <c:v>0.62197700000000333</c:v>
                </c:pt>
                <c:pt idx="60">
                  <c:v>0.62139599999999995</c:v>
                </c:pt>
                <c:pt idx="61">
                  <c:v>0.62197700000000333</c:v>
                </c:pt>
                <c:pt idx="62">
                  <c:v>0.62139599999999995</c:v>
                </c:pt>
                <c:pt idx="63">
                  <c:v>0.62023399999999951</c:v>
                </c:pt>
                <c:pt idx="64">
                  <c:v>0.61965300000000334</c:v>
                </c:pt>
                <c:pt idx="65">
                  <c:v>0.61907200000000062</c:v>
                </c:pt>
                <c:pt idx="66">
                  <c:v>0.61732799999999999</c:v>
                </c:pt>
                <c:pt idx="67">
                  <c:v>0.61674700000000393</c:v>
                </c:pt>
                <c:pt idx="68">
                  <c:v>0.61732799999999999</c:v>
                </c:pt>
                <c:pt idx="69">
                  <c:v>0.61849100000000334</c:v>
                </c:pt>
                <c:pt idx="70">
                  <c:v>0.61907200000000062</c:v>
                </c:pt>
                <c:pt idx="71">
                  <c:v>0.62023399999999951</c:v>
                </c:pt>
                <c:pt idx="72">
                  <c:v>0.62139599999999995</c:v>
                </c:pt>
                <c:pt idx="73">
                  <c:v>0.62023399999999951</c:v>
                </c:pt>
                <c:pt idx="74">
                  <c:v>0.61674700000000393</c:v>
                </c:pt>
                <c:pt idx="75">
                  <c:v>0.61674700000000393</c:v>
                </c:pt>
                <c:pt idx="76">
                  <c:v>0.61616599999999999</c:v>
                </c:pt>
                <c:pt idx="77">
                  <c:v>0.61558500000000005</c:v>
                </c:pt>
                <c:pt idx="78">
                  <c:v>0.61442300000000005</c:v>
                </c:pt>
                <c:pt idx="79">
                  <c:v>0.61500400000000299</c:v>
                </c:pt>
                <c:pt idx="80">
                  <c:v>0.61674900000000576</c:v>
                </c:pt>
                <c:pt idx="81">
                  <c:v>0.61733000000000005</c:v>
                </c:pt>
                <c:pt idx="82">
                  <c:v>0.61616800000000005</c:v>
                </c:pt>
                <c:pt idx="83">
                  <c:v>0.615587</c:v>
                </c:pt>
                <c:pt idx="84">
                  <c:v>0.61674900000000576</c:v>
                </c:pt>
                <c:pt idx="85">
                  <c:v>0.61674900000000576</c:v>
                </c:pt>
                <c:pt idx="86">
                  <c:v>0.61616800000000005</c:v>
                </c:pt>
                <c:pt idx="87">
                  <c:v>0.61675000000000335</c:v>
                </c:pt>
                <c:pt idx="88">
                  <c:v>0.61733099999999996</c:v>
                </c:pt>
                <c:pt idx="89">
                  <c:v>0.61675000000000335</c:v>
                </c:pt>
                <c:pt idx="90">
                  <c:v>0.61791200000000002</c:v>
                </c:pt>
                <c:pt idx="91">
                  <c:v>0.61617000000000299</c:v>
                </c:pt>
                <c:pt idx="92">
                  <c:v>0.61617000000000299</c:v>
                </c:pt>
                <c:pt idx="93">
                  <c:v>0.61675000000000335</c:v>
                </c:pt>
                <c:pt idx="94">
                  <c:v>0.61675000000000335</c:v>
                </c:pt>
                <c:pt idx="95">
                  <c:v>0.61733099999999996</c:v>
                </c:pt>
                <c:pt idx="96">
                  <c:v>0.61733099999999996</c:v>
                </c:pt>
                <c:pt idx="97">
                  <c:v>0.61675000000000335</c:v>
                </c:pt>
                <c:pt idx="98">
                  <c:v>0.61907400000000334</c:v>
                </c:pt>
                <c:pt idx="99">
                  <c:v>0.61907400000000334</c:v>
                </c:pt>
                <c:pt idx="100">
                  <c:v>0.61791200000000002</c:v>
                </c:pt>
                <c:pt idx="101">
                  <c:v>0.61791200000000002</c:v>
                </c:pt>
                <c:pt idx="102">
                  <c:v>0.61733099999999996</c:v>
                </c:pt>
                <c:pt idx="103">
                  <c:v>0.61674900000000576</c:v>
                </c:pt>
                <c:pt idx="104">
                  <c:v>0.61674900000000576</c:v>
                </c:pt>
                <c:pt idx="105">
                  <c:v>0.61616800000000005</c:v>
                </c:pt>
                <c:pt idx="106">
                  <c:v>0.61733000000000005</c:v>
                </c:pt>
                <c:pt idx="107">
                  <c:v>0.61965300000000334</c:v>
                </c:pt>
                <c:pt idx="108">
                  <c:v>0.62081500000000334</c:v>
                </c:pt>
                <c:pt idx="109">
                  <c:v>0.62139599999999995</c:v>
                </c:pt>
                <c:pt idx="110">
                  <c:v>0.62139599999999995</c:v>
                </c:pt>
                <c:pt idx="111">
                  <c:v>0.62023399999999951</c:v>
                </c:pt>
                <c:pt idx="112">
                  <c:v>0.61965300000000334</c:v>
                </c:pt>
                <c:pt idx="113">
                  <c:v>0.62023399999999951</c:v>
                </c:pt>
                <c:pt idx="114">
                  <c:v>0.62081500000000334</c:v>
                </c:pt>
                <c:pt idx="115">
                  <c:v>0.62023399999999951</c:v>
                </c:pt>
                <c:pt idx="116">
                  <c:v>0.62081500000000334</c:v>
                </c:pt>
                <c:pt idx="117">
                  <c:v>0.62197700000000333</c:v>
                </c:pt>
                <c:pt idx="118">
                  <c:v>0.6225579999999995</c:v>
                </c:pt>
                <c:pt idx="119">
                  <c:v>0.62197700000000333</c:v>
                </c:pt>
                <c:pt idx="120">
                  <c:v>0.62197700000000333</c:v>
                </c:pt>
                <c:pt idx="121">
                  <c:v>0.62139599999999995</c:v>
                </c:pt>
                <c:pt idx="122">
                  <c:v>0.6225579999999995</c:v>
                </c:pt>
                <c:pt idx="123">
                  <c:v>0.6225579999999995</c:v>
                </c:pt>
                <c:pt idx="124">
                  <c:v>0.623722000000003</c:v>
                </c:pt>
                <c:pt idx="125">
                  <c:v>0.62256</c:v>
                </c:pt>
                <c:pt idx="126">
                  <c:v>0.62314099999999994</c:v>
                </c:pt>
                <c:pt idx="127">
                  <c:v>0.62197899999999995</c:v>
                </c:pt>
                <c:pt idx="128">
                  <c:v>0.62023600000000001</c:v>
                </c:pt>
                <c:pt idx="129">
                  <c:v>0.61907400000000334</c:v>
                </c:pt>
                <c:pt idx="130">
                  <c:v>0.61791200000000002</c:v>
                </c:pt>
                <c:pt idx="131">
                  <c:v>0.61733099999999996</c:v>
                </c:pt>
                <c:pt idx="132">
                  <c:v>0.61733099999999996</c:v>
                </c:pt>
                <c:pt idx="133">
                  <c:v>0.61616800000000005</c:v>
                </c:pt>
                <c:pt idx="134">
                  <c:v>0.61500600000000005</c:v>
                </c:pt>
                <c:pt idx="135">
                  <c:v>0.61384399999999995</c:v>
                </c:pt>
                <c:pt idx="136">
                  <c:v>0.61384399999999995</c:v>
                </c:pt>
                <c:pt idx="137">
                  <c:v>0.61268199999999995</c:v>
                </c:pt>
                <c:pt idx="138">
                  <c:v>0.61268199999999995</c:v>
                </c:pt>
                <c:pt idx="139">
                  <c:v>0.61384399999999995</c:v>
                </c:pt>
                <c:pt idx="140">
                  <c:v>0.614425000000003</c:v>
                </c:pt>
                <c:pt idx="141">
                  <c:v>0.61500600000000005</c:v>
                </c:pt>
                <c:pt idx="142">
                  <c:v>0.61500600000000005</c:v>
                </c:pt>
                <c:pt idx="143">
                  <c:v>0.61209899999999995</c:v>
                </c:pt>
                <c:pt idx="144">
                  <c:v>0.61268000000000333</c:v>
                </c:pt>
                <c:pt idx="145">
                  <c:v>0.61442300000000005</c:v>
                </c:pt>
                <c:pt idx="146">
                  <c:v>0.61558500000000005</c:v>
                </c:pt>
                <c:pt idx="147">
                  <c:v>0.61558500000000005</c:v>
                </c:pt>
                <c:pt idx="148">
                  <c:v>0.61616599999999999</c:v>
                </c:pt>
                <c:pt idx="149">
                  <c:v>0.61558500000000005</c:v>
                </c:pt>
                <c:pt idx="150">
                  <c:v>0.61674700000000393</c:v>
                </c:pt>
                <c:pt idx="151">
                  <c:v>0.61790900000000393</c:v>
                </c:pt>
                <c:pt idx="152">
                  <c:v>0.61848999999999998</c:v>
                </c:pt>
                <c:pt idx="153">
                  <c:v>0.62023200000000001</c:v>
                </c:pt>
                <c:pt idx="154">
                  <c:v>0.62081500000000334</c:v>
                </c:pt>
                <c:pt idx="155">
                  <c:v>0.62023399999999951</c:v>
                </c:pt>
                <c:pt idx="156">
                  <c:v>0.62081500000000334</c:v>
                </c:pt>
                <c:pt idx="157">
                  <c:v>0.62081500000000334</c:v>
                </c:pt>
                <c:pt idx="158">
                  <c:v>0.62197700000000333</c:v>
                </c:pt>
                <c:pt idx="159">
                  <c:v>0.6225579999999995</c:v>
                </c:pt>
                <c:pt idx="160">
                  <c:v>0.6225579999999995</c:v>
                </c:pt>
                <c:pt idx="161">
                  <c:v>0.62023399999999951</c:v>
                </c:pt>
                <c:pt idx="162">
                  <c:v>0.62139599999999995</c:v>
                </c:pt>
                <c:pt idx="163">
                  <c:v>0.623139000000003</c:v>
                </c:pt>
                <c:pt idx="164">
                  <c:v>0.62488400000000299</c:v>
                </c:pt>
                <c:pt idx="165">
                  <c:v>0.62546500000000005</c:v>
                </c:pt>
                <c:pt idx="166">
                  <c:v>0.62430300000000005</c:v>
                </c:pt>
                <c:pt idx="167">
                  <c:v>0.623722000000003</c:v>
                </c:pt>
                <c:pt idx="168">
                  <c:v>0.62256</c:v>
                </c:pt>
                <c:pt idx="169">
                  <c:v>0.62139800000000334</c:v>
                </c:pt>
                <c:pt idx="170">
                  <c:v>0.62256</c:v>
                </c:pt>
                <c:pt idx="171">
                  <c:v>0.62314099999999994</c:v>
                </c:pt>
                <c:pt idx="172">
                  <c:v>0.62197899999999995</c:v>
                </c:pt>
                <c:pt idx="173">
                  <c:v>0.62256</c:v>
                </c:pt>
                <c:pt idx="174">
                  <c:v>0.62197899999999995</c:v>
                </c:pt>
                <c:pt idx="175">
                  <c:v>0.62256</c:v>
                </c:pt>
                <c:pt idx="176">
                  <c:v>0.623722000000003</c:v>
                </c:pt>
                <c:pt idx="177">
                  <c:v>0.623722000000003</c:v>
                </c:pt>
                <c:pt idx="178">
                  <c:v>0.62488400000000299</c:v>
                </c:pt>
                <c:pt idx="179">
                  <c:v>0.62430300000000005</c:v>
                </c:pt>
                <c:pt idx="180">
                  <c:v>0.62314099999999994</c:v>
                </c:pt>
                <c:pt idx="181">
                  <c:v>0.62197899999999995</c:v>
                </c:pt>
                <c:pt idx="182">
                  <c:v>0.62139599999999995</c:v>
                </c:pt>
                <c:pt idx="183">
                  <c:v>0.61907200000000062</c:v>
                </c:pt>
                <c:pt idx="184">
                  <c:v>0.61791000000000063</c:v>
                </c:pt>
                <c:pt idx="185">
                  <c:v>0.61733000000000005</c:v>
                </c:pt>
                <c:pt idx="186">
                  <c:v>0.61674900000000576</c:v>
                </c:pt>
                <c:pt idx="187">
                  <c:v>0.61733000000000005</c:v>
                </c:pt>
                <c:pt idx="188">
                  <c:v>0.61849100000000334</c:v>
                </c:pt>
                <c:pt idx="189">
                  <c:v>0.61965300000000334</c:v>
                </c:pt>
                <c:pt idx="190">
                  <c:v>0.62081500000000334</c:v>
                </c:pt>
                <c:pt idx="191">
                  <c:v>0.62023399999999951</c:v>
                </c:pt>
                <c:pt idx="192">
                  <c:v>0.61965300000000334</c:v>
                </c:pt>
                <c:pt idx="193">
                  <c:v>0.61965300000000334</c:v>
                </c:pt>
                <c:pt idx="194">
                  <c:v>0.61965300000000334</c:v>
                </c:pt>
                <c:pt idx="195">
                  <c:v>0.61907200000000062</c:v>
                </c:pt>
                <c:pt idx="196">
                  <c:v>0.61907200000000062</c:v>
                </c:pt>
                <c:pt idx="197">
                  <c:v>0.61907200000000062</c:v>
                </c:pt>
                <c:pt idx="198">
                  <c:v>0.61791000000000063</c:v>
                </c:pt>
                <c:pt idx="199">
                  <c:v>0.61616599999999999</c:v>
                </c:pt>
                <c:pt idx="200">
                  <c:v>0.61848999999999998</c:v>
                </c:pt>
                <c:pt idx="201">
                  <c:v>0.61790900000000393</c:v>
                </c:pt>
                <c:pt idx="202">
                  <c:v>0.61848999999999998</c:v>
                </c:pt>
                <c:pt idx="203">
                  <c:v>0.61965300000000334</c:v>
                </c:pt>
                <c:pt idx="204">
                  <c:v>0.62023399999999951</c:v>
                </c:pt>
                <c:pt idx="205">
                  <c:v>0.62139599999999995</c:v>
                </c:pt>
                <c:pt idx="206">
                  <c:v>0.62081500000000334</c:v>
                </c:pt>
                <c:pt idx="207">
                  <c:v>0.62081500000000334</c:v>
                </c:pt>
                <c:pt idx="208">
                  <c:v>0.62081500000000334</c:v>
                </c:pt>
                <c:pt idx="209">
                  <c:v>0.61965300000000334</c:v>
                </c:pt>
                <c:pt idx="210">
                  <c:v>0.61965300000000334</c:v>
                </c:pt>
                <c:pt idx="211">
                  <c:v>0.61965300000000334</c:v>
                </c:pt>
                <c:pt idx="212">
                  <c:v>0.61907200000000062</c:v>
                </c:pt>
                <c:pt idx="213">
                  <c:v>0.61849100000000334</c:v>
                </c:pt>
                <c:pt idx="214">
                  <c:v>0.61965300000000334</c:v>
                </c:pt>
                <c:pt idx="215">
                  <c:v>0.61907200000000062</c:v>
                </c:pt>
                <c:pt idx="216">
                  <c:v>0.61965300000000334</c:v>
                </c:pt>
                <c:pt idx="217">
                  <c:v>0.62081500000000334</c:v>
                </c:pt>
                <c:pt idx="218">
                  <c:v>0.62081500000000334</c:v>
                </c:pt>
                <c:pt idx="219">
                  <c:v>0.62197700000000333</c:v>
                </c:pt>
                <c:pt idx="220">
                  <c:v>0.62430300000000005</c:v>
                </c:pt>
                <c:pt idx="221">
                  <c:v>0.62197899999999995</c:v>
                </c:pt>
                <c:pt idx="222">
                  <c:v>0.62197899999999995</c:v>
                </c:pt>
                <c:pt idx="223">
                  <c:v>0.62023600000000001</c:v>
                </c:pt>
                <c:pt idx="224">
                  <c:v>0.62081699999999951</c:v>
                </c:pt>
                <c:pt idx="225">
                  <c:v>0.62139800000000334</c:v>
                </c:pt>
                <c:pt idx="226">
                  <c:v>0.62081699999999951</c:v>
                </c:pt>
                <c:pt idx="227">
                  <c:v>0.62197899999999995</c:v>
                </c:pt>
                <c:pt idx="228">
                  <c:v>0.62197899999999995</c:v>
                </c:pt>
                <c:pt idx="229">
                  <c:v>0.62023600000000001</c:v>
                </c:pt>
                <c:pt idx="230">
                  <c:v>0.62023600000000001</c:v>
                </c:pt>
                <c:pt idx="231">
                  <c:v>0.61907400000000334</c:v>
                </c:pt>
                <c:pt idx="232">
                  <c:v>0.61849299999999996</c:v>
                </c:pt>
                <c:pt idx="233">
                  <c:v>0.61907400000000334</c:v>
                </c:pt>
                <c:pt idx="234">
                  <c:v>0.61907400000000334</c:v>
                </c:pt>
                <c:pt idx="235">
                  <c:v>0.61849299999999996</c:v>
                </c:pt>
                <c:pt idx="236">
                  <c:v>0.61849299999999996</c:v>
                </c:pt>
                <c:pt idx="237">
                  <c:v>0.61791200000000002</c:v>
                </c:pt>
                <c:pt idx="238">
                  <c:v>0.61791200000000002</c:v>
                </c:pt>
                <c:pt idx="239">
                  <c:v>0.61791200000000002</c:v>
                </c:pt>
                <c:pt idx="240">
                  <c:v>0.61791200000000002</c:v>
                </c:pt>
                <c:pt idx="241">
                  <c:v>0.61733099999999996</c:v>
                </c:pt>
                <c:pt idx="242">
                  <c:v>0.61907400000000334</c:v>
                </c:pt>
                <c:pt idx="243">
                  <c:v>0.61907400000000334</c:v>
                </c:pt>
                <c:pt idx="244">
                  <c:v>0.62081699999999951</c:v>
                </c:pt>
                <c:pt idx="245">
                  <c:v>0.62256</c:v>
                </c:pt>
                <c:pt idx="246">
                  <c:v>0.62256</c:v>
                </c:pt>
                <c:pt idx="247">
                  <c:v>0.62197899999999995</c:v>
                </c:pt>
                <c:pt idx="248">
                  <c:v>0.62197899999999995</c:v>
                </c:pt>
                <c:pt idx="249">
                  <c:v>0.62139800000000334</c:v>
                </c:pt>
                <c:pt idx="250">
                  <c:v>0.62314099999999994</c:v>
                </c:pt>
                <c:pt idx="251">
                  <c:v>0.62430300000000005</c:v>
                </c:pt>
                <c:pt idx="252">
                  <c:v>0.62430300000000005</c:v>
                </c:pt>
                <c:pt idx="253">
                  <c:v>0.623722000000003</c:v>
                </c:pt>
                <c:pt idx="254">
                  <c:v>0.623722000000003</c:v>
                </c:pt>
                <c:pt idx="255">
                  <c:v>0.62430300000000005</c:v>
                </c:pt>
                <c:pt idx="256">
                  <c:v>0.62430300000000005</c:v>
                </c:pt>
                <c:pt idx="257">
                  <c:v>0.62488400000000299</c:v>
                </c:pt>
                <c:pt idx="258">
                  <c:v>0.62488400000000299</c:v>
                </c:pt>
                <c:pt idx="259">
                  <c:v>0.62314099999999994</c:v>
                </c:pt>
                <c:pt idx="260">
                  <c:v>0.62256</c:v>
                </c:pt>
                <c:pt idx="261">
                  <c:v>0.62197899999999995</c:v>
                </c:pt>
                <c:pt idx="262">
                  <c:v>0.62081699999999951</c:v>
                </c:pt>
                <c:pt idx="263">
                  <c:v>0.61907400000000334</c:v>
                </c:pt>
                <c:pt idx="264">
                  <c:v>0.61849299999999996</c:v>
                </c:pt>
                <c:pt idx="265">
                  <c:v>0.61791200000000002</c:v>
                </c:pt>
                <c:pt idx="266">
                  <c:v>0.61733099999999996</c:v>
                </c:pt>
                <c:pt idx="267">
                  <c:v>0.61733099999999996</c:v>
                </c:pt>
                <c:pt idx="268">
                  <c:v>0.61849299999999996</c:v>
                </c:pt>
                <c:pt idx="269">
                  <c:v>0.62023600000000001</c:v>
                </c:pt>
                <c:pt idx="270">
                  <c:v>0.61907200000000062</c:v>
                </c:pt>
                <c:pt idx="271">
                  <c:v>0.61674700000000393</c:v>
                </c:pt>
                <c:pt idx="272">
                  <c:v>0.61674700000000393</c:v>
                </c:pt>
                <c:pt idx="273">
                  <c:v>0.61790900000000393</c:v>
                </c:pt>
                <c:pt idx="274">
                  <c:v>0.62023200000000001</c:v>
                </c:pt>
                <c:pt idx="275">
                  <c:v>0.62139400000000333</c:v>
                </c:pt>
                <c:pt idx="276">
                  <c:v>0.62139400000000333</c:v>
                </c:pt>
                <c:pt idx="277">
                  <c:v>0.62023200000000001</c:v>
                </c:pt>
                <c:pt idx="278">
                  <c:v>0.62023200000000001</c:v>
                </c:pt>
                <c:pt idx="279">
                  <c:v>0.61965099999999995</c:v>
                </c:pt>
                <c:pt idx="280">
                  <c:v>0.62023200000000001</c:v>
                </c:pt>
                <c:pt idx="281">
                  <c:v>0.61965099999999995</c:v>
                </c:pt>
                <c:pt idx="282">
                  <c:v>0.61907000000000334</c:v>
                </c:pt>
                <c:pt idx="283">
                  <c:v>0.6208129999999995</c:v>
                </c:pt>
                <c:pt idx="284">
                  <c:v>0.62197499999999994</c:v>
                </c:pt>
                <c:pt idx="285">
                  <c:v>0.62197499999999994</c:v>
                </c:pt>
                <c:pt idx="286">
                  <c:v>0.62197499999999994</c:v>
                </c:pt>
                <c:pt idx="287">
                  <c:v>0.6208129999999995</c:v>
                </c:pt>
                <c:pt idx="288">
                  <c:v>0.6208129999999995</c:v>
                </c:pt>
                <c:pt idx="289">
                  <c:v>0.61965099999999995</c:v>
                </c:pt>
                <c:pt idx="290">
                  <c:v>0.61790900000000393</c:v>
                </c:pt>
                <c:pt idx="291">
                  <c:v>0.61732799999999999</c:v>
                </c:pt>
                <c:pt idx="292">
                  <c:v>0.61849100000000334</c:v>
                </c:pt>
                <c:pt idx="293">
                  <c:v>0.61733000000000005</c:v>
                </c:pt>
                <c:pt idx="294">
                  <c:v>0.61791000000000063</c:v>
                </c:pt>
                <c:pt idx="295">
                  <c:v>0.61500400000000299</c:v>
                </c:pt>
                <c:pt idx="296">
                  <c:v>0.613842000000003</c:v>
                </c:pt>
                <c:pt idx="297">
                  <c:v>0.61442300000000005</c:v>
                </c:pt>
                <c:pt idx="298">
                  <c:v>0.61616599999999999</c:v>
                </c:pt>
                <c:pt idx="299">
                  <c:v>0.61558500000000005</c:v>
                </c:pt>
                <c:pt idx="300">
                  <c:v>0.61558500000000005</c:v>
                </c:pt>
                <c:pt idx="301">
                  <c:v>0.61558500000000005</c:v>
                </c:pt>
                <c:pt idx="302">
                  <c:v>0.61616599999999999</c:v>
                </c:pt>
                <c:pt idx="303">
                  <c:v>0.61732799999999999</c:v>
                </c:pt>
                <c:pt idx="304">
                  <c:v>0.61442099999999999</c:v>
                </c:pt>
                <c:pt idx="305">
                  <c:v>0.61209499999999994</c:v>
                </c:pt>
                <c:pt idx="306">
                  <c:v>0.612676000000003</c:v>
                </c:pt>
                <c:pt idx="307">
                  <c:v>0.61093100000000333</c:v>
                </c:pt>
                <c:pt idx="308">
                  <c:v>0.60977000000000392</c:v>
                </c:pt>
                <c:pt idx="309">
                  <c:v>0.60977000000000392</c:v>
                </c:pt>
                <c:pt idx="310">
                  <c:v>0.60977000000000392</c:v>
                </c:pt>
                <c:pt idx="311">
                  <c:v>0.60977000000000392</c:v>
                </c:pt>
                <c:pt idx="312">
                  <c:v>0.611514</c:v>
                </c:pt>
                <c:pt idx="313">
                  <c:v>0.611514</c:v>
                </c:pt>
                <c:pt idx="314">
                  <c:v>0.61325700000000005</c:v>
                </c:pt>
                <c:pt idx="315">
                  <c:v>0.61383799999999999</c:v>
                </c:pt>
                <c:pt idx="316">
                  <c:v>0.61500200000000005</c:v>
                </c:pt>
                <c:pt idx="317">
                  <c:v>0.61500200000000005</c:v>
                </c:pt>
                <c:pt idx="318">
                  <c:v>0.61558299999999699</c:v>
                </c:pt>
                <c:pt idx="319">
                  <c:v>0.61558299999999699</c:v>
                </c:pt>
                <c:pt idx="320">
                  <c:v>0.61616400000000004</c:v>
                </c:pt>
                <c:pt idx="321">
                  <c:v>0.61790699999999998</c:v>
                </c:pt>
                <c:pt idx="322">
                  <c:v>0.61790699999999998</c:v>
                </c:pt>
                <c:pt idx="323">
                  <c:v>0.61732600000000004</c:v>
                </c:pt>
                <c:pt idx="324">
                  <c:v>0.61732600000000004</c:v>
                </c:pt>
                <c:pt idx="325">
                  <c:v>0.61965099999999995</c:v>
                </c:pt>
                <c:pt idx="326">
                  <c:v>0.62023399999999951</c:v>
                </c:pt>
                <c:pt idx="327">
                  <c:v>0.6225579999999995</c:v>
                </c:pt>
                <c:pt idx="328">
                  <c:v>0.62546500000000005</c:v>
                </c:pt>
                <c:pt idx="329">
                  <c:v>0.62604600000000299</c:v>
                </c:pt>
                <c:pt idx="330">
                  <c:v>0.62546500000000005</c:v>
                </c:pt>
                <c:pt idx="331">
                  <c:v>0.62720799999999999</c:v>
                </c:pt>
                <c:pt idx="332">
                  <c:v>0.62895000000000334</c:v>
                </c:pt>
                <c:pt idx="333">
                  <c:v>0.62953099999999951</c:v>
                </c:pt>
                <c:pt idx="334">
                  <c:v>0.63127400000000333</c:v>
                </c:pt>
                <c:pt idx="335">
                  <c:v>0.6324379999999995</c:v>
                </c:pt>
                <c:pt idx="336">
                  <c:v>0.633019000000003</c:v>
                </c:pt>
                <c:pt idx="337">
                  <c:v>0.63360000000000394</c:v>
                </c:pt>
                <c:pt idx="338">
                  <c:v>0.63418099999999999</c:v>
                </c:pt>
                <c:pt idx="339">
                  <c:v>0.63476200000000005</c:v>
                </c:pt>
                <c:pt idx="340">
                  <c:v>0.63476200000000005</c:v>
                </c:pt>
                <c:pt idx="341">
                  <c:v>0.63534299999999999</c:v>
                </c:pt>
                <c:pt idx="342">
                  <c:v>0.63592400000000393</c:v>
                </c:pt>
                <c:pt idx="343">
                  <c:v>0.63592400000000393</c:v>
                </c:pt>
                <c:pt idx="344">
                  <c:v>0.63534299999999999</c:v>
                </c:pt>
                <c:pt idx="345">
                  <c:v>0.63592400000000393</c:v>
                </c:pt>
                <c:pt idx="346">
                  <c:v>0.63592400000000393</c:v>
                </c:pt>
                <c:pt idx="347">
                  <c:v>0.63766699999999998</c:v>
                </c:pt>
                <c:pt idx="348">
                  <c:v>0.63766699999999998</c:v>
                </c:pt>
                <c:pt idx="349">
                  <c:v>0.63708600000000004</c:v>
                </c:pt>
                <c:pt idx="350">
                  <c:v>0.63941000000000003</c:v>
                </c:pt>
                <c:pt idx="351">
                  <c:v>0.64115200000000061</c:v>
                </c:pt>
                <c:pt idx="352">
                  <c:v>0.642316</c:v>
                </c:pt>
                <c:pt idx="353">
                  <c:v>0.6405729999999995</c:v>
                </c:pt>
                <c:pt idx="354">
                  <c:v>0.64173500000000405</c:v>
                </c:pt>
                <c:pt idx="355">
                  <c:v>0.64115400000000333</c:v>
                </c:pt>
                <c:pt idx="356">
                  <c:v>0.63941000000000003</c:v>
                </c:pt>
                <c:pt idx="357">
                  <c:v>0.63999200000000334</c:v>
                </c:pt>
                <c:pt idx="358">
                  <c:v>0.63941099999999951</c:v>
                </c:pt>
                <c:pt idx="359">
                  <c:v>0.63766900000000393</c:v>
                </c:pt>
                <c:pt idx="360">
                  <c:v>0.63825100000000334</c:v>
                </c:pt>
                <c:pt idx="361">
                  <c:v>0.63825100000000334</c:v>
                </c:pt>
                <c:pt idx="362">
                  <c:v>0.63883200000000062</c:v>
                </c:pt>
                <c:pt idx="363">
                  <c:v>0.63941499999999996</c:v>
                </c:pt>
                <c:pt idx="364">
                  <c:v>0.64232199999999995</c:v>
                </c:pt>
                <c:pt idx="365">
                  <c:v>0.64522699999999999</c:v>
                </c:pt>
                <c:pt idx="366">
                  <c:v>0.64580800000000393</c:v>
                </c:pt>
                <c:pt idx="367">
                  <c:v>0.64697000000000393</c:v>
                </c:pt>
                <c:pt idx="368">
                  <c:v>0.64871400000000334</c:v>
                </c:pt>
                <c:pt idx="369">
                  <c:v>0.64813299999999996</c:v>
                </c:pt>
                <c:pt idx="370">
                  <c:v>0.64755200000000002</c:v>
                </c:pt>
                <c:pt idx="371">
                  <c:v>0.64755200000000002</c:v>
                </c:pt>
                <c:pt idx="372">
                  <c:v>0.64871600000000063</c:v>
                </c:pt>
                <c:pt idx="373">
                  <c:v>0.64697100000000463</c:v>
                </c:pt>
                <c:pt idx="374">
                  <c:v>0.64929700000000334</c:v>
                </c:pt>
                <c:pt idx="375">
                  <c:v>0.64871600000000063</c:v>
                </c:pt>
                <c:pt idx="376">
                  <c:v>0.64987800000000451</c:v>
                </c:pt>
                <c:pt idx="377">
                  <c:v>0.65045900000000334</c:v>
                </c:pt>
                <c:pt idx="378">
                  <c:v>0.64987600000000334</c:v>
                </c:pt>
                <c:pt idx="379">
                  <c:v>0.65394500000000599</c:v>
                </c:pt>
                <c:pt idx="380">
                  <c:v>0.65801299999999996</c:v>
                </c:pt>
                <c:pt idx="381">
                  <c:v>0.65685000000000393</c:v>
                </c:pt>
                <c:pt idx="382">
                  <c:v>0.65859400000000334</c:v>
                </c:pt>
                <c:pt idx="383">
                  <c:v>0.65975800000000451</c:v>
                </c:pt>
                <c:pt idx="384">
                  <c:v>0.66033900000000334</c:v>
                </c:pt>
                <c:pt idx="385">
                  <c:v>0.66150100000000334</c:v>
                </c:pt>
                <c:pt idx="386">
                  <c:v>0.66324600000000333</c:v>
                </c:pt>
                <c:pt idx="387">
                  <c:v>0.66324600000000333</c:v>
                </c:pt>
                <c:pt idx="388">
                  <c:v>0.66324600000000333</c:v>
                </c:pt>
                <c:pt idx="389">
                  <c:v>0.66266300000000333</c:v>
                </c:pt>
                <c:pt idx="390">
                  <c:v>0.66324399999999994</c:v>
                </c:pt>
                <c:pt idx="391">
                  <c:v>0.66440600000000005</c:v>
                </c:pt>
                <c:pt idx="392">
                  <c:v>0.66440600000000005</c:v>
                </c:pt>
                <c:pt idx="393">
                  <c:v>0.66440600000000005</c:v>
                </c:pt>
                <c:pt idx="394">
                  <c:v>0.66615000000000335</c:v>
                </c:pt>
                <c:pt idx="395">
                  <c:v>0.66382500000000599</c:v>
                </c:pt>
                <c:pt idx="396">
                  <c:v>0.66440600000000005</c:v>
                </c:pt>
                <c:pt idx="397">
                  <c:v>0.66498900000000394</c:v>
                </c:pt>
                <c:pt idx="398">
                  <c:v>0.66789500000000679</c:v>
                </c:pt>
                <c:pt idx="399">
                  <c:v>0.66847800000000335</c:v>
                </c:pt>
                <c:pt idx="400">
                  <c:v>0.66847800000000335</c:v>
                </c:pt>
                <c:pt idx="401">
                  <c:v>0.66673300000000335</c:v>
                </c:pt>
                <c:pt idx="402">
                  <c:v>0.66905900000000462</c:v>
                </c:pt>
                <c:pt idx="403">
                  <c:v>0.66847600000000063</c:v>
                </c:pt>
                <c:pt idx="404">
                  <c:v>0.66847600000000063</c:v>
                </c:pt>
                <c:pt idx="405">
                  <c:v>0.66731200000000002</c:v>
                </c:pt>
                <c:pt idx="406">
                  <c:v>0.66615000000000335</c:v>
                </c:pt>
                <c:pt idx="407">
                  <c:v>0.66498900000000394</c:v>
                </c:pt>
                <c:pt idx="408">
                  <c:v>0.66498900000000394</c:v>
                </c:pt>
                <c:pt idx="409">
                  <c:v>0.66556999999999999</c:v>
                </c:pt>
                <c:pt idx="410">
                  <c:v>0.66615200000000063</c:v>
                </c:pt>
                <c:pt idx="411">
                  <c:v>0.66847800000000335</c:v>
                </c:pt>
                <c:pt idx="412">
                  <c:v>0.67022300000000334</c:v>
                </c:pt>
                <c:pt idx="413">
                  <c:v>0.67080600000000334</c:v>
                </c:pt>
                <c:pt idx="414">
                  <c:v>0.67080600000000334</c:v>
                </c:pt>
                <c:pt idx="415">
                  <c:v>0.67080600000000334</c:v>
                </c:pt>
                <c:pt idx="416">
                  <c:v>0.67313100000000392</c:v>
                </c:pt>
                <c:pt idx="417">
                  <c:v>0.67487600000000392</c:v>
                </c:pt>
                <c:pt idx="418">
                  <c:v>0.67545699999999997</c:v>
                </c:pt>
                <c:pt idx="419">
                  <c:v>0.67429500000000531</c:v>
                </c:pt>
                <c:pt idx="420">
                  <c:v>0.67487600000000392</c:v>
                </c:pt>
                <c:pt idx="421">
                  <c:v>0.67487600000000392</c:v>
                </c:pt>
                <c:pt idx="422">
                  <c:v>0.67545699999999997</c:v>
                </c:pt>
                <c:pt idx="423">
                  <c:v>0.67429500000000531</c:v>
                </c:pt>
                <c:pt idx="424">
                  <c:v>0.67545900000000392</c:v>
                </c:pt>
                <c:pt idx="425">
                  <c:v>0.67545900000000392</c:v>
                </c:pt>
                <c:pt idx="426">
                  <c:v>0.6766230000000053</c:v>
                </c:pt>
                <c:pt idx="427">
                  <c:v>0.6766230000000053</c:v>
                </c:pt>
                <c:pt idx="428">
                  <c:v>0.6777850000000053</c:v>
                </c:pt>
                <c:pt idx="429">
                  <c:v>0.67953000000000063</c:v>
                </c:pt>
                <c:pt idx="430">
                  <c:v>0.68185499999999999</c:v>
                </c:pt>
                <c:pt idx="431">
                  <c:v>0.68301699999999665</c:v>
                </c:pt>
                <c:pt idx="432">
                  <c:v>0.68359800000000004</c:v>
                </c:pt>
                <c:pt idx="433">
                  <c:v>0.68534099999999998</c:v>
                </c:pt>
                <c:pt idx="434">
                  <c:v>0.68708400000000003</c:v>
                </c:pt>
                <c:pt idx="435">
                  <c:v>0.68708400000000003</c:v>
                </c:pt>
                <c:pt idx="436">
                  <c:v>0.68766499999999997</c:v>
                </c:pt>
                <c:pt idx="437">
                  <c:v>0.68940800000000002</c:v>
                </c:pt>
                <c:pt idx="438">
                  <c:v>0.69057000000000002</c:v>
                </c:pt>
                <c:pt idx="439">
                  <c:v>0.69173099999999998</c:v>
                </c:pt>
                <c:pt idx="440">
                  <c:v>0.69173099999999998</c:v>
                </c:pt>
                <c:pt idx="441">
                  <c:v>0.69231199999999959</c:v>
                </c:pt>
                <c:pt idx="442">
                  <c:v>0.69231199999999959</c:v>
                </c:pt>
                <c:pt idx="443">
                  <c:v>0.69347599999999998</c:v>
                </c:pt>
                <c:pt idx="444">
                  <c:v>0.69463799999999998</c:v>
                </c:pt>
                <c:pt idx="445">
                  <c:v>0.69580000000000064</c:v>
                </c:pt>
                <c:pt idx="446">
                  <c:v>0.69638100000000003</c:v>
                </c:pt>
                <c:pt idx="447">
                  <c:v>0.69754300000000002</c:v>
                </c:pt>
                <c:pt idx="448">
                  <c:v>0.69812399999999997</c:v>
                </c:pt>
                <c:pt idx="449">
                  <c:v>0.69754300000000002</c:v>
                </c:pt>
                <c:pt idx="450">
                  <c:v>0.69696199999999997</c:v>
                </c:pt>
                <c:pt idx="451">
                  <c:v>0.69696199999999997</c:v>
                </c:pt>
                <c:pt idx="452">
                  <c:v>0.69638100000000003</c:v>
                </c:pt>
                <c:pt idx="453">
                  <c:v>0.69405700000000004</c:v>
                </c:pt>
                <c:pt idx="454">
                  <c:v>0.69289500000000392</c:v>
                </c:pt>
                <c:pt idx="455">
                  <c:v>0.69347599999999998</c:v>
                </c:pt>
                <c:pt idx="456">
                  <c:v>0.69347599999999998</c:v>
                </c:pt>
                <c:pt idx="457">
                  <c:v>0.69405700000000004</c:v>
                </c:pt>
                <c:pt idx="458">
                  <c:v>0.69231399999999665</c:v>
                </c:pt>
                <c:pt idx="459">
                  <c:v>0.69173300000000004</c:v>
                </c:pt>
                <c:pt idx="460">
                  <c:v>0.69173300000000004</c:v>
                </c:pt>
                <c:pt idx="461">
                  <c:v>0.69347599999999998</c:v>
                </c:pt>
                <c:pt idx="462">
                  <c:v>0.69289500000000392</c:v>
                </c:pt>
                <c:pt idx="463">
                  <c:v>0.69347599999999998</c:v>
                </c:pt>
                <c:pt idx="464">
                  <c:v>0.69405700000000004</c:v>
                </c:pt>
                <c:pt idx="465">
                  <c:v>0.69463799999999998</c:v>
                </c:pt>
                <c:pt idx="466">
                  <c:v>0.69463799999999998</c:v>
                </c:pt>
                <c:pt idx="467">
                  <c:v>0.69696400000000003</c:v>
                </c:pt>
                <c:pt idx="468">
                  <c:v>0.69754499999999997</c:v>
                </c:pt>
                <c:pt idx="469">
                  <c:v>0.69754499999999997</c:v>
                </c:pt>
                <c:pt idx="470">
                  <c:v>0.69986999999999999</c:v>
                </c:pt>
                <c:pt idx="471">
                  <c:v>0.70161300000000004</c:v>
                </c:pt>
                <c:pt idx="472">
                  <c:v>0.70277699999999999</c:v>
                </c:pt>
                <c:pt idx="473">
                  <c:v>0.70510300000000004</c:v>
                </c:pt>
                <c:pt idx="474">
                  <c:v>0.70742700000000003</c:v>
                </c:pt>
                <c:pt idx="475">
                  <c:v>0.70858900000000002</c:v>
                </c:pt>
                <c:pt idx="476">
                  <c:v>0.70800799999999997</c:v>
                </c:pt>
                <c:pt idx="477">
                  <c:v>0.71033100000000005</c:v>
                </c:pt>
                <c:pt idx="478">
                  <c:v>0.71091199999999999</c:v>
                </c:pt>
                <c:pt idx="479">
                  <c:v>0.71207399999999998</c:v>
                </c:pt>
                <c:pt idx="480">
                  <c:v>0.71323599999999998</c:v>
                </c:pt>
                <c:pt idx="481">
                  <c:v>0.71381700000000003</c:v>
                </c:pt>
                <c:pt idx="482">
                  <c:v>0.71323599999999998</c:v>
                </c:pt>
                <c:pt idx="483">
                  <c:v>0.71439799999999998</c:v>
                </c:pt>
                <c:pt idx="484">
                  <c:v>0.71556199999999959</c:v>
                </c:pt>
                <c:pt idx="485">
                  <c:v>0.71498099999999998</c:v>
                </c:pt>
                <c:pt idx="486">
                  <c:v>0.71556199999999959</c:v>
                </c:pt>
                <c:pt idx="487">
                  <c:v>0.71672600000000064</c:v>
                </c:pt>
                <c:pt idx="488">
                  <c:v>0.71672600000000064</c:v>
                </c:pt>
                <c:pt idx="489">
                  <c:v>0.71672600000000064</c:v>
                </c:pt>
                <c:pt idx="490">
                  <c:v>0.71905100000000299</c:v>
                </c:pt>
                <c:pt idx="491">
                  <c:v>0.71730700000000003</c:v>
                </c:pt>
                <c:pt idx="492">
                  <c:v>0.71730700000000003</c:v>
                </c:pt>
                <c:pt idx="493">
                  <c:v>0.71672400000000391</c:v>
                </c:pt>
                <c:pt idx="494">
                  <c:v>0.71497900000000392</c:v>
                </c:pt>
                <c:pt idx="495">
                  <c:v>0.71497900000000392</c:v>
                </c:pt>
                <c:pt idx="496">
                  <c:v>0.71381700000000003</c:v>
                </c:pt>
                <c:pt idx="497">
                  <c:v>0.71381700000000003</c:v>
                </c:pt>
                <c:pt idx="498">
                  <c:v>0.71265500000000392</c:v>
                </c:pt>
                <c:pt idx="499">
                  <c:v>0.71381899999999998</c:v>
                </c:pt>
                <c:pt idx="500">
                  <c:v>0.71440000000000003</c:v>
                </c:pt>
                <c:pt idx="501">
                  <c:v>0.71556399999999665</c:v>
                </c:pt>
                <c:pt idx="502">
                  <c:v>0.71498300000000004</c:v>
                </c:pt>
                <c:pt idx="503">
                  <c:v>0.71556399999999665</c:v>
                </c:pt>
                <c:pt idx="504">
                  <c:v>0.71556399999999665</c:v>
                </c:pt>
                <c:pt idx="505">
                  <c:v>0.71498099999999998</c:v>
                </c:pt>
                <c:pt idx="506">
                  <c:v>0.71730700000000003</c:v>
                </c:pt>
                <c:pt idx="507">
                  <c:v>0.71730700000000003</c:v>
                </c:pt>
                <c:pt idx="508">
                  <c:v>0.71672400000000391</c:v>
                </c:pt>
                <c:pt idx="509">
                  <c:v>0.71439799999999998</c:v>
                </c:pt>
                <c:pt idx="510">
                  <c:v>0.71498099999999998</c:v>
                </c:pt>
                <c:pt idx="511">
                  <c:v>0.71265500000000392</c:v>
                </c:pt>
                <c:pt idx="512">
                  <c:v>0.71265500000000392</c:v>
                </c:pt>
                <c:pt idx="513">
                  <c:v>0.71265500000000392</c:v>
                </c:pt>
                <c:pt idx="514">
                  <c:v>0.71265500000000392</c:v>
                </c:pt>
                <c:pt idx="515">
                  <c:v>0.71440000000000003</c:v>
                </c:pt>
                <c:pt idx="516">
                  <c:v>0.71381899999999998</c:v>
                </c:pt>
                <c:pt idx="517">
                  <c:v>0.71381899999999998</c:v>
                </c:pt>
                <c:pt idx="518">
                  <c:v>0.71440000000000003</c:v>
                </c:pt>
                <c:pt idx="519">
                  <c:v>0.71440000000000003</c:v>
                </c:pt>
                <c:pt idx="520">
                  <c:v>0.71149300000000004</c:v>
                </c:pt>
                <c:pt idx="521">
                  <c:v>0.71091199999999999</c:v>
                </c:pt>
                <c:pt idx="522">
                  <c:v>0.70916800000000002</c:v>
                </c:pt>
                <c:pt idx="523">
                  <c:v>0.70858699999999653</c:v>
                </c:pt>
                <c:pt idx="524">
                  <c:v>0.70800600000000002</c:v>
                </c:pt>
                <c:pt idx="525">
                  <c:v>0.70800600000000002</c:v>
                </c:pt>
                <c:pt idx="526">
                  <c:v>0.70858900000000002</c:v>
                </c:pt>
                <c:pt idx="527">
                  <c:v>0.70568200000000003</c:v>
                </c:pt>
                <c:pt idx="528">
                  <c:v>0.70568200000000003</c:v>
                </c:pt>
                <c:pt idx="529">
                  <c:v>0.70510099999999998</c:v>
                </c:pt>
                <c:pt idx="530">
                  <c:v>0.70684400000000391</c:v>
                </c:pt>
                <c:pt idx="531">
                  <c:v>0.70626100000000003</c:v>
                </c:pt>
                <c:pt idx="532">
                  <c:v>0.70684200000000064</c:v>
                </c:pt>
                <c:pt idx="533">
                  <c:v>0.70742300000000002</c:v>
                </c:pt>
                <c:pt idx="534">
                  <c:v>0.70509900000000392</c:v>
                </c:pt>
                <c:pt idx="535">
                  <c:v>0.70393700000000003</c:v>
                </c:pt>
                <c:pt idx="536">
                  <c:v>0.70161099999999998</c:v>
                </c:pt>
                <c:pt idx="537">
                  <c:v>0.70161099999999998</c:v>
                </c:pt>
                <c:pt idx="538">
                  <c:v>0.70277299999999998</c:v>
                </c:pt>
                <c:pt idx="539">
                  <c:v>0.70161099999999998</c:v>
                </c:pt>
                <c:pt idx="540">
                  <c:v>0.70335599999999998</c:v>
                </c:pt>
                <c:pt idx="541">
                  <c:v>0.70451799999999665</c:v>
                </c:pt>
                <c:pt idx="542">
                  <c:v>0.70509900000000392</c:v>
                </c:pt>
                <c:pt idx="543">
                  <c:v>0.70277299999999998</c:v>
                </c:pt>
                <c:pt idx="544">
                  <c:v>0.70277299999999998</c:v>
                </c:pt>
                <c:pt idx="545">
                  <c:v>0.70219200000000004</c:v>
                </c:pt>
                <c:pt idx="546">
                  <c:v>0.70219200000000004</c:v>
                </c:pt>
                <c:pt idx="547">
                  <c:v>0.69986700000000002</c:v>
                </c:pt>
                <c:pt idx="548">
                  <c:v>0.69928400000000002</c:v>
                </c:pt>
                <c:pt idx="549">
                  <c:v>0.69812200000000002</c:v>
                </c:pt>
                <c:pt idx="550">
                  <c:v>0.69754099999999997</c:v>
                </c:pt>
                <c:pt idx="551">
                  <c:v>0.69637899999999997</c:v>
                </c:pt>
                <c:pt idx="552">
                  <c:v>0.69405499999999998</c:v>
                </c:pt>
                <c:pt idx="553">
                  <c:v>0.69230999999999998</c:v>
                </c:pt>
                <c:pt idx="554">
                  <c:v>0.69173000000000062</c:v>
                </c:pt>
                <c:pt idx="555">
                  <c:v>0.69230999999999998</c:v>
                </c:pt>
                <c:pt idx="556">
                  <c:v>0.69114900000000334</c:v>
                </c:pt>
                <c:pt idx="557">
                  <c:v>0.69114900000000334</c:v>
                </c:pt>
                <c:pt idx="558">
                  <c:v>0.68940599999999996</c:v>
                </c:pt>
                <c:pt idx="559">
                  <c:v>0.68824399999999997</c:v>
                </c:pt>
                <c:pt idx="560">
                  <c:v>0.68824399999999997</c:v>
                </c:pt>
                <c:pt idx="561">
                  <c:v>0.68533699999999653</c:v>
                </c:pt>
                <c:pt idx="562">
                  <c:v>0.68475600000000003</c:v>
                </c:pt>
                <c:pt idx="563">
                  <c:v>0.68301299999999665</c:v>
                </c:pt>
                <c:pt idx="564">
                  <c:v>0.68359599999999998</c:v>
                </c:pt>
                <c:pt idx="565">
                  <c:v>0.68185099999999998</c:v>
                </c:pt>
                <c:pt idx="566">
                  <c:v>0.68010700000000002</c:v>
                </c:pt>
                <c:pt idx="567">
                  <c:v>0.67836399999999997</c:v>
                </c:pt>
                <c:pt idx="568">
                  <c:v>0.67778300000000391</c:v>
                </c:pt>
                <c:pt idx="569">
                  <c:v>0.67778300000000391</c:v>
                </c:pt>
                <c:pt idx="570">
                  <c:v>0.6766210000000068</c:v>
                </c:pt>
                <c:pt idx="571">
                  <c:v>0.67545900000000392</c:v>
                </c:pt>
                <c:pt idx="572">
                  <c:v>0.67313299999999998</c:v>
                </c:pt>
                <c:pt idx="573">
                  <c:v>0.67313299999999998</c:v>
                </c:pt>
                <c:pt idx="574">
                  <c:v>0.67255200000000004</c:v>
                </c:pt>
                <c:pt idx="575">
                  <c:v>0.67080800000000462</c:v>
                </c:pt>
                <c:pt idx="576">
                  <c:v>0.67022700000000335</c:v>
                </c:pt>
                <c:pt idx="577">
                  <c:v>0.66906299999999996</c:v>
                </c:pt>
                <c:pt idx="578">
                  <c:v>0.66906299999999996</c:v>
                </c:pt>
                <c:pt idx="579">
                  <c:v>0.66731799999999997</c:v>
                </c:pt>
                <c:pt idx="580">
                  <c:v>0.66557299999999997</c:v>
                </c:pt>
                <c:pt idx="581">
                  <c:v>0.66441099999999997</c:v>
                </c:pt>
                <c:pt idx="582">
                  <c:v>0.66382900000000633</c:v>
                </c:pt>
                <c:pt idx="583">
                  <c:v>0.66266499999999995</c:v>
                </c:pt>
                <c:pt idx="584">
                  <c:v>0.66091999999999995</c:v>
                </c:pt>
                <c:pt idx="585">
                  <c:v>0.66091999999999995</c:v>
                </c:pt>
                <c:pt idx="586">
                  <c:v>0.66150299999999951</c:v>
                </c:pt>
                <c:pt idx="587">
                  <c:v>0.66150299999999951</c:v>
                </c:pt>
                <c:pt idx="588">
                  <c:v>0.66091999999999995</c:v>
                </c:pt>
                <c:pt idx="589">
                  <c:v>0.65917500000000451</c:v>
                </c:pt>
                <c:pt idx="590">
                  <c:v>0.65743200000000002</c:v>
                </c:pt>
                <c:pt idx="591">
                  <c:v>0.65510699999999999</c:v>
                </c:pt>
                <c:pt idx="592">
                  <c:v>0.65278099999999994</c:v>
                </c:pt>
                <c:pt idx="593">
                  <c:v>0.65220000000000333</c:v>
                </c:pt>
                <c:pt idx="594">
                  <c:v>0.65045500000000334</c:v>
                </c:pt>
                <c:pt idx="595">
                  <c:v>0.65045500000000334</c:v>
                </c:pt>
                <c:pt idx="596">
                  <c:v>0.65103800000000334</c:v>
                </c:pt>
                <c:pt idx="597">
                  <c:v>0.64987399999999995</c:v>
                </c:pt>
                <c:pt idx="598">
                  <c:v>0.64987399999999995</c:v>
                </c:pt>
                <c:pt idx="599">
                  <c:v>0.64696799999999999</c:v>
                </c:pt>
                <c:pt idx="600">
                  <c:v>0.64696799999999999</c:v>
                </c:pt>
                <c:pt idx="601">
                  <c:v>0.64522500000000393</c:v>
                </c:pt>
                <c:pt idx="602">
                  <c:v>0.64173700000000333</c:v>
                </c:pt>
                <c:pt idx="603">
                  <c:v>0.64057500000000334</c:v>
                </c:pt>
                <c:pt idx="604">
                  <c:v>0.63883200000000062</c:v>
                </c:pt>
                <c:pt idx="605">
                  <c:v>0.63825100000000334</c:v>
                </c:pt>
                <c:pt idx="606">
                  <c:v>0.63360000000000394</c:v>
                </c:pt>
                <c:pt idx="607">
                  <c:v>0.62953000000000003</c:v>
                </c:pt>
                <c:pt idx="608">
                  <c:v>0.62778699999999998</c:v>
                </c:pt>
                <c:pt idx="609">
                  <c:v>0.62429900000000393</c:v>
                </c:pt>
                <c:pt idx="610">
                  <c:v>0.62429900000000393</c:v>
                </c:pt>
                <c:pt idx="611">
                  <c:v>0.62371799999999999</c:v>
                </c:pt>
                <c:pt idx="612">
                  <c:v>0.622556</c:v>
                </c:pt>
                <c:pt idx="613">
                  <c:v>0.622556</c:v>
                </c:pt>
                <c:pt idx="614">
                  <c:v>0.62197499999999994</c:v>
                </c:pt>
                <c:pt idx="615">
                  <c:v>0.62197499999999994</c:v>
                </c:pt>
                <c:pt idx="616">
                  <c:v>0.622556</c:v>
                </c:pt>
                <c:pt idx="617">
                  <c:v>0.61965000000000392</c:v>
                </c:pt>
                <c:pt idx="618">
                  <c:v>0.61965000000000392</c:v>
                </c:pt>
                <c:pt idx="619">
                  <c:v>0.61965000000000392</c:v>
                </c:pt>
                <c:pt idx="620">
                  <c:v>0.61965000000000392</c:v>
                </c:pt>
                <c:pt idx="621">
                  <c:v>0.61848800000000004</c:v>
                </c:pt>
                <c:pt idx="622">
                  <c:v>0.61732600000000004</c:v>
                </c:pt>
                <c:pt idx="623">
                  <c:v>0.62022999999999995</c:v>
                </c:pt>
                <c:pt idx="624">
                  <c:v>0.61965000000000392</c:v>
                </c:pt>
                <c:pt idx="625">
                  <c:v>0.61965000000000392</c:v>
                </c:pt>
                <c:pt idx="626">
                  <c:v>0.62022999999999995</c:v>
                </c:pt>
                <c:pt idx="627">
                  <c:v>0.62197499999999994</c:v>
                </c:pt>
                <c:pt idx="628">
                  <c:v>0.6225579999999995</c:v>
                </c:pt>
                <c:pt idx="629">
                  <c:v>0.62139599999999995</c:v>
                </c:pt>
                <c:pt idx="630">
                  <c:v>0.623722000000003</c:v>
                </c:pt>
                <c:pt idx="631">
                  <c:v>0.62139599999999995</c:v>
                </c:pt>
                <c:pt idx="632">
                  <c:v>0.62081500000000334</c:v>
                </c:pt>
                <c:pt idx="633">
                  <c:v>0.62197700000000333</c:v>
                </c:pt>
                <c:pt idx="634">
                  <c:v>0.62197700000000333</c:v>
                </c:pt>
                <c:pt idx="635">
                  <c:v>0.62197700000000333</c:v>
                </c:pt>
                <c:pt idx="636">
                  <c:v>0.62081500000000334</c:v>
                </c:pt>
                <c:pt idx="637">
                  <c:v>0.61907200000000062</c:v>
                </c:pt>
                <c:pt idx="638">
                  <c:v>0.61790900000000393</c:v>
                </c:pt>
                <c:pt idx="639">
                  <c:v>0.61616599999999999</c:v>
                </c:pt>
                <c:pt idx="640">
                  <c:v>0.61558500000000005</c:v>
                </c:pt>
                <c:pt idx="641">
                  <c:v>0.61500400000000299</c:v>
                </c:pt>
                <c:pt idx="642">
                  <c:v>0.61558500000000005</c:v>
                </c:pt>
                <c:pt idx="643">
                  <c:v>0.61616599999999999</c:v>
                </c:pt>
                <c:pt idx="644">
                  <c:v>0.61616599999999999</c:v>
                </c:pt>
                <c:pt idx="645">
                  <c:v>0.61558500000000005</c:v>
                </c:pt>
                <c:pt idx="646">
                  <c:v>0.61500400000000299</c:v>
                </c:pt>
                <c:pt idx="647">
                  <c:v>0.613842000000003</c:v>
                </c:pt>
                <c:pt idx="648">
                  <c:v>0.61442300000000005</c:v>
                </c:pt>
                <c:pt idx="649">
                  <c:v>0.61442300000000005</c:v>
                </c:pt>
                <c:pt idx="650">
                  <c:v>0.61558500000000005</c:v>
                </c:pt>
                <c:pt idx="651">
                  <c:v>0.61442300000000005</c:v>
                </c:pt>
                <c:pt idx="652">
                  <c:v>0.61442300000000005</c:v>
                </c:pt>
                <c:pt idx="653">
                  <c:v>0.613259000000003</c:v>
                </c:pt>
                <c:pt idx="654">
                  <c:v>0.613259000000003</c:v>
                </c:pt>
                <c:pt idx="655">
                  <c:v>0.61209700000000333</c:v>
                </c:pt>
                <c:pt idx="656">
                  <c:v>0.61035200000000001</c:v>
                </c:pt>
                <c:pt idx="657">
                  <c:v>0.6109329999999995</c:v>
                </c:pt>
                <c:pt idx="658">
                  <c:v>0.60977099999999995</c:v>
                </c:pt>
                <c:pt idx="659">
                  <c:v>0.61093500000000334</c:v>
                </c:pt>
                <c:pt idx="660">
                  <c:v>0.61093500000000334</c:v>
                </c:pt>
                <c:pt idx="661">
                  <c:v>0.60977300000000334</c:v>
                </c:pt>
                <c:pt idx="662">
                  <c:v>0.61035399999999951</c:v>
                </c:pt>
                <c:pt idx="663">
                  <c:v>0.60977300000000334</c:v>
                </c:pt>
                <c:pt idx="664">
                  <c:v>0.60919200000000062</c:v>
                </c:pt>
                <c:pt idx="665">
                  <c:v>0.60803000000000063</c:v>
                </c:pt>
                <c:pt idx="666">
                  <c:v>0.60803000000000063</c:v>
                </c:pt>
                <c:pt idx="667">
                  <c:v>0.60803000000000063</c:v>
                </c:pt>
                <c:pt idx="668">
                  <c:v>0.60861100000000334</c:v>
                </c:pt>
                <c:pt idx="669">
                  <c:v>0.60803000000000063</c:v>
                </c:pt>
                <c:pt idx="670">
                  <c:v>0.60803000000000063</c:v>
                </c:pt>
                <c:pt idx="671">
                  <c:v>0.60686899999999999</c:v>
                </c:pt>
                <c:pt idx="672">
                  <c:v>0.60512400000000299</c:v>
                </c:pt>
                <c:pt idx="673">
                  <c:v>0.60628800000000005</c:v>
                </c:pt>
                <c:pt idx="674">
                  <c:v>0.60628800000000005</c:v>
                </c:pt>
                <c:pt idx="675">
                  <c:v>0.60570700000000299</c:v>
                </c:pt>
                <c:pt idx="676">
                  <c:v>0.60628800000000005</c:v>
                </c:pt>
                <c:pt idx="677">
                  <c:v>0.60628800000000005</c:v>
                </c:pt>
                <c:pt idx="678">
                  <c:v>0.60570700000000299</c:v>
                </c:pt>
                <c:pt idx="679">
                  <c:v>0.60570700000000299</c:v>
                </c:pt>
                <c:pt idx="680">
                  <c:v>0.60512600000000005</c:v>
                </c:pt>
                <c:pt idx="681">
                  <c:v>0.604545000000003</c:v>
                </c:pt>
                <c:pt idx="682">
                  <c:v>0.60512600000000005</c:v>
                </c:pt>
                <c:pt idx="683">
                  <c:v>0.6039639999999995</c:v>
                </c:pt>
                <c:pt idx="684">
                  <c:v>0.6039639999999995</c:v>
                </c:pt>
                <c:pt idx="685">
                  <c:v>0.6022189999999995</c:v>
                </c:pt>
                <c:pt idx="686">
                  <c:v>0.59989300000000001</c:v>
                </c:pt>
                <c:pt idx="687">
                  <c:v>0.60047399999999951</c:v>
                </c:pt>
                <c:pt idx="688">
                  <c:v>0.60047399999999951</c:v>
                </c:pt>
                <c:pt idx="689">
                  <c:v>0.59814900000000004</c:v>
                </c:pt>
                <c:pt idx="690">
                  <c:v>0.5964039999999956</c:v>
                </c:pt>
                <c:pt idx="691">
                  <c:v>0.59756599999999538</c:v>
                </c:pt>
                <c:pt idx="692">
                  <c:v>0.5969829999999956</c:v>
                </c:pt>
                <c:pt idx="693">
                  <c:v>0.59872800000000004</c:v>
                </c:pt>
                <c:pt idx="694">
                  <c:v>0.5969829999999956</c:v>
                </c:pt>
                <c:pt idx="695">
                  <c:v>0.5969829999999956</c:v>
                </c:pt>
                <c:pt idx="696">
                  <c:v>0.5952379999999956</c:v>
                </c:pt>
                <c:pt idx="697">
                  <c:v>0.59349299999999561</c:v>
                </c:pt>
                <c:pt idx="698">
                  <c:v>0.59407599999999949</c:v>
                </c:pt>
                <c:pt idx="699">
                  <c:v>0.592911999999997</c:v>
                </c:pt>
                <c:pt idx="700">
                  <c:v>0.592911999999997</c:v>
                </c:pt>
                <c:pt idx="701">
                  <c:v>0.59232999999999958</c:v>
                </c:pt>
                <c:pt idx="702">
                  <c:v>0.59290999999999949</c:v>
                </c:pt>
                <c:pt idx="703">
                  <c:v>0.59174899999999997</c:v>
                </c:pt>
                <c:pt idx="704">
                  <c:v>0.59232999999999958</c:v>
                </c:pt>
                <c:pt idx="705">
                  <c:v>0.59174899999999997</c:v>
                </c:pt>
                <c:pt idx="706">
                  <c:v>0.59232999999999958</c:v>
                </c:pt>
                <c:pt idx="707">
                  <c:v>0.592911999999997</c:v>
                </c:pt>
                <c:pt idx="708">
                  <c:v>0.59000599999999959</c:v>
                </c:pt>
                <c:pt idx="709">
                  <c:v>0.58826099999999548</c:v>
                </c:pt>
                <c:pt idx="710">
                  <c:v>0.59000599999999959</c:v>
                </c:pt>
                <c:pt idx="711">
                  <c:v>0.59000599999999959</c:v>
                </c:pt>
                <c:pt idx="712">
                  <c:v>0.58884400000000003</c:v>
                </c:pt>
                <c:pt idx="713">
                  <c:v>0.58826299999999332</c:v>
                </c:pt>
                <c:pt idx="714">
                  <c:v>0.58768199999999959</c:v>
                </c:pt>
                <c:pt idx="715">
                  <c:v>0.58768199999999959</c:v>
                </c:pt>
                <c:pt idx="716">
                  <c:v>0.58884599999999998</c:v>
                </c:pt>
                <c:pt idx="717">
                  <c:v>0.59058999999999606</c:v>
                </c:pt>
                <c:pt idx="718">
                  <c:v>0.591171</c:v>
                </c:pt>
                <c:pt idx="719">
                  <c:v>0.58942699999999548</c:v>
                </c:pt>
                <c:pt idx="720">
                  <c:v>0.58884599999999998</c:v>
                </c:pt>
                <c:pt idx="721">
                  <c:v>0.58768199999999959</c:v>
                </c:pt>
                <c:pt idx="722">
                  <c:v>0.58826499999999549</c:v>
                </c:pt>
                <c:pt idx="723">
                  <c:v>0.5865199999999956</c:v>
                </c:pt>
                <c:pt idx="724">
                  <c:v>0.58477500000000004</c:v>
                </c:pt>
                <c:pt idx="725">
                  <c:v>0.58361099999999699</c:v>
                </c:pt>
                <c:pt idx="726">
                  <c:v>0.58128599999999653</c:v>
                </c:pt>
                <c:pt idx="727">
                  <c:v>0.58186699999999547</c:v>
                </c:pt>
                <c:pt idx="728">
                  <c:v>0.58070299999999653</c:v>
                </c:pt>
                <c:pt idx="729">
                  <c:v>0.58012199999999958</c:v>
                </c:pt>
                <c:pt idx="730">
                  <c:v>0.57954099999999997</c:v>
                </c:pt>
                <c:pt idx="731">
                  <c:v>0.57779600000000064</c:v>
                </c:pt>
                <c:pt idx="732">
                  <c:v>0.57837700000000003</c:v>
                </c:pt>
                <c:pt idx="733">
                  <c:v>0.57779400000000392</c:v>
                </c:pt>
                <c:pt idx="734">
                  <c:v>0.57663200000000003</c:v>
                </c:pt>
                <c:pt idx="735">
                  <c:v>0.57663200000000003</c:v>
                </c:pt>
                <c:pt idx="736">
                  <c:v>0.57779600000000064</c:v>
                </c:pt>
                <c:pt idx="737">
                  <c:v>0.57721299999999665</c:v>
                </c:pt>
                <c:pt idx="738">
                  <c:v>0.57430700000000001</c:v>
                </c:pt>
                <c:pt idx="739">
                  <c:v>0.57314500000000335</c:v>
                </c:pt>
                <c:pt idx="740">
                  <c:v>0.57430700000000001</c:v>
                </c:pt>
                <c:pt idx="741">
                  <c:v>0.57488799999999951</c:v>
                </c:pt>
                <c:pt idx="742">
                  <c:v>0.57721299999999665</c:v>
                </c:pt>
                <c:pt idx="743">
                  <c:v>0.57663000000000064</c:v>
                </c:pt>
                <c:pt idx="744">
                  <c:v>0.57895600000000003</c:v>
                </c:pt>
                <c:pt idx="745">
                  <c:v>0.58186299999999502</c:v>
                </c:pt>
                <c:pt idx="746">
                  <c:v>0.58302699999999608</c:v>
                </c:pt>
                <c:pt idx="747">
                  <c:v>0.58418899999999607</c:v>
                </c:pt>
                <c:pt idx="748">
                  <c:v>0.58477100000000004</c:v>
                </c:pt>
                <c:pt idx="749">
                  <c:v>0.58535199999999665</c:v>
                </c:pt>
                <c:pt idx="750">
                  <c:v>0.58767800000000003</c:v>
                </c:pt>
                <c:pt idx="751">
                  <c:v>0.58709699999999665</c:v>
                </c:pt>
                <c:pt idx="752">
                  <c:v>0.58942299999999548</c:v>
                </c:pt>
                <c:pt idx="753">
                  <c:v>0.58942299999999548</c:v>
                </c:pt>
                <c:pt idx="754">
                  <c:v>0.59058699999999331</c:v>
                </c:pt>
                <c:pt idx="755">
                  <c:v>0.592911999999997</c:v>
                </c:pt>
                <c:pt idx="756">
                  <c:v>0.59407399999999699</c:v>
                </c:pt>
                <c:pt idx="757">
                  <c:v>0.59232999999999958</c:v>
                </c:pt>
                <c:pt idx="758">
                  <c:v>0.59407399999999699</c:v>
                </c:pt>
                <c:pt idx="759">
                  <c:v>0.5958169999999956</c:v>
                </c:pt>
                <c:pt idx="760">
                  <c:v>0.59697900000000004</c:v>
                </c:pt>
                <c:pt idx="761">
                  <c:v>0.59639799999999665</c:v>
                </c:pt>
                <c:pt idx="762">
                  <c:v>0.59698099999999665</c:v>
                </c:pt>
                <c:pt idx="763">
                  <c:v>0.59465500000000004</c:v>
                </c:pt>
                <c:pt idx="764">
                  <c:v>0.59407399999999699</c:v>
                </c:pt>
                <c:pt idx="765">
                  <c:v>0.59174899999999997</c:v>
                </c:pt>
                <c:pt idx="766">
                  <c:v>0.58942299999999548</c:v>
                </c:pt>
                <c:pt idx="767">
                  <c:v>0.58767800000000003</c:v>
                </c:pt>
                <c:pt idx="768">
                  <c:v>0.58825899999999665</c:v>
                </c:pt>
                <c:pt idx="769">
                  <c:v>0.58709500000000003</c:v>
                </c:pt>
                <c:pt idx="770">
                  <c:v>0.58825899999999665</c:v>
                </c:pt>
                <c:pt idx="771">
                  <c:v>0.58651399999999332</c:v>
                </c:pt>
                <c:pt idx="772">
                  <c:v>0.58825699999999548</c:v>
                </c:pt>
                <c:pt idx="773">
                  <c:v>0.58593099999999665</c:v>
                </c:pt>
                <c:pt idx="774">
                  <c:v>0.58534999999999959</c:v>
                </c:pt>
                <c:pt idx="775">
                  <c:v>0.58360599999999996</c:v>
                </c:pt>
                <c:pt idx="776">
                  <c:v>0.58360599999999996</c:v>
                </c:pt>
                <c:pt idx="777">
                  <c:v>0.58186099999999608</c:v>
                </c:pt>
                <c:pt idx="778">
                  <c:v>0.58302299999999607</c:v>
                </c:pt>
                <c:pt idx="779">
                  <c:v>0.5801159999999963</c:v>
                </c:pt>
                <c:pt idx="780">
                  <c:v>0.57895399999999997</c:v>
                </c:pt>
                <c:pt idx="781">
                  <c:v>0.57895399999999997</c:v>
                </c:pt>
                <c:pt idx="782">
                  <c:v>0.57895399999999997</c:v>
                </c:pt>
                <c:pt idx="783">
                  <c:v>0.57953500000000002</c:v>
                </c:pt>
                <c:pt idx="784">
                  <c:v>0.57953500000000002</c:v>
                </c:pt>
                <c:pt idx="785">
                  <c:v>0.57953500000000002</c:v>
                </c:pt>
                <c:pt idx="786">
                  <c:v>0.58127999999999957</c:v>
                </c:pt>
                <c:pt idx="787">
                  <c:v>0.58244399999999608</c:v>
                </c:pt>
                <c:pt idx="788">
                  <c:v>0.58244399999999608</c:v>
                </c:pt>
                <c:pt idx="789">
                  <c:v>0.58128199999999641</c:v>
                </c:pt>
                <c:pt idx="790">
                  <c:v>0.58244599999999958</c:v>
                </c:pt>
                <c:pt idx="791">
                  <c:v>0.58186499999999641</c:v>
                </c:pt>
                <c:pt idx="792">
                  <c:v>0.58418999999999677</c:v>
                </c:pt>
                <c:pt idx="793">
                  <c:v>0.58418999999999677</c:v>
                </c:pt>
                <c:pt idx="794">
                  <c:v>0.5853539999999956</c:v>
                </c:pt>
                <c:pt idx="795">
                  <c:v>0.58593499999999665</c:v>
                </c:pt>
                <c:pt idx="796">
                  <c:v>0.58709900000000004</c:v>
                </c:pt>
                <c:pt idx="797">
                  <c:v>0.5853539999999956</c:v>
                </c:pt>
                <c:pt idx="798">
                  <c:v>0.58477299999999677</c:v>
                </c:pt>
                <c:pt idx="799">
                  <c:v>0.58477299999999677</c:v>
                </c:pt>
                <c:pt idx="800">
                  <c:v>0.58477299999999677</c:v>
                </c:pt>
                <c:pt idx="801">
                  <c:v>0.5853539999999956</c:v>
                </c:pt>
                <c:pt idx="802">
                  <c:v>0.5853539999999956</c:v>
                </c:pt>
                <c:pt idx="803">
                  <c:v>0.58361099999999699</c:v>
                </c:pt>
                <c:pt idx="804">
                  <c:v>0.58244799999999641</c:v>
                </c:pt>
                <c:pt idx="805">
                  <c:v>0.58361099999999699</c:v>
                </c:pt>
                <c:pt idx="806">
                  <c:v>0.58361099999999699</c:v>
                </c:pt>
                <c:pt idx="807">
                  <c:v>0.58128599999999653</c:v>
                </c:pt>
                <c:pt idx="808">
                  <c:v>0.58070299999999653</c:v>
                </c:pt>
                <c:pt idx="809">
                  <c:v>0.58070299999999653</c:v>
                </c:pt>
                <c:pt idx="810">
                  <c:v>0.58186499999999641</c:v>
                </c:pt>
                <c:pt idx="811">
                  <c:v>0.58070100000000002</c:v>
                </c:pt>
                <c:pt idx="812">
                  <c:v>0.58011799999999547</c:v>
                </c:pt>
                <c:pt idx="813">
                  <c:v>0.57895399999999997</c:v>
                </c:pt>
                <c:pt idx="814">
                  <c:v>0.58069899999999997</c:v>
                </c:pt>
                <c:pt idx="815">
                  <c:v>0.5801159999999963</c:v>
                </c:pt>
                <c:pt idx="816">
                  <c:v>0.57895399999999997</c:v>
                </c:pt>
                <c:pt idx="817">
                  <c:v>0.57837099999999997</c:v>
                </c:pt>
                <c:pt idx="818">
                  <c:v>0.57837099999999997</c:v>
                </c:pt>
                <c:pt idx="819">
                  <c:v>0.5801159999999963</c:v>
                </c:pt>
                <c:pt idx="820">
                  <c:v>0.58127999999999957</c:v>
                </c:pt>
                <c:pt idx="821">
                  <c:v>0.58302500000000002</c:v>
                </c:pt>
                <c:pt idx="822">
                  <c:v>0.58360599999999996</c:v>
                </c:pt>
                <c:pt idx="823">
                  <c:v>0.58360599999999996</c:v>
                </c:pt>
                <c:pt idx="824">
                  <c:v>0.58476799999999607</c:v>
                </c:pt>
                <c:pt idx="825">
                  <c:v>0.58534999999999959</c:v>
                </c:pt>
                <c:pt idx="826">
                  <c:v>0.58476799999999607</c:v>
                </c:pt>
                <c:pt idx="827">
                  <c:v>0.58651199999999548</c:v>
                </c:pt>
                <c:pt idx="828">
                  <c:v>0.58883799999999653</c:v>
                </c:pt>
                <c:pt idx="829">
                  <c:v>0.59000199999999958</c:v>
                </c:pt>
                <c:pt idx="830">
                  <c:v>0.5905829999999932</c:v>
                </c:pt>
                <c:pt idx="831">
                  <c:v>0.5905829999999932</c:v>
                </c:pt>
                <c:pt idx="832">
                  <c:v>0.59348999999999608</c:v>
                </c:pt>
                <c:pt idx="833">
                  <c:v>0.59465299999999677</c:v>
                </c:pt>
                <c:pt idx="834">
                  <c:v>0.59407199999999949</c:v>
                </c:pt>
                <c:pt idx="835">
                  <c:v>0.59349099999999699</c:v>
                </c:pt>
                <c:pt idx="836">
                  <c:v>0.59407399999999699</c:v>
                </c:pt>
                <c:pt idx="837">
                  <c:v>0.59698099999999665</c:v>
                </c:pt>
                <c:pt idx="838">
                  <c:v>0.59639999999999949</c:v>
                </c:pt>
                <c:pt idx="839">
                  <c:v>0.59698099999999665</c:v>
                </c:pt>
                <c:pt idx="840">
                  <c:v>0.5958169999999956</c:v>
                </c:pt>
                <c:pt idx="841">
                  <c:v>0.59349099999999699</c:v>
                </c:pt>
                <c:pt idx="842">
                  <c:v>0.59290900000000002</c:v>
                </c:pt>
                <c:pt idx="843">
                  <c:v>0.59290900000000002</c:v>
                </c:pt>
                <c:pt idx="844">
                  <c:v>0.59290900000000002</c:v>
                </c:pt>
                <c:pt idx="845">
                  <c:v>0.59290900000000002</c:v>
                </c:pt>
                <c:pt idx="846">
                  <c:v>0.59348999999999608</c:v>
                </c:pt>
                <c:pt idx="847">
                  <c:v>0.59465299999999677</c:v>
                </c:pt>
                <c:pt idx="848">
                  <c:v>0.59465299999999677</c:v>
                </c:pt>
                <c:pt idx="849">
                  <c:v>0.59407199999999949</c:v>
                </c:pt>
                <c:pt idx="850">
                  <c:v>0.59174700000000002</c:v>
                </c:pt>
                <c:pt idx="851">
                  <c:v>0.59174700000000002</c:v>
                </c:pt>
                <c:pt idx="852">
                  <c:v>0.59116599999999653</c:v>
                </c:pt>
                <c:pt idx="853">
                  <c:v>0.58825899999999665</c:v>
                </c:pt>
                <c:pt idx="854">
                  <c:v>0.58709500000000003</c:v>
                </c:pt>
                <c:pt idx="855">
                  <c:v>0.58767599999999998</c:v>
                </c:pt>
                <c:pt idx="856">
                  <c:v>0.58651199999999548</c:v>
                </c:pt>
                <c:pt idx="857">
                  <c:v>0.58651199999999548</c:v>
                </c:pt>
                <c:pt idx="858">
                  <c:v>0.58360599999999996</c:v>
                </c:pt>
                <c:pt idx="859">
                  <c:v>0.58477000000000001</c:v>
                </c:pt>
                <c:pt idx="860">
                  <c:v>0.58477000000000001</c:v>
                </c:pt>
                <c:pt idx="861">
                  <c:v>0.58418899999999607</c:v>
                </c:pt>
                <c:pt idx="862">
                  <c:v>0.58477000000000001</c:v>
                </c:pt>
                <c:pt idx="863">
                  <c:v>0.58477000000000001</c:v>
                </c:pt>
                <c:pt idx="864">
                  <c:v>0.58477000000000001</c:v>
                </c:pt>
                <c:pt idx="865">
                  <c:v>0.58477000000000001</c:v>
                </c:pt>
                <c:pt idx="866">
                  <c:v>0.58534999999999959</c:v>
                </c:pt>
                <c:pt idx="867">
                  <c:v>0.58418699999999468</c:v>
                </c:pt>
                <c:pt idx="868">
                  <c:v>0.58302299999999607</c:v>
                </c:pt>
                <c:pt idx="869">
                  <c:v>0.58069700000000002</c:v>
                </c:pt>
                <c:pt idx="870">
                  <c:v>0.5801139999999948</c:v>
                </c:pt>
                <c:pt idx="871">
                  <c:v>0.5795329999999963</c:v>
                </c:pt>
                <c:pt idx="872">
                  <c:v>0.5795329999999963</c:v>
                </c:pt>
                <c:pt idx="873">
                  <c:v>0.58127799999999608</c:v>
                </c:pt>
                <c:pt idx="874">
                  <c:v>0.58302299999999607</c:v>
                </c:pt>
                <c:pt idx="875">
                  <c:v>0.58418699999999468</c:v>
                </c:pt>
                <c:pt idx="876">
                  <c:v>0.58534999999999959</c:v>
                </c:pt>
                <c:pt idx="877">
                  <c:v>0.58534999999999959</c:v>
                </c:pt>
                <c:pt idx="878">
                  <c:v>0.58476799999999607</c:v>
                </c:pt>
                <c:pt idx="879">
                  <c:v>0.58534900000000001</c:v>
                </c:pt>
                <c:pt idx="880">
                  <c:v>0.58418499999999607</c:v>
                </c:pt>
                <c:pt idx="881">
                  <c:v>0.58476599999999956</c:v>
                </c:pt>
                <c:pt idx="882">
                  <c:v>0.58592999999999951</c:v>
                </c:pt>
                <c:pt idx="883">
                  <c:v>0.58534900000000001</c:v>
                </c:pt>
                <c:pt idx="884">
                  <c:v>0.58651199999999548</c:v>
                </c:pt>
                <c:pt idx="885">
                  <c:v>0.58709500000000003</c:v>
                </c:pt>
                <c:pt idx="886">
                  <c:v>0.58593299999999549</c:v>
                </c:pt>
                <c:pt idx="887">
                  <c:v>0.58767800000000003</c:v>
                </c:pt>
                <c:pt idx="888">
                  <c:v>0.58709699999999665</c:v>
                </c:pt>
                <c:pt idx="889">
                  <c:v>0.58767999999999998</c:v>
                </c:pt>
                <c:pt idx="890">
                  <c:v>0.58942499999999665</c:v>
                </c:pt>
                <c:pt idx="891">
                  <c:v>0.58884400000000003</c:v>
                </c:pt>
                <c:pt idx="892">
                  <c:v>0.59175</c:v>
                </c:pt>
                <c:pt idx="893">
                  <c:v>0.59291399999999572</c:v>
                </c:pt>
                <c:pt idx="894">
                  <c:v>0.59233299999999456</c:v>
                </c:pt>
                <c:pt idx="895">
                  <c:v>0.5917519999999995</c:v>
                </c:pt>
                <c:pt idx="896">
                  <c:v>0.5917519999999995</c:v>
                </c:pt>
                <c:pt idx="897">
                  <c:v>0.59000799999999665</c:v>
                </c:pt>
                <c:pt idx="898">
                  <c:v>0.5917519999999995</c:v>
                </c:pt>
                <c:pt idx="899">
                  <c:v>0.59291599999999856</c:v>
                </c:pt>
                <c:pt idx="900">
                  <c:v>0.59291599999999856</c:v>
                </c:pt>
                <c:pt idx="901">
                  <c:v>0.59291599999999856</c:v>
                </c:pt>
                <c:pt idx="902">
                  <c:v>0.5940799999999995</c:v>
                </c:pt>
                <c:pt idx="903">
                  <c:v>0.5940799999999995</c:v>
                </c:pt>
                <c:pt idx="904">
                  <c:v>0.59582500000000005</c:v>
                </c:pt>
                <c:pt idx="905">
                  <c:v>0.59582500000000005</c:v>
                </c:pt>
                <c:pt idx="906">
                  <c:v>0.59524199999999949</c:v>
                </c:pt>
                <c:pt idx="907">
                  <c:v>0.59756799999999399</c:v>
                </c:pt>
                <c:pt idx="908">
                  <c:v>0.5964039999999956</c:v>
                </c:pt>
                <c:pt idx="909">
                  <c:v>0.59756799999999399</c:v>
                </c:pt>
                <c:pt idx="910">
                  <c:v>0.59698499999999688</c:v>
                </c:pt>
                <c:pt idx="911">
                  <c:v>0.59814699999999665</c:v>
                </c:pt>
                <c:pt idx="912">
                  <c:v>0.59930999999999957</c:v>
                </c:pt>
                <c:pt idx="913">
                  <c:v>0.59872999999999998</c:v>
                </c:pt>
                <c:pt idx="914">
                  <c:v>0.59756599999999538</c:v>
                </c:pt>
                <c:pt idx="915">
                  <c:v>0.59640199999999688</c:v>
                </c:pt>
                <c:pt idx="916">
                  <c:v>0.59581899999999688</c:v>
                </c:pt>
                <c:pt idx="917">
                  <c:v>0.59465500000000004</c:v>
                </c:pt>
                <c:pt idx="918">
                  <c:v>0.59407399999999699</c:v>
                </c:pt>
                <c:pt idx="919">
                  <c:v>0.59232999999999958</c:v>
                </c:pt>
                <c:pt idx="920">
                  <c:v>0.59116599999999653</c:v>
                </c:pt>
                <c:pt idx="921">
                  <c:v>0.59174700000000002</c:v>
                </c:pt>
                <c:pt idx="922">
                  <c:v>0.59290999999999949</c:v>
                </c:pt>
                <c:pt idx="923">
                  <c:v>0.59349099999999699</c:v>
                </c:pt>
                <c:pt idx="924">
                  <c:v>0.59407199999999949</c:v>
                </c:pt>
                <c:pt idx="925">
                  <c:v>0.59407199999999949</c:v>
                </c:pt>
                <c:pt idx="926">
                  <c:v>0.59232799999999641</c:v>
                </c:pt>
                <c:pt idx="927">
                  <c:v>0.59407199999999949</c:v>
                </c:pt>
                <c:pt idx="928">
                  <c:v>0.59290900000000002</c:v>
                </c:pt>
                <c:pt idx="929">
                  <c:v>0.59349099999999699</c:v>
                </c:pt>
                <c:pt idx="930">
                  <c:v>0.59465299999999677</c:v>
                </c:pt>
                <c:pt idx="931">
                  <c:v>0.59407199999999949</c:v>
                </c:pt>
                <c:pt idx="932">
                  <c:v>0.59349099999999699</c:v>
                </c:pt>
                <c:pt idx="933">
                  <c:v>0.59349099999999699</c:v>
                </c:pt>
                <c:pt idx="934">
                  <c:v>0.59349099999999699</c:v>
                </c:pt>
                <c:pt idx="935">
                  <c:v>0.59349099999999699</c:v>
                </c:pt>
                <c:pt idx="936">
                  <c:v>0.59407199999999949</c:v>
                </c:pt>
                <c:pt idx="937">
                  <c:v>0.59407199999999949</c:v>
                </c:pt>
                <c:pt idx="938">
                  <c:v>0.59407199999999949</c:v>
                </c:pt>
                <c:pt idx="939">
                  <c:v>0.59407199999999949</c:v>
                </c:pt>
                <c:pt idx="940">
                  <c:v>0.59232999999999958</c:v>
                </c:pt>
                <c:pt idx="941">
                  <c:v>0.59407399999999699</c:v>
                </c:pt>
                <c:pt idx="942">
                  <c:v>0.592911999999997</c:v>
                </c:pt>
                <c:pt idx="943">
                  <c:v>0.59232999999999958</c:v>
                </c:pt>
                <c:pt idx="944">
                  <c:v>0.59058499999999547</c:v>
                </c:pt>
                <c:pt idx="945">
                  <c:v>0.58942099999999653</c:v>
                </c:pt>
                <c:pt idx="946">
                  <c:v>0.58883799999999653</c:v>
                </c:pt>
                <c:pt idx="947">
                  <c:v>0.58941899999999547</c:v>
                </c:pt>
                <c:pt idx="948">
                  <c:v>0.58941899999999547</c:v>
                </c:pt>
                <c:pt idx="949">
                  <c:v>0.59000199999999958</c:v>
                </c:pt>
                <c:pt idx="950">
                  <c:v>0.58941899999999547</c:v>
                </c:pt>
                <c:pt idx="951">
                  <c:v>0.58825699999999548</c:v>
                </c:pt>
                <c:pt idx="952">
                  <c:v>0.59000199999999958</c:v>
                </c:pt>
                <c:pt idx="953">
                  <c:v>0.5905829999999932</c:v>
                </c:pt>
                <c:pt idx="954">
                  <c:v>0.59116399999999547</c:v>
                </c:pt>
                <c:pt idx="955">
                  <c:v>0.59174499999999997</c:v>
                </c:pt>
                <c:pt idx="956">
                  <c:v>0.59348999999999608</c:v>
                </c:pt>
                <c:pt idx="957">
                  <c:v>0.59348999999999608</c:v>
                </c:pt>
                <c:pt idx="958">
                  <c:v>0.59407199999999949</c:v>
                </c:pt>
                <c:pt idx="959">
                  <c:v>0.59523599999999688</c:v>
                </c:pt>
                <c:pt idx="960">
                  <c:v>0.59698099999999665</c:v>
                </c:pt>
                <c:pt idx="961">
                  <c:v>0.59988799999999665</c:v>
                </c:pt>
                <c:pt idx="962">
                  <c:v>0.59698099999999665</c:v>
                </c:pt>
                <c:pt idx="963">
                  <c:v>0.59872599999999998</c:v>
                </c:pt>
                <c:pt idx="964">
                  <c:v>0.59989000000000003</c:v>
                </c:pt>
                <c:pt idx="965">
                  <c:v>0.59989000000000003</c:v>
                </c:pt>
                <c:pt idx="966">
                  <c:v>0.60047200000000001</c:v>
                </c:pt>
                <c:pt idx="967">
                  <c:v>0.60163599999999995</c:v>
                </c:pt>
                <c:pt idx="968">
                  <c:v>0.60280000000000333</c:v>
                </c:pt>
                <c:pt idx="969">
                  <c:v>0.6022189999999995</c:v>
                </c:pt>
                <c:pt idx="970">
                  <c:v>0.60280000000000333</c:v>
                </c:pt>
                <c:pt idx="971">
                  <c:v>0.60280000000000333</c:v>
                </c:pt>
                <c:pt idx="972">
                  <c:v>0.602217</c:v>
                </c:pt>
                <c:pt idx="973">
                  <c:v>0.60279799999999994</c:v>
                </c:pt>
                <c:pt idx="974">
                  <c:v>0.60163599999999995</c:v>
                </c:pt>
                <c:pt idx="975">
                  <c:v>0.59989099999999951</c:v>
                </c:pt>
                <c:pt idx="976">
                  <c:v>0.59930999999999957</c:v>
                </c:pt>
                <c:pt idx="977">
                  <c:v>0.59930999999999957</c:v>
                </c:pt>
                <c:pt idx="978">
                  <c:v>0.60047399999999951</c:v>
                </c:pt>
                <c:pt idx="979">
                  <c:v>0.60047399999999951</c:v>
                </c:pt>
                <c:pt idx="980">
                  <c:v>0.59989300000000001</c:v>
                </c:pt>
                <c:pt idx="981">
                  <c:v>0.60047399999999951</c:v>
                </c:pt>
                <c:pt idx="982">
                  <c:v>0.59930999999999957</c:v>
                </c:pt>
                <c:pt idx="983">
                  <c:v>0.60163599999999995</c:v>
                </c:pt>
                <c:pt idx="984">
                  <c:v>0.60047200000000001</c:v>
                </c:pt>
                <c:pt idx="985">
                  <c:v>0.59930899999999665</c:v>
                </c:pt>
                <c:pt idx="986">
                  <c:v>0.60047200000000001</c:v>
                </c:pt>
                <c:pt idx="987">
                  <c:v>0.59930899999999665</c:v>
                </c:pt>
                <c:pt idx="988">
                  <c:v>0.59814500000000004</c:v>
                </c:pt>
                <c:pt idx="989">
                  <c:v>0.59698099999999665</c:v>
                </c:pt>
                <c:pt idx="990">
                  <c:v>0.59639999999999949</c:v>
                </c:pt>
                <c:pt idx="991">
                  <c:v>0.59639999999999949</c:v>
                </c:pt>
                <c:pt idx="992">
                  <c:v>0.59756399999999343</c:v>
                </c:pt>
                <c:pt idx="993">
                  <c:v>0.5969829999999956</c:v>
                </c:pt>
                <c:pt idx="994">
                  <c:v>0.59582100000000005</c:v>
                </c:pt>
                <c:pt idx="995">
                  <c:v>0.5969829999999956</c:v>
                </c:pt>
                <c:pt idx="996">
                  <c:v>0.59930899999999665</c:v>
                </c:pt>
                <c:pt idx="997">
                  <c:v>0.59872599999999998</c:v>
                </c:pt>
                <c:pt idx="998">
                  <c:v>0.59814500000000004</c:v>
                </c:pt>
                <c:pt idx="999">
                  <c:v>0.59698099999999665</c:v>
                </c:pt>
                <c:pt idx="1000">
                  <c:v>0.59814299999999665</c:v>
                </c:pt>
                <c:pt idx="1001">
                  <c:v>0.59814299999999665</c:v>
                </c:pt>
                <c:pt idx="1002">
                  <c:v>0.59814299999999665</c:v>
                </c:pt>
                <c:pt idx="1003">
                  <c:v>0.59814299999999665</c:v>
                </c:pt>
                <c:pt idx="1004">
                  <c:v>0.59872400000000003</c:v>
                </c:pt>
                <c:pt idx="1005">
                  <c:v>0.60105000000000064</c:v>
                </c:pt>
                <c:pt idx="1006">
                  <c:v>0.602213</c:v>
                </c:pt>
                <c:pt idx="1007">
                  <c:v>0.602213</c:v>
                </c:pt>
                <c:pt idx="1008">
                  <c:v>0.60337700000000005</c:v>
                </c:pt>
                <c:pt idx="1009">
                  <c:v>0.60396000000000005</c:v>
                </c:pt>
                <c:pt idx="1010">
                  <c:v>0.60396000000000005</c:v>
                </c:pt>
                <c:pt idx="1011">
                  <c:v>0.60512200000000005</c:v>
                </c:pt>
                <c:pt idx="1012">
                  <c:v>0.60570299999999999</c:v>
                </c:pt>
                <c:pt idx="1013">
                  <c:v>0.60628400000000005</c:v>
                </c:pt>
                <c:pt idx="1014">
                  <c:v>0.60744799999999999</c:v>
                </c:pt>
                <c:pt idx="1015">
                  <c:v>0.60744799999999999</c:v>
                </c:pt>
                <c:pt idx="1016">
                  <c:v>0.60628599999999999</c:v>
                </c:pt>
                <c:pt idx="1017">
                  <c:v>0.60570500000000393</c:v>
                </c:pt>
                <c:pt idx="1018">
                  <c:v>0.60745000000000005</c:v>
                </c:pt>
                <c:pt idx="1019">
                  <c:v>0.60803000000000063</c:v>
                </c:pt>
                <c:pt idx="1020">
                  <c:v>0.60861299999999996</c:v>
                </c:pt>
                <c:pt idx="1021">
                  <c:v>0.60628800000000005</c:v>
                </c:pt>
                <c:pt idx="1022">
                  <c:v>0.60686899999999999</c:v>
                </c:pt>
                <c:pt idx="1023">
                  <c:v>0.60686899999999999</c:v>
                </c:pt>
                <c:pt idx="1024">
                  <c:v>0.60919400000000334</c:v>
                </c:pt>
                <c:pt idx="1025">
                  <c:v>0.60861299999999996</c:v>
                </c:pt>
                <c:pt idx="1026">
                  <c:v>0.60803200000000002</c:v>
                </c:pt>
                <c:pt idx="1027">
                  <c:v>0.60861299999999996</c:v>
                </c:pt>
                <c:pt idx="1028">
                  <c:v>0.60745000000000005</c:v>
                </c:pt>
                <c:pt idx="1029">
                  <c:v>0.60803000000000063</c:v>
                </c:pt>
                <c:pt idx="1030">
                  <c:v>0.60977300000000334</c:v>
                </c:pt>
                <c:pt idx="1031">
                  <c:v>0.61093699999999951</c:v>
                </c:pt>
                <c:pt idx="1032">
                  <c:v>0.60977500000000451</c:v>
                </c:pt>
                <c:pt idx="1033">
                  <c:v>0.60977500000000451</c:v>
                </c:pt>
                <c:pt idx="1034">
                  <c:v>0.60919400000000334</c:v>
                </c:pt>
                <c:pt idx="1035">
                  <c:v>0.60919400000000334</c:v>
                </c:pt>
                <c:pt idx="1036">
                  <c:v>0.60861100000000334</c:v>
                </c:pt>
                <c:pt idx="1037">
                  <c:v>0.60919200000000062</c:v>
                </c:pt>
                <c:pt idx="1038">
                  <c:v>0.61035399999999951</c:v>
                </c:pt>
                <c:pt idx="1039">
                  <c:v>0.60861000000000065</c:v>
                </c:pt>
                <c:pt idx="1040">
                  <c:v>0.60861000000000065</c:v>
                </c:pt>
                <c:pt idx="1041">
                  <c:v>0.60802699999999998</c:v>
                </c:pt>
                <c:pt idx="1042">
                  <c:v>0.60802699999999998</c:v>
                </c:pt>
                <c:pt idx="1043">
                  <c:v>0.60628199999999999</c:v>
                </c:pt>
                <c:pt idx="1044">
                  <c:v>0.60628199999999999</c:v>
                </c:pt>
                <c:pt idx="1045">
                  <c:v>0.60337499999999999</c:v>
                </c:pt>
                <c:pt idx="1046">
                  <c:v>0.60221100000000005</c:v>
                </c:pt>
                <c:pt idx="1047">
                  <c:v>0.60337300000000005</c:v>
                </c:pt>
                <c:pt idx="1048">
                  <c:v>0.60104800000000391</c:v>
                </c:pt>
                <c:pt idx="1049">
                  <c:v>0.60104800000000391</c:v>
                </c:pt>
                <c:pt idx="1050">
                  <c:v>0.59988399999999653</c:v>
                </c:pt>
                <c:pt idx="1051">
                  <c:v>0.59639599999999959</c:v>
                </c:pt>
                <c:pt idx="1052">
                  <c:v>0.59697699999999665</c:v>
                </c:pt>
                <c:pt idx="1053">
                  <c:v>0.59697699999999665</c:v>
                </c:pt>
                <c:pt idx="1054">
                  <c:v>0.59639599999999959</c:v>
                </c:pt>
                <c:pt idx="1055">
                  <c:v>0.59465100000000004</c:v>
                </c:pt>
                <c:pt idx="1056">
                  <c:v>0.59639399999999665</c:v>
                </c:pt>
                <c:pt idx="1057">
                  <c:v>0.59755799999999548</c:v>
                </c:pt>
                <c:pt idx="1058">
                  <c:v>0.59697699999999665</c:v>
                </c:pt>
                <c:pt idx="1059">
                  <c:v>0.59465100000000004</c:v>
                </c:pt>
                <c:pt idx="1060">
                  <c:v>0.5952339999999956</c:v>
                </c:pt>
                <c:pt idx="1061">
                  <c:v>0.59407199999999949</c:v>
                </c:pt>
                <c:pt idx="1062">
                  <c:v>0.59407199999999949</c:v>
                </c:pt>
                <c:pt idx="1063">
                  <c:v>0.59523599999999688</c:v>
                </c:pt>
                <c:pt idx="1064">
                  <c:v>0.59523599999999688</c:v>
                </c:pt>
                <c:pt idx="1065">
                  <c:v>0.59349099999999699</c:v>
                </c:pt>
                <c:pt idx="1066">
                  <c:v>0.59349099999999699</c:v>
                </c:pt>
                <c:pt idx="1067">
                  <c:v>0.5958169999999956</c:v>
                </c:pt>
                <c:pt idx="1068">
                  <c:v>0.59465500000000004</c:v>
                </c:pt>
                <c:pt idx="1069">
                  <c:v>0.59698099999999665</c:v>
                </c:pt>
                <c:pt idx="1070">
                  <c:v>0.59698099999999665</c:v>
                </c:pt>
                <c:pt idx="1071">
                  <c:v>0.59814500000000004</c:v>
                </c:pt>
                <c:pt idx="1072">
                  <c:v>0.60105100000000333</c:v>
                </c:pt>
                <c:pt idx="1073">
                  <c:v>0.60105100000000333</c:v>
                </c:pt>
                <c:pt idx="1074">
                  <c:v>0.60163199999999994</c:v>
                </c:pt>
                <c:pt idx="1075">
                  <c:v>0.60105100000000333</c:v>
                </c:pt>
                <c:pt idx="1076">
                  <c:v>0.602796000000003</c:v>
                </c:pt>
                <c:pt idx="1077">
                  <c:v>0.60163400000000333</c:v>
                </c:pt>
                <c:pt idx="1078">
                  <c:v>0.60163400000000333</c:v>
                </c:pt>
                <c:pt idx="1079">
                  <c:v>0.6022149999999995</c:v>
                </c:pt>
                <c:pt idx="1080">
                  <c:v>0.60512200000000005</c:v>
                </c:pt>
                <c:pt idx="1081">
                  <c:v>0.60802699999999998</c:v>
                </c:pt>
                <c:pt idx="1082">
                  <c:v>0.60977000000000392</c:v>
                </c:pt>
                <c:pt idx="1083">
                  <c:v>0.61325700000000005</c:v>
                </c:pt>
                <c:pt idx="1084">
                  <c:v>0.61616199999999999</c:v>
                </c:pt>
                <c:pt idx="1085">
                  <c:v>0.61906899999999998</c:v>
                </c:pt>
                <c:pt idx="1086">
                  <c:v>0.622556</c:v>
                </c:pt>
                <c:pt idx="1087">
                  <c:v>0.62778900000000393</c:v>
                </c:pt>
                <c:pt idx="1088">
                  <c:v>0.62895000000000334</c:v>
                </c:pt>
                <c:pt idx="1089">
                  <c:v>0.62953099999999951</c:v>
                </c:pt>
                <c:pt idx="1090">
                  <c:v>0.63185700000000333</c:v>
                </c:pt>
                <c:pt idx="1091">
                  <c:v>0.63534500000000393</c:v>
                </c:pt>
                <c:pt idx="1092">
                  <c:v>0.63941300000000001</c:v>
                </c:pt>
                <c:pt idx="1093">
                  <c:v>0.64173899999999995</c:v>
                </c:pt>
                <c:pt idx="1094">
                  <c:v>0.64290099999999994</c:v>
                </c:pt>
                <c:pt idx="1095">
                  <c:v>0.64755000000000063</c:v>
                </c:pt>
                <c:pt idx="1096">
                  <c:v>0.65161899999999995</c:v>
                </c:pt>
                <c:pt idx="1097">
                  <c:v>0.65394300000000394</c:v>
                </c:pt>
                <c:pt idx="1098">
                  <c:v>0.65568600000000299</c:v>
                </c:pt>
                <c:pt idx="1099">
                  <c:v>0.65975399999999995</c:v>
                </c:pt>
                <c:pt idx="1100">
                  <c:v>0.66382300000000394</c:v>
                </c:pt>
                <c:pt idx="1101">
                  <c:v>0.66498699999999999</c:v>
                </c:pt>
                <c:pt idx="1102">
                  <c:v>0.66556999999999999</c:v>
                </c:pt>
                <c:pt idx="1103">
                  <c:v>0.66847600000000063</c:v>
                </c:pt>
                <c:pt idx="1104">
                  <c:v>0.67022100000000451</c:v>
                </c:pt>
                <c:pt idx="1105">
                  <c:v>0.67196599999999995</c:v>
                </c:pt>
                <c:pt idx="1106">
                  <c:v>0.67487200000000391</c:v>
                </c:pt>
                <c:pt idx="1107">
                  <c:v>0.6766170000000038</c:v>
                </c:pt>
                <c:pt idx="1108">
                  <c:v>0.67603600000000064</c:v>
                </c:pt>
                <c:pt idx="1109">
                  <c:v>0.67778100000000474</c:v>
                </c:pt>
                <c:pt idx="1110">
                  <c:v>0.68185000000000062</c:v>
                </c:pt>
                <c:pt idx="1111">
                  <c:v>0.68359199999999998</c:v>
                </c:pt>
                <c:pt idx="1112">
                  <c:v>0.68591800000000003</c:v>
                </c:pt>
                <c:pt idx="1113">
                  <c:v>0.68417300000000003</c:v>
                </c:pt>
                <c:pt idx="1114">
                  <c:v>0.68649700000000002</c:v>
                </c:pt>
                <c:pt idx="1115">
                  <c:v>0.68940400000000002</c:v>
                </c:pt>
                <c:pt idx="1116">
                  <c:v>0.68882299999999996</c:v>
                </c:pt>
                <c:pt idx="1117">
                  <c:v>0.68824200000000002</c:v>
                </c:pt>
                <c:pt idx="1118">
                  <c:v>0.69173099999999998</c:v>
                </c:pt>
                <c:pt idx="1119">
                  <c:v>0.69521900000000003</c:v>
                </c:pt>
                <c:pt idx="1120">
                  <c:v>0.69405700000000004</c:v>
                </c:pt>
                <c:pt idx="1121">
                  <c:v>0.69463799999999998</c:v>
                </c:pt>
                <c:pt idx="1122">
                  <c:v>0.69521900000000003</c:v>
                </c:pt>
                <c:pt idx="1123">
                  <c:v>0.69812600000000002</c:v>
                </c:pt>
                <c:pt idx="1124">
                  <c:v>0.69928800000000002</c:v>
                </c:pt>
                <c:pt idx="1125">
                  <c:v>0.70045000000000002</c:v>
                </c:pt>
                <c:pt idx="1126">
                  <c:v>0.70045000000000002</c:v>
                </c:pt>
                <c:pt idx="1127">
                  <c:v>0.70045000000000002</c:v>
                </c:pt>
                <c:pt idx="1128">
                  <c:v>0.70161099999999998</c:v>
                </c:pt>
                <c:pt idx="1129">
                  <c:v>0.70277299999999998</c:v>
                </c:pt>
                <c:pt idx="1130">
                  <c:v>0.70393499999999998</c:v>
                </c:pt>
                <c:pt idx="1131">
                  <c:v>0.70277299999999998</c:v>
                </c:pt>
                <c:pt idx="1132">
                  <c:v>0.70393700000000003</c:v>
                </c:pt>
                <c:pt idx="1133">
                  <c:v>0.70568200000000003</c:v>
                </c:pt>
                <c:pt idx="1134">
                  <c:v>0.70800799999999997</c:v>
                </c:pt>
                <c:pt idx="1135">
                  <c:v>0.70568399999999998</c:v>
                </c:pt>
                <c:pt idx="1136">
                  <c:v>0.70684800000000392</c:v>
                </c:pt>
                <c:pt idx="1137">
                  <c:v>0.70801000000000003</c:v>
                </c:pt>
                <c:pt idx="1138">
                  <c:v>0.70917100000000299</c:v>
                </c:pt>
                <c:pt idx="1139">
                  <c:v>0.70742700000000003</c:v>
                </c:pt>
                <c:pt idx="1140">
                  <c:v>0.70684600000000064</c:v>
                </c:pt>
                <c:pt idx="1141">
                  <c:v>0.70916999999999997</c:v>
                </c:pt>
                <c:pt idx="1142">
                  <c:v>0.70916999999999997</c:v>
                </c:pt>
                <c:pt idx="1143">
                  <c:v>0.70975000000000299</c:v>
                </c:pt>
                <c:pt idx="1144">
                  <c:v>0.70975000000000299</c:v>
                </c:pt>
                <c:pt idx="1145">
                  <c:v>0.70916999999999997</c:v>
                </c:pt>
                <c:pt idx="1146">
                  <c:v>0.70800799999999997</c:v>
                </c:pt>
                <c:pt idx="1147">
                  <c:v>0.71033299999999699</c:v>
                </c:pt>
                <c:pt idx="1148">
                  <c:v>0.71091400000000005</c:v>
                </c:pt>
                <c:pt idx="1149">
                  <c:v>0.71033299999999699</c:v>
                </c:pt>
                <c:pt idx="1150">
                  <c:v>0.71265900000000393</c:v>
                </c:pt>
                <c:pt idx="1151">
                  <c:v>0.71265900000000393</c:v>
                </c:pt>
                <c:pt idx="1152">
                  <c:v>0.71556599999999959</c:v>
                </c:pt>
                <c:pt idx="1153">
                  <c:v>0.71556599999999959</c:v>
                </c:pt>
                <c:pt idx="1154">
                  <c:v>0.71440199999999998</c:v>
                </c:pt>
                <c:pt idx="1155">
                  <c:v>0.71556599999999959</c:v>
                </c:pt>
                <c:pt idx="1156">
                  <c:v>0.71672800000000392</c:v>
                </c:pt>
                <c:pt idx="1157">
                  <c:v>0.71498300000000004</c:v>
                </c:pt>
                <c:pt idx="1158">
                  <c:v>0.71440199999999998</c:v>
                </c:pt>
                <c:pt idx="1159">
                  <c:v>0.71614699999999998</c:v>
                </c:pt>
                <c:pt idx="1160">
                  <c:v>0.71730899999999997</c:v>
                </c:pt>
                <c:pt idx="1161">
                  <c:v>0.71789000000000391</c:v>
                </c:pt>
                <c:pt idx="1162">
                  <c:v>0.718472</c:v>
                </c:pt>
                <c:pt idx="1163">
                  <c:v>0.71905300000000005</c:v>
                </c:pt>
                <c:pt idx="1164">
                  <c:v>0.71963400000000299</c:v>
                </c:pt>
                <c:pt idx="1165">
                  <c:v>0.72021500000000005</c:v>
                </c:pt>
                <c:pt idx="1166">
                  <c:v>0.72079600000000299</c:v>
                </c:pt>
                <c:pt idx="1167">
                  <c:v>0.72079600000000299</c:v>
                </c:pt>
                <c:pt idx="1168">
                  <c:v>0.71963200000000005</c:v>
                </c:pt>
                <c:pt idx="1169">
                  <c:v>0.72079600000000299</c:v>
                </c:pt>
                <c:pt idx="1170">
                  <c:v>0.72195799999999999</c:v>
                </c:pt>
                <c:pt idx="1171">
                  <c:v>0.72021299999999699</c:v>
                </c:pt>
                <c:pt idx="1172">
                  <c:v>0.72021299999999699</c:v>
                </c:pt>
                <c:pt idx="1173">
                  <c:v>0.71905000000000063</c:v>
                </c:pt>
                <c:pt idx="1174">
                  <c:v>0.71963000000000299</c:v>
                </c:pt>
                <c:pt idx="1175">
                  <c:v>0.71905000000000063</c:v>
                </c:pt>
                <c:pt idx="1176">
                  <c:v>0.71672400000000391</c:v>
                </c:pt>
                <c:pt idx="1177">
                  <c:v>0.71730499999999997</c:v>
                </c:pt>
                <c:pt idx="1178">
                  <c:v>0.71788600000000002</c:v>
                </c:pt>
                <c:pt idx="1179">
                  <c:v>0.71905000000000063</c:v>
                </c:pt>
                <c:pt idx="1180">
                  <c:v>0.71788600000000002</c:v>
                </c:pt>
                <c:pt idx="1181">
                  <c:v>0.71672400000000391</c:v>
                </c:pt>
                <c:pt idx="1182">
                  <c:v>0.71672400000000391</c:v>
                </c:pt>
                <c:pt idx="1183">
                  <c:v>0.71672400000000391</c:v>
                </c:pt>
                <c:pt idx="1184">
                  <c:v>0.71672400000000391</c:v>
                </c:pt>
                <c:pt idx="1185">
                  <c:v>0.71788799999999997</c:v>
                </c:pt>
                <c:pt idx="1186">
                  <c:v>0.71730700000000003</c:v>
                </c:pt>
                <c:pt idx="1187">
                  <c:v>0.71614500000000392</c:v>
                </c:pt>
                <c:pt idx="1188">
                  <c:v>0.71556399999999665</c:v>
                </c:pt>
                <c:pt idx="1189">
                  <c:v>0.71440199999999998</c:v>
                </c:pt>
                <c:pt idx="1190">
                  <c:v>0.71381899999999998</c:v>
                </c:pt>
                <c:pt idx="1191">
                  <c:v>0.71440199999999998</c:v>
                </c:pt>
                <c:pt idx="1192">
                  <c:v>0.71498300000000004</c:v>
                </c:pt>
                <c:pt idx="1193">
                  <c:v>0.71440199999999998</c:v>
                </c:pt>
                <c:pt idx="1194">
                  <c:v>0.71265900000000393</c:v>
                </c:pt>
                <c:pt idx="1195">
                  <c:v>0.71207799999999999</c:v>
                </c:pt>
                <c:pt idx="1196">
                  <c:v>0.71324200000000004</c:v>
                </c:pt>
                <c:pt idx="1197">
                  <c:v>0.71556799999999665</c:v>
                </c:pt>
                <c:pt idx="1198">
                  <c:v>0.71556799999999665</c:v>
                </c:pt>
                <c:pt idx="1199">
                  <c:v>0.71673100000000334</c:v>
                </c:pt>
                <c:pt idx="1200">
                  <c:v>0.71556799999999665</c:v>
                </c:pt>
                <c:pt idx="1201">
                  <c:v>0.71498700000000004</c:v>
                </c:pt>
                <c:pt idx="1202">
                  <c:v>0.71673100000000334</c:v>
                </c:pt>
                <c:pt idx="1203">
                  <c:v>0.71614999999999995</c:v>
                </c:pt>
                <c:pt idx="1204">
                  <c:v>0.71498700000000004</c:v>
                </c:pt>
                <c:pt idx="1205">
                  <c:v>0.71440599999999999</c:v>
                </c:pt>
                <c:pt idx="1206">
                  <c:v>0.71498700000000004</c:v>
                </c:pt>
                <c:pt idx="1207">
                  <c:v>0.71266099999999999</c:v>
                </c:pt>
                <c:pt idx="1208">
                  <c:v>0.71498700000000004</c:v>
                </c:pt>
                <c:pt idx="1209">
                  <c:v>0.71556799999999665</c:v>
                </c:pt>
                <c:pt idx="1210">
                  <c:v>0.71556799999999665</c:v>
                </c:pt>
                <c:pt idx="1211">
                  <c:v>0.71498700000000004</c:v>
                </c:pt>
                <c:pt idx="1212">
                  <c:v>0.71440400000000004</c:v>
                </c:pt>
                <c:pt idx="1213">
                  <c:v>0.71382299999999999</c:v>
                </c:pt>
                <c:pt idx="1214">
                  <c:v>0.71440400000000004</c:v>
                </c:pt>
                <c:pt idx="1215">
                  <c:v>0.71614699999999998</c:v>
                </c:pt>
                <c:pt idx="1216">
                  <c:v>0.71556399999999665</c:v>
                </c:pt>
                <c:pt idx="1217">
                  <c:v>0.71498099999999998</c:v>
                </c:pt>
                <c:pt idx="1218">
                  <c:v>0.71323599999999998</c:v>
                </c:pt>
                <c:pt idx="1219">
                  <c:v>0.71381700000000003</c:v>
                </c:pt>
                <c:pt idx="1220">
                  <c:v>0.71265299999999998</c:v>
                </c:pt>
                <c:pt idx="1221">
                  <c:v>0.71265299999999998</c:v>
                </c:pt>
                <c:pt idx="1222">
                  <c:v>0.71381499999999998</c:v>
                </c:pt>
                <c:pt idx="1223">
                  <c:v>0.71381499999999998</c:v>
                </c:pt>
                <c:pt idx="1224">
                  <c:v>0.71555999999999997</c:v>
                </c:pt>
                <c:pt idx="1225">
                  <c:v>0.71614100000000391</c:v>
                </c:pt>
                <c:pt idx="1226">
                  <c:v>0.71614100000000391</c:v>
                </c:pt>
                <c:pt idx="1227">
                  <c:v>0.71439600000000003</c:v>
                </c:pt>
                <c:pt idx="1228">
                  <c:v>0.71555800000000003</c:v>
                </c:pt>
                <c:pt idx="1229">
                  <c:v>0.71265100000000392</c:v>
                </c:pt>
                <c:pt idx="1230">
                  <c:v>0.71323199999999998</c:v>
                </c:pt>
                <c:pt idx="1231">
                  <c:v>0.71497699999999997</c:v>
                </c:pt>
                <c:pt idx="1232">
                  <c:v>0.71381499999999998</c:v>
                </c:pt>
                <c:pt idx="1233">
                  <c:v>0.71381499999999998</c:v>
                </c:pt>
                <c:pt idx="1234">
                  <c:v>0.71323400000000003</c:v>
                </c:pt>
                <c:pt idx="1235">
                  <c:v>0.71207200000000004</c:v>
                </c:pt>
                <c:pt idx="1236">
                  <c:v>0.71265500000000392</c:v>
                </c:pt>
                <c:pt idx="1237">
                  <c:v>0.71149300000000004</c:v>
                </c:pt>
                <c:pt idx="1238">
                  <c:v>0.70975000000000299</c:v>
                </c:pt>
                <c:pt idx="1239">
                  <c:v>0.71033100000000005</c:v>
                </c:pt>
                <c:pt idx="1240">
                  <c:v>0.70858900000000002</c:v>
                </c:pt>
                <c:pt idx="1241">
                  <c:v>0.70975200000000005</c:v>
                </c:pt>
                <c:pt idx="1242">
                  <c:v>0.70917100000000299</c:v>
                </c:pt>
                <c:pt idx="1243">
                  <c:v>0.70801000000000003</c:v>
                </c:pt>
                <c:pt idx="1244">
                  <c:v>0.70742700000000003</c:v>
                </c:pt>
                <c:pt idx="1245">
                  <c:v>0.70335599999999998</c:v>
                </c:pt>
                <c:pt idx="1246">
                  <c:v>0.70335599999999998</c:v>
                </c:pt>
                <c:pt idx="1247">
                  <c:v>0.70219399999999998</c:v>
                </c:pt>
                <c:pt idx="1248">
                  <c:v>0.70219399999999998</c:v>
                </c:pt>
                <c:pt idx="1249">
                  <c:v>0.70277500000000392</c:v>
                </c:pt>
                <c:pt idx="1250">
                  <c:v>0.70451799999999665</c:v>
                </c:pt>
                <c:pt idx="1251">
                  <c:v>0.70393700000000003</c:v>
                </c:pt>
                <c:pt idx="1252">
                  <c:v>0.70103000000000004</c:v>
                </c:pt>
                <c:pt idx="1253">
                  <c:v>0.70277299999999998</c:v>
                </c:pt>
                <c:pt idx="1254">
                  <c:v>0.70219200000000004</c:v>
                </c:pt>
                <c:pt idx="1255">
                  <c:v>0.70219200000000004</c:v>
                </c:pt>
                <c:pt idx="1256">
                  <c:v>0.70103000000000004</c:v>
                </c:pt>
                <c:pt idx="1257">
                  <c:v>0.69928599999999996</c:v>
                </c:pt>
                <c:pt idx="1258">
                  <c:v>0.69928599999999996</c:v>
                </c:pt>
                <c:pt idx="1259">
                  <c:v>0.70102900000000334</c:v>
                </c:pt>
                <c:pt idx="1260">
                  <c:v>0.70044799999999996</c:v>
                </c:pt>
                <c:pt idx="1261">
                  <c:v>0.70161000000000062</c:v>
                </c:pt>
                <c:pt idx="1262">
                  <c:v>0.69986499999999996</c:v>
                </c:pt>
                <c:pt idx="1263">
                  <c:v>0.69928400000000002</c:v>
                </c:pt>
                <c:pt idx="1264">
                  <c:v>0.70044600000000001</c:v>
                </c:pt>
                <c:pt idx="1265">
                  <c:v>0.70044600000000001</c:v>
                </c:pt>
                <c:pt idx="1266">
                  <c:v>0.70102900000000334</c:v>
                </c:pt>
                <c:pt idx="1267">
                  <c:v>0.69928599999999996</c:v>
                </c:pt>
                <c:pt idx="1268">
                  <c:v>0.70044799999999996</c:v>
                </c:pt>
                <c:pt idx="1269">
                  <c:v>0.69812200000000002</c:v>
                </c:pt>
                <c:pt idx="1270">
                  <c:v>0.69579800000000391</c:v>
                </c:pt>
                <c:pt idx="1271">
                  <c:v>0.69463600000000003</c:v>
                </c:pt>
                <c:pt idx="1272">
                  <c:v>0.69405499999999998</c:v>
                </c:pt>
                <c:pt idx="1273">
                  <c:v>0.69463600000000003</c:v>
                </c:pt>
                <c:pt idx="1274">
                  <c:v>0.69231199999999959</c:v>
                </c:pt>
                <c:pt idx="1275">
                  <c:v>0.68882500000000335</c:v>
                </c:pt>
                <c:pt idx="1276">
                  <c:v>0.68708000000000002</c:v>
                </c:pt>
                <c:pt idx="1277">
                  <c:v>0.68882299999999996</c:v>
                </c:pt>
                <c:pt idx="1278">
                  <c:v>0.68824200000000002</c:v>
                </c:pt>
                <c:pt idx="1279">
                  <c:v>0.68824200000000002</c:v>
                </c:pt>
                <c:pt idx="1280">
                  <c:v>0.68591800000000003</c:v>
                </c:pt>
                <c:pt idx="1281">
                  <c:v>0.68649899999999997</c:v>
                </c:pt>
                <c:pt idx="1282">
                  <c:v>0.68591800000000003</c:v>
                </c:pt>
                <c:pt idx="1283">
                  <c:v>0.68417300000000003</c:v>
                </c:pt>
                <c:pt idx="1284">
                  <c:v>0.68591599999999997</c:v>
                </c:pt>
                <c:pt idx="1285">
                  <c:v>0.68301000000000001</c:v>
                </c:pt>
                <c:pt idx="1286">
                  <c:v>0.68126699999999607</c:v>
                </c:pt>
                <c:pt idx="1287">
                  <c:v>0.68010300000000001</c:v>
                </c:pt>
                <c:pt idx="1288">
                  <c:v>0.68010300000000001</c:v>
                </c:pt>
                <c:pt idx="1289">
                  <c:v>0.67777700000000463</c:v>
                </c:pt>
                <c:pt idx="1290">
                  <c:v>0.67719600000000335</c:v>
                </c:pt>
                <c:pt idx="1291">
                  <c:v>0.67661300000000335</c:v>
                </c:pt>
                <c:pt idx="1292">
                  <c:v>0.67312600000000333</c:v>
                </c:pt>
                <c:pt idx="1293">
                  <c:v>0.6708000000000045</c:v>
                </c:pt>
                <c:pt idx="1294">
                  <c:v>0.66847400000000334</c:v>
                </c:pt>
                <c:pt idx="1295">
                  <c:v>0.66789100000000656</c:v>
                </c:pt>
                <c:pt idx="1296">
                  <c:v>0.66905300000000334</c:v>
                </c:pt>
                <c:pt idx="1297">
                  <c:v>0.66731000000000062</c:v>
                </c:pt>
                <c:pt idx="1298">
                  <c:v>0.66440399999999999</c:v>
                </c:pt>
                <c:pt idx="1299">
                  <c:v>0.66265900000000599</c:v>
                </c:pt>
                <c:pt idx="1300">
                  <c:v>0.65859000000000334</c:v>
                </c:pt>
                <c:pt idx="1301">
                  <c:v>0.65568400000000393</c:v>
                </c:pt>
                <c:pt idx="1302">
                  <c:v>0.65161500000000405</c:v>
                </c:pt>
                <c:pt idx="1303">
                  <c:v>0.64929000000000392</c:v>
                </c:pt>
                <c:pt idx="1304">
                  <c:v>0.64696600000000004</c:v>
                </c:pt>
                <c:pt idx="1305">
                  <c:v>0.642316</c:v>
                </c:pt>
                <c:pt idx="1306">
                  <c:v>0.6405729999999995</c:v>
                </c:pt>
                <c:pt idx="1307">
                  <c:v>0.63650499999999999</c:v>
                </c:pt>
                <c:pt idx="1308">
                  <c:v>0.63418099999999999</c:v>
                </c:pt>
                <c:pt idx="1309">
                  <c:v>0.63011200000000001</c:v>
                </c:pt>
                <c:pt idx="1310">
                  <c:v>0.62836999999999998</c:v>
                </c:pt>
                <c:pt idx="1311">
                  <c:v>0.62662700000000393</c:v>
                </c:pt>
                <c:pt idx="1312">
                  <c:v>0.62488400000000299</c:v>
                </c:pt>
                <c:pt idx="1313">
                  <c:v>0.62430300000000005</c:v>
                </c:pt>
                <c:pt idx="1314">
                  <c:v>0.62139599999999995</c:v>
                </c:pt>
                <c:pt idx="1315">
                  <c:v>0.61965300000000334</c:v>
                </c:pt>
                <c:pt idx="1316">
                  <c:v>0.61558500000000005</c:v>
                </c:pt>
                <c:pt idx="1317">
                  <c:v>0.613842000000003</c:v>
                </c:pt>
                <c:pt idx="1318">
                  <c:v>0.61209700000000333</c:v>
                </c:pt>
                <c:pt idx="1319">
                  <c:v>0.60802900000000393</c:v>
                </c:pt>
                <c:pt idx="1320">
                  <c:v>0.60570500000000393</c:v>
                </c:pt>
                <c:pt idx="1321">
                  <c:v>0.60396000000000005</c:v>
                </c:pt>
                <c:pt idx="1322">
                  <c:v>0.603379000000003</c:v>
                </c:pt>
                <c:pt idx="1323">
                  <c:v>0.60279799999999994</c:v>
                </c:pt>
                <c:pt idx="1324">
                  <c:v>0.60047399999999951</c:v>
                </c:pt>
                <c:pt idx="1325">
                  <c:v>0.59930999999999957</c:v>
                </c:pt>
                <c:pt idx="1326">
                  <c:v>0.59756599999999538</c:v>
                </c:pt>
                <c:pt idx="1327">
                  <c:v>0.59523999999999699</c:v>
                </c:pt>
                <c:pt idx="1328">
                  <c:v>0.59407599999999949</c:v>
                </c:pt>
                <c:pt idx="1329">
                  <c:v>0.59349299999999561</c:v>
                </c:pt>
                <c:pt idx="1330">
                  <c:v>0.59290999999999949</c:v>
                </c:pt>
                <c:pt idx="1331">
                  <c:v>0.59232999999999958</c:v>
                </c:pt>
                <c:pt idx="1332">
                  <c:v>0.59116599999999653</c:v>
                </c:pt>
                <c:pt idx="1333">
                  <c:v>0.59116599999999653</c:v>
                </c:pt>
                <c:pt idx="1334">
                  <c:v>0.59000199999999958</c:v>
                </c:pt>
                <c:pt idx="1335">
                  <c:v>0.59000199999999958</c:v>
                </c:pt>
                <c:pt idx="1336">
                  <c:v>0.5905829999999932</c:v>
                </c:pt>
                <c:pt idx="1337">
                  <c:v>0.59116399999999547</c:v>
                </c:pt>
                <c:pt idx="1338">
                  <c:v>0.58883799999999653</c:v>
                </c:pt>
                <c:pt idx="1339">
                  <c:v>0.58767599999999998</c:v>
                </c:pt>
                <c:pt idx="1340">
                  <c:v>0.58883799999999653</c:v>
                </c:pt>
                <c:pt idx="1341">
                  <c:v>0.58767400000000003</c:v>
                </c:pt>
                <c:pt idx="1342">
                  <c:v>0.58825499999999653</c:v>
                </c:pt>
                <c:pt idx="1343">
                  <c:v>0.58650999999999665</c:v>
                </c:pt>
                <c:pt idx="1344">
                  <c:v>0.58534699999999606</c:v>
                </c:pt>
                <c:pt idx="1345">
                  <c:v>0.58418299999999468</c:v>
                </c:pt>
                <c:pt idx="1346">
                  <c:v>0.58360199999999951</c:v>
                </c:pt>
                <c:pt idx="1347">
                  <c:v>0.58185900000000002</c:v>
                </c:pt>
                <c:pt idx="1348">
                  <c:v>0.58243999999999607</c:v>
                </c:pt>
                <c:pt idx="1349">
                  <c:v>0.58243999999999607</c:v>
                </c:pt>
                <c:pt idx="1350">
                  <c:v>0.58127799999999608</c:v>
                </c:pt>
                <c:pt idx="1351">
                  <c:v>0.57895399999999997</c:v>
                </c:pt>
                <c:pt idx="1352">
                  <c:v>0.57604800000000334</c:v>
                </c:pt>
                <c:pt idx="1353">
                  <c:v>0.57604800000000334</c:v>
                </c:pt>
                <c:pt idx="1354">
                  <c:v>0.57430300000000001</c:v>
                </c:pt>
                <c:pt idx="1355">
                  <c:v>0.57430300000000001</c:v>
                </c:pt>
                <c:pt idx="1356">
                  <c:v>0.57488399999999951</c:v>
                </c:pt>
                <c:pt idx="1357">
                  <c:v>0.57255800000000001</c:v>
                </c:pt>
                <c:pt idx="1358">
                  <c:v>0.57314100000000334</c:v>
                </c:pt>
                <c:pt idx="1359">
                  <c:v>0.57255999999999996</c:v>
                </c:pt>
                <c:pt idx="1360">
                  <c:v>0.57430499999999951</c:v>
                </c:pt>
                <c:pt idx="1361">
                  <c:v>0.57314299999999996</c:v>
                </c:pt>
                <c:pt idx="1362">
                  <c:v>0.57430700000000001</c:v>
                </c:pt>
                <c:pt idx="1363">
                  <c:v>0.57372600000000062</c:v>
                </c:pt>
                <c:pt idx="1364">
                  <c:v>0.57430700000000001</c:v>
                </c:pt>
                <c:pt idx="1365">
                  <c:v>0.57489000000000334</c:v>
                </c:pt>
                <c:pt idx="1366">
                  <c:v>0.57489000000000334</c:v>
                </c:pt>
                <c:pt idx="1367">
                  <c:v>0.57430899999999996</c:v>
                </c:pt>
                <c:pt idx="1368">
                  <c:v>0.57605099999999998</c:v>
                </c:pt>
                <c:pt idx="1369">
                  <c:v>0.57547000000000004</c:v>
                </c:pt>
                <c:pt idx="1370">
                  <c:v>0.57430899999999996</c:v>
                </c:pt>
                <c:pt idx="1371">
                  <c:v>0.57314699999999996</c:v>
                </c:pt>
                <c:pt idx="1372">
                  <c:v>0.57547000000000004</c:v>
                </c:pt>
                <c:pt idx="1373">
                  <c:v>0.57547000000000004</c:v>
                </c:pt>
                <c:pt idx="1374">
                  <c:v>0.57372800000000335</c:v>
                </c:pt>
                <c:pt idx="1375">
                  <c:v>0.57140400000000002</c:v>
                </c:pt>
                <c:pt idx="1376">
                  <c:v>0.56966099999999997</c:v>
                </c:pt>
                <c:pt idx="1377">
                  <c:v>0.57024399999999997</c:v>
                </c:pt>
                <c:pt idx="1378">
                  <c:v>0.57140599999999997</c:v>
                </c:pt>
                <c:pt idx="1379">
                  <c:v>0.56908000000000003</c:v>
                </c:pt>
                <c:pt idx="1380">
                  <c:v>0.56908000000000003</c:v>
                </c:pt>
                <c:pt idx="1381">
                  <c:v>0.56849700000000003</c:v>
                </c:pt>
                <c:pt idx="1382">
                  <c:v>0.56849700000000003</c:v>
                </c:pt>
                <c:pt idx="1383">
                  <c:v>0.56559000000000004</c:v>
                </c:pt>
                <c:pt idx="1384">
                  <c:v>0.56442899999999996</c:v>
                </c:pt>
                <c:pt idx="1385">
                  <c:v>0.56326699999999608</c:v>
                </c:pt>
                <c:pt idx="1386">
                  <c:v>0.56152199999999997</c:v>
                </c:pt>
                <c:pt idx="1387">
                  <c:v>0.56094100000000369</c:v>
                </c:pt>
                <c:pt idx="1388">
                  <c:v>0.56035999999999997</c:v>
                </c:pt>
                <c:pt idx="1389">
                  <c:v>0.55919799999999997</c:v>
                </c:pt>
                <c:pt idx="1390">
                  <c:v>0.55919799999999997</c:v>
                </c:pt>
                <c:pt idx="1391">
                  <c:v>0.55977900000000391</c:v>
                </c:pt>
                <c:pt idx="1392">
                  <c:v>0.56210300000000002</c:v>
                </c:pt>
                <c:pt idx="1393">
                  <c:v>0.56094100000000369</c:v>
                </c:pt>
                <c:pt idx="1394">
                  <c:v>0.56094100000000369</c:v>
                </c:pt>
                <c:pt idx="1395">
                  <c:v>0.56152199999999997</c:v>
                </c:pt>
                <c:pt idx="1396">
                  <c:v>0.56326500000000002</c:v>
                </c:pt>
                <c:pt idx="1397">
                  <c:v>0.56384600000000062</c:v>
                </c:pt>
                <c:pt idx="1398">
                  <c:v>0.56210099999999996</c:v>
                </c:pt>
                <c:pt idx="1399">
                  <c:v>0.56152000000000002</c:v>
                </c:pt>
                <c:pt idx="1400">
                  <c:v>0.56210099999999996</c:v>
                </c:pt>
                <c:pt idx="1401">
                  <c:v>0.56152000000000002</c:v>
                </c:pt>
                <c:pt idx="1402">
                  <c:v>0.56152000000000002</c:v>
                </c:pt>
                <c:pt idx="1403">
                  <c:v>0.56210099999999996</c:v>
                </c:pt>
                <c:pt idx="1404">
                  <c:v>0.56384400000000334</c:v>
                </c:pt>
                <c:pt idx="1405">
                  <c:v>0.56384400000000334</c:v>
                </c:pt>
                <c:pt idx="1406">
                  <c:v>0.56384400000000334</c:v>
                </c:pt>
                <c:pt idx="1407">
                  <c:v>0.56384400000000334</c:v>
                </c:pt>
                <c:pt idx="1408">
                  <c:v>0.56384400000000334</c:v>
                </c:pt>
                <c:pt idx="1409">
                  <c:v>0.56384400000000334</c:v>
                </c:pt>
                <c:pt idx="1410">
                  <c:v>0.56500600000000001</c:v>
                </c:pt>
                <c:pt idx="1411">
                  <c:v>0.56500600000000001</c:v>
                </c:pt>
                <c:pt idx="1412">
                  <c:v>0.56442499999999951</c:v>
                </c:pt>
                <c:pt idx="1413">
                  <c:v>0.56268200000000002</c:v>
                </c:pt>
                <c:pt idx="1414">
                  <c:v>0.56268200000000002</c:v>
                </c:pt>
                <c:pt idx="1415">
                  <c:v>0.56268200000000002</c:v>
                </c:pt>
                <c:pt idx="1416">
                  <c:v>0.56326299999999607</c:v>
                </c:pt>
                <c:pt idx="1417">
                  <c:v>0.56442700000000001</c:v>
                </c:pt>
                <c:pt idx="1418">
                  <c:v>0.56558900000000001</c:v>
                </c:pt>
                <c:pt idx="1419">
                  <c:v>0.56616999999999951</c:v>
                </c:pt>
                <c:pt idx="1420">
                  <c:v>0.56558900000000001</c:v>
                </c:pt>
                <c:pt idx="1421">
                  <c:v>0.56442700000000001</c:v>
                </c:pt>
                <c:pt idx="1422">
                  <c:v>0.56616999999999951</c:v>
                </c:pt>
                <c:pt idx="1423">
                  <c:v>0.56500799999999951</c:v>
                </c:pt>
                <c:pt idx="1424">
                  <c:v>0.56384600000000062</c:v>
                </c:pt>
                <c:pt idx="1425">
                  <c:v>0.56384600000000062</c:v>
                </c:pt>
                <c:pt idx="1426">
                  <c:v>0.56617099999999998</c:v>
                </c:pt>
                <c:pt idx="1427">
                  <c:v>0.56501000000000001</c:v>
                </c:pt>
                <c:pt idx="1428">
                  <c:v>0.56442899999999996</c:v>
                </c:pt>
                <c:pt idx="1429">
                  <c:v>0.56501000000000001</c:v>
                </c:pt>
                <c:pt idx="1430">
                  <c:v>0.56501000000000001</c:v>
                </c:pt>
                <c:pt idx="1431">
                  <c:v>0.56501000000000001</c:v>
                </c:pt>
                <c:pt idx="1432">
                  <c:v>0.56617300000000004</c:v>
                </c:pt>
                <c:pt idx="1433">
                  <c:v>0.56617300000000004</c:v>
                </c:pt>
                <c:pt idx="1434">
                  <c:v>0.56617300000000004</c:v>
                </c:pt>
                <c:pt idx="1435">
                  <c:v>0.56675399999999998</c:v>
                </c:pt>
                <c:pt idx="1436">
                  <c:v>0.56733500000000003</c:v>
                </c:pt>
                <c:pt idx="1437">
                  <c:v>0.56617300000000004</c:v>
                </c:pt>
                <c:pt idx="1438">
                  <c:v>0.56501000000000001</c:v>
                </c:pt>
                <c:pt idx="1439">
                  <c:v>0.56559199999999998</c:v>
                </c:pt>
                <c:pt idx="1440">
                  <c:v>0.56385000000000063</c:v>
                </c:pt>
                <c:pt idx="1441">
                  <c:v>0.56385000000000063</c:v>
                </c:pt>
                <c:pt idx="1442">
                  <c:v>0.56559199999999998</c:v>
                </c:pt>
                <c:pt idx="1443">
                  <c:v>0.56385000000000063</c:v>
                </c:pt>
                <c:pt idx="1444">
                  <c:v>0.56385000000000063</c:v>
                </c:pt>
                <c:pt idx="1445">
                  <c:v>0.56268799999999997</c:v>
                </c:pt>
                <c:pt idx="1446">
                  <c:v>0.56326900000000002</c:v>
                </c:pt>
                <c:pt idx="1447">
                  <c:v>0.56268600000000002</c:v>
                </c:pt>
                <c:pt idx="1448">
                  <c:v>0.56442899999999996</c:v>
                </c:pt>
                <c:pt idx="1449">
                  <c:v>0.56442899999999996</c:v>
                </c:pt>
                <c:pt idx="1450">
                  <c:v>0.56442899999999996</c:v>
                </c:pt>
                <c:pt idx="1451">
                  <c:v>0.56559000000000004</c:v>
                </c:pt>
                <c:pt idx="1452">
                  <c:v>0.56559000000000004</c:v>
                </c:pt>
                <c:pt idx="1453">
                  <c:v>0.56384600000000062</c:v>
                </c:pt>
                <c:pt idx="1454">
                  <c:v>0.56326500000000002</c:v>
                </c:pt>
                <c:pt idx="1455">
                  <c:v>0.56384600000000062</c:v>
                </c:pt>
                <c:pt idx="1456">
                  <c:v>0.56442700000000001</c:v>
                </c:pt>
                <c:pt idx="1457">
                  <c:v>0.56442700000000001</c:v>
                </c:pt>
                <c:pt idx="1458">
                  <c:v>0.56616999999999951</c:v>
                </c:pt>
                <c:pt idx="1459">
                  <c:v>0.56558900000000001</c:v>
                </c:pt>
                <c:pt idx="1460">
                  <c:v>0.56500600000000001</c:v>
                </c:pt>
                <c:pt idx="1461">
                  <c:v>0.56733</c:v>
                </c:pt>
                <c:pt idx="1462">
                  <c:v>0.56791000000000003</c:v>
                </c:pt>
                <c:pt idx="1463">
                  <c:v>0.56849099999999997</c:v>
                </c:pt>
                <c:pt idx="1464">
                  <c:v>0.56907200000000002</c:v>
                </c:pt>
                <c:pt idx="1465">
                  <c:v>0.56849099999999997</c:v>
                </c:pt>
                <c:pt idx="1466">
                  <c:v>0.57023400000000002</c:v>
                </c:pt>
                <c:pt idx="1467">
                  <c:v>0.56965299999999996</c:v>
                </c:pt>
                <c:pt idx="1468">
                  <c:v>0.56849099999999997</c:v>
                </c:pt>
                <c:pt idx="1469">
                  <c:v>0.56907200000000002</c:v>
                </c:pt>
                <c:pt idx="1470">
                  <c:v>0.56965299999999996</c:v>
                </c:pt>
                <c:pt idx="1471">
                  <c:v>0.56965299999999996</c:v>
                </c:pt>
                <c:pt idx="1472">
                  <c:v>0.56965299999999996</c:v>
                </c:pt>
                <c:pt idx="1473">
                  <c:v>0.56849099999999997</c:v>
                </c:pt>
                <c:pt idx="1474">
                  <c:v>0.56907200000000002</c:v>
                </c:pt>
                <c:pt idx="1475">
                  <c:v>0.56965299999999996</c:v>
                </c:pt>
                <c:pt idx="1476">
                  <c:v>0.56907200000000002</c:v>
                </c:pt>
                <c:pt idx="1477">
                  <c:v>0.56791000000000003</c:v>
                </c:pt>
                <c:pt idx="1478">
                  <c:v>0.56791000000000003</c:v>
                </c:pt>
                <c:pt idx="1479">
                  <c:v>0.56733</c:v>
                </c:pt>
                <c:pt idx="1480">
                  <c:v>0.56907399999999997</c:v>
                </c:pt>
                <c:pt idx="1481">
                  <c:v>0.56733100000000003</c:v>
                </c:pt>
                <c:pt idx="1482">
                  <c:v>0.56500799999999951</c:v>
                </c:pt>
                <c:pt idx="1483">
                  <c:v>0.56558900000000001</c:v>
                </c:pt>
                <c:pt idx="1484">
                  <c:v>0.56500799999999951</c:v>
                </c:pt>
                <c:pt idx="1485">
                  <c:v>0.56675200000000003</c:v>
                </c:pt>
                <c:pt idx="1486">
                  <c:v>0.56791400000000003</c:v>
                </c:pt>
                <c:pt idx="1487">
                  <c:v>0.56791400000000003</c:v>
                </c:pt>
                <c:pt idx="1488">
                  <c:v>0.56675200000000003</c:v>
                </c:pt>
                <c:pt idx="1489">
                  <c:v>0.56733299999999665</c:v>
                </c:pt>
                <c:pt idx="1490">
                  <c:v>0.56675200000000003</c:v>
                </c:pt>
                <c:pt idx="1491">
                  <c:v>0.56617099999999998</c:v>
                </c:pt>
                <c:pt idx="1492">
                  <c:v>0.56559000000000004</c:v>
                </c:pt>
                <c:pt idx="1493">
                  <c:v>0.56675399999999998</c:v>
                </c:pt>
                <c:pt idx="1494">
                  <c:v>0.56617300000000004</c:v>
                </c:pt>
                <c:pt idx="1495">
                  <c:v>0.56675399999999998</c:v>
                </c:pt>
                <c:pt idx="1496">
                  <c:v>0.56791599999999998</c:v>
                </c:pt>
                <c:pt idx="1497">
                  <c:v>0.56965900000000391</c:v>
                </c:pt>
                <c:pt idx="1498">
                  <c:v>0.57198499999999997</c:v>
                </c:pt>
                <c:pt idx="1499">
                  <c:v>0.57373000000000063</c:v>
                </c:pt>
                <c:pt idx="1500">
                  <c:v>0.57430999999999999</c:v>
                </c:pt>
                <c:pt idx="1501">
                  <c:v>0.57430999999999999</c:v>
                </c:pt>
                <c:pt idx="1502">
                  <c:v>0.57605300000000004</c:v>
                </c:pt>
                <c:pt idx="1503">
                  <c:v>0.57779600000000064</c:v>
                </c:pt>
                <c:pt idx="1504">
                  <c:v>0.57779600000000064</c:v>
                </c:pt>
                <c:pt idx="1505">
                  <c:v>0.57721500000000003</c:v>
                </c:pt>
                <c:pt idx="1506">
                  <c:v>0.57547000000000004</c:v>
                </c:pt>
                <c:pt idx="1507">
                  <c:v>0.57430899999999996</c:v>
                </c:pt>
                <c:pt idx="1508">
                  <c:v>0.57547000000000004</c:v>
                </c:pt>
                <c:pt idx="1509">
                  <c:v>0.57779600000000064</c:v>
                </c:pt>
                <c:pt idx="1510">
                  <c:v>0.57896000000000003</c:v>
                </c:pt>
                <c:pt idx="1511">
                  <c:v>0.58012199999999958</c:v>
                </c:pt>
                <c:pt idx="1512">
                  <c:v>0.58244799999999641</c:v>
                </c:pt>
                <c:pt idx="1513">
                  <c:v>0.58302900000000002</c:v>
                </c:pt>
                <c:pt idx="1514">
                  <c:v>0.58070299999999653</c:v>
                </c:pt>
                <c:pt idx="1515">
                  <c:v>0.58128399999999547</c:v>
                </c:pt>
                <c:pt idx="1516">
                  <c:v>0.58070299999999653</c:v>
                </c:pt>
                <c:pt idx="1517">
                  <c:v>0.58012199999999958</c:v>
                </c:pt>
                <c:pt idx="1518">
                  <c:v>0.58012199999999958</c:v>
                </c:pt>
                <c:pt idx="1519">
                  <c:v>0.57837700000000003</c:v>
                </c:pt>
                <c:pt idx="1520">
                  <c:v>0.57663200000000003</c:v>
                </c:pt>
                <c:pt idx="1521">
                  <c:v>0.57663200000000003</c:v>
                </c:pt>
                <c:pt idx="1522">
                  <c:v>0.57721299999999665</c:v>
                </c:pt>
                <c:pt idx="1523">
                  <c:v>0.57779600000000064</c:v>
                </c:pt>
                <c:pt idx="1524">
                  <c:v>0.57896000000000003</c:v>
                </c:pt>
                <c:pt idx="1525">
                  <c:v>0.57896000000000003</c:v>
                </c:pt>
                <c:pt idx="1526">
                  <c:v>0.58012199999999958</c:v>
                </c:pt>
                <c:pt idx="1527">
                  <c:v>0.58128399999999547</c:v>
                </c:pt>
                <c:pt idx="1528">
                  <c:v>0.58418999999999677</c:v>
                </c:pt>
                <c:pt idx="1529">
                  <c:v>0.58302900000000002</c:v>
                </c:pt>
                <c:pt idx="1530">
                  <c:v>0.58360999999999996</c:v>
                </c:pt>
                <c:pt idx="1531">
                  <c:v>0.58360999999999996</c:v>
                </c:pt>
                <c:pt idx="1532">
                  <c:v>0.58302900000000002</c:v>
                </c:pt>
                <c:pt idx="1533">
                  <c:v>0.58186499999999641</c:v>
                </c:pt>
                <c:pt idx="1534">
                  <c:v>0.58186499999999641</c:v>
                </c:pt>
                <c:pt idx="1535">
                  <c:v>0.58244599999999958</c:v>
                </c:pt>
                <c:pt idx="1536">
                  <c:v>0.58302699999999608</c:v>
                </c:pt>
                <c:pt idx="1537">
                  <c:v>0.58302699999999608</c:v>
                </c:pt>
                <c:pt idx="1538">
                  <c:v>0.58418899999999607</c:v>
                </c:pt>
                <c:pt idx="1539">
                  <c:v>0.58302699999999608</c:v>
                </c:pt>
                <c:pt idx="1540">
                  <c:v>0.58302699999999608</c:v>
                </c:pt>
                <c:pt idx="1541">
                  <c:v>0.58418899999999607</c:v>
                </c:pt>
                <c:pt idx="1542">
                  <c:v>0.58418899999999607</c:v>
                </c:pt>
                <c:pt idx="1543">
                  <c:v>0.58186299999999502</c:v>
                </c:pt>
                <c:pt idx="1544">
                  <c:v>0.58069899999999997</c:v>
                </c:pt>
                <c:pt idx="1545">
                  <c:v>0.57953500000000002</c:v>
                </c:pt>
                <c:pt idx="1546">
                  <c:v>0.57895399999999997</c:v>
                </c:pt>
                <c:pt idx="1547">
                  <c:v>0.57953699999999653</c:v>
                </c:pt>
                <c:pt idx="1548">
                  <c:v>0.58011999999999653</c:v>
                </c:pt>
                <c:pt idx="1549">
                  <c:v>0.57779400000000392</c:v>
                </c:pt>
                <c:pt idx="1550">
                  <c:v>0.57895600000000003</c:v>
                </c:pt>
                <c:pt idx="1551">
                  <c:v>0.57663000000000064</c:v>
                </c:pt>
                <c:pt idx="1552">
                  <c:v>0.57721100000000003</c:v>
                </c:pt>
                <c:pt idx="1553">
                  <c:v>0.57663000000000064</c:v>
                </c:pt>
                <c:pt idx="1554">
                  <c:v>0.57604999999999995</c:v>
                </c:pt>
                <c:pt idx="1555">
                  <c:v>0.57663000000000064</c:v>
                </c:pt>
                <c:pt idx="1556">
                  <c:v>0.57721100000000003</c:v>
                </c:pt>
                <c:pt idx="1557">
                  <c:v>0.57779200000000064</c:v>
                </c:pt>
                <c:pt idx="1558">
                  <c:v>0.57721100000000003</c:v>
                </c:pt>
                <c:pt idx="1559">
                  <c:v>0.57779400000000392</c:v>
                </c:pt>
                <c:pt idx="1560">
                  <c:v>0.57953900000000003</c:v>
                </c:pt>
                <c:pt idx="1561">
                  <c:v>0.57953900000000003</c:v>
                </c:pt>
                <c:pt idx="1562">
                  <c:v>0.58012199999999958</c:v>
                </c:pt>
                <c:pt idx="1563">
                  <c:v>0.58012199999999958</c:v>
                </c:pt>
                <c:pt idx="1564">
                  <c:v>0.58186699999999547</c:v>
                </c:pt>
                <c:pt idx="1565">
                  <c:v>0.58186699999999547</c:v>
                </c:pt>
                <c:pt idx="1566">
                  <c:v>0.58186699999999547</c:v>
                </c:pt>
                <c:pt idx="1567">
                  <c:v>0.58361099999999699</c:v>
                </c:pt>
                <c:pt idx="1568">
                  <c:v>0.58419199999999949</c:v>
                </c:pt>
                <c:pt idx="1569">
                  <c:v>0.58244799999999641</c:v>
                </c:pt>
                <c:pt idx="1570">
                  <c:v>0.58360999999999996</c:v>
                </c:pt>
                <c:pt idx="1571">
                  <c:v>0.58360999999999996</c:v>
                </c:pt>
                <c:pt idx="1572">
                  <c:v>0.58302900000000002</c:v>
                </c:pt>
                <c:pt idx="1573">
                  <c:v>0.58128399999999547</c:v>
                </c:pt>
                <c:pt idx="1574">
                  <c:v>0.58186499999999641</c:v>
                </c:pt>
                <c:pt idx="1575">
                  <c:v>0.58360999999999996</c:v>
                </c:pt>
                <c:pt idx="1576">
                  <c:v>0.58419199999999949</c:v>
                </c:pt>
                <c:pt idx="1577">
                  <c:v>0.58419199999999949</c:v>
                </c:pt>
                <c:pt idx="1578">
                  <c:v>0.58361099999999699</c:v>
                </c:pt>
                <c:pt idx="1579">
                  <c:v>0.58477299999999677</c:v>
                </c:pt>
                <c:pt idx="1580">
                  <c:v>0.58360999999999996</c:v>
                </c:pt>
                <c:pt idx="1581">
                  <c:v>0.58302699999999608</c:v>
                </c:pt>
                <c:pt idx="1582">
                  <c:v>0.58244599999999958</c:v>
                </c:pt>
                <c:pt idx="1583">
                  <c:v>0.58186299999999502</c:v>
                </c:pt>
                <c:pt idx="1584">
                  <c:v>0.58128199999999641</c:v>
                </c:pt>
                <c:pt idx="1585">
                  <c:v>0.58011799999999547</c:v>
                </c:pt>
                <c:pt idx="1586">
                  <c:v>0.58011799999999547</c:v>
                </c:pt>
                <c:pt idx="1587">
                  <c:v>0.58011799999999547</c:v>
                </c:pt>
                <c:pt idx="1588">
                  <c:v>0.57837300000000003</c:v>
                </c:pt>
                <c:pt idx="1589">
                  <c:v>0.57662899999999995</c:v>
                </c:pt>
                <c:pt idx="1590">
                  <c:v>0.57895399999999997</c:v>
                </c:pt>
                <c:pt idx="1591">
                  <c:v>0.57953699999999653</c:v>
                </c:pt>
                <c:pt idx="1592">
                  <c:v>0.57953699999999653</c:v>
                </c:pt>
                <c:pt idx="1593">
                  <c:v>0.58127999999999957</c:v>
                </c:pt>
                <c:pt idx="1594">
                  <c:v>0.58244399999999608</c:v>
                </c:pt>
                <c:pt idx="1595">
                  <c:v>0.58302500000000002</c:v>
                </c:pt>
                <c:pt idx="1596">
                  <c:v>0.58360599999999996</c:v>
                </c:pt>
                <c:pt idx="1597">
                  <c:v>0.58418699999999468</c:v>
                </c:pt>
                <c:pt idx="1598">
                  <c:v>0.58360599999999996</c:v>
                </c:pt>
                <c:pt idx="1599">
                  <c:v>0.58477000000000001</c:v>
                </c:pt>
                <c:pt idx="1600">
                  <c:v>0.58535199999999665</c:v>
                </c:pt>
                <c:pt idx="1601">
                  <c:v>0.58593299999999549</c:v>
                </c:pt>
                <c:pt idx="1602">
                  <c:v>0.58477100000000004</c:v>
                </c:pt>
                <c:pt idx="1603">
                  <c:v>0.58535199999999665</c:v>
                </c:pt>
                <c:pt idx="1604">
                  <c:v>0.58651599999999549</c:v>
                </c:pt>
                <c:pt idx="1605">
                  <c:v>0.58593499999999665</c:v>
                </c:pt>
                <c:pt idx="1606">
                  <c:v>0.58593499999999665</c:v>
                </c:pt>
                <c:pt idx="1607">
                  <c:v>0.58767999999999998</c:v>
                </c:pt>
                <c:pt idx="1608">
                  <c:v>0.58884400000000003</c:v>
                </c:pt>
                <c:pt idx="1609">
                  <c:v>0.58942499999999665</c:v>
                </c:pt>
                <c:pt idx="1610">
                  <c:v>0.59000599999999959</c:v>
                </c:pt>
                <c:pt idx="1611">
                  <c:v>0.58942499999999665</c:v>
                </c:pt>
                <c:pt idx="1612">
                  <c:v>0.59000599999999959</c:v>
                </c:pt>
                <c:pt idx="1613">
                  <c:v>0.59058899999999548</c:v>
                </c:pt>
                <c:pt idx="1614">
                  <c:v>0.5917519999999995</c:v>
                </c:pt>
                <c:pt idx="1615">
                  <c:v>0.59058899999999548</c:v>
                </c:pt>
                <c:pt idx="1616">
                  <c:v>0.591171</c:v>
                </c:pt>
                <c:pt idx="1617">
                  <c:v>0.59000799999999665</c:v>
                </c:pt>
                <c:pt idx="1618">
                  <c:v>0.58942699999999548</c:v>
                </c:pt>
                <c:pt idx="1619">
                  <c:v>0.591171</c:v>
                </c:pt>
                <c:pt idx="1620">
                  <c:v>0.591171</c:v>
                </c:pt>
                <c:pt idx="1621">
                  <c:v>0.591171</c:v>
                </c:pt>
                <c:pt idx="1622">
                  <c:v>0.59233499999999606</c:v>
                </c:pt>
                <c:pt idx="1623">
                  <c:v>0.594661</c:v>
                </c:pt>
                <c:pt idx="1624">
                  <c:v>0.59582500000000005</c:v>
                </c:pt>
                <c:pt idx="1625">
                  <c:v>0.5969869999999956</c:v>
                </c:pt>
                <c:pt idx="1626">
                  <c:v>0.59756799999999399</c:v>
                </c:pt>
                <c:pt idx="1627">
                  <c:v>0.59756799999999399</c:v>
                </c:pt>
                <c:pt idx="1628">
                  <c:v>0.59582299999999699</c:v>
                </c:pt>
                <c:pt idx="1629">
                  <c:v>0.59465900000000005</c:v>
                </c:pt>
                <c:pt idx="1630">
                  <c:v>0.59524199999999949</c:v>
                </c:pt>
                <c:pt idx="1631">
                  <c:v>0.59524199999999949</c:v>
                </c:pt>
                <c:pt idx="1632">
                  <c:v>0.59524199999999949</c:v>
                </c:pt>
                <c:pt idx="1633">
                  <c:v>0.594661</c:v>
                </c:pt>
                <c:pt idx="1634">
                  <c:v>0.59291599999999856</c:v>
                </c:pt>
                <c:pt idx="1635">
                  <c:v>0.59291599999999856</c:v>
                </c:pt>
                <c:pt idx="1636">
                  <c:v>0.594661</c:v>
                </c:pt>
                <c:pt idx="1637">
                  <c:v>0.59524199999999949</c:v>
                </c:pt>
                <c:pt idx="1638">
                  <c:v>0.594661</c:v>
                </c:pt>
                <c:pt idx="1639">
                  <c:v>0.594661</c:v>
                </c:pt>
                <c:pt idx="1640">
                  <c:v>0.59524199999999949</c:v>
                </c:pt>
                <c:pt idx="1641">
                  <c:v>0.59524199999999949</c:v>
                </c:pt>
                <c:pt idx="1642">
                  <c:v>0.59524199999999949</c:v>
                </c:pt>
                <c:pt idx="1643">
                  <c:v>0.59349699999999572</c:v>
                </c:pt>
                <c:pt idx="1644">
                  <c:v>0.59233299999999456</c:v>
                </c:pt>
                <c:pt idx="1645">
                  <c:v>0.59233299999999456</c:v>
                </c:pt>
                <c:pt idx="1646">
                  <c:v>0.59058999999999606</c:v>
                </c:pt>
                <c:pt idx="1647">
                  <c:v>0.591754</c:v>
                </c:pt>
                <c:pt idx="1648">
                  <c:v>0.59233499999999606</c:v>
                </c:pt>
                <c:pt idx="1649">
                  <c:v>0.593499</c:v>
                </c:pt>
                <c:pt idx="1650">
                  <c:v>0.59582500000000005</c:v>
                </c:pt>
                <c:pt idx="1651">
                  <c:v>0.59640599999999699</c:v>
                </c:pt>
                <c:pt idx="1652">
                  <c:v>0.59640599999999699</c:v>
                </c:pt>
                <c:pt idx="1653">
                  <c:v>0.59640599999999699</c:v>
                </c:pt>
                <c:pt idx="1654">
                  <c:v>0.59582299999999699</c:v>
                </c:pt>
                <c:pt idx="1655">
                  <c:v>0.59756799999999399</c:v>
                </c:pt>
                <c:pt idx="1656">
                  <c:v>0.59814900000000004</c:v>
                </c:pt>
                <c:pt idx="1657">
                  <c:v>0.59698499999999688</c:v>
                </c:pt>
                <c:pt idx="1658">
                  <c:v>0.59465900000000005</c:v>
                </c:pt>
                <c:pt idx="1659">
                  <c:v>0.5964039999999956</c:v>
                </c:pt>
                <c:pt idx="1660">
                  <c:v>0.59523999999999699</c:v>
                </c:pt>
                <c:pt idx="1661">
                  <c:v>0.59582100000000005</c:v>
                </c:pt>
                <c:pt idx="1662">
                  <c:v>0.5952379999999956</c:v>
                </c:pt>
                <c:pt idx="1663">
                  <c:v>0.59349299999999561</c:v>
                </c:pt>
                <c:pt idx="1664">
                  <c:v>0.5952379999999956</c:v>
                </c:pt>
                <c:pt idx="1665">
                  <c:v>0.5952379999999956</c:v>
                </c:pt>
                <c:pt idx="1666">
                  <c:v>0.59581899999999688</c:v>
                </c:pt>
                <c:pt idx="1667">
                  <c:v>0.59523599999999688</c:v>
                </c:pt>
                <c:pt idx="1668">
                  <c:v>0.59465299999999677</c:v>
                </c:pt>
                <c:pt idx="1669">
                  <c:v>0.59407199999999949</c:v>
                </c:pt>
                <c:pt idx="1670">
                  <c:v>0.59174700000000002</c:v>
                </c:pt>
                <c:pt idx="1671">
                  <c:v>0.59116599999999653</c:v>
                </c:pt>
                <c:pt idx="1672">
                  <c:v>0.58942099999999653</c:v>
                </c:pt>
                <c:pt idx="1673">
                  <c:v>0.58942099999999653</c:v>
                </c:pt>
                <c:pt idx="1674">
                  <c:v>0.58942099999999653</c:v>
                </c:pt>
                <c:pt idx="1675">
                  <c:v>0.58942099999999653</c:v>
                </c:pt>
                <c:pt idx="1676">
                  <c:v>0.58883799999999653</c:v>
                </c:pt>
                <c:pt idx="1677">
                  <c:v>0.58825699999999548</c:v>
                </c:pt>
                <c:pt idx="1678">
                  <c:v>0.58825699999999548</c:v>
                </c:pt>
                <c:pt idx="1679">
                  <c:v>0.58883799999999653</c:v>
                </c:pt>
                <c:pt idx="1680">
                  <c:v>0.58651199999999548</c:v>
                </c:pt>
                <c:pt idx="1681">
                  <c:v>0.58709299999999665</c:v>
                </c:pt>
                <c:pt idx="1682">
                  <c:v>0.58651199999999548</c:v>
                </c:pt>
                <c:pt idx="1683">
                  <c:v>0.58709500000000003</c:v>
                </c:pt>
                <c:pt idx="1684">
                  <c:v>0.58767599999999998</c:v>
                </c:pt>
                <c:pt idx="1685">
                  <c:v>0.58651199999999548</c:v>
                </c:pt>
                <c:pt idx="1686">
                  <c:v>0.58709500000000003</c:v>
                </c:pt>
                <c:pt idx="1687">
                  <c:v>0.58651399999999332</c:v>
                </c:pt>
                <c:pt idx="1688">
                  <c:v>0.58825899999999665</c:v>
                </c:pt>
                <c:pt idx="1689">
                  <c:v>0.58825899999999665</c:v>
                </c:pt>
                <c:pt idx="1690">
                  <c:v>0.58942299999999548</c:v>
                </c:pt>
                <c:pt idx="1691">
                  <c:v>0.59116599999999653</c:v>
                </c:pt>
                <c:pt idx="1692">
                  <c:v>0.59000199999999958</c:v>
                </c:pt>
                <c:pt idx="1693">
                  <c:v>0.59116599999999653</c:v>
                </c:pt>
                <c:pt idx="1694">
                  <c:v>0.59232999999999958</c:v>
                </c:pt>
                <c:pt idx="1695">
                  <c:v>0.59290999999999949</c:v>
                </c:pt>
                <c:pt idx="1696">
                  <c:v>0.59407399999999699</c:v>
                </c:pt>
                <c:pt idx="1697">
                  <c:v>0.59465699999999699</c:v>
                </c:pt>
                <c:pt idx="1698">
                  <c:v>0.59465699999999699</c:v>
                </c:pt>
                <c:pt idx="1699">
                  <c:v>0.59523999999999699</c:v>
                </c:pt>
                <c:pt idx="1700">
                  <c:v>0.59523999999999699</c:v>
                </c:pt>
                <c:pt idx="1701">
                  <c:v>0.59756599999999538</c:v>
                </c:pt>
                <c:pt idx="1702">
                  <c:v>0.5964039999999956</c:v>
                </c:pt>
                <c:pt idx="1703">
                  <c:v>0.59582299999999699</c:v>
                </c:pt>
                <c:pt idx="1704">
                  <c:v>0.5964039999999956</c:v>
                </c:pt>
                <c:pt idx="1705">
                  <c:v>0.59814900000000004</c:v>
                </c:pt>
                <c:pt idx="1706">
                  <c:v>0.59756799999999399</c:v>
                </c:pt>
                <c:pt idx="1707">
                  <c:v>0.59698499999999688</c:v>
                </c:pt>
                <c:pt idx="1708">
                  <c:v>0.59640199999999688</c:v>
                </c:pt>
                <c:pt idx="1709">
                  <c:v>0.593494999999997</c:v>
                </c:pt>
                <c:pt idx="1710">
                  <c:v>0.594077999999997</c:v>
                </c:pt>
                <c:pt idx="1711">
                  <c:v>0.59233299999999456</c:v>
                </c:pt>
                <c:pt idx="1712">
                  <c:v>0.59233299999999456</c:v>
                </c:pt>
                <c:pt idx="1713">
                  <c:v>0.59291599999999856</c:v>
                </c:pt>
                <c:pt idx="1714">
                  <c:v>0.59349699999999572</c:v>
                </c:pt>
                <c:pt idx="1715">
                  <c:v>0.59233299999999456</c:v>
                </c:pt>
                <c:pt idx="1716">
                  <c:v>0.5917519999999995</c:v>
                </c:pt>
                <c:pt idx="1717">
                  <c:v>0.59058899999999548</c:v>
                </c:pt>
                <c:pt idx="1718">
                  <c:v>0.59175</c:v>
                </c:pt>
                <c:pt idx="1719">
                  <c:v>0.59000599999999959</c:v>
                </c:pt>
                <c:pt idx="1720">
                  <c:v>0.59058699999999331</c:v>
                </c:pt>
                <c:pt idx="1721">
                  <c:v>0.592911999999997</c:v>
                </c:pt>
                <c:pt idx="1722">
                  <c:v>0.59174899999999997</c:v>
                </c:pt>
                <c:pt idx="1723">
                  <c:v>0.59116799999999547</c:v>
                </c:pt>
                <c:pt idx="1724">
                  <c:v>0.59000399999999653</c:v>
                </c:pt>
                <c:pt idx="1725">
                  <c:v>0.58942299999999548</c:v>
                </c:pt>
                <c:pt idx="1726">
                  <c:v>0.58767800000000003</c:v>
                </c:pt>
                <c:pt idx="1727">
                  <c:v>0.58942299999999548</c:v>
                </c:pt>
                <c:pt idx="1728">
                  <c:v>0.58942299999999548</c:v>
                </c:pt>
                <c:pt idx="1729">
                  <c:v>0.59000599999999959</c:v>
                </c:pt>
                <c:pt idx="1730">
                  <c:v>0.59058699999999331</c:v>
                </c:pt>
                <c:pt idx="1731">
                  <c:v>0.59116799999999547</c:v>
                </c:pt>
                <c:pt idx="1732">
                  <c:v>0.59232999999999958</c:v>
                </c:pt>
                <c:pt idx="1733">
                  <c:v>0.592911999999997</c:v>
                </c:pt>
                <c:pt idx="1734">
                  <c:v>0.592911999999997</c:v>
                </c:pt>
                <c:pt idx="1735">
                  <c:v>0.59349299999999561</c:v>
                </c:pt>
                <c:pt idx="1736">
                  <c:v>0.59349299999999561</c:v>
                </c:pt>
                <c:pt idx="1737">
                  <c:v>0.59349299999999561</c:v>
                </c:pt>
                <c:pt idx="1738">
                  <c:v>0.592911999999997</c:v>
                </c:pt>
                <c:pt idx="1739">
                  <c:v>0.59175</c:v>
                </c:pt>
                <c:pt idx="1740">
                  <c:v>0.59291399999999572</c:v>
                </c:pt>
                <c:pt idx="1741">
                  <c:v>0.59233299999999456</c:v>
                </c:pt>
                <c:pt idx="1742">
                  <c:v>0.5917519999999995</c:v>
                </c:pt>
                <c:pt idx="1743">
                  <c:v>0.59233499999999606</c:v>
                </c:pt>
                <c:pt idx="1744">
                  <c:v>0.594077999999997</c:v>
                </c:pt>
                <c:pt idx="1745">
                  <c:v>0.59524199999999949</c:v>
                </c:pt>
                <c:pt idx="1746">
                  <c:v>0.59582299999999699</c:v>
                </c:pt>
                <c:pt idx="1747">
                  <c:v>0.5969869999999956</c:v>
                </c:pt>
                <c:pt idx="1748">
                  <c:v>0.5969869999999956</c:v>
                </c:pt>
                <c:pt idx="1749">
                  <c:v>0.59873100000000001</c:v>
                </c:pt>
                <c:pt idx="1750">
                  <c:v>0.59931199999999607</c:v>
                </c:pt>
                <c:pt idx="1751">
                  <c:v>0.60105699999999951</c:v>
                </c:pt>
                <c:pt idx="1752">
                  <c:v>0.60105699999999951</c:v>
                </c:pt>
                <c:pt idx="1753">
                  <c:v>0.60163999999999995</c:v>
                </c:pt>
                <c:pt idx="1754">
                  <c:v>0.60105699999999951</c:v>
                </c:pt>
                <c:pt idx="1755">
                  <c:v>0.60105699999999951</c:v>
                </c:pt>
                <c:pt idx="1756">
                  <c:v>0.60047600000000001</c:v>
                </c:pt>
                <c:pt idx="1757">
                  <c:v>0.59989499999999996</c:v>
                </c:pt>
                <c:pt idx="1758">
                  <c:v>0.59931199999999607</c:v>
                </c:pt>
                <c:pt idx="1759">
                  <c:v>0.59931199999999607</c:v>
                </c:pt>
                <c:pt idx="1760">
                  <c:v>0.59814900000000004</c:v>
                </c:pt>
                <c:pt idx="1761">
                  <c:v>0.59756599999999538</c:v>
                </c:pt>
                <c:pt idx="1762">
                  <c:v>0.59814699999999665</c:v>
                </c:pt>
                <c:pt idx="1763">
                  <c:v>0.59814699999999665</c:v>
                </c:pt>
                <c:pt idx="1764">
                  <c:v>0.59814699999999665</c:v>
                </c:pt>
                <c:pt idx="1765">
                  <c:v>0.59756599999999538</c:v>
                </c:pt>
                <c:pt idx="1766">
                  <c:v>0.59814699999999665</c:v>
                </c:pt>
                <c:pt idx="1767">
                  <c:v>0.59756599999999538</c:v>
                </c:pt>
                <c:pt idx="1768">
                  <c:v>0.59930899999999665</c:v>
                </c:pt>
                <c:pt idx="1769">
                  <c:v>0.59814500000000004</c:v>
                </c:pt>
                <c:pt idx="1770">
                  <c:v>0.59814500000000004</c:v>
                </c:pt>
                <c:pt idx="1771">
                  <c:v>0.59756399999999343</c:v>
                </c:pt>
                <c:pt idx="1772">
                  <c:v>0.59814500000000004</c:v>
                </c:pt>
                <c:pt idx="1773">
                  <c:v>0.59814500000000004</c:v>
                </c:pt>
                <c:pt idx="1774">
                  <c:v>0.59814500000000004</c:v>
                </c:pt>
                <c:pt idx="1775">
                  <c:v>0.59930899999999665</c:v>
                </c:pt>
                <c:pt idx="1776">
                  <c:v>0.59930899999999665</c:v>
                </c:pt>
                <c:pt idx="1777">
                  <c:v>0.59989000000000003</c:v>
                </c:pt>
                <c:pt idx="1778">
                  <c:v>0.60163400000000333</c:v>
                </c:pt>
                <c:pt idx="1779">
                  <c:v>0.602217</c:v>
                </c:pt>
                <c:pt idx="1780">
                  <c:v>0.6033809999999995</c:v>
                </c:pt>
                <c:pt idx="1781">
                  <c:v>0.6033809999999995</c:v>
                </c:pt>
                <c:pt idx="1782">
                  <c:v>0.604545000000003</c:v>
                </c:pt>
                <c:pt idx="1783">
                  <c:v>0.6039639999999995</c:v>
                </c:pt>
                <c:pt idx="1784">
                  <c:v>0.6039639999999995</c:v>
                </c:pt>
                <c:pt idx="1785">
                  <c:v>0.604545000000003</c:v>
                </c:pt>
                <c:pt idx="1786">
                  <c:v>0.60629000000000299</c:v>
                </c:pt>
                <c:pt idx="1787">
                  <c:v>0.60512600000000005</c:v>
                </c:pt>
                <c:pt idx="1788">
                  <c:v>0.60512600000000005</c:v>
                </c:pt>
                <c:pt idx="1789">
                  <c:v>0.604545000000003</c:v>
                </c:pt>
                <c:pt idx="1790">
                  <c:v>0.60570900000000394</c:v>
                </c:pt>
                <c:pt idx="1791">
                  <c:v>0.605128000000003</c:v>
                </c:pt>
                <c:pt idx="1792">
                  <c:v>0.605128000000003</c:v>
                </c:pt>
                <c:pt idx="1793">
                  <c:v>0.603966</c:v>
                </c:pt>
                <c:pt idx="1794">
                  <c:v>0.6045469999999995</c:v>
                </c:pt>
                <c:pt idx="1795">
                  <c:v>0.60570900000000394</c:v>
                </c:pt>
                <c:pt idx="1796">
                  <c:v>0.6039639999999995</c:v>
                </c:pt>
                <c:pt idx="1797">
                  <c:v>0.6033809999999995</c:v>
                </c:pt>
                <c:pt idx="1798">
                  <c:v>0.6022189999999995</c:v>
                </c:pt>
                <c:pt idx="1799">
                  <c:v>0.60105500000000334</c:v>
                </c:pt>
                <c:pt idx="1800">
                  <c:v>0.60163599999999995</c:v>
                </c:pt>
                <c:pt idx="1801">
                  <c:v>0.60279799999999994</c:v>
                </c:pt>
                <c:pt idx="1802">
                  <c:v>0.60454300000000005</c:v>
                </c:pt>
                <c:pt idx="1803">
                  <c:v>0.60454300000000005</c:v>
                </c:pt>
                <c:pt idx="1804">
                  <c:v>0.60570500000000393</c:v>
                </c:pt>
                <c:pt idx="1805">
                  <c:v>0.60396000000000005</c:v>
                </c:pt>
                <c:pt idx="1806">
                  <c:v>0.603379000000003</c:v>
                </c:pt>
                <c:pt idx="1807">
                  <c:v>0.6022149999999995</c:v>
                </c:pt>
                <c:pt idx="1808">
                  <c:v>0.6022149999999995</c:v>
                </c:pt>
                <c:pt idx="1809">
                  <c:v>0.6004699999999995</c:v>
                </c:pt>
                <c:pt idx="1810">
                  <c:v>0.6004699999999995</c:v>
                </c:pt>
                <c:pt idx="1811">
                  <c:v>0.59872599999999998</c:v>
                </c:pt>
                <c:pt idx="1812">
                  <c:v>0.59814500000000004</c:v>
                </c:pt>
                <c:pt idx="1813">
                  <c:v>0.59756199999999549</c:v>
                </c:pt>
                <c:pt idx="1814">
                  <c:v>0.59814299999999665</c:v>
                </c:pt>
                <c:pt idx="1815">
                  <c:v>0.59814299999999665</c:v>
                </c:pt>
                <c:pt idx="1816">
                  <c:v>0.59698099999999665</c:v>
                </c:pt>
                <c:pt idx="1817">
                  <c:v>0.59814500000000004</c:v>
                </c:pt>
                <c:pt idx="1818">
                  <c:v>0.59814500000000004</c:v>
                </c:pt>
                <c:pt idx="1819">
                  <c:v>0.59872599999999998</c:v>
                </c:pt>
                <c:pt idx="1820">
                  <c:v>0.59930899999999665</c:v>
                </c:pt>
                <c:pt idx="1821">
                  <c:v>0.59872800000000004</c:v>
                </c:pt>
                <c:pt idx="1822">
                  <c:v>0.59814699999999665</c:v>
                </c:pt>
                <c:pt idx="1823">
                  <c:v>0.5969829999999956</c:v>
                </c:pt>
                <c:pt idx="1824">
                  <c:v>0.59640199999999688</c:v>
                </c:pt>
                <c:pt idx="1825">
                  <c:v>0.59523999999999699</c:v>
                </c:pt>
                <c:pt idx="1826">
                  <c:v>0.59756599999999538</c:v>
                </c:pt>
                <c:pt idx="1827">
                  <c:v>0.59872800000000004</c:v>
                </c:pt>
                <c:pt idx="1828">
                  <c:v>0.59930999999999957</c:v>
                </c:pt>
                <c:pt idx="1829">
                  <c:v>0.59989300000000001</c:v>
                </c:pt>
                <c:pt idx="1830">
                  <c:v>0.60105500000000334</c:v>
                </c:pt>
                <c:pt idx="1831">
                  <c:v>0.60105500000000334</c:v>
                </c:pt>
                <c:pt idx="1832">
                  <c:v>0.60280000000000333</c:v>
                </c:pt>
                <c:pt idx="1833">
                  <c:v>0.6033809999999995</c:v>
                </c:pt>
                <c:pt idx="1834">
                  <c:v>0.604545000000003</c:v>
                </c:pt>
                <c:pt idx="1835">
                  <c:v>0.60570700000000299</c:v>
                </c:pt>
                <c:pt idx="1836">
                  <c:v>0.603962</c:v>
                </c:pt>
                <c:pt idx="1837">
                  <c:v>0.60454300000000005</c:v>
                </c:pt>
                <c:pt idx="1838">
                  <c:v>0.60512400000000299</c:v>
                </c:pt>
                <c:pt idx="1839">
                  <c:v>0.60570700000000299</c:v>
                </c:pt>
                <c:pt idx="1840">
                  <c:v>0.60512600000000005</c:v>
                </c:pt>
                <c:pt idx="1841">
                  <c:v>0.603962</c:v>
                </c:pt>
                <c:pt idx="1842">
                  <c:v>0.60279799999999994</c:v>
                </c:pt>
                <c:pt idx="1843">
                  <c:v>0.60163400000000333</c:v>
                </c:pt>
                <c:pt idx="1844">
                  <c:v>0.602217</c:v>
                </c:pt>
                <c:pt idx="1845">
                  <c:v>0.60396000000000005</c:v>
                </c:pt>
                <c:pt idx="1846">
                  <c:v>0.60396000000000005</c:v>
                </c:pt>
                <c:pt idx="1847">
                  <c:v>0.60512200000000005</c:v>
                </c:pt>
                <c:pt idx="1848">
                  <c:v>0.60396000000000005</c:v>
                </c:pt>
                <c:pt idx="1849">
                  <c:v>0.60454100000000299</c:v>
                </c:pt>
                <c:pt idx="1850">
                  <c:v>0.60512200000000005</c:v>
                </c:pt>
                <c:pt idx="1851">
                  <c:v>0.60628599999999999</c:v>
                </c:pt>
                <c:pt idx="1852">
                  <c:v>0.60570500000000393</c:v>
                </c:pt>
                <c:pt idx="1853">
                  <c:v>0.60512400000000299</c:v>
                </c:pt>
                <c:pt idx="1854">
                  <c:v>0.60454300000000005</c:v>
                </c:pt>
                <c:pt idx="1855">
                  <c:v>0.60512400000000299</c:v>
                </c:pt>
                <c:pt idx="1856">
                  <c:v>0.603962</c:v>
                </c:pt>
                <c:pt idx="1857">
                  <c:v>0.604545000000003</c:v>
                </c:pt>
                <c:pt idx="1858">
                  <c:v>0.6033809999999995</c:v>
                </c:pt>
                <c:pt idx="1859">
                  <c:v>0.60280000000000333</c:v>
                </c:pt>
                <c:pt idx="1860">
                  <c:v>0.60280000000000333</c:v>
                </c:pt>
                <c:pt idx="1861">
                  <c:v>0.6033809999999995</c:v>
                </c:pt>
                <c:pt idx="1862">
                  <c:v>0.60570700000000299</c:v>
                </c:pt>
                <c:pt idx="1863">
                  <c:v>0.60570700000000299</c:v>
                </c:pt>
                <c:pt idx="1864">
                  <c:v>0.60803200000000002</c:v>
                </c:pt>
                <c:pt idx="1865">
                  <c:v>0.60861299999999996</c:v>
                </c:pt>
                <c:pt idx="1866">
                  <c:v>0.60803200000000002</c:v>
                </c:pt>
                <c:pt idx="1867">
                  <c:v>0.60686899999999999</c:v>
                </c:pt>
                <c:pt idx="1868">
                  <c:v>0.60570700000000299</c:v>
                </c:pt>
                <c:pt idx="1869">
                  <c:v>0.60803000000000063</c:v>
                </c:pt>
                <c:pt idx="1870">
                  <c:v>0.60686700000000005</c:v>
                </c:pt>
                <c:pt idx="1871">
                  <c:v>0.60512200000000005</c:v>
                </c:pt>
                <c:pt idx="1872">
                  <c:v>0.60628400000000005</c:v>
                </c:pt>
                <c:pt idx="1873">
                  <c:v>0.60686499999999999</c:v>
                </c:pt>
                <c:pt idx="1874">
                  <c:v>0.60686499999999999</c:v>
                </c:pt>
                <c:pt idx="1875">
                  <c:v>0.60628199999999999</c:v>
                </c:pt>
                <c:pt idx="1876">
                  <c:v>0.60570100000000393</c:v>
                </c:pt>
                <c:pt idx="1877">
                  <c:v>0.60628199999999999</c:v>
                </c:pt>
                <c:pt idx="1878">
                  <c:v>0.60686300000000004</c:v>
                </c:pt>
                <c:pt idx="1879">
                  <c:v>0.60744600000000004</c:v>
                </c:pt>
                <c:pt idx="1880">
                  <c:v>0.60686300000000004</c:v>
                </c:pt>
                <c:pt idx="1881">
                  <c:v>0.60569900000000543</c:v>
                </c:pt>
                <c:pt idx="1882">
                  <c:v>0.60628000000000004</c:v>
                </c:pt>
                <c:pt idx="1883">
                  <c:v>0.60395399999999999</c:v>
                </c:pt>
                <c:pt idx="1884">
                  <c:v>0.60686099999999998</c:v>
                </c:pt>
                <c:pt idx="1885">
                  <c:v>0.60569900000000543</c:v>
                </c:pt>
                <c:pt idx="1886">
                  <c:v>0.60628000000000004</c:v>
                </c:pt>
                <c:pt idx="1887">
                  <c:v>0.60453500000000004</c:v>
                </c:pt>
                <c:pt idx="1888">
                  <c:v>0.60569900000000543</c:v>
                </c:pt>
                <c:pt idx="1889">
                  <c:v>0.60569900000000543</c:v>
                </c:pt>
                <c:pt idx="1890">
                  <c:v>0.60395600000000005</c:v>
                </c:pt>
                <c:pt idx="1891">
                  <c:v>0.60570100000000393</c:v>
                </c:pt>
                <c:pt idx="1892">
                  <c:v>0.60802699999999998</c:v>
                </c:pt>
                <c:pt idx="1893">
                  <c:v>0.60744600000000004</c:v>
                </c:pt>
                <c:pt idx="1894">
                  <c:v>0.60686499999999999</c:v>
                </c:pt>
                <c:pt idx="1895">
                  <c:v>0.60686499999999999</c:v>
                </c:pt>
                <c:pt idx="1896">
                  <c:v>0.60686499999999999</c:v>
                </c:pt>
                <c:pt idx="1897">
                  <c:v>0.60511999999999999</c:v>
                </c:pt>
                <c:pt idx="1898">
                  <c:v>0.60511999999999999</c:v>
                </c:pt>
                <c:pt idx="1899">
                  <c:v>0.60453900000000005</c:v>
                </c:pt>
                <c:pt idx="1900">
                  <c:v>0.60511999999999999</c:v>
                </c:pt>
                <c:pt idx="1901">
                  <c:v>0.60686499999999999</c:v>
                </c:pt>
                <c:pt idx="1902">
                  <c:v>0.60919000000000334</c:v>
                </c:pt>
                <c:pt idx="1903">
                  <c:v>0.60802900000000393</c:v>
                </c:pt>
                <c:pt idx="1904">
                  <c:v>0.60919200000000062</c:v>
                </c:pt>
                <c:pt idx="1905">
                  <c:v>0.60861100000000334</c:v>
                </c:pt>
                <c:pt idx="1906">
                  <c:v>0.60744799999999999</c:v>
                </c:pt>
                <c:pt idx="1907">
                  <c:v>0.60686700000000005</c:v>
                </c:pt>
                <c:pt idx="1908">
                  <c:v>0.60803000000000063</c:v>
                </c:pt>
                <c:pt idx="1909">
                  <c:v>0.60803000000000063</c:v>
                </c:pt>
                <c:pt idx="1910">
                  <c:v>0.60570500000000393</c:v>
                </c:pt>
                <c:pt idx="1911">
                  <c:v>0.60570500000000393</c:v>
                </c:pt>
                <c:pt idx="1912">
                  <c:v>0.60570500000000393</c:v>
                </c:pt>
                <c:pt idx="1913">
                  <c:v>0.60454300000000005</c:v>
                </c:pt>
                <c:pt idx="1914">
                  <c:v>0.603962</c:v>
                </c:pt>
                <c:pt idx="1915">
                  <c:v>0.60454300000000005</c:v>
                </c:pt>
                <c:pt idx="1916">
                  <c:v>0.60454300000000005</c:v>
                </c:pt>
                <c:pt idx="1917">
                  <c:v>0.60628800000000005</c:v>
                </c:pt>
                <c:pt idx="1918">
                  <c:v>0.60803200000000002</c:v>
                </c:pt>
                <c:pt idx="1919">
                  <c:v>0.60745099999999996</c:v>
                </c:pt>
                <c:pt idx="1920">
                  <c:v>0.60803200000000002</c:v>
                </c:pt>
                <c:pt idx="1921">
                  <c:v>0.60745099999999996</c:v>
                </c:pt>
                <c:pt idx="1922">
                  <c:v>0.60745099999999996</c:v>
                </c:pt>
                <c:pt idx="1923">
                  <c:v>0.60570700000000299</c:v>
                </c:pt>
                <c:pt idx="1924">
                  <c:v>0.60570700000000299</c:v>
                </c:pt>
                <c:pt idx="1925">
                  <c:v>0.60686899999999999</c:v>
                </c:pt>
                <c:pt idx="1926">
                  <c:v>0.60570700000000299</c:v>
                </c:pt>
                <c:pt idx="1927">
                  <c:v>0.60803200000000002</c:v>
                </c:pt>
                <c:pt idx="1928">
                  <c:v>0.60919400000000334</c:v>
                </c:pt>
                <c:pt idx="1929">
                  <c:v>0.60861299999999996</c:v>
                </c:pt>
                <c:pt idx="1930">
                  <c:v>0.60919400000000334</c:v>
                </c:pt>
                <c:pt idx="1931">
                  <c:v>0.60977500000000451</c:v>
                </c:pt>
                <c:pt idx="1932">
                  <c:v>0.61093699999999951</c:v>
                </c:pt>
                <c:pt idx="1933">
                  <c:v>0.61093699999999951</c:v>
                </c:pt>
                <c:pt idx="1934">
                  <c:v>0.61209899999999995</c:v>
                </c:pt>
                <c:pt idx="1935">
                  <c:v>0.6132609999999995</c:v>
                </c:pt>
                <c:pt idx="1936">
                  <c:v>0.613842000000003</c:v>
                </c:pt>
                <c:pt idx="1937">
                  <c:v>0.613842000000003</c:v>
                </c:pt>
                <c:pt idx="1938">
                  <c:v>0.61209700000000333</c:v>
                </c:pt>
                <c:pt idx="1939">
                  <c:v>0.61267799999999994</c:v>
                </c:pt>
                <c:pt idx="1940">
                  <c:v>0.61267799999999994</c:v>
                </c:pt>
                <c:pt idx="1941">
                  <c:v>0.61209700000000333</c:v>
                </c:pt>
                <c:pt idx="1942">
                  <c:v>0.61209700000000333</c:v>
                </c:pt>
                <c:pt idx="1943">
                  <c:v>0.61267799999999994</c:v>
                </c:pt>
                <c:pt idx="1944">
                  <c:v>0.6132609999999995</c:v>
                </c:pt>
                <c:pt idx="1945">
                  <c:v>0.613842000000003</c:v>
                </c:pt>
                <c:pt idx="1946">
                  <c:v>0.6132609999999995</c:v>
                </c:pt>
                <c:pt idx="1947">
                  <c:v>0.613842000000003</c:v>
                </c:pt>
                <c:pt idx="1948">
                  <c:v>0.61268000000000333</c:v>
                </c:pt>
                <c:pt idx="1949">
                  <c:v>0.61093699999999951</c:v>
                </c:pt>
                <c:pt idx="1950">
                  <c:v>0.61093699999999951</c:v>
                </c:pt>
                <c:pt idx="1951">
                  <c:v>0.61035600000000001</c:v>
                </c:pt>
                <c:pt idx="1952">
                  <c:v>0.61035600000000001</c:v>
                </c:pt>
                <c:pt idx="1953">
                  <c:v>0.60919400000000334</c:v>
                </c:pt>
                <c:pt idx="1954">
                  <c:v>0.60919400000000334</c:v>
                </c:pt>
                <c:pt idx="1955">
                  <c:v>0.60919400000000334</c:v>
                </c:pt>
                <c:pt idx="1956">
                  <c:v>0.60919400000000334</c:v>
                </c:pt>
                <c:pt idx="1957">
                  <c:v>0.60745099999999996</c:v>
                </c:pt>
                <c:pt idx="1958">
                  <c:v>0.60803200000000002</c:v>
                </c:pt>
                <c:pt idx="1959">
                  <c:v>0.60861500000000335</c:v>
                </c:pt>
                <c:pt idx="1960">
                  <c:v>0.60861500000000335</c:v>
                </c:pt>
                <c:pt idx="1961">
                  <c:v>0.60861500000000335</c:v>
                </c:pt>
                <c:pt idx="1962">
                  <c:v>0.60977700000000334</c:v>
                </c:pt>
                <c:pt idx="1963">
                  <c:v>0.61035799999999996</c:v>
                </c:pt>
                <c:pt idx="1964">
                  <c:v>0.61093900000000334</c:v>
                </c:pt>
                <c:pt idx="1965">
                  <c:v>0.61093900000000334</c:v>
                </c:pt>
                <c:pt idx="1966">
                  <c:v>0.61035799999999996</c:v>
                </c:pt>
                <c:pt idx="1967">
                  <c:v>0.61093900000000334</c:v>
                </c:pt>
                <c:pt idx="1968">
                  <c:v>0.61035799999999996</c:v>
                </c:pt>
                <c:pt idx="1969">
                  <c:v>0.61093900000000334</c:v>
                </c:pt>
                <c:pt idx="1970">
                  <c:v>0.61268199999999995</c:v>
                </c:pt>
                <c:pt idx="1971">
                  <c:v>0.61384399999999995</c:v>
                </c:pt>
                <c:pt idx="1972">
                  <c:v>0.61500600000000005</c:v>
                </c:pt>
                <c:pt idx="1973">
                  <c:v>0.61617000000000299</c:v>
                </c:pt>
                <c:pt idx="1974">
                  <c:v>0.61500600000000005</c:v>
                </c:pt>
                <c:pt idx="1975">
                  <c:v>0.614425000000003</c:v>
                </c:pt>
                <c:pt idx="1976">
                  <c:v>0.614425000000003</c:v>
                </c:pt>
                <c:pt idx="1977">
                  <c:v>0.61209899999999995</c:v>
                </c:pt>
                <c:pt idx="1978">
                  <c:v>0.61268000000000333</c:v>
                </c:pt>
                <c:pt idx="1979">
                  <c:v>0.61093500000000334</c:v>
                </c:pt>
                <c:pt idx="1980">
                  <c:v>0.6115159999999995</c:v>
                </c:pt>
                <c:pt idx="1981">
                  <c:v>0.60977099999999995</c:v>
                </c:pt>
                <c:pt idx="1982">
                  <c:v>0.6109329999999995</c:v>
                </c:pt>
                <c:pt idx="1983">
                  <c:v>0.60977099999999995</c:v>
                </c:pt>
                <c:pt idx="1984">
                  <c:v>0.60977099999999995</c:v>
                </c:pt>
                <c:pt idx="1985">
                  <c:v>0.60744799999999999</c:v>
                </c:pt>
                <c:pt idx="1986">
                  <c:v>0.60802900000000393</c:v>
                </c:pt>
                <c:pt idx="1987">
                  <c:v>0.60919000000000334</c:v>
                </c:pt>
                <c:pt idx="1988">
                  <c:v>0.60861000000000065</c:v>
                </c:pt>
                <c:pt idx="1989">
                  <c:v>0.60919000000000334</c:v>
                </c:pt>
                <c:pt idx="1990">
                  <c:v>0.60802900000000393</c:v>
                </c:pt>
                <c:pt idx="1991">
                  <c:v>0.60512200000000005</c:v>
                </c:pt>
                <c:pt idx="1992">
                  <c:v>0.60512200000000005</c:v>
                </c:pt>
                <c:pt idx="1993">
                  <c:v>0.60454100000000299</c:v>
                </c:pt>
                <c:pt idx="1994">
                  <c:v>0.60337700000000005</c:v>
                </c:pt>
                <c:pt idx="1995">
                  <c:v>0.602796000000003</c:v>
                </c:pt>
                <c:pt idx="1996">
                  <c:v>0.602796000000003</c:v>
                </c:pt>
                <c:pt idx="1997">
                  <c:v>0.60337700000000005</c:v>
                </c:pt>
                <c:pt idx="1998">
                  <c:v>0.60570299999999999</c:v>
                </c:pt>
                <c:pt idx="1999">
                  <c:v>0.60395799999999999</c:v>
                </c:pt>
              </c:numCache>
            </c:numRef>
          </c:yVal>
        </c:ser>
        <c:axId val="128434560"/>
        <c:axId val="128436864"/>
      </c:scatterChart>
      <c:valAx>
        <c:axId val="128434560"/>
        <c:scaling>
          <c:orientation val="minMax"/>
          <c:max val="5"/>
        </c:scaling>
        <c:axPos val="b"/>
        <c:title>
          <c:tx>
            <c:rich>
              <a:bodyPr/>
              <a:lstStyle/>
              <a:p>
                <a:pPr>
                  <a:defRPr/>
                </a:pPr>
                <a:r>
                  <a:rPr lang="en-US"/>
                  <a:t>Time (s)</a:t>
                </a:r>
              </a:p>
            </c:rich>
          </c:tx>
        </c:title>
        <c:numFmt formatCode="0" sourceLinked="0"/>
        <c:tickLblPos val="nextTo"/>
        <c:crossAx val="128436864"/>
        <c:crosses val="autoZero"/>
        <c:crossBetween val="midCat"/>
        <c:majorUnit val="1"/>
      </c:valAx>
      <c:valAx>
        <c:axId val="128436864"/>
        <c:scaling>
          <c:orientation val="minMax"/>
        </c:scaling>
        <c:axPos val="l"/>
        <c:majorGridlines/>
        <c:title>
          <c:tx>
            <c:rich>
              <a:bodyPr rot="-5400000" vert="horz"/>
              <a:lstStyle/>
              <a:p>
                <a:pPr>
                  <a:defRPr/>
                </a:pPr>
                <a:r>
                  <a:rPr lang="en-US"/>
                  <a:t>Displacement, Voltage (V)</a:t>
                </a:r>
              </a:p>
            </c:rich>
          </c:tx>
        </c:title>
        <c:numFmt formatCode="0.0" sourceLinked="0"/>
        <c:tickLblPos val="nextTo"/>
        <c:crossAx val="128434560"/>
        <c:crosses val="autoZero"/>
        <c:crossBetween val="midCat"/>
      </c:valAx>
    </c:plotArea>
    <c:plotVisOnly val="1"/>
  </c:chart>
  <c:spPr>
    <a:ln>
      <a:noFill/>
    </a:ln>
  </c:spPr>
  <c:externalData r:id="rId1"/>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6760571924536435"/>
          <c:y val="3.9687170662872168E-2"/>
          <c:w val="0.795658882782179"/>
          <c:h val="0.78042033039016767"/>
        </c:manualLayout>
      </c:layout>
      <c:scatterChart>
        <c:scatterStyle val="lineMarker"/>
        <c:ser>
          <c:idx val="0"/>
          <c:order val="0"/>
          <c:tx>
            <c:strRef>
              <c:f>'Punn - bent output'!$B$1</c:f>
              <c:strCache>
                <c:ptCount val="1"/>
                <c:pt idx="0">
                  <c:v>Displacement</c:v>
                </c:pt>
              </c:strCache>
            </c:strRef>
          </c:tx>
          <c:marker>
            <c:symbol val="none"/>
          </c:marker>
          <c:xVal>
            <c:numRef>
              <c:f>'Punn - bent output'!$A$2:$A$2001</c:f>
              <c:numCache>
                <c:formatCode>0.0000</c:formatCode>
                <c:ptCount val="2000"/>
                <c:pt idx="0">
                  <c:v>0</c:v>
                </c:pt>
                <c:pt idx="1">
                  <c:v>2.5000000000000092E-3</c:v>
                </c:pt>
                <c:pt idx="2">
                  <c:v>5.0000000000000114E-3</c:v>
                </c:pt>
                <c:pt idx="3">
                  <c:v>7.5000000000000353E-3</c:v>
                </c:pt>
                <c:pt idx="4">
                  <c:v>1.0000000000000005E-2</c:v>
                </c:pt>
                <c:pt idx="5">
                  <c:v>1.2500000000000001E-2</c:v>
                </c:pt>
                <c:pt idx="6">
                  <c:v>1.4999999999999998E-2</c:v>
                </c:pt>
                <c:pt idx="7">
                  <c:v>1.7500000000000005E-2</c:v>
                </c:pt>
                <c:pt idx="8">
                  <c:v>2.0000000000000011E-2</c:v>
                </c:pt>
                <c:pt idx="9">
                  <c:v>2.2500000000000006E-2</c:v>
                </c:pt>
                <c:pt idx="10">
                  <c:v>2.5000000000000001E-2</c:v>
                </c:pt>
                <c:pt idx="11">
                  <c:v>2.7500000000000011E-2</c:v>
                </c:pt>
                <c:pt idx="12">
                  <c:v>3.0000000000000002E-2</c:v>
                </c:pt>
                <c:pt idx="13">
                  <c:v>3.2500000000000001E-2</c:v>
                </c:pt>
                <c:pt idx="14">
                  <c:v>3.500000000000001E-2</c:v>
                </c:pt>
                <c:pt idx="15">
                  <c:v>3.7500000000000006E-2</c:v>
                </c:pt>
                <c:pt idx="16">
                  <c:v>4.0000000000000022E-2</c:v>
                </c:pt>
                <c:pt idx="17">
                  <c:v>4.2500000000000003E-2</c:v>
                </c:pt>
                <c:pt idx="18">
                  <c:v>4.5000000000000012E-2</c:v>
                </c:pt>
                <c:pt idx="19">
                  <c:v>4.7500000000000014E-2</c:v>
                </c:pt>
                <c:pt idx="20">
                  <c:v>0.05</c:v>
                </c:pt>
                <c:pt idx="21">
                  <c:v>5.2500000000000012E-2</c:v>
                </c:pt>
                <c:pt idx="22">
                  <c:v>5.5000000000000014E-2</c:v>
                </c:pt>
                <c:pt idx="23">
                  <c:v>5.7500000000000023E-2</c:v>
                </c:pt>
                <c:pt idx="24">
                  <c:v>6.0000000000000032E-2</c:v>
                </c:pt>
                <c:pt idx="25">
                  <c:v>6.25E-2</c:v>
                </c:pt>
                <c:pt idx="26">
                  <c:v>6.5000000000000002E-2</c:v>
                </c:pt>
                <c:pt idx="27">
                  <c:v>6.7500000000000004E-2</c:v>
                </c:pt>
                <c:pt idx="28">
                  <c:v>7.0000000000000021E-2</c:v>
                </c:pt>
                <c:pt idx="29">
                  <c:v>7.2500000000000023E-2</c:v>
                </c:pt>
                <c:pt idx="30">
                  <c:v>7.5000000000000011E-2</c:v>
                </c:pt>
                <c:pt idx="31">
                  <c:v>7.7500000000000013E-2</c:v>
                </c:pt>
                <c:pt idx="32">
                  <c:v>8.0000000000000043E-2</c:v>
                </c:pt>
                <c:pt idx="33">
                  <c:v>8.2500000000000004E-2</c:v>
                </c:pt>
                <c:pt idx="34">
                  <c:v>8.5000000000000006E-2</c:v>
                </c:pt>
                <c:pt idx="35">
                  <c:v>8.7500000000000008E-2</c:v>
                </c:pt>
                <c:pt idx="36">
                  <c:v>9.0000000000000024E-2</c:v>
                </c:pt>
                <c:pt idx="37">
                  <c:v>9.2500000000000027E-2</c:v>
                </c:pt>
                <c:pt idx="38">
                  <c:v>9.5000000000000043E-2</c:v>
                </c:pt>
                <c:pt idx="39">
                  <c:v>9.7500000000000045E-2</c:v>
                </c:pt>
                <c:pt idx="40">
                  <c:v>0.1</c:v>
                </c:pt>
                <c:pt idx="41">
                  <c:v>0.10249999999999998</c:v>
                </c:pt>
                <c:pt idx="42">
                  <c:v>0.10500000000000002</c:v>
                </c:pt>
                <c:pt idx="43">
                  <c:v>0.10750000000000012</c:v>
                </c:pt>
                <c:pt idx="44">
                  <c:v>0.11</c:v>
                </c:pt>
                <c:pt idx="45">
                  <c:v>0.1125</c:v>
                </c:pt>
                <c:pt idx="46">
                  <c:v>0.115</c:v>
                </c:pt>
                <c:pt idx="47">
                  <c:v>0.11749999999999998</c:v>
                </c:pt>
                <c:pt idx="48">
                  <c:v>0.12000000000000002</c:v>
                </c:pt>
                <c:pt idx="49">
                  <c:v>0.12250000000000009</c:v>
                </c:pt>
                <c:pt idx="50">
                  <c:v>0.125</c:v>
                </c:pt>
                <c:pt idx="51">
                  <c:v>0.1275</c:v>
                </c:pt>
                <c:pt idx="52">
                  <c:v>0.13</c:v>
                </c:pt>
                <c:pt idx="53">
                  <c:v>0.13250000000000001</c:v>
                </c:pt>
                <c:pt idx="54">
                  <c:v>0.13500000000000001</c:v>
                </c:pt>
                <c:pt idx="55">
                  <c:v>0.13750000000000001</c:v>
                </c:pt>
                <c:pt idx="56">
                  <c:v>0.14000000000000001</c:v>
                </c:pt>
                <c:pt idx="57">
                  <c:v>0.14250000000000004</c:v>
                </c:pt>
                <c:pt idx="58">
                  <c:v>0.14500000000000021</c:v>
                </c:pt>
                <c:pt idx="59">
                  <c:v>0.14750000000000021</c:v>
                </c:pt>
                <c:pt idx="60">
                  <c:v>0.15000000000000024</c:v>
                </c:pt>
                <c:pt idx="61">
                  <c:v>0.15250000000000041</c:v>
                </c:pt>
                <c:pt idx="62">
                  <c:v>0.15500000000000044</c:v>
                </c:pt>
                <c:pt idx="63">
                  <c:v>0.15750000000000081</c:v>
                </c:pt>
                <c:pt idx="64">
                  <c:v>0.16</c:v>
                </c:pt>
                <c:pt idx="65">
                  <c:v>0.16250000000000001</c:v>
                </c:pt>
                <c:pt idx="66">
                  <c:v>0.16500000000000001</c:v>
                </c:pt>
                <c:pt idx="67">
                  <c:v>0.16750000000000001</c:v>
                </c:pt>
                <c:pt idx="68">
                  <c:v>0.17</c:v>
                </c:pt>
                <c:pt idx="69">
                  <c:v>0.17250000000000001</c:v>
                </c:pt>
                <c:pt idx="70">
                  <c:v>0.17500000000000004</c:v>
                </c:pt>
                <c:pt idx="71">
                  <c:v>0.17750000000000021</c:v>
                </c:pt>
                <c:pt idx="72">
                  <c:v>0.18000000000000024</c:v>
                </c:pt>
                <c:pt idx="73">
                  <c:v>0.18250000000000041</c:v>
                </c:pt>
                <c:pt idx="74">
                  <c:v>0.18500000000000041</c:v>
                </c:pt>
                <c:pt idx="75">
                  <c:v>0.18750000000000044</c:v>
                </c:pt>
                <c:pt idx="76">
                  <c:v>0.19</c:v>
                </c:pt>
                <c:pt idx="77">
                  <c:v>0.1925</c:v>
                </c:pt>
                <c:pt idx="78">
                  <c:v>0.19500000000000001</c:v>
                </c:pt>
                <c:pt idx="79">
                  <c:v>0.19750000000000001</c:v>
                </c:pt>
                <c:pt idx="80">
                  <c:v>0.2</c:v>
                </c:pt>
                <c:pt idx="81">
                  <c:v>0.20250000000000001</c:v>
                </c:pt>
                <c:pt idx="82">
                  <c:v>0.20500000000000004</c:v>
                </c:pt>
                <c:pt idx="83">
                  <c:v>0.20750000000000021</c:v>
                </c:pt>
                <c:pt idx="84">
                  <c:v>0.21000000000000021</c:v>
                </c:pt>
                <c:pt idx="85">
                  <c:v>0.21250000000000024</c:v>
                </c:pt>
                <c:pt idx="86">
                  <c:v>0.21500000000000041</c:v>
                </c:pt>
                <c:pt idx="87">
                  <c:v>0.21750000000000044</c:v>
                </c:pt>
                <c:pt idx="88">
                  <c:v>0.22</c:v>
                </c:pt>
                <c:pt idx="89">
                  <c:v>0.2225</c:v>
                </c:pt>
                <c:pt idx="90">
                  <c:v>0.22500000000000001</c:v>
                </c:pt>
                <c:pt idx="91">
                  <c:v>0.22750000000000001</c:v>
                </c:pt>
                <c:pt idx="92">
                  <c:v>0.23</c:v>
                </c:pt>
                <c:pt idx="93">
                  <c:v>0.23250000000000001</c:v>
                </c:pt>
                <c:pt idx="94">
                  <c:v>0.23500000000000001</c:v>
                </c:pt>
                <c:pt idx="95">
                  <c:v>0.23750000000000004</c:v>
                </c:pt>
                <c:pt idx="96">
                  <c:v>0.24000000000000021</c:v>
                </c:pt>
                <c:pt idx="97">
                  <c:v>0.24250000000000024</c:v>
                </c:pt>
                <c:pt idx="98">
                  <c:v>0.24500000000000041</c:v>
                </c:pt>
                <c:pt idx="99">
                  <c:v>0.24750000000000041</c:v>
                </c:pt>
                <c:pt idx="100">
                  <c:v>0.25</c:v>
                </c:pt>
                <c:pt idx="101">
                  <c:v>0.2525</c:v>
                </c:pt>
                <c:pt idx="102">
                  <c:v>0.255</c:v>
                </c:pt>
                <c:pt idx="103">
                  <c:v>0.25750000000000001</c:v>
                </c:pt>
                <c:pt idx="104">
                  <c:v>0.26</c:v>
                </c:pt>
                <c:pt idx="105">
                  <c:v>0.26250000000000001</c:v>
                </c:pt>
                <c:pt idx="106">
                  <c:v>0.26500000000000001</c:v>
                </c:pt>
                <c:pt idx="107">
                  <c:v>0.26750000000000002</c:v>
                </c:pt>
                <c:pt idx="108">
                  <c:v>0.27</c:v>
                </c:pt>
                <c:pt idx="109">
                  <c:v>0.27250000000000002</c:v>
                </c:pt>
                <c:pt idx="110">
                  <c:v>0.27500000000000002</c:v>
                </c:pt>
                <c:pt idx="111">
                  <c:v>0.27750000000000002</c:v>
                </c:pt>
                <c:pt idx="112">
                  <c:v>0.28000000000000008</c:v>
                </c:pt>
                <c:pt idx="113">
                  <c:v>0.28250000000000008</c:v>
                </c:pt>
                <c:pt idx="114">
                  <c:v>0.28500000000000031</c:v>
                </c:pt>
                <c:pt idx="115">
                  <c:v>0.28750000000000031</c:v>
                </c:pt>
                <c:pt idx="116">
                  <c:v>0.29000000000000031</c:v>
                </c:pt>
                <c:pt idx="117">
                  <c:v>0.29250000000000032</c:v>
                </c:pt>
                <c:pt idx="118">
                  <c:v>0.29500000000000032</c:v>
                </c:pt>
                <c:pt idx="119">
                  <c:v>0.29750000000000032</c:v>
                </c:pt>
                <c:pt idx="120">
                  <c:v>0.30000000000000032</c:v>
                </c:pt>
                <c:pt idx="121">
                  <c:v>0.30250000000000032</c:v>
                </c:pt>
                <c:pt idx="122">
                  <c:v>0.30500000000000038</c:v>
                </c:pt>
                <c:pt idx="123">
                  <c:v>0.30750000000000038</c:v>
                </c:pt>
                <c:pt idx="124">
                  <c:v>0.3100000000000015</c:v>
                </c:pt>
                <c:pt idx="125">
                  <c:v>0.3125000000000015</c:v>
                </c:pt>
                <c:pt idx="126">
                  <c:v>0.3150000000000015</c:v>
                </c:pt>
                <c:pt idx="127">
                  <c:v>0.31750000000000167</c:v>
                </c:pt>
                <c:pt idx="128">
                  <c:v>0.32000000000000167</c:v>
                </c:pt>
                <c:pt idx="129">
                  <c:v>0.32250000000000167</c:v>
                </c:pt>
                <c:pt idx="130">
                  <c:v>0.32500000000000168</c:v>
                </c:pt>
                <c:pt idx="131">
                  <c:v>0.32750000000000168</c:v>
                </c:pt>
                <c:pt idx="132">
                  <c:v>0.33000000000000196</c:v>
                </c:pt>
                <c:pt idx="133">
                  <c:v>0.33250000000000196</c:v>
                </c:pt>
                <c:pt idx="134">
                  <c:v>0.33500000000000196</c:v>
                </c:pt>
                <c:pt idx="135">
                  <c:v>0.33750000000000197</c:v>
                </c:pt>
                <c:pt idx="136">
                  <c:v>0.34</c:v>
                </c:pt>
                <c:pt idx="137">
                  <c:v>0.34250000000000008</c:v>
                </c:pt>
                <c:pt idx="138">
                  <c:v>0.34500000000000008</c:v>
                </c:pt>
                <c:pt idx="139">
                  <c:v>0.34750000000000031</c:v>
                </c:pt>
                <c:pt idx="140">
                  <c:v>0.35000000000000031</c:v>
                </c:pt>
                <c:pt idx="141">
                  <c:v>0.35250000000000031</c:v>
                </c:pt>
                <c:pt idx="142">
                  <c:v>0.35500000000000032</c:v>
                </c:pt>
                <c:pt idx="143">
                  <c:v>0.35750000000000032</c:v>
                </c:pt>
                <c:pt idx="144">
                  <c:v>0.36000000000000032</c:v>
                </c:pt>
                <c:pt idx="145">
                  <c:v>0.36250000000000032</c:v>
                </c:pt>
                <c:pt idx="146">
                  <c:v>0.36500000000000032</c:v>
                </c:pt>
                <c:pt idx="147">
                  <c:v>0.36750000000000038</c:v>
                </c:pt>
                <c:pt idx="148">
                  <c:v>0.37000000000000038</c:v>
                </c:pt>
                <c:pt idx="149">
                  <c:v>0.3725000000000015</c:v>
                </c:pt>
                <c:pt idx="150">
                  <c:v>0.3750000000000015</c:v>
                </c:pt>
                <c:pt idx="151">
                  <c:v>0.3775000000000015</c:v>
                </c:pt>
                <c:pt idx="152">
                  <c:v>0.38000000000000167</c:v>
                </c:pt>
                <c:pt idx="153">
                  <c:v>0.38250000000000167</c:v>
                </c:pt>
                <c:pt idx="154">
                  <c:v>0.38500000000000167</c:v>
                </c:pt>
                <c:pt idx="155">
                  <c:v>0.38750000000000168</c:v>
                </c:pt>
                <c:pt idx="156">
                  <c:v>0.39000000000000168</c:v>
                </c:pt>
                <c:pt idx="157">
                  <c:v>0.39250000000000196</c:v>
                </c:pt>
                <c:pt idx="158">
                  <c:v>0.39500000000000196</c:v>
                </c:pt>
                <c:pt idx="159">
                  <c:v>0.39750000000000196</c:v>
                </c:pt>
                <c:pt idx="160">
                  <c:v>0.4</c:v>
                </c:pt>
                <c:pt idx="161">
                  <c:v>0.40250000000000002</c:v>
                </c:pt>
                <c:pt idx="162">
                  <c:v>0.40500000000000008</c:v>
                </c:pt>
                <c:pt idx="163">
                  <c:v>0.40750000000000008</c:v>
                </c:pt>
                <c:pt idx="164">
                  <c:v>0.41000000000000031</c:v>
                </c:pt>
                <c:pt idx="165">
                  <c:v>0.41250000000000031</c:v>
                </c:pt>
                <c:pt idx="166">
                  <c:v>0.41500000000000031</c:v>
                </c:pt>
                <c:pt idx="167">
                  <c:v>0.41750000000000032</c:v>
                </c:pt>
                <c:pt idx="168">
                  <c:v>0.42000000000000032</c:v>
                </c:pt>
                <c:pt idx="169">
                  <c:v>0.42250000000000032</c:v>
                </c:pt>
                <c:pt idx="170">
                  <c:v>0.42500000000000032</c:v>
                </c:pt>
                <c:pt idx="171">
                  <c:v>0.42750000000000032</c:v>
                </c:pt>
                <c:pt idx="172">
                  <c:v>0.43000000000000038</c:v>
                </c:pt>
                <c:pt idx="173">
                  <c:v>0.43250000000000038</c:v>
                </c:pt>
                <c:pt idx="174">
                  <c:v>0.4350000000000015</c:v>
                </c:pt>
                <c:pt idx="175">
                  <c:v>0.4375000000000015</c:v>
                </c:pt>
                <c:pt idx="176">
                  <c:v>0.44</c:v>
                </c:pt>
                <c:pt idx="177">
                  <c:v>0.4425</c:v>
                </c:pt>
                <c:pt idx="178">
                  <c:v>0.44500000000000001</c:v>
                </c:pt>
                <c:pt idx="179">
                  <c:v>0.44750000000000001</c:v>
                </c:pt>
                <c:pt idx="180">
                  <c:v>0.45</c:v>
                </c:pt>
                <c:pt idx="181">
                  <c:v>0.45250000000000001</c:v>
                </c:pt>
                <c:pt idx="182">
                  <c:v>0.45500000000000002</c:v>
                </c:pt>
                <c:pt idx="183">
                  <c:v>0.45750000000000002</c:v>
                </c:pt>
                <c:pt idx="184">
                  <c:v>0.46</c:v>
                </c:pt>
                <c:pt idx="185">
                  <c:v>0.46250000000000002</c:v>
                </c:pt>
                <c:pt idx="186">
                  <c:v>0.46500000000000002</c:v>
                </c:pt>
                <c:pt idx="187">
                  <c:v>0.46750000000000008</c:v>
                </c:pt>
                <c:pt idx="188">
                  <c:v>0.47000000000000008</c:v>
                </c:pt>
                <c:pt idx="189">
                  <c:v>0.47250000000000031</c:v>
                </c:pt>
                <c:pt idx="190">
                  <c:v>0.47500000000000031</c:v>
                </c:pt>
                <c:pt idx="191">
                  <c:v>0.47750000000000031</c:v>
                </c:pt>
                <c:pt idx="192">
                  <c:v>0.48000000000000032</c:v>
                </c:pt>
                <c:pt idx="193">
                  <c:v>0.48250000000000032</c:v>
                </c:pt>
                <c:pt idx="194">
                  <c:v>0.48500000000000032</c:v>
                </c:pt>
                <c:pt idx="195">
                  <c:v>0.48750000000000032</c:v>
                </c:pt>
                <c:pt idx="196">
                  <c:v>0.49000000000000032</c:v>
                </c:pt>
                <c:pt idx="197">
                  <c:v>0.49250000000000038</c:v>
                </c:pt>
                <c:pt idx="198">
                  <c:v>0.49500000000000038</c:v>
                </c:pt>
                <c:pt idx="199">
                  <c:v>0.4975000000000015</c:v>
                </c:pt>
                <c:pt idx="200">
                  <c:v>0.5</c:v>
                </c:pt>
                <c:pt idx="201">
                  <c:v>0.5024999999999995</c:v>
                </c:pt>
                <c:pt idx="202">
                  <c:v>0.505</c:v>
                </c:pt>
                <c:pt idx="203">
                  <c:v>0.50749999999999951</c:v>
                </c:pt>
                <c:pt idx="204">
                  <c:v>0.51</c:v>
                </c:pt>
                <c:pt idx="205">
                  <c:v>0.51249999999999996</c:v>
                </c:pt>
                <c:pt idx="206">
                  <c:v>0.51500000000000001</c:v>
                </c:pt>
                <c:pt idx="207">
                  <c:v>0.51749999999999996</c:v>
                </c:pt>
                <c:pt idx="208">
                  <c:v>0.52</c:v>
                </c:pt>
                <c:pt idx="209">
                  <c:v>0.52249999999999996</c:v>
                </c:pt>
                <c:pt idx="210">
                  <c:v>0.52500000000000002</c:v>
                </c:pt>
                <c:pt idx="211">
                  <c:v>0.52749999999999997</c:v>
                </c:pt>
                <c:pt idx="212">
                  <c:v>0.53</c:v>
                </c:pt>
                <c:pt idx="213">
                  <c:v>0.53249999999999997</c:v>
                </c:pt>
                <c:pt idx="214">
                  <c:v>0.53500000000000003</c:v>
                </c:pt>
                <c:pt idx="215">
                  <c:v>0.53749999999999998</c:v>
                </c:pt>
                <c:pt idx="216">
                  <c:v>0.54</c:v>
                </c:pt>
                <c:pt idx="217">
                  <c:v>0.54249999999999998</c:v>
                </c:pt>
                <c:pt idx="218">
                  <c:v>0.54500000000000004</c:v>
                </c:pt>
                <c:pt idx="219">
                  <c:v>0.54749999999999999</c:v>
                </c:pt>
                <c:pt idx="220">
                  <c:v>0.55000000000000004</c:v>
                </c:pt>
                <c:pt idx="221">
                  <c:v>0.55249999999999999</c:v>
                </c:pt>
                <c:pt idx="222">
                  <c:v>0.55500000000000005</c:v>
                </c:pt>
                <c:pt idx="223">
                  <c:v>0.5575</c:v>
                </c:pt>
                <c:pt idx="224">
                  <c:v>0.56000000000000005</c:v>
                </c:pt>
                <c:pt idx="225">
                  <c:v>0.5625</c:v>
                </c:pt>
                <c:pt idx="226">
                  <c:v>0.56499999999999995</c:v>
                </c:pt>
                <c:pt idx="227">
                  <c:v>0.5675</c:v>
                </c:pt>
                <c:pt idx="228">
                  <c:v>0.56999999999999995</c:v>
                </c:pt>
                <c:pt idx="229">
                  <c:v>0.57250000000000001</c:v>
                </c:pt>
                <c:pt idx="230">
                  <c:v>0.57500000000000062</c:v>
                </c:pt>
                <c:pt idx="231">
                  <c:v>0.57750000000000001</c:v>
                </c:pt>
                <c:pt idx="232">
                  <c:v>0.58000000000000007</c:v>
                </c:pt>
                <c:pt idx="233">
                  <c:v>0.58249999999999957</c:v>
                </c:pt>
                <c:pt idx="234">
                  <c:v>0.58499999999999996</c:v>
                </c:pt>
                <c:pt idx="235">
                  <c:v>0.58749999999999958</c:v>
                </c:pt>
                <c:pt idx="236">
                  <c:v>0.59</c:v>
                </c:pt>
                <c:pt idx="237">
                  <c:v>0.59249999999999958</c:v>
                </c:pt>
                <c:pt idx="238">
                  <c:v>0.59499999999999997</c:v>
                </c:pt>
                <c:pt idx="239">
                  <c:v>0.59749999999999959</c:v>
                </c:pt>
                <c:pt idx="240">
                  <c:v>0.60000000000000064</c:v>
                </c:pt>
                <c:pt idx="241">
                  <c:v>0.60250000000000004</c:v>
                </c:pt>
                <c:pt idx="242">
                  <c:v>0.60500000000000065</c:v>
                </c:pt>
                <c:pt idx="243">
                  <c:v>0.60750000000000004</c:v>
                </c:pt>
                <c:pt idx="244">
                  <c:v>0.61000000000000065</c:v>
                </c:pt>
                <c:pt idx="245">
                  <c:v>0.61250000000000004</c:v>
                </c:pt>
                <c:pt idx="246">
                  <c:v>0.61500000000000299</c:v>
                </c:pt>
                <c:pt idx="247">
                  <c:v>0.61750000000000005</c:v>
                </c:pt>
                <c:pt idx="248">
                  <c:v>0.62000000000000299</c:v>
                </c:pt>
                <c:pt idx="249">
                  <c:v>0.62250000000000005</c:v>
                </c:pt>
                <c:pt idx="250">
                  <c:v>0.62500000000000311</c:v>
                </c:pt>
                <c:pt idx="251">
                  <c:v>0.62749999999999995</c:v>
                </c:pt>
                <c:pt idx="252">
                  <c:v>0.63000000000000334</c:v>
                </c:pt>
                <c:pt idx="253">
                  <c:v>0.63249999999999995</c:v>
                </c:pt>
                <c:pt idx="254">
                  <c:v>0.63500000000000334</c:v>
                </c:pt>
                <c:pt idx="255">
                  <c:v>0.63750000000000062</c:v>
                </c:pt>
                <c:pt idx="256">
                  <c:v>0.64000000000000334</c:v>
                </c:pt>
                <c:pt idx="257">
                  <c:v>0.64250000000000063</c:v>
                </c:pt>
                <c:pt idx="258">
                  <c:v>0.64500000000000335</c:v>
                </c:pt>
                <c:pt idx="259">
                  <c:v>0.64750000000000063</c:v>
                </c:pt>
                <c:pt idx="260">
                  <c:v>0.65000000000000346</c:v>
                </c:pt>
                <c:pt idx="261">
                  <c:v>0.65250000000000064</c:v>
                </c:pt>
                <c:pt idx="262">
                  <c:v>0.65500000000000391</c:v>
                </c:pt>
                <c:pt idx="263">
                  <c:v>0.65750000000000064</c:v>
                </c:pt>
                <c:pt idx="264">
                  <c:v>0.66000000000000392</c:v>
                </c:pt>
                <c:pt idx="265">
                  <c:v>0.66250000000000064</c:v>
                </c:pt>
                <c:pt idx="266">
                  <c:v>0.66500000000000392</c:v>
                </c:pt>
                <c:pt idx="267">
                  <c:v>0.66750000000000065</c:v>
                </c:pt>
                <c:pt idx="268">
                  <c:v>0.67000000000000393</c:v>
                </c:pt>
                <c:pt idx="269">
                  <c:v>0.67250000000000065</c:v>
                </c:pt>
                <c:pt idx="270">
                  <c:v>0.67500000000000393</c:v>
                </c:pt>
                <c:pt idx="271">
                  <c:v>0.67750000000000299</c:v>
                </c:pt>
                <c:pt idx="272">
                  <c:v>0.68</c:v>
                </c:pt>
                <c:pt idx="273">
                  <c:v>0.6825</c:v>
                </c:pt>
                <c:pt idx="274">
                  <c:v>0.68500000000000005</c:v>
                </c:pt>
                <c:pt idx="275">
                  <c:v>0.6875</c:v>
                </c:pt>
                <c:pt idx="276">
                  <c:v>0.69000000000000061</c:v>
                </c:pt>
                <c:pt idx="277">
                  <c:v>0.6925</c:v>
                </c:pt>
                <c:pt idx="278">
                  <c:v>0.69499999999999995</c:v>
                </c:pt>
                <c:pt idx="279">
                  <c:v>0.69750000000000001</c:v>
                </c:pt>
                <c:pt idx="280">
                  <c:v>0.70000000000000062</c:v>
                </c:pt>
                <c:pt idx="281">
                  <c:v>0.70250000000000001</c:v>
                </c:pt>
                <c:pt idx="282">
                  <c:v>0.70500000000000063</c:v>
                </c:pt>
                <c:pt idx="283">
                  <c:v>0.70750000000000002</c:v>
                </c:pt>
                <c:pt idx="284">
                  <c:v>0.71000000000000063</c:v>
                </c:pt>
                <c:pt idx="285">
                  <c:v>0.71250000000000002</c:v>
                </c:pt>
                <c:pt idx="286">
                  <c:v>0.71500000000000064</c:v>
                </c:pt>
                <c:pt idx="287">
                  <c:v>0.71750000000000003</c:v>
                </c:pt>
                <c:pt idx="288">
                  <c:v>0.72000000000000064</c:v>
                </c:pt>
                <c:pt idx="289">
                  <c:v>0.72250000000000003</c:v>
                </c:pt>
                <c:pt idx="290">
                  <c:v>0.72500000000000064</c:v>
                </c:pt>
                <c:pt idx="291">
                  <c:v>0.72750000000000004</c:v>
                </c:pt>
                <c:pt idx="292">
                  <c:v>0.73000000000000065</c:v>
                </c:pt>
                <c:pt idx="293">
                  <c:v>0.73250000000000004</c:v>
                </c:pt>
                <c:pt idx="294">
                  <c:v>0.73500000000000065</c:v>
                </c:pt>
                <c:pt idx="295">
                  <c:v>0.73750000000000004</c:v>
                </c:pt>
                <c:pt idx="296">
                  <c:v>0.74000000000000299</c:v>
                </c:pt>
                <c:pt idx="297">
                  <c:v>0.74250000000000005</c:v>
                </c:pt>
                <c:pt idx="298">
                  <c:v>0.74500000000000299</c:v>
                </c:pt>
                <c:pt idx="299">
                  <c:v>0.74750000000000005</c:v>
                </c:pt>
                <c:pt idx="300">
                  <c:v>0.75000000000000311</c:v>
                </c:pt>
                <c:pt idx="301">
                  <c:v>0.75249999999999995</c:v>
                </c:pt>
                <c:pt idx="302">
                  <c:v>0.75500000000000334</c:v>
                </c:pt>
                <c:pt idx="303">
                  <c:v>0.75749999999999995</c:v>
                </c:pt>
                <c:pt idx="304">
                  <c:v>0.76000000000000334</c:v>
                </c:pt>
                <c:pt idx="305">
                  <c:v>0.76250000000000062</c:v>
                </c:pt>
                <c:pt idx="306">
                  <c:v>0.76500000000000334</c:v>
                </c:pt>
                <c:pt idx="307">
                  <c:v>0.76750000000000063</c:v>
                </c:pt>
                <c:pt idx="308">
                  <c:v>0.77000000000000335</c:v>
                </c:pt>
                <c:pt idx="309">
                  <c:v>0.77250000000000063</c:v>
                </c:pt>
                <c:pt idx="310">
                  <c:v>0.77500000000000346</c:v>
                </c:pt>
                <c:pt idx="311">
                  <c:v>0.77750000000000064</c:v>
                </c:pt>
                <c:pt idx="312">
                  <c:v>0.78</c:v>
                </c:pt>
                <c:pt idx="313">
                  <c:v>0.78249999999999997</c:v>
                </c:pt>
                <c:pt idx="314">
                  <c:v>0.78500000000000003</c:v>
                </c:pt>
                <c:pt idx="315">
                  <c:v>0.78749999999999998</c:v>
                </c:pt>
                <c:pt idx="316">
                  <c:v>0.79</c:v>
                </c:pt>
                <c:pt idx="317">
                  <c:v>0.79249999999999998</c:v>
                </c:pt>
                <c:pt idx="318">
                  <c:v>0.79500000000000004</c:v>
                </c:pt>
                <c:pt idx="319">
                  <c:v>0.79749999999999999</c:v>
                </c:pt>
                <c:pt idx="320">
                  <c:v>0.8</c:v>
                </c:pt>
                <c:pt idx="321">
                  <c:v>0.80249999999999999</c:v>
                </c:pt>
                <c:pt idx="322">
                  <c:v>0.80500000000000005</c:v>
                </c:pt>
                <c:pt idx="323">
                  <c:v>0.8075</c:v>
                </c:pt>
                <c:pt idx="324">
                  <c:v>0.81</c:v>
                </c:pt>
                <c:pt idx="325">
                  <c:v>0.8125</c:v>
                </c:pt>
                <c:pt idx="326">
                  <c:v>0.81499999999999995</c:v>
                </c:pt>
                <c:pt idx="327">
                  <c:v>0.8175</c:v>
                </c:pt>
                <c:pt idx="328">
                  <c:v>0.82000000000000062</c:v>
                </c:pt>
                <c:pt idx="329">
                  <c:v>0.82250000000000001</c:v>
                </c:pt>
                <c:pt idx="330">
                  <c:v>0.82500000000000062</c:v>
                </c:pt>
                <c:pt idx="331">
                  <c:v>0.82750000000000001</c:v>
                </c:pt>
                <c:pt idx="332">
                  <c:v>0.83000000000000063</c:v>
                </c:pt>
                <c:pt idx="333">
                  <c:v>0.83250000000000002</c:v>
                </c:pt>
                <c:pt idx="334">
                  <c:v>0.83500000000000063</c:v>
                </c:pt>
                <c:pt idx="335">
                  <c:v>0.83750000000000002</c:v>
                </c:pt>
                <c:pt idx="336">
                  <c:v>0.84000000000000064</c:v>
                </c:pt>
                <c:pt idx="337">
                  <c:v>0.84250000000000003</c:v>
                </c:pt>
                <c:pt idx="338">
                  <c:v>0.84500000000000064</c:v>
                </c:pt>
                <c:pt idx="339">
                  <c:v>0.84750000000000003</c:v>
                </c:pt>
                <c:pt idx="340">
                  <c:v>0.85000000000000064</c:v>
                </c:pt>
                <c:pt idx="341">
                  <c:v>0.85250000000000004</c:v>
                </c:pt>
                <c:pt idx="342">
                  <c:v>0.85500000000000065</c:v>
                </c:pt>
                <c:pt idx="343">
                  <c:v>0.85750000000000004</c:v>
                </c:pt>
                <c:pt idx="344">
                  <c:v>0.86000000000000065</c:v>
                </c:pt>
                <c:pt idx="345">
                  <c:v>0.86250000000000004</c:v>
                </c:pt>
                <c:pt idx="346">
                  <c:v>0.86500000000000299</c:v>
                </c:pt>
                <c:pt idx="347">
                  <c:v>0.86750000000000005</c:v>
                </c:pt>
                <c:pt idx="348">
                  <c:v>0.87000000000000299</c:v>
                </c:pt>
                <c:pt idx="349">
                  <c:v>0.87250000000000005</c:v>
                </c:pt>
                <c:pt idx="350">
                  <c:v>0.87500000000000311</c:v>
                </c:pt>
                <c:pt idx="351">
                  <c:v>0.87749999999999995</c:v>
                </c:pt>
                <c:pt idx="352">
                  <c:v>0.88</c:v>
                </c:pt>
                <c:pt idx="353">
                  <c:v>0.88249999999999951</c:v>
                </c:pt>
                <c:pt idx="354">
                  <c:v>0.88500000000000001</c:v>
                </c:pt>
                <c:pt idx="355">
                  <c:v>0.88749999999999996</c:v>
                </c:pt>
                <c:pt idx="356">
                  <c:v>0.89</c:v>
                </c:pt>
                <c:pt idx="357">
                  <c:v>0.89249999999999996</c:v>
                </c:pt>
                <c:pt idx="358">
                  <c:v>0.89500000000000002</c:v>
                </c:pt>
                <c:pt idx="359">
                  <c:v>0.89749999999999996</c:v>
                </c:pt>
                <c:pt idx="360">
                  <c:v>0.9</c:v>
                </c:pt>
                <c:pt idx="361">
                  <c:v>0.90249999999999997</c:v>
                </c:pt>
                <c:pt idx="362">
                  <c:v>0.90500000000000003</c:v>
                </c:pt>
                <c:pt idx="363">
                  <c:v>0.90749999999999997</c:v>
                </c:pt>
                <c:pt idx="364">
                  <c:v>0.91</c:v>
                </c:pt>
                <c:pt idx="365">
                  <c:v>0.91249999999999998</c:v>
                </c:pt>
                <c:pt idx="366">
                  <c:v>0.91500000000000004</c:v>
                </c:pt>
                <c:pt idx="367">
                  <c:v>0.91749999999999998</c:v>
                </c:pt>
                <c:pt idx="368">
                  <c:v>0.92</c:v>
                </c:pt>
                <c:pt idx="369">
                  <c:v>0.92249999999999999</c:v>
                </c:pt>
                <c:pt idx="370">
                  <c:v>0.92500000000000004</c:v>
                </c:pt>
                <c:pt idx="371">
                  <c:v>0.92749999999999999</c:v>
                </c:pt>
                <c:pt idx="372">
                  <c:v>0.93</c:v>
                </c:pt>
                <c:pt idx="373">
                  <c:v>0.9325</c:v>
                </c:pt>
                <c:pt idx="374">
                  <c:v>0.93500000000000005</c:v>
                </c:pt>
                <c:pt idx="375">
                  <c:v>0.9375</c:v>
                </c:pt>
                <c:pt idx="376">
                  <c:v>0.94000000000000061</c:v>
                </c:pt>
                <c:pt idx="377">
                  <c:v>0.9425</c:v>
                </c:pt>
                <c:pt idx="378">
                  <c:v>0.94499999999999995</c:v>
                </c:pt>
                <c:pt idx="379">
                  <c:v>0.94750000000000001</c:v>
                </c:pt>
                <c:pt idx="380">
                  <c:v>0.95000000000000062</c:v>
                </c:pt>
                <c:pt idx="381">
                  <c:v>0.95250000000000001</c:v>
                </c:pt>
                <c:pt idx="382">
                  <c:v>0.95500000000000063</c:v>
                </c:pt>
                <c:pt idx="383">
                  <c:v>0.95750000000000002</c:v>
                </c:pt>
                <c:pt idx="384">
                  <c:v>0.96000000000000063</c:v>
                </c:pt>
                <c:pt idx="385">
                  <c:v>0.96250000000000002</c:v>
                </c:pt>
                <c:pt idx="386">
                  <c:v>0.96500000000000064</c:v>
                </c:pt>
                <c:pt idx="387">
                  <c:v>0.96750000000000003</c:v>
                </c:pt>
                <c:pt idx="388">
                  <c:v>0.97000000000000064</c:v>
                </c:pt>
                <c:pt idx="389">
                  <c:v>0.97250000000000003</c:v>
                </c:pt>
                <c:pt idx="390">
                  <c:v>0.97500000000000064</c:v>
                </c:pt>
                <c:pt idx="391">
                  <c:v>0.97750000000000004</c:v>
                </c:pt>
                <c:pt idx="392">
                  <c:v>0.98</c:v>
                </c:pt>
                <c:pt idx="393">
                  <c:v>0.98249999999999948</c:v>
                </c:pt>
                <c:pt idx="394">
                  <c:v>0.98499999999999999</c:v>
                </c:pt>
                <c:pt idx="395">
                  <c:v>0.98749999999999949</c:v>
                </c:pt>
                <c:pt idx="396">
                  <c:v>0.99</c:v>
                </c:pt>
                <c:pt idx="397">
                  <c:v>0.99249999999999949</c:v>
                </c:pt>
                <c:pt idx="398">
                  <c:v>0.995</c:v>
                </c:pt>
                <c:pt idx="399">
                  <c:v>0.9974999999999995</c:v>
                </c:pt>
                <c:pt idx="400">
                  <c:v>1</c:v>
                </c:pt>
                <c:pt idx="401">
                  <c:v>1.002499999999994</c:v>
                </c:pt>
                <c:pt idx="402">
                  <c:v>1.0049999999999932</c:v>
                </c:pt>
                <c:pt idx="403">
                  <c:v>1.0074999999999927</c:v>
                </c:pt>
                <c:pt idx="404">
                  <c:v>1.01</c:v>
                </c:pt>
                <c:pt idx="405">
                  <c:v>1.0125</c:v>
                </c:pt>
                <c:pt idx="406">
                  <c:v>1.0149999999999932</c:v>
                </c:pt>
                <c:pt idx="407">
                  <c:v>1.0174999999999927</c:v>
                </c:pt>
                <c:pt idx="408">
                  <c:v>1.02</c:v>
                </c:pt>
                <c:pt idx="409">
                  <c:v>1.0225</c:v>
                </c:pt>
                <c:pt idx="410">
                  <c:v>1.0249999999999932</c:v>
                </c:pt>
                <c:pt idx="411">
                  <c:v>1.0274999999999928</c:v>
                </c:pt>
                <c:pt idx="412">
                  <c:v>1.03</c:v>
                </c:pt>
                <c:pt idx="413">
                  <c:v>1.0325</c:v>
                </c:pt>
                <c:pt idx="414">
                  <c:v>1.0349999999999933</c:v>
                </c:pt>
                <c:pt idx="415">
                  <c:v>1.0374999999999928</c:v>
                </c:pt>
                <c:pt idx="416">
                  <c:v>1.04</c:v>
                </c:pt>
                <c:pt idx="417">
                  <c:v>1.0425</c:v>
                </c:pt>
                <c:pt idx="418">
                  <c:v>1.0449999999999939</c:v>
                </c:pt>
                <c:pt idx="419">
                  <c:v>1.0474999999999928</c:v>
                </c:pt>
                <c:pt idx="420">
                  <c:v>1.05</c:v>
                </c:pt>
                <c:pt idx="421">
                  <c:v>1.0525</c:v>
                </c:pt>
                <c:pt idx="422">
                  <c:v>1.0549999999999939</c:v>
                </c:pt>
                <c:pt idx="423">
                  <c:v>1.0574999999999934</c:v>
                </c:pt>
                <c:pt idx="424">
                  <c:v>1.06</c:v>
                </c:pt>
                <c:pt idx="425">
                  <c:v>1.0625</c:v>
                </c:pt>
                <c:pt idx="426">
                  <c:v>1.064999999999994</c:v>
                </c:pt>
                <c:pt idx="427">
                  <c:v>1.0674999999999932</c:v>
                </c:pt>
                <c:pt idx="428">
                  <c:v>1.07</c:v>
                </c:pt>
                <c:pt idx="429">
                  <c:v>1.0725</c:v>
                </c:pt>
                <c:pt idx="430">
                  <c:v>1.075</c:v>
                </c:pt>
                <c:pt idx="431">
                  <c:v>1.0774999999999932</c:v>
                </c:pt>
                <c:pt idx="432">
                  <c:v>1.08</c:v>
                </c:pt>
                <c:pt idx="433">
                  <c:v>1.0825</c:v>
                </c:pt>
                <c:pt idx="434">
                  <c:v>1.085</c:v>
                </c:pt>
                <c:pt idx="435">
                  <c:v>1.0874999999999932</c:v>
                </c:pt>
                <c:pt idx="436">
                  <c:v>1.0900000000000001</c:v>
                </c:pt>
                <c:pt idx="437">
                  <c:v>1.0925</c:v>
                </c:pt>
                <c:pt idx="438">
                  <c:v>1.095</c:v>
                </c:pt>
                <c:pt idx="439">
                  <c:v>1.0974999999999933</c:v>
                </c:pt>
                <c:pt idx="440">
                  <c:v>1.1000000000000001</c:v>
                </c:pt>
                <c:pt idx="441">
                  <c:v>1.1025</c:v>
                </c:pt>
                <c:pt idx="442">
                  <c:v>1.105</c:v>
                </c:pt>
                <c:pt idx="443">
                  <c:v>1.1074999999999939</c:v>
                </c:pt>
                <c:pt idx="444">
                  <c:v>1.1100000000000001</c:v>
                </c:pt>
                <c:pt idx="445">
                  <c:v>1.1125</c:v>
                </c:pt>
                <c:pt idx="446">
                  <c:v>1.115</c:v>
                </c:pt>
                <c:pt idx="447">
                  <c:v>1.1174999999999939</c:v>
                </c:pt>
                <c:pt idx="448">
                  <c:v>1.1200000000000001</c:v>
                </c:pt>
                <c:pt idx="449">
                  <c:v>1.1225000000000001</c:v>
                </c:pt>
                <c:pt idx="450">
                  <c:v>1.125</c:v>
                </c:pt>
                <c:pt idx="451">
                  <c:v>1.127499999999994</c:v>
                </c:pt>
                <c:pt idx="452">
                  <c:v>1.1299999999999932</c:v>
                </c:pt>
                <c:pt idx="453">
                  <c:v>1.1325000000000001</c:v>
                </c:pt>
                <c:pt idx="454">
                  <c:v>1.135</c:v>
                </c:pt>
                <c:pt idx="455">
                  <c:v>1.1375</c:v>
                </c:pt>
                <c:pt idx="456">
                  <c:v>1.1399999999999932</c:v>
                </c:pt>
                <c:pt idx="457">
                  <c:v>1.1425000000000001</c:v>
                </c:pt>
                <c:pt idx="458">
                  <c:v>1.145</c:v>
                </c:pt>
                <c:pt idx="459">
                  <c:v>1.1475</c:v>
                </c:pt>
                <c:pt idx="460">
                  <c:v>1.1499999999999932</c:v>
                </c:pt>
                <c:pt idx="461">
                  <c:v>1.1525000000000001</c:v>
                </c:pt>
                <c:pt idx="462">
                  <c:v>1.155</c:v>
                </c:pt>
                <c:pt idx="463">
                  <c:v>1.1575</c:v>
                </c:pt>
                <c:pt idx="464">
                  <c:v>1.1599999999999933</c:v>
                </c:pt>
                <c:pt idx="465">
                  <c:v>1.1625000000000001</c:v>
                </c:pt>
                <c:pt idx="466">
                  <c:v>1.165</c:v>
                </c:pt>
                <c:pt idx="467">
                  <c:v>1.1675</c:v>
                </c:pt>
                <c:pt idx="468">
                  <c:v>1.1700000000000021</c:v>
                </c:pt>
                <c:pt idx="469">
                  <c:v>1.1725000000000001</c:v>
                </c:pt>
                <c:pt idx="470">
                  <c:v>1.175</c:v>
                </c:pt>
                <c:pt idx="471">
                  <c:v>1.1775</c:v>
                </c:pt>
                <c:pt idx="472">
                  <c:v>1.1800000000000059</c:v>
                </c:pt>
                <c:pt idx="473">
                  <c:v>1.1825000000000001</c:v>
                </c:pt>
                <c:pt idx="474">
                  <c:v>1.1850000000000001</c:v>
                </c:pt>
                <c:pt idx="475">
                  <c:v>1.1875</c:v>
                </c:pt>
                <c:pt idx="476">
                  <c:v>1.1900000000000059</c:v>
                </c:pt>
                <c:pt idx="477">
                  <c:v>1.1924999999999999</c:v>
                </c:pt>
                <c:pt idx="478">
                  <c:v>1.1950000000000001</c:v>
                </c:pt>
                <c:pt idx="479">
                  <c:v>1.1975</c:v>
                </c:pt>
                <c:pt idx="480">
                  <c:v>1.2</c:v>
                </c:pt>
                <c:pt idx="481">
                  <c:v>1.2024999999999932</c:v>
                </c:pt>
                <c:pt idx="482">
                  <c:v>1.2049999999999927</c:v>
                </c:pt>
                <c:pt idx="483">
                  <c:v>1.2074999999999914</c:v>
                </c:pt>
                <c:pt idx="484">
                  <c:v>1.21</c:v>
                </c:pt>
                <c:pt idx="485">
                  <c:v>1.2124999999999932</c:v>
                </c:pt>
                <c:pt idx="486">
                  <c:v>1.2149999999999928</c:v>
                </c:pt>
                <c:pt idx="487">
                  <c:v>1.2174999999999914</c:v>
                </c:pt>
                <c:pt idx="488">
                  <c:v>1.22</c:v>
                </c:pt>
                <c:pt idx="489">
                  <c:v>1.2224999999999933</c:v>
                </c:pt>
                <c:pt idx="490">
                  <c:v>1.2249999999999928</c:v>
                </c:pt>
                <c:pt idx="491">
                  <c:v>1.2274999999999914</c:v>
                </c:pt>
                <c:pt idx="492">
                  <c:v>1.23</c:v>
                </c:pt>
                <c:pt idx="493">
                  <c:v>1.2324999999999939</c:v>
                </c:pt>
                <c:pt idx="494">
                  <c:v>1.2349999999999928</c:v>
                </c:pt>
                <c:pt idx="495">
                  <c:v>1.2374999999999914</c:v>
                </c:pt>
                <c:pt idx="496">
                  <c:v>1.24</c:v>
                </c:pt>
                <c:pt idx="497">
                  <c:v>1.2424999999999939</c:v>
                </c:pt>
                <c:pt idx="498">
                  <c:v>1.2449999999999934</c:v>
                </c:pt>
                <c:pt idx="499">
                  <c:v>1.2474999999999914</c:v>
                </c:pt>
                <c:pt idx="500">
                  <c:v>1.25</c:v>
                </c:pt>
                <c:pt idx="501">
                  <c:v>1.252499999999994</c:v>
                </c:pt>
                <c:pt idx="502">
                  <c:v>1.2549999999999932</c:v>
                </c:pt>
                <c:pt idx="503">
                  <c:v>1.2574999999999927</c:v>
                </c:pt>
                <c:pt idx="504">
                  <c:v>1.26</c:v>
                </c:pt>
                <c:pt idx="505">
                  <c:v>1.2625</c:v>
                </c:pt>
                <c:pt idx="506">
                  <c:v>1.2649999999999932</c:v>
                </c:pt>
                <c:pt idx="507">
                  <c:v>1.2674999999999927</c:v>
                </c:pt>
                <c:pt idx="508">
                  <c:v>1.27</c:v>
                </c:pt>
                <c:pt idx="509">
                  <c:v>1.2725</c:v>
                </c:pt>
                <c:pt idx="510">
                  <c:v>1.2749999999999932</c:v>
                </c:pt>
                <c:pt idx="511">
                  <c:v>1.2774999999999928</c:v>
                </c:pt>
                <c:pt idx="512">
                  <c:v>1.28</c:v>
                </c:pt>
                <c:pt idx="513">
                  <c:v>1.2825</c:v>
                </c:pt>
                <c:pt idx="514">
                  <c:v>1.2849999999999933</c:v>
                </c:pt>
                <c:pt idx="515">
                  <c:v>1.2874999999999928</c:v>
                </c:pt>
                <c:pt idx="516">
                  <c:v>1.29</c:v>
                </c:pt>
                <c:pt idx="517">
                  <c:v>1.2925</c:v>
                </c:pt>
                <c:pt idx="518">
                  <c:v>1.2949999999999939</c:v>
                </c:pt>
                <c:pt idx="519">
                  <c:v>1.2974999999999928</c:v>
                </c:pt>
                <c:pt idx="520">
                  <c:v>1.3</c:v>
                </c:pt>
                <c:pt idx="521">
                  <c:v>1.3025</c:v>
                </c:pt>
                <c:pt idx="522">
                  <c:v>1.3049999999999939</c:v>
                </c:pt>
                <c:pt idx="523">
                  <c:v>1.3074999999999934</c:v>
                </c:pt>
                <c:pt idx="524">
                  <c:v>1.31</c:v>
                </c:pt>
                <c:pt idx="525">
                  <c:v>1.3125</c:v>
                </c:pt>
                <c:pt idx="526">
                  <c:v>1.314999999999994</c:v>
                </c:pt>
                <c:pt idx="527">
                  <c:v>1.3174999999999932</c:v>
                </c:pt>
                <c:pt idx="528">
                  <c:v>1.32</c:v>
                </c:pt>
                <c:pt idx="529">
                  <c:v>1.3225</c:v>
                </c:pt>
                <c:pt idx="530">
                  <c:v>1.325</c:v>
                </c:pt>
                <c:pt idx="531">
                  <c:v>1.3274999999999932</c:v>
                </c:pt>
                <c:pt idx="532">
                  <c:v>1.33</c:v>
                </c:pt>
                <c:pt idx="533">
                  <c:v>1.3325</c:v>
                </c:pt>
                <c:pt idx="534">
                  <c:v>1.335</c:v>
                </c:pt>
                <c:pt idx="535">
                  <c:v>1.3374999999999932</c:v>
                </c:pt>
                <c:pt idx="536">
                  <c:v>1.34</c:v>
                </c:pt>
                <c:pt idx="537">
                  <c:v>1.3425</c:v>
                </c:pt>
                <c:pt idx="538">
                  <c:v>1.345</c:v>
                </c:pt>
                <c:pt idx="539">
                  <c:v>1.3474999999999933</c:v>
                </c:pt>
                <c:pt idx="540">
                  <c:v>1.35</c:v>
                </c:pt>
                <c:pt idx="541">
                  <c:v>1.3525</c:v>
                </c:pt>
                <c:pt idx="542">
                  <c:v>1.355</c:v>
                </c:pt>
                <c:pt idx="543">
                  <c:v>1.3574999999999939</c:v>
                </c:pt>
                <c:pt idx="544">
                  <c:v>1.36</c:v>
                </c:pt>
                <c:pt idx="545">
                  <c:v>1.3625</c:v>
                </c:pt>
                <c:pt idx="546">
                  <c:v>1.365</c:v>
                </c:pt>
                <c:pt idx="547">
                  <c:v>1.3674999999999939</c:v>
                </c:pt>
                <c:pt idx="548">
                  <c:v>1.37</c:v>
                </c:pt>
                <c:pt idx="549">
                  <c:v>1.3725000000000001</c:v>
                </c:pt>
                <c:pt idx="550">
                  <c:v>1.375</c:v>
                </c:pt>
                <c:pt idx="551">
                  <c:v>1.377499999999994</c:v>
                </c:pt>
                <c:pt idx="552">
                  <c:v>1.3800000000000001</c:v>
                </c:pt>
                <c:pt idx="553">
                  <c:v>1.3825000000000001</c:v>
                </c:pt>
                <c:pt idx="554">
                  <c:v>1.385</c:v>
                </c:pt>
                <c:pt idx="555">
                  <c:v>1.3875</c:v>
                </c:pt>
                <c:pt idx="556">
                  <c:v>1.3900000000000001</c:v>
                </c:pt>
                <c:pt idx="557">
                  <c:v>1.3925000000000001</c:v>
                </c:pt>
                <c:pt idx="558">
                  <c:v>1.395</c:v>
                </c:pt>
                <c:pt idx="559">
                  <c:v>1.3975</c:v>
                </c:pt>
                <c:pt idx="560">
                  <c:v>1.4</c:v>
                </c:pt>
                <c:pt idx="561">
                  <c:v>1.4024999999999928</c:v>
                </c:pt>
                <c:pt idx="562">
                  <c:v>1.4049999999999914</c:v>
                </c:pt>
                <c:pt idx="563">
                  <c:v>1.4074999999999895</c:v>
                </c:pt>
                <c:pt idx="564">
                  <c:v>1.41</c:v>
                </c:pt>
                <c:pt idx="565">
                  <c:v>1.4124999999999928</c:v>
                </c:pt>
                <c:pt idx="566">
                  <c:v>1.4149999999999914</c:v>
                </c:pt>
                <c:pt idx="567">
                  <c:v>1.4174999999999895</c:v>
                </c:pt>
                <c:pt idx="568">
                  <c:v>1.42</c:v>
                </c:pt>
                <c:pt idx="569">
                  <c:v>1.4224999999999928</c:v>
                </c:pt>
                <c:pt idx="570">
                  <c:v>1.4249999999999914</c:v>
                </c:pt>
                <c:pt idx="571">
                  <c:v>1.4274999999999896</c:v>
                </c:pt>
                <c:pt idx="572">
                  <c:v>1.43</c:v>
                </c:pt>
                <c:pt idx="573">
                  <c:v>1.4324999999999934</c:v>
                </c:pt>
                <c:pt idx="574">
                  <c:v>1.4349999999999914</c:v>
                </c:pt>
                <c:pt idx="575">
                  <c:v>1.4374999999999896</c:v>
                </c:pt>
                <c:pt idx="576">
                  <c:v>1.44</c:v>
                </c:pt>
                <c:pt idx="577">
                  <c:v>1.4424999999999932</c:v>
                </c:pt>
                <c:pt idx="578">
                  <c:v>1.4449999999999927</c:v>
                </c:pt>
                <c:pt idx="579">
                  <c:v>1.4474999999999896</c:v>
                </c:pt>
                <c:pt idx="580">
                  <c:v>1.45</c:v>
                </c:pt>
                <c:pt idx="581">
                  <c:v>1.4524999999999932</c:v>
                </c:pt>
                <c:pt idx="582">
                  <c:v>1.4549999999999927</c:v>
                </c:pt>
                <c:pt idx="583">
                  <c:v>1.4574999999999914</c:v>
                </c:pt>
                <c:pt idx="584">
                  <c:v>1.46</c:v>
                </c:pt>
                <c:pt idx="585">
                  <c:v>1.4624999999999932</c:v>
                </c:pt>
                <c:pt idx="586">
                  <c:v>1.4649999999999928</c:v>
                </c:pt>
                <c:pt idx="587">
                  <c:v>1.4674999999999914</c:v>
                </c:pt>
                <c:pt idx="588">
                  <c:v>1.47</c:v>
                </c:pt>
                <c:pt idx="589">
                  <c:v>1.4724999999999933</c:v>
                </c:pt>
                <c:pt idx="590">
                  <c:v>1.4749999999999928</c:v>
                </c:pt>
                <c:pt idx="591">
                  <c:v>1.4774999999999914</c:v>
                </c:pt>
                <c:pt idx="592">
                  <c:v>1.48</c:v>
                </c:pt>
                <c:pt idx="593">
                  <c:v>1.4824999999999939</c:v>
                </c:pt>
                <c:pt idx="594">
                  <c:v>1.4849999999999928</c:v>
                </c:pt>
                <c:pt idx="595">
                  <c:v>1.4874999999999914</c:v>
                </c:pt>
                <c:pt idx="596">
                  <c:v>1.49</c:v>
                </c:pt>
                <c:pt idx="597">
                  <c:v>1.4924999999999939</c:v>
                </c:pt>
                <c:pt idx="598">
                  <c:v>1.4949999999999934</c:v>
                </c:pt>
                <c:pt idx="599">
                  <c:v>1.4974999999999914</c:v>
                </c:pt>
                <c:pt idx="600">
                  <c:v>1.5</c:v>
                </c:pt>
                <c:pt idx="601">
                  <c:v>1.502499999999994</c:v>
                </c:pt>
                <c:pt idx="602">
                  <c:v>1.5049999999999932</c:v>
                </c:pt>
                <c:pt idx="603">
                  <c:v>1.5074999999999927</c:v>
                </c:pt>
                <c:pt idx="604">
                  <c:v>1.51</c:v>
                </c:pt>
                <c:pt idx="605">
                  <c:v>1.5125</c:v>
                </c:pt>
                <c:pt idx="606">
                  <c:v>1.5149999999999932</c:v>
                </c:pt>
                <c:pt idx="607">
                  <c:v>1.5174999999999927</c:v>
                </c:pt>
                <c:pt idx="608">
                  <c:v>1.52</c:v>
                </c:pt>
                <c:pt idx="609">
                  <c:v>1.5225</c:v>
                </c:pt>
                <c:pt idx="610">
                  <c:v>1.5249999999999932</c:v>
                </c:pt>
                <c:pt idx="611">
                  <c:v>1.5274999999999928</c:v>
                </c:pt>
                <c:pt idx="612">
                  <c:v>1.53</c:v>
                </c:pt>
                <c:pt idx="613">
                  <c:v>1.5325</c:v>
                </c:pt>
                <c:pt idx="614">
                  <c:v>1.5349999999999933</c:v>
                </c:pt>
                <c:pt idx="615">
                  <c:v>1.5374999999999928</c:v>
                </c:pt>
                <c:pt idx="616">
                  <c:v>1.54</c:v>
                </c:pt>
                <c:pt idx="617">
                  <c:v>1.5425</c:v>
                </c:pt>
                <c:pt idx="618">
                  <c:v>1.5449999999999939</c:v>
                </c:pt>
                <c:pt idx="619">
                  <c:v>1.5474999999999928</c:v>
                </c:pt>
                <c:pt idx="620">
                  <c:v>1.55</c:v>
                </c:pt>
                <c:pt idx="621">
                  <c:v>1.5525</c:v>
                </c:pt>
                <c:pt idx="622">
                  <c:v>1.5549999999999939</c:v>
                </c:pt>
                <c:pt idx="623">
                  <c:v>1.5574999999999934</c:v>
                </c:pt>
                <c:pt idx="624">
                  <c:v>1.56</c:v>
                </c:pt>
                <c:pt idx="625">
                  <c:v>1.5625</c:v>
                </c:pt>
                <c:pt idx="626">
                  <c:v>1.564999999999994</c:v>
                </c:pt>
                <c:pt idx="627">
                  <c:v>1.5674999999999932</c:v>
                </c:pt>
                <c:pt idx="628">
                  <c:v>1.57</c:v>
                </c:pt>
                <c:pt idx="629">
                  <c:v>1.5725</c:v>
                </c:pt>
                <c:pt idx="630">
                  <c:v>1.575</c:v>
                </c:pt>
                <c:pt idx="631">
                  <c:v>1.5774999999999932</c:v>
                </c:pt>
                <c:pt idx="632">
                  <c:v>1.58</c:v>
                </c:pt>
                <c:pt idx="633">
                  <c:v>1.5825</c:v>
                </c:pt>
                <c:pt idx="634">
                  <c:v>1.585</c:v>
                </c:pt>
                <c:pt idx="635">
                  <c:v>1.5874999999999932</c:v>
                </c:pt>
                <c:pt idx="636">
                  <c:v>1.59</c:v>
                </c:pt>
                <c:pt idx="637">
                  <c:v>1.5925</c:v>
                </c:pt>
                <c:pt idx="638">
                  <c:v>1.595</c:v>
                </c:pt>
                <c:pt idx="639">
                  <c:v>1.5974999999999933</c:v>
                </c:pt>
                <c:pt idx="640">
                  <c:v>1.6</c:v>
                </c:pt>
                <c:pt idx="641">
                  <c:v>1.6025</c:v>
                </c:pt>
                <c:pt idx="642">
                  <c:v>1.605</c:v>
                </c:pt>
                <c:pt idx="643">
                  <c:v>1.6074999999999939</c:v>
                </c:pt>
                <c:pt idx="644">
                  <c:v>1.61</c:v>
                </c:pt>
                <c:pt idx="645">
                  <c:v>1.6125</c:v>
                </c:pt>
                <c:pt idx="646">
                  <c:v>1.615</c:v>
                </c:pt>
                <c:pt idx="647">
                  <c:v>1.6174999999999939</c:v>
                </c:pt>
                <c:pt idx="648">
                  <c:v>1.62</c:v>
                </c:pt>
                <c:pt idx="649">
                  <c:v>1.6225000000000001</c:v>
                </c:pt>
                <c:pt idx="650">
                  <c:v>1.625</c:v>
                </c:pt>
                <c:pt idx="651">
                  <c:v>1.627499999999994</c:v>
                </c:pt>
                <c:pt idx="652">
                  <c:v>1.6300000000000001</c:v>
                </c:pt>
                <c:pt idx="653">
                  <c:v>1.6325000000000001</c:v>
                </c:pt>
                <c:pt idx="654">
                  <c:v>1.635</c:v>
                </c:pt>
                <c:pt idx="655">
                  <c:v>1.6375</c:v>
                </c:pt>
                <c:pt idx="656">
                  <c:v>1.6400000000000001</c:v>
                </c:pt>
                <c:pt idx="657">
                  <c:v>1.6425000000000001</c:v>
                </c:pt>
                <c:pt idx="658">
                  <c:v>1.645</c:v>
                </c:pt>
                <c:pt idx="659">
                  <c:v>1.6475</c:v>
                </c:pt>
                <c:pt idx="660">
                  <c:v>1.6500000000000001</c:v>
                </c:pt>
                <c:pt idx="661">
                  <c:v>1.6525000000000001</c:v>
                </c:pt>
                <c:pt idx="662">
                  <c:v>1.655</c:v>
                </c:pt>
                <c:pt idx="663">
                  <c:v>1.6575</c:v>
                </c:pt>
                <c:pt idx="664">
                  <c:v>1.6600000000000001</c:v>
                </c:pt>
                <c:pt idx="665">
                  <c:v>1.6625000000000001</c:v>
                </c:pt>
                <c:pt idx="666">
                  <c:v>1.665</c:v>
                </c:pt>
                <c:pt idx="667">
                  <c:v>1.6675</c:v>
                </c:pt>
                <c:pt idx="668">
                  <c:v>1.6700000000000021</c:v>
                </c:pt>
                <c:pt idx="669">
                  <c:v>1.6725000000000001</c:v>
                </c:pt>
                <c:pt idx="670">
                  <c:v>1.675</c:v>
                </c:pt>
                <c:pt idx="671">
                  <c:v>1.6775</c:v>
                </c:pt>
                <c:pt idx="672">
                  <c:v>1.6800000000000059</c:v>
                </c:pt>
                <c:pt idx="673">
                  <c:v>1.6825000000000001</c:v>
                </c:pt>
                <c:pt idx="674">
                  <c:v>1.6850000000000001</c:v>
                </c:pt>
                <c:pt idx="675">
                  <c:v>1.6875</c:v>
                </c:pt>
                <c:pt idx="676">
                  <c:v>1.6900000000000059</c:v>
                </c:pt>
                <c:pt idx="677">
                  <c:v>1.6924999999999999</c:v>
                </c:pt>
                <c:pt idx="678">
                  <c:v>1.6950000000000001</c:v>
                </c:pt>
                <c:pt idx="679">
                  <c:v>1.6975</c:v>
                </c:pt>
                <c:pt idx="680">
                  <c:v>1.7</c:v>
                </c:pt>
                <c:pt idx="681">
                  <c:v>1.7024999999999932</c:v>
                </c:pt>
                <c:pt idx="682">
                  <c:v>1.7049999999999927</c:v>
                </c:pt>
                <c:pt idx="683">
                  <c:v>1.7074999999999914</c:v>
                </c:pt>
                <c:pt idx="684">
                  <c:v>1.71</c:v>
                </c:pt>
                <c:pt idx="685">
                  <c:v>1.7124999999999932</c:v>
                </c:pt>
                <c:pt idx="686">
                  <c:v>1.7149999999999928</c:v>
                </c:pt>
                <c:pt idx="687">
                  <c:v>1.7174999999999914</c:v>
                </c:pt>
                <c:pt idx="688">
                  <c:v>1.72</c:v>
                </c:pt>
                <c:pt idx="689">
                  <c:v>1.7224999999999933</c:v>
                </c:pt>
                <c:pt idx="690">
                  <c:v>1.7249999999999928</c:v>
                </c:pt>
                <c:pt idx="691">
                  <c:v>1.7274999999999914</c:v>
                </c:pt>
                <c:pt idx="692">
                  <c:v>1.73</c:v>
                </c:pt>
                <c:pt idx="693">
                  <c:v>1.7324999999999939</c:v>
                </c:pt>
                <c:pt idx="694">
                  <c:v>1.7349999999999928</c:v>
                </c:pt>
                <c:pt idx="695">
                  <c:v>1.7374999999999914</c:v>
                </c:pt>
                <c:pt idx="696">
                  <c:v>1.74</c:v>
                </c:pt>
                <c:pt idx="697">
                  <c:v>1.7424999999999939</c:v>
                </c:pt>
                <c:pt idx="698">
                  <c:v>1.7449999999999934</c:v>
                </c:pt>
                <c:pt idx="699">
                  <c:v>1.7474999999999914</c:v>
                </c:pt>
                <c:pt idx="700">
                  <c:v>1.75</c:v>
                </c:pt>
                <c:pt idx="701">
                  <c:v>1.752499999999994</c:v>
                </c:pt>
                <c:pt idx="702">
                  <c:v>1.7549999999999932</c:v>
                </c:pt>
                <c:pt idx="703">
                  <c:v>1.7574999999999927</c:v>
                </c:pt>
                <c:pt idx="704">
                  <c:v>1.76</c:v>
                </c:pt>
                <c:pt idx="705">
                  <c:v>1.7625</c:v>
                </c:pt>
                <c:pt idx="706">
                  <c:v>1.7649999999999932</c:v>
                </c:pt>
                <c:pt idx="707">
                  <c:v>1.7674999999999927</c:v>
                </c:pt>
                <c:pt idx="708">
                  <c:v>1.77</c:v>
                </c:pt>
                <c:pt idx="709">
                  <c:v>1.7725</c:v>
                </c:pt>
                <c:pt idx="710">
                  <c:v>1.7749999999999932</c:v>
                </c:pt>
                <c:pt idx="711">
                  <c:v>1.7774999999999928</c:v>
                </c:pt>
                <c:pt idx="712">
                  <c:v>1.78</c:v>
                </c:pt>
                <c:pt idx="713">
                  <c:v>1.7825</c:v>
                </c:pt>
                <c:pt idx="714">
                  <c:v>1.7849999999999933</c:v>
                </c:pt>
                <c:pt idx="715">
                  <c:v>1.7874999999999928</c:v>
                </c:pt>
                <c:pt idx="716">
                  <c:v>1.79</c:v>
                </c:pt>
                <c:pt idx="717">
                  <c:v>1.7925</c:v>
                </c:pt>
                <c:pt idx="718">
                  <c:v>1.7949999999999939</c:v>
                </c:pt>
                <c:pt idx="719">
                  <c:v>1.7974999999999928</c:v>
                </c:pt>
                <c:pt idx="720">
                  <c:v>1.8</c:v>
                </c:pt>
                <c:pt idx="721">
                  <c:v>1.8025</c:v>
                </c:pt>
                <c:pt idx="722">
                  <c:v>1.8049999999999939</c:v>
                </c:pt>
                <c:pt idx="723">
                  <c:v>1.8074999999999934</c:v>
                </c:pt>
                <c:pt idx="724">
                  <c:v>1.81</c:v>
                </c:pt>
                <c:pt idx="725">
                  <c:v>1.8125</c:v>
                </c:pt>
                <c:pt idx="726">
                  <c:v>1.814999999999994</c:v>
                </c:pt>
                <c:pt idx="727">
                  <c:v>1.8174999999999932</c:v>
                </c:pt>
                <c:pt idx="728">
                  <c:v>1.82</c:v>
                </c:pt>
                <c:pt idx="729">
                  <c:v>1.8225</c:v>
                </c:pt>
                <c:pt idx="730">
                  <c:v>1.825</c:v>
                </c:pt>
                <c:pt idx="731">
                  <c:v>1.8274999999999932</c:v>
                </c:pt>
                <c:pt idx="732">
                  <c:v>1.83</c:v>
                </c:pt>
                <c:pt idx="733">
                  <c:v>1.8325</c:v>
                </c:pt>
                <c:pt idx="734">
                  <c:v>1.835</c:v>
                </c:pt>
                <c:pt idx="735">
                  <c:v>1.8374999999999932</c:v>
                </c:pt>
                <c:pt idx="736">
                  <c:v>1.84</c:v>
                </c:pt>
                <c:pt idx="737">
                  <c:v>1.8425</c:v>
                </c:pt>
                <c:pt idx="738">
                  <c:v>1.845</c:v>
                </c:pt>
                <c:pt idx="739">
                  <c:v>1.8474999999999933</c:v>
                </c:pt>
                <c:pt idx="740">
                  <c:v>1.85</c:v>
                </c:pt>
                <c:pt idx="741">
                  <c:v>1.8525</c:v>
                </c:pt>
                <c:pt idx="742">
                  <c:v>1.855</c:v>
                </c:pt>
                <c:pt idx="743">
                  <c:v>1.8574999999999939</c:v>
                </c:pt>
                <c:pt idx="744">
                  <c:v>1.86</c:v>
                </c:pt>
                <c:pt idx="745">
                  <c:v>1.8625</c:v>
                </c:pt>
                <c:pt idx="746">
                  <c:v>1.865</c:v>
                </c:pt>
                <c:pt idx="747">
                  <c:v>1.8674999999999939</c:v>
                </c:pt>
                <c:pt idx="748">
                  <c:v>1.87</c:v>
                </c:pt>
                <c:pt idx="749">
                  <c:v>1.8725000000000001</c:v>
                </c:pt>
                <c:pt idx="750">
                  <c:v>1.875</c:v>
                </c:pt>
                <c:pt idx="751">
                  <c:v>1.877499999999994</c:v>
                </c:pt>
                <c:pt idx="752">
                  <c:v>1.8800000000000001</c:v>
                </c:pt>
                <c:pt idx="753">
                  <c:v>1.8825000000000001</c:v>
                </c:pt>
                <c:pt idx="754">
                  <c:v>1.885</c:v>
                </c:pt>
                <c:pt idx="755">
                  <c:v>1.8875</c:v>
                </c:pt>
                <c:pt idx="756">
                  <c:v>1.8900000000000001</c:v>
                </c:pt>
                <c:pt idx="757">
                  <c:v>1.8925000000000001</c:v>
                </c:pt>
                <c:pt idx="758">
                  <c:v>1.895</c:v>
                </c:pt>
                <c:pt idx="759">
                  <c:v>1.8975</c:v>
                </c:pt>
                <c:pt idx="760">
                  <c:v>1.9000000000000001</c:v>
                </c:pt>
                <c:pt idx="761">
                  <c:v>1.9025000000000001</c:v>
                </c:pt>
                <c:pt idx="762">
                  <c:v>1.905</c:v>
                </c:pt>
                <c:pt idx="763">
                  <c:v>1.9075</c:v>
                </c:pt>
                <c:pt idx="764">
                  <c:v>1.9100000000000001</c:v>
                </c:pt>
                <c:pt idx="765">
                  <c:v>1.9125000000000001</c:v>
                </c:pt>
                <c:pt idx="766">
                  <c:v>1.915</c:v>
                </c:pt>
                <c:pt idx="767">
                  <c:v>1.9175</c:v>
                </c:pt>
                <c:pt idx="768">
                  <c:v>1.9200000000000021</c:v>
                </c:pt>
                <c:pt idx="769">
                  <c:v>1.9225000000000001</c:v>
                </c:pt>
                <c:pt idx="770">
                  <c:v>1.925</c:v>
                </c:pt>
                <c:pt idx="771">
                  <c:v>1.9275</c:v>
                </c:pt>
                <c:pt idx="772">
                  <c:v>1.9300000000000059</c:v>
                </c:pt>
                <c:pt idx="773">
                  <c:v>1.9325000000000001</c:v>
                </c:pt>
                <c:pt idx="774">
                  <c:v>1.9350000000000001</c:v>
                </c:pt>
                <c:pt idx="775">
                  <c:v>1.9375</c:v>
                </c:pt>
                <c:pt idx="776">
                  <c:v>1.9400000000000059</c:v>
                </c:pt>
                <c:pt idx="777">
                  <c:v>1.9424999999999999</c:v>
                </c:pt>
                <c:pt idx="778">
                  <c:v>1.9450000000000001</c:v>
                </c:pt>
                <c:pt idx="779">
                  <c:v>1.9475</c:v>
                </c:pt>
                <c:pt idx="780">
                  <c:v>1.950000000000006</c:v>
                </c:pt>
                <c:pt idx="781">
                  <c:v>1.9524999999999999</c:v>
                </c:pt>
                <c:pt idx="782">
                  <c:v>1.9550000000000001</c:v>
                </c:pt>
                <c:pt idx="783">
                  <c:v>1.9575</c:v>
                </c:pt>
                <c:pt idx="784">
                  <c:v>1.960000000000006</c:v>
                </c:pt>
                <c:pt idx="785">
                  <c:v>1.9624999999999999</c:v>
                </c:pt>
                <c:pt idx="786">
                  <c:v>1.9650000000000001</c:v>
                </c:pt>
                <c:pt idx="787">
                  <c:v>1.9675</c:v>
                </c:pt>
                <c:pt idx="788">
                  <c:v>1.970000000000006</c:v>
                </c:pt>
                <c:pt idx="789">
                  <c:v>1.9724999999999999</c:v>
                </c:pt>
                <c:pt idx="790">
                  <c:v>1.9750000000000001</c:v>
                </c:pt>
                <c:pt idx="791">
                  <c:v>1.9775</c:v>
                </c:pt>
                <c:pt idx="792">
                  <c:v>1.9800000000000066</c:v>
                </c:pt>
                <c:pt idx="793">
                  <c:v>1.9824999999999999</c:v>
                </c:pt>
                <c:pt idx="794">
                  <c:v>1.9850000000000001</c:v>
                </c:pt>
                <c:pt idx="795">
                  <c:v>1.9875</c:v>
                </c:pt>
                <c:pt idx="796">
                  <c:v>1.9900000000000067</c:v>
                </c:pt>
                <c:pt idx="797">
                  <c:v>1.9924999999999999</c:v>
                </c:pt>
                <c:pt idx="798">
                  <c:v>1.9950000000000001</c:v>
                </c:pt>
                <c:pt idx="799">
                  <c:v>1.9975000000000001</c:v>
                </c:pt>
                <c:pt idx="800">
                  <c:v>2</c:v>
                </c:pt>
                <c:pt idx="801">
                  <c:v>2.0024999999999977</c:v>
                </c:pt>
                <c:pt idx="802">
                  <c:v>2.0049999999999999</c:v>
                </c:pt>
                <c:pt idx="803">
                  <c:v>2.0074999999999998</c:v>
                </c:pt>
                <c:pt idx="804">
                  <c:v>2.0099999999999998</c:v>
                </c:pt>
                <c:pt idx="805">
                  <c:v>2.0124999999999873</c:v>
                </c:pt>
                <c:pt idx="806">
                  <c:v>2.0149999999999997</c:v>
                </c:pt>
                <c:pt idx="807">
                  <c:v>2.0175000000000001</c:v>
                </c:pt>
                <c:pt idx="808">
                  <c:v>2.02</c:v>
                </c:pt>
                <c:pt idx="809">
                  <c:v>2.0225</c:v>
                </c:pt>
                <c:pt idx="810">
                  <c:v>2.0249999999999999</c:v>
                </c:pt>
                <c:pt idx="811">
                  <c:v>2.0274999999999999</c:v>
                </c:pt>
                <c:pt idx="812">
                  <c:v>2.0299999999999998</c:v>
                </c:pt>
                <c:pt idx="813">
                  <c:v>2.0324999999999873</c:v>
                </c:pt>
                <c:pt idx="814">
                  <c:v>2.0349999999999997</c:v>
                </c:pt>
                <c:pt idx="815">
                  <c:v>2.0375000000000001</c:v>
                </c:pt>
                <c:pt idx="816">
                  <c:v>2.04</c:v>
                </c:pt>
                <c:pt idx="817">
                  <c:v>2.0425</c:v>
                </c:pt>
                <c:pt idx="818">
                  <c:v>2.0449999999999999</c:v>
                </c:pt>
                <c:pt idx="819">
                  <c:v>2.0474999999999999</c:v>
                </c:pt>
                <c:pt idx="820">
                  <c:v>2.0499999999999998</c:v>
                </c:pt>
                <c:pt idx="821">
                  <c:v>2.0524999999999967</c:v>
                </c:pt>
                <c:pt idx="822">
                  <c:v>2.0549999999999997</c:v>
                </c:pt>
                <c:pt idx="823">
                  <c:v>2.0575000000000001</c:v>
                </c:pt>
                <c:pt idx="824">
                  <c:v>2.06</c:v>
                </c:pt>
                <c:pt idx="825">
                  <c:v>2.0625</c:v>
                </c:pt>
                <c:pt idx="826">
                  <c:v>2.0649999999999999</c:v>
                </c:pt>
                <c:pt idx="827">
                  <c:v>2.0674999999999999</c:v>
                </c:pt>
                <c:pt idx="828">
                  <c:v>2.0699999999999998</c:v>
                </c:pt>
                <c:pt idx="829">
                  <c:v>2.0724999999999967</c:v>
                </c:pt>
                <c:pt idx="830">
                  <c:v>2.0749999999999997</c:v>
                </c:pt>
                <c:pt idx="831">
                  <c:v>2.0775000000000001</c:v>
                </c:pt>
                <c:pt idx="832">
                  <c:v>2.08</c:v>
                </c:pt>
                <c:pt idx="833">
                  <c:v>2.0825</c:v>
                </c:pt>
                <c:pt idx="834">
                  <c:v>2.085</c:v>
                </c:pt>
                <c:pt idx="835">
                  <c:v>2.0874999999999999</c:v>
                </c:pt>
                <c:pt idx="836">
                  <c:v>2.09</c:v>
                </c:pt>
                <c:pt idx="837">
                  <c:v>2.0924999999999967</c:v>
                </c:pt>
                <c:pt idx="838">
                  <c:v>2.0949999999999998</c:v>
                </c:pt>
                <c:pt idx="839">
                  <c:v>2.0975000000000001</c:v>
                </c:pt>
                <c:pt idx="840">
                  <c:v>2.1</c:v>
                </c:pt>
                <c:pt idx="841">
                  <c:v>2.1025</c:v>
                </c:pt>
                <c:pt idx="842">
                  <c:v>2.105</c:v>
                </c:pt>
                <c:pt idx="843">
                  <c:v>2.1074999999999999</c:v>
                </c:pt>
                <c:pt idx="844">
                  <c:v>2.11</c:v>
                </c:pt>
                <c:pt idx="845">
                  <c:v>2.1124999999999967</c:v>
                </c:pt>
                <c:pt idx="846">
                  <c:v>2.1149999999999998</c:v>
                </c:pt>
                <c:pt idx="847">
                  <c:v>2.1175000000000002</c:v>
                </c:pt>
                <c:pt idx="848">
                  <c:v>2.12</c:v>
                </c:pt>
                <c:pt idx="849">
                  <c:v>2.1225000000000001</c:v>
                </c:pt>
                <c:pt idx="850">
                  <c:v>2.125</c:v>
                </c:pt>
                <c:pt idx="851">
                  <c:v>2.1274999999999999</c:v>
                </c:pt>
                <c:pt idx="852">
                  <c:v>2.13</c:v>
                </c:pt>
                <c:pt idx="853">
                  <c:v>2.1324999999999967</c:v>
                </c:pt>
                <c:pt idx="854">
                  <c:v>2.1349999999999998</c:v>
                </c:pt>
                <c:pt idx="855">
                  <c:v>2.1375000000000002</c:v>
                </c:pt>
                <c:pt idx="856">
                  <c:v>2.14</c:v>
                </c:pt>
                <c:pt idx="857">
                  <c:v>2.1425000000000001</c:v>
                </c:pt>
                <c:pt idx="858">
                  <c:v>2.145</c:v>
                </c:pt>
                <c:pt idx="859">
                  <c:v>2.147500000000012</c:v>
                </c:pt>
                <c:pt idx="860">
                  <c:v>2.15</c:v>
                </c:pt>
                <c:pt idx="861">
                  <c:v>2.1524999999999967</c:v>
                </c:pt>
                <c:pt idx="862">
                  <c:v>2.1549999999999998</c:v>
                </c:pt>
                <c:pt idx="863">
                  <c:v>2.1575000000000002</c:v>
                </c:pt>
                <c:pt idx="864">
                  <c:v>2.16</c:v>
                </c:pt>
                <c:pt idx="865">
                  <c:v>2.1625000000000001</c:v>
                </c:pt>
                <c:pt idx="866">
                  <c:v>2.165</c:v>
                </c:pt>
                <c:pt idx="867">
                  <c:v>2.167500000000012</c:v>
                </c:pt>
                <c:pt idx="868">
                  <c:v>2.17</c:v>
                </c:pt>
                <c:pt idx="869">
                  <c:v>2.1724999999999977</c:v>
                </c:pt>
                <c:pt idx="870">
                  <c:v>2.1749999999999998</c:v>
                </c:pt>
                <c:pt idx="871">
                  <c:v>2.1775000000000002</c:v>
                </c:pt>
                <c:pt idx="872">
                  <c:v>2.1800000000000002</c:v>
                </c:pt>
                <c:pt idx="873">
                  <c:v>2.1825000000000001</c:v>
                </c:pt>
                <c:pt idx="874">
                  <c:v>2.1850000000000001</c:v>
                </c:pt>
                <c:pt idx="875">
                  <c:v>2.1875000000000147</c:v>
                </c:pt>
                <c:pt idx="876">
                  <c:v>2.19</c:v>
                </c:pt>
                <c:pt idx="877">
                  <c:v>2.1924999999999977</c:v>
                </c:pt>
                <c:pt idx="878">
                  <c:v>2.1949999999999998</c:v>
                </c:pt>
                <c:pt idx="879">
                  <c:v>2.1974999999999998</c:v>
                </c:pt>
                <c:pt idx="880">
                  <c:v>2.2000000000000002</c:v>
                </c:pt>
                <c:pt idx="881">
                  <c:v>2.2025000000000001</c:v>
                </c:pt>
                <c:pt idx="882">
                  <c:v>2.2050000000000001</c:v>
                </c:pt>
                <c:pt idx="883">
                  <c:v>2.2075000000000147</c:v>
                </c:pt>
                <c:pt idx="884">
                  <c:v>2.21</c:v>
                </c:pt>
                <c:pt idx="885">
                  <c:v>2.2124999999999977</c:v>
                </c:pt>
                <c:pt idx="886">
                  <c:v>2.2149999999999999</c:v>
                </c:pt>
                <c:pt idx="887">
                  <c:v>2.2174999999999998</c:v>
                </c:pt>
                <c:pt idx="888">
                  <c:v>2.2200000000000002</c:v>
                </c:pt>
                <c:pt idx="889">
                  <c:v>2.2225000000000001</c:v>
                </c:pt>
                <c:pt idx="890">
                  <c:v>2.2250000000000001</c:v>
                </c:pt>
                <c:pt idx="891">
                  <c:v>2.2275000000000147</c:v>
                </c:pt>
                <c:pt idx="892">
                  <c:v>2.23</c:v>
                </c:pt>
                <c:pt idx="893">
                  <c:v>2.2324999999999977</c:v>
                </c:pt>
                <c:pt idx="894">
                  <c:v>2.2349999999999999</c:v>
                </c:pt>
                <c:pt idx="895">
                  <c:v>2.2374999999999998</c:v>
                </c:pt>
                <c:pt idx="896">
                  <c:v>2.2400000000000002</c:v>
                </c:pt>
                <c:pt idx="897">
                  <c:v>2.2425000000000002</c:v>
                </c:pt>
                <c:pt idx="898">
                  <c:v>2.2450000000000001</c:v>
                </c:pt>
                <c:pt idx="899">
                  <c:v>2.2475000000000147</c:v>
                </c:pt>
                <c:pt idx="900">
                  <c:v>2.25</c:v>
                </c:pt>
                <c:pt idx="901">
                  <c:v>2.2524999999999977</c:v>
                </c:pt>
                <c:pt idx="902">
                  <c:v>2.2549999999999999</c:v>
                </c:pt>
                <c:pt idx="903">
                  <c:v>2.2574999999999998</c:v>
                </c:pt>
                <c:pt idx="904">
                  <c:v>2.2599999999999998</c:v>
                </c:pt>
                <c:pt idx="905">
                  <c:v>2.2625000000000002</c:v>
                </c:pt>
                <c:pt idx="906">
                  <c:v>2.2650000000000001</c:v>
                </c:pt>
                <c:pt idx="907">
                  <c:v>2.2675000000000147</c:v>
                </c:pt>
                <c:pt idx="908">
                  <c:v>2.27</c:v>
                </c:pt>
                <c:pt idx="909">
                  <c:v>2.2725</c:v>
                </c:pt>
                <c:pt idx="910">
                  <c:v>2.2749999999999999</c:v>
                </c:pt>
                <c:pt idx="911">
                  <c:v>2.2774999999999999</c:v>
                </c:pt>
                <c:pt idx="912">
                  <c:v>2.2799999999999998</c:v>
                </c:pt>
                <c:pt idx="913">
                  <c:v>2.2825000000000002</c:v>
                </c:pt>
                <c:pt idx="914">
                  <c:v>2.2850000000000001</c:v>
                </c:pt>
                <c:pt idx="915">
                  <c:v>2.2875000000000147</c:v>
                </c:pt>
                <c:pt idx="916">
                  <c:v>2.29</c:v>
                </c:pt>
                <c:pt idx="917">
                  <c:v>2.2925</c:v>
                </c:pt>
                <c:pt idx="918">
                  <c:v>2.2949999999999999</c:v>
                </c:pt>
                <c:pt idx="919">
                  <c:v>2.2974999999999999</c:v>
                </c:pt>
                <c:pt idx="920">
                  <c:v>2.2999999999999998</c:v>
                </c:pt>
                <c:pt idx="921">
                  <c:v>2.3024999999999967</c:v>
                </c:pt>
                <c:pt idx="922">
                  <c:v>2.3049999999999997</c:v>
                </c:pt>
                <c:pt idx="923">
                  <c:v>2.3075000000000001</c:v>
                </c:pt>
                <c:pt idx="924">
                  <c:v>2.3099999999999987</c:v>
                </c:pt>
                <c:pt idx="925">
                  <c:v>2.3124999999999822</c:v>
                </c:pt>
                <c:pt idx="926">
                  <c:v>2.3149999999999977</c:v>
                </c:pt>
                <c:pt idx="927">
                  <c:v>2.3174999999999977</c:v>
                </c:pt>
                <c:pt idx="928">
                  <c:v>2.3199999999999967</c:v>
                </c:pt>
                <c:pt idx="929">
                  <c:v>2.3224999999999967</c:v>
                </c:pt>
                <c:pt idx="930">
                  <c:v>2.3249999999999997</c:v>
                </c:pt>
                <c:pt idx="931">
                  <c:v>2.3275000000000001</c:v>
                </c:pt>
                <c:pt idx="932">
                  <c:v>2.3299999999999987</c:v>
                </c:pt>
                <c:pt idx="933">
                  <c:v>2.3324999999999823</c:v>
                </c:pt>
                <c:pt idx="934">
                  <c:v>2.3349999999999977</c:v>
                </c:pt>
                <c:pt idx="935">
                  <c:v>2.3374999999999977</c:v>
                </c:pt>
                <c:pt idx="936">
                  <c:v>2.34</c:v>
                </c:pt>
                <c:pt idx="937">
                  <c:v>2.3424999999999967</c:v>
                </c:pt>
                <c:pt idx="938">
                  <c:v>2.3449999999999998</c:v>
                </c:pt>
                <c:pt idx="939">
                  <c:v>2.3475000000000001</c:v>
                </c:pt>
                <c:pt idx="940">
                  <c:v>2.3499999999999988</c:v>
                </c:pt>
                <c:pt idx="941">
                  <c:v>2.352499999999984</c:v>
                </c:pt>
                <c:pt idx="942">
                  <c:v>2.3549999999999978</c:v>
                </c:pt>
                <c:pt idx="943">
                  <c:v>2.3574999999999977</c:v>
                </c:pt>
                <c:pt idx="944">
                  <c:v>2.36</c:v>
                </c:pt>
                <c:pt idx="945">
                  <c:v>2.3624999999999967</c:v>
                </c:pt>
                <c:pt idx="946">
                  <c:v>2.3649999999999998</c:v>
                </c:pt>
                <c:pt idx="947">
                  <c:v>2.3675000000000002</c:v>
                </c:pt>
                <c:pt idx="948">
                  <c:v>2.3699999999999997</c:v>
                </c:pt>
                <c:pt idx="949">
                  <c:v>2.3724999999999841</c:v>
                </c:pt>
                <c:pt idx="950">
                  <c:v>2.3749999999999987</c:v>
                </c:pt>
                <c:pt idx="951">
                  <c:v>2.3774999999999977</c:v>
                </c:pt>
                <c:pt idx="952">
                  <c:v>2.38</c:v>
                </c:pt>
                <c:pt idx="953">
                  <c:v>2.3824999999999967</c:v>
                </c:pt>
                <c:pt idx="954">
                  <c:v>2.3849999999999998</c:v>
                </c:pt>
                <c:pt idx="955">
                  <c:v>2.3875000000000002</c:v>
                </c:pt>
                <c:pt idx="956">
                  <c:v>2.3899999999999997</c:v>
                </c:pt>
                <c:pt idx="957">
                  <c:v>2.3924999999999841</c:v>
                </c:pt>
                <c:pt idx="958">
                  <c:v>2.3949999999999987</c:v>
                </c:pt>
                <c:pt idx="959">
                  <c:v>2.3975</c:v>
                </c:pt>
                <c:pt idx="960">
                  <c:v>2.4</c:v>
                </c:pt>
                <c:pt idx="961">
                  <c:v>2.4024999999999967</c:v>
                </c:pt>
                <c:pt idx="962">
                  <c:v>2.4049999999999998</c:v>
                </c:pt>
                <c:pt idx="963">
                  <c:v>2.4075000000000002</c:v>
                </c:pt>
                <c:pt idx="964">
                  <c:v>2.4099999999999997</c:v>
                </c:pt>
                <c:pt idx="965">
                  <c:v>2.4124999999999841</c:v>
                </c:pt>
                <c:pt idx="966">
                  <c:v>2.4149999999999987</c:v>
                </c:pt>
                <c:pt idx="967">
                  <c:v>2.4175</c:v>
                </c:pt>
                <c:pt idx="968">
                  <c:v>2.42</c:v>
                </c:pt>
                <c:pt idx="969">
                  <c:v>2.4224999999999977</c:v>
                </c:pt>
                <c:pt idx="970">
                  <c:v>2.4249999999999998</c:v>
                </c:pt>
                <c:pt idx="971">
                  <c:v>2.4275000000000002</c:v>
                </c:pt>
                <c:pt idx="972">
                  <c:v>2.4299999999999997</c:v>
                </c:pt>
                <c:pt idx="973">
                  <c:v>2.4324999999999841</c:v>
                </c:pt>
                <c:pt idx="974">
                  <c:v>2.4349999999999987</c:v>
                </c:pt>
                <c:pt idx="975">
                  <c:v>2.4375</c:v>
                </c:pt>
                <c:pt idx="976">
                  <c:v>2.44</c:v>
                </c:pt>
                <c:pt idx="977">
                  <c:v>2.4424999999999977</c:v>
                </c:pt>
                <c:pt idx="978">
                  <c:v>2.4449999999999998</c:v>
                </c:pt>
                <c:pt idx="979">
                  <c:v>2.4474999999999998</c:v>
                </c:pt>
                <c:pt idx="980">
                  <c:v>2.4499999999999997</c:v>
                </c:pt>
                <c:pt idx="981">
                  <c:v>2.4524999999999841</c:v>
                </c:pt>
                <c:pt idx="982">
                  <c:v>2.4549999999999987</c:v>
                </c:pt>
                <c:pt idx="983">
                  <c:v>2.4575</c:v>
                </c:pt>
                <c:pt idx="984">
                  <c:v>2.46</c:v>
                </c:pt>
                <c:pt idx="985">
                  <c:v>2.4624999999999977</c:v>
                </c:pt>
                <c:pt idx="986">
                  <c:v>2.4649999999999999</c:v>
                </c:pt>
                <c:pt idx="987">
                  <c:v>2.4674999999999998</c:v>
                </c:pt>
                <c:pt idx="988">
                  <c:v>2.4699999999999998</c:v>
                </c:pt>
                <c:pt idx="989">
                  <c:v>2.4724999999999868</c:v>
                </c:pt>
                <c:pt idx="990">
                  <c:v>2.4749999999999988</c:v>
                </c:pt>
                <c:pt idx="991">
                  <c:v>2.4775</c:v>
                </c:pt>
                <c:pt idx="992">
                  <c:v>2.48</c:v>
                </c:pt>
                <c:pt idx="993">
                  <c:v>2.4824999999999977</c:v>
                </c:pt>
                <c:pt idx="994">
                  <c:v>2.4849999999999999</c:v>
                </c:pt>
                <c:pt idx="995">
                  <c:v>2.4874999999999998</c:v>
                </c:pt>
                <c:pt idx="996">
                  <c:v>2.4899999999999998</c:v>
                </c:pt>
                <c:pt idx="997">
                  <c:v>2.4924999999999868</c:v>
                </c:pt>
                <c:pt idx="998">
                  <c:v>2.4949999999999997</c:v>
                </c:pt>
                <c:pt idx="999">
                  <c:v>2.4975000000000001</c:v>
                </c:pt>
                <c:pt idx="1000">
                  <c:v>2.5</c:v>
                </c:pt>
                <c:pt idx="1001">
                  <c:v>2.5024999999999977</c:v>
                </c:pt>
                <c:pt idx="1002">
                  <c:v>2.5049999999999999</c:v>
                </c:pt>
                <c:pt idx="1003">
                  <c:v>2.5074999999999998</c:v>
                </c:pt>
                <c:pt idx="1004">
                  <c:v>2.5099999999999998</c:v>
                </c:pt>
                <c:pt idx="1005">
                  <c:v>2.5124999999999873</c:v>
                </c:pt>
                <c:pt idx="1006">
                  <c:v>2.5149999999999997</c:v>
                </c:pt>
                <c:pt idx="1007">
                  <c:v>2.5175000000000001</c:v>
                </c:pt>
                <c:pt idx="1008">
                  <c:v>2.52</c:v>
                </c:pt>
                <c:pt idx="1009">
                  <c:v>2.5225</c:v>
                </c:pt>
                <c:pt idx="1010">
                  <c:v>2.5249999999999999</c:v>
                </c:pt>
                <c:pt idx="1011">
                  <c:v>2.5274999999999999</c:v>
                </c:pt>
                <c:pt idx="1012">
                  <c:v>2.5299999999999998</c:v>
                </c:pt>
                <c:pt idx="1013">
                  <c:v>2.5324999999999873</c:v>
                </c:pt>
                <c:pt idx="1014">
                  <c:v>2.5349999999999997</c:v>
                </c:pt>
                <c:pt idx="1015">
                  <c:v>2.5375000000000001</c:v>
                </c:pt>
                <c:pt idx="1016">
                  <c:v>2.54</c:v>
                </c:pt>
                <c:pt idx="1017">
                  <c:v>2.5425</c:v>
                </c:pt>
                <c:pt idx="1018">
                  <c:v>2.5449999999999999</c:v>
                </c:pt>
                <c:pt idx="1019">
                  <c:v>2.5474999999999999</c:v>
                </c:pt>
                <c:pt idx="1020">
                  <c:v>2.5499999999999998</c:v>
                </c:pt>
                <c:pt idx="1021">
                  <c:v>2.5524999999999967</c:v>
                </c:pt>
                <c:pt idx="1022">
                  <c:v>2.5549999999999997</c:v>
                </c:pt>
                <c:pt idx="1023">
                  <c:v>2.5575000000000001</c:v>
                </c:pt>
                <c:pt idx="1024">
                  <c:v>2.56</c:v>
                </c:pt>
                <c:pt idx="1025">
                  <c:v>2.5625</c:v>
                </c:pt>
                <c:pt idx="1026">
                  <c:v>2.5649999999999999</c:v>
                </c:pt>
                <c:pt idx="1027">
                  <c:v>2.5674999999999999</c:v>
                </c:pt>
                <c:pt idx="1028">
                  <c:v>2.57</c:v>
                </c:pt>
                <c:pt idx="1029">
                  <c:v>2.5724999999999967</c:v>
                </c:pt>
                <c:pt idx="1030">
                  <c:v>2.5749999999999997</c:v>
                </c:pt>
                <c:pt idx="1031">
                  <c:v>2.5775000000000001</c:v>
                </c:pt>
                <c:pt idx="1032">
                  <c:v>2.58</c:v>
                </c:pt>
                <c:pt idx="1033">
                  <c:v>2.5825</c:v>
                </c:pt>
                <c:pt idx="1034">
                  <c:v>2.585</c:v>
                </c:pt>
                <c:pt idx="1035">
                  <c:v>2.5874999999999999</c:v>
                </c:pt>
                <c:pt idx="1036">
                  <c:v>2.59</c:v>
                </c:pt>
                <c:pt idx="1037">
                  <c:v>2.5924999999999967</c:v>
                </c:pt>
                <c:pt idx="1038">
                  <c:v>2.5949999999999998</c:v>
                </c:pt>
                <c:pt idx="1039">
                  <c:v>2.5975000000000001</c:v>
                </c:pt>
                <c:pt idx="1040">
                  <c:v>2.6</c:v>
                </c:pt>
                <c:pt idx="1041">
                  <c:v>2.6025</c:v>
                </c:pt>
                <c:pt idx="1042">
                  <c:v>2.605</c:v>
                </c:pt>
                <c:pt idx="1043">
                  <c:v>2.6074999999999999</c:v>
                </c:pt>
                <c:pt idx="1044">
                  <c:v>2.61</c:v>
                </c:pt>
                <c:pt idx="1045">
                  <c:v>2.6124999999999967</c:v>
                </c:pt>
                <c:pt idx="1046">
                  <c:v>2.6149999999999998</c:v>
                </c:pt>
                <c:pt idx="1047">
                  <c:v>2.6175000000000002</c:v>
                </c:pt>
                <c:pt idx="1048">
                  <c:v>2.62</c:v>
                </c:pt>
                <c:pt idx="1049">
                  <c:v>2.6225000000000001</c:v>
                </c:pt>
                <c:pt idx="1050">
                  <c:v>2.625</c:v>
                </c:pt>
                <c:pt idx="1051">
                  <c:v>2.6274999999999999</c:v>
                </c:pt>
                <c:pt idx="1052">
                  <c:v>2.63</c:v>
                </c:pt>
                <c:pt idx="1053">
                  <c:v>2.6324999999999967</c:v>
                </c:pt>
                <c:pt idx="1054">
                  <c:v>2.6349999999999998</c:v>
                </c:pt>
                <c:pt idx="1055">
                  <c:v>2.6375000000000002</c:v>
                </c:pt>
                <c:pt idx="1056">
                  <c:v>2.64</c:v>
                </c:pt>
                <c:pt idx="1057">
                  <c:v>2.6425000000000001</c:v>
                </c:pt>
                <c:pt idx="1058">
                  <c:v>2.645</c:v>
                </c:pt>
                <c:pt idx="1059">
                  <c:v>2.647500000000012</c:v>
                </c:pt>
                <c:pt idx="1060">
                  <c:v>2.65</c:v>
                </c:pt>
                <c:pt idx="1061">
                  <c:v>2.6524999999999967</c:v>
                </c:pt>
                <c:pt idx="1062">
                  <c:v>2.6549999999999998</c:v>
                </c:pt>
                <c:pt idx="1063">
                  <c:v>2.6575000000000002</c:v>
                </c:pt>
                <c:pt idx="1064">
                  <c:v>2.66</c:v>
                </c:pt>
                <c:pt idx="1065">
                  <c:v>2.6625000000000001</c:v>
                </c:pt>
                <c:pt idx="1066">
                  <c:v>2.665</c:v>
                </c:pt>
                <c:pt idx="1067">
                  <c:v>2.667500000000012</c:v>
                </c:pt>
                <c:pt idx="1068">
                  <c:v>2.67</c:v>
                </c:pt>
                <c:pt idx="1069">
                  <c:v>2.6724999999999977</c:v>
                </c:pt>
                <c:pt idx="1070">
                  <c:v>2.6749999999999998</c:v>
                </c:pt>
                <c:pt idx="1071">
                  <c:v>2.6775000000000002</c:v>
                </c:pt>
                <c:pt idx="1072">
                  <c:v>2.68</c:v>
                </c:pt>
                <c:pt idx="1073">
                  <c:v>2.6825000000000001</c:v>
                </c:pt>
                <c:pt idx="1074">
                  <c:v>2.6850000000000001</c:v>
                </c:pt>
                <c:pt idx="1075">
                  <c:v>2.6875000000000147</c:v>
                </c:pt>
                <c:pt idx="1076">
                  <c:v>2.69</c:v>
                </c:pt>
                <c:pt idx="1077">
                  <c:v>2.6924999999999977</c:v>
                </c:pt>
                <c:pt idx="1078">
                  <c:v>2.6949999999999998</c:v>
                </c:pt>
                <c:pt idx="1079">
                  <c:v>2.6974999999999998</c:v>
                </c:pt>
                <c:pt idx="1080">
                  <c:v>2.7</c:v>
                </c:pt>
                <c:pt idx="1081">
                  <c:v>2.7025000000000001</c:v>
                </c:pt>
                <c:pt idx="1082">
                  <c:v>2.7050000000000001</c:v>
                </c:pt>
                <c:pt idx="1083">
                  <c:v>2.7075000000000147</c:v>
                </c:pt>
                <c:pt idx="1084">
                  <c:v>2.71</c:v>
                </c:pt>
                <c:pt idx="1085">
                  <c:v>2.7124999999999977</c:v>
                </c:pt>
                <c:pt idx="1086">
                  <c:v>2.7149999999999999</c:v>
                </c:pt>
                <c:pt idx="1087">
                  <c:v>2.7174999999999998</c:v>
                </c:pt>
                <c:pt idx="1088">
                  <c:v>2.72</c:v>
                </c:pt>
                <c:pt idx="1089">
                  <c:v>2.7225000000000001</c:v>
                </c:pt>
                <c:pt idx="1090">
                  <c:v>2.7250000000000001</c:v>
                </c:pt>
                <c:pt idx="1091">
                  <c:v>2.7275000000000147</c:v>
                </c:pt>
                <c:pt idx="1092">
                  <c:v>2.73</c:v>
                </c:pt>
                <c:pt idx="1093">
                  <c:v>2.7324999999999977</c:v>
                </c:pt>
                <c:pt idx="1094">
                  <c:v>2.7349999999999999</c:v>
                </c:pt>
                <c:pt idx="1095">
                  <c:v>2.7374999999999998</c:v>
                </c:pt>
                <c:pt idx="1096">
                  <c:v>2.74</c:v>
                </c:pt>
                <c:pt idx="1097">
                  <c:v>2.7425000000000002</c:v>
                </c:pt>
                <c:pt idx="1098">
                  <c:v>2.7450000000000001</c:v>
                </c:pt>
                <c:pt idx="1099">
                  <c:v>2.7475000000000147</c:v>
                </c:pt>
                <c:pt idx="1100">
                  <c:v>2.75</c:v>
                </c:pt>
                <c:pt idx="1101">
                  <c:v>2.7524999999999977</c:v>
                </c:pt>
                <c:pt idx="1102">
                  <c:v>2.7549999999999999</c:v>
                </c:pt>
                <c:pt idx="1103">
                  <c:v>2.7574999999999998</c:v>
                </c:pt>
                <c:pt idx="1104">
                  <c:v>2.7600000000000002</c:v>
                </c:pt>
                <c:pt idx="1105">
                  <c:v>2.7625000000000002</c:v>
                </c:pt>
                <c:pt idx="1106">
                  <c:v>2.7650000000000001</c:v>
                </c:pt>
                <c:pt idx="1107">
                  <c:v>2.7675000000000147</c:v>
                </c:pt>
                <c:pt idx="1108">
                  <c:v>2.77</c:v>
                </c:pt>
                <c:pt idx="1109">
                  <c:v>2.7725</c:v>
                </c:pt>
                <c:pt idx="1110">
                  <c:v>2.7749999999999999</c:v>
                </c:pt>
                <c:pt idx="1111">
                  <c:v>2.7774999999999999</c:v>
                </c:pt>
                <c:pt idx="1112">
                  <c:v>2.7800000000000002</c:v>
                </c:pt>
                <c:pt idx="1113">
                  <c:v>2.7825000000000002</c:v>
                </c:pt>
                <c:pt idx="1114">
                  <c:v>2.7850000000000001</c:v>
                </c:pt>
                <c:pt idx="1115">
                  <c:v>2.7875000000000147</c:v>
                </c:pt>
                <c:pt idx="1116">
                  <c:v>2.79</c:v>
                </c:pt>
                <c:pt idx="1117">
                  <c:v>2.7925</c:v>
                </c:pt>
                <c:pt idx="1118">
                  <c:v>2.7949999999999999</c:v>
                </c:pt>
                <c:pt idx="1119">
                  <c:v>2.7974999999999999</c:v>
                </c:pt>
                <c:pt idx="1120">
                  <c:v>2.8</c:v>
                </c:pt>
                <c:pt idx="1121">
                  <c:v>2.8024999999999967</c:v>
                </c:pt>
                <c:pt idx="1122">
                  <c:v>2.8049999999999997</c:v>
                </c:pt>
                <c:pt idx="1123">
                  <c:v>2.8075000000000001</c:v>
                </c:pt>
                <c:pt idx="1124">
                  <c:v>2.8099999999999987</c:v>
                </c:pt>
                <c:pt idx="1125">
                  <c:v>2.8124999999999822</c:v>
                </c:pt>
                <c:pt idx="1126">
                  <c:v>2.8149999999999977</c:v>
                </c:pt>
                <c:pt idx="1127">
                  <c:v>2.8174999999999977</c:v>
                </c:pt>
                <c:pt idx="1128">
                  <c:v>2.82</c:v>
                </c:pt>
                <c:pt idx="1129">
                  <c:v>2.8224999999999967</c:v>
                </c:pt>
                <c:pt idx="1130">
                  <c:v>2.8249999999999997</c:v>
                </c:pt>
                <c:pt idx="1131">
                  <c:v>2.8275000000000001</c:v>
                </c:pt>
                <c:pt idx="1132">
                  <c:v>2.8299999999999987</c:v>
                </c:pt>
                <c:pt idx="1133">
                  <c:v>2.8324999999999823</c:v>
                </c:pt>
                <c:pt idx="1134">
                  <c:v>2.8349999999999977</c:v>
                </c:pt>
                <c:pt idx="1135">
                  <c:v>2.8374999999999977</c:v>
                </c:pt>
                <c:pt idx="1136">
                  <c:v>2.84</c:v>
                </c:pt>
                <c:pt idx="1137">
                  <c:v>2.8424999999999967</c:v>
                </c:pt>
                <c:pt idx="1138">
                  <c:v>2.8449999999999998</c:v>
                </c:pt>
                <c:pt idx="1139">
                  <c:v>2.8475000000000001</c:v>
                </c:pt>
                <c:pt idx="1140">
                  <c:v>2.8499999999999988</c:v>
                </c:pt>
                <c:pt idx="1141">
                  <c:v>2.852499999999984</c:v>
                </c:pt>
                <c:pt idx="1142">
                  <c:v>2.8549999999999978</c:v>
                </c:pt>
                <c:pt idx="1143">
                  <c:v>2.8574999999999977</c:v>
                </c:pt>
                <c:pt idx="1144">
                  <c:v>2.86</c:v>
                </c:pt>
                <c:pt idx="1145">
                  <c:v>2.8624999999999967</c:v>
                </c:pt>
                <c:pt idx="1146">
                  <c:v>2.8649999999999998</c:v>
                </c:pt>
                <c:pt idx="1147">
                  <c:v>2.8675000000000002</c:v>
                </c:pt>
                <c:pt idx="1148">
                  <c:v>2.8699999999999997</c:v>
                </c:pt>
                <c:pt idx="1149">
                  <c:v>2.8724999999999841</c:v>
                </c:pt>
                <c:pt idx="1150">
                  <c:v>2.8749999999999987</c:v>
                </c:pt>
                <c:pt idx="1151">
                  <c:v>2.8774999999999977</c:v>
                </c:pt>
                <c:pt idx="1152">
                  <c:v>2.88</c:v>
                </c:pt>
                <c:pt idx="1153">
                  <c:v>2.8824999999999967</c:v>
                </c:pt>
                <c:pt idx="1154">
                  <c:v>2.8849999999999998</c:v>
                </c:pt>
                <c:pt idx="1155">
                  <c:v>2.8875000000000002</c:v>
                </c:pt>
                <c:pt idx="1156">
                  <c:v>2.8899999999999997</c:v>
                </c:pt>
                <c:pt idx="1157">
                  <c:v>2.8924999999999841</c:v>
                </c:pt>
                <c:pt idx="1158">
                  <c:v>2.8949999999999987</c:v>
                </c:pt>
                <c:pt idx="1159">
                  <c:v>2.8975</c:v>
                </c:pt>
                <c:pt idx="1160">
                  <c:v>2.9</c:v>
                </c:pt>
                <c:pt idx="1161">
                  <c:v>2.9024999999999967</c:v>
                </c:pt>
                <c:pt idx="1162">
                  <c:v>2.9049999999999998</c:v>
                </c:pt>
                <c:pt idx="1163">
                  <c:v>2.9075000000000002</c:v>
                </c:pt>
                <c:pt idx="1164">
                  <c:v>2.9099999999999997</c:v>
                </c:pt>
                <c:pt idx="1165">
                  <c:v>2.9124999999999841</c:v>
                </c:pt>
                <c:pt idx="1166">
                  <c:v>2.9149999999999987</c:v>
                </c:pt>
                <c:pt idx="1167">
                  <c:v>2.9175</c:v>
                </c:pt>
                <c:pt idx="1168">
                  <c:v>2.92</c:v>
                </c:pt>
                <c:pt idx="1169">
                  <c:v>2.9224999999999977</c:v>
                </c:pt>
                <c:pt idx="1170">
                  <c:v>2.9249999999999998</c:v>
                </c:pt>
                <c:pt idx="1171">
                  <c:v>2.9275000000000002</c:v>
                </c:pt>
                <c:pt idx="1172">
                  <c:v>2.9299999999999997</c:v>
                </c:pt>
                <c:pt idx="1173">
                  <c:v>2.9324999999999841</c:v>
                </c:pt>
                <c:pt idx="1174">
                  <c:v>2.9349999999999987</c:v>
                </c:pt>
                <c:pt idx="1175">
                  <c:v>2.9375</c:v>
                </c:pt>
                <c:pt idx="1176">
                  <c:v>2.94</c:v>
                </c:pt>
                <c:pt idx="1177">
                  <c:v>2.9424999999999977</c:v>
                </c:pt>
                <c:pt idx="1178">
                  <c:v>2.9449999999999998</c:v>
                </c:pt>
                <c:pt idx="1179">
                  <c:v>2.9474999999999998</c:v>
                </c:pt>
                <c:pt idx="1180">
                  <c:v>2.9499999999999997</c:v>
                </c:pt>
                <c:pt idx="1181">
                  <c:v>2.9524999999999841</c:v>
                </c:pt>
                <c:pt idx="1182">
                  <c:v>2.9549999999999987</c:v>
                </c:pt>
                <c:pt idx="1183">
                  <c:v>2.9575</c:v>
                </c:pt>
                <c:pt idx="1184">
                  <c:v>2.96</c:v>
                </c:pt>
                <c:pt idx="1185">
                  <c:v>2.9624999999999977</c:v>
                </c:pt>
                <c:pt idx="1186">
                  <c:v>2.9649999999999999</c:v>
                </c:pt>
                <c:pt idx="1187">
                  <c:v>2.9674999999999998</c:v>
                </c:pt>
                <c:pt idx="1188">
                  <c:v>2.9699999999999998</c:v>
                </c:pt>
                <c:pt idx="1189">
                  <c:v>2.9724999999999868</c:v>
                </c:pt>
                <c:pt idx="1190">
                  <c:v>2.9749999999999988</c:v>
                </c:pt>
                <c:pt idx="1191">
                  <c:v>2.9775</c:v>
                </c:pt>
                <c:pt idx="1192">
                  <c:v>2.98</c:v>
                </c:pt>
                <c:pt idx="1193">
                  <c:v>2.9824999999999977</c:v>
                </c:pt>
                <c:pt idx="1194">
                  <c:v>2.9849999999999999</c:v>
                </c:pt>
                <c:pt idx="1195">
                  <c:v>2.9874999999999998</c:v>
                </c:pt>
                <c:pt idx="1196">
                  <c:v>2.9899999999999998</c:v>
                </c:pt>
                <c:pt idx="1197">
                  <c:v>2.9924999999999868</c:v>
                </c:pt>
                <c:pt idx="1198">
                  <c:v>2.9949999999999997</c:v>
                </c:pt>
                <c:pt idx="1199">
                  <c:v>2.9975000000000001</c:v>
                </c:pt>
                <c:pt idx="1200">
                  <c:v>3</c:v>
                </c:pt>
                <c:pt idx="1201">
                  <c:v>3.0024999999999977</c:v>
                </c:pt>
                <c:pt idx="1202">
                  <c:v>3.0049999999999999</c:v>
                </c:pt>
                <c:pt idx="1203">
                  <c:v>3.0074999999999998</c:v>
                </c:pt>
                <c:pt idx="1204">
                  <c:v>3.01</c:v>
                </c:pt>
                <c:pt idx="1205">
                  <c:v>3.0124999999999873</c:v>
                </c:pt>
                <c:pt idx="1206">
                  <c:v>3.0149999999999997</c:v>
                </c:pt>
                <c:pt idx="1207">
                  <c:v>3.0175000000000001</c:v>
                </c:pt>
                <c:pt idx="1208">
                  <c:v>3.02</c:v>
                </c:pt>
                <c:pt idx="1209">
                  <c:v>3.0225</c:v>
                </c:pt>
                <c:pt idx="1210">
                  <c:v>3.0249999999999999</c:v>
                </c:pt>
                <c:pt idx="1211">
                  <c:v>3.0274999999999999</c:v>
                </c:pt>
                <c:pt idx="1212">
                  <c:v>3.03</c:v>
                </c:pt>
                <c:pt idx="1213">
                  <c:v>3.0324999999999873</c:v>
                </c:pt>
                <c:pt idx="1214">
                  <c:v>3.0349999999999997</c:v>
                </c:pt>
                <c:pt idx="1215">
                  <c:v>3.0375000000000001</c:v>
                </c:pt>
                <c:pt idx="1216">
                  <c:v>3.04</c:v>
                </c:pt>
                <c:pt idx="1217">
                  <c:v>3.0425</c:v>
                </c:pt>
                <c:pt idx="1218">
                  <c:v>3.0449999999999999</c:v>
                </c:pt>
                <c:pt idx="1219">
                  <c:v>3.0474999999999999</c:v>
                </c:pt>
                <c:pt idx="1220">
                  <c:v>3.05</c:v>
                </c:pt>
                <c:pt idx="1221">
                  <c:v>3.0524999999999967</c:v>
                </c:pt>
                <c:pt idx="1222">
                  <c:v>3.0549999999999997</c:v>
                </c:pt>
                <c:pt idx="1223">
                  <c:v>3.0575000000000001</c:v>
                </c:pt>
                <c:pt idx="1224">
                  <c:v>3.06</c:v>
                </c:pt>
                <c:pt idx="1225">
                  <c:v>3.0625</c:v>
                </c:pt>
                <c:pt idx="1226">
                  <c:v>3.0649999999999999</c:v>
                </c:pt>
                <c:pt idx="1227">
                  <c:v>3.0674999999999999</c:v>
                </c:pt>
                <c:pt idx="1228">
                  <c:v>3.07</c:v>
                </c:pt>
                <c:pt idx="1229">
                  <c:v>3.0724999999999967</c:v>
                </c:pt>
                <c:pt idx="1230">
                  <c:v>3.0749999999999997</c:v>
                </c:pt>
                <c:pt idx="1231">
                  <c:v>3.0775000000000001</c:v>
                </c:pt>
                <c:pt idx="1232">
                  <c:v>3.08</c:v>
                </c:pt>
                <c:pt idx="1233">
                  <c:v>3.0825</c:v>
                </c:pt>
                <c:pt idx="1234">
                  <c:v>3.085</c:v>
                </c:pt>
                <c:pt idx="1235">
                  <c:v>3.0874999999999999</c:v>
                </c:pt>
                <c:pt idx="1236">
                  <c:v>3.09</c:v>
                </c:pt>
                <c:pt idx="1237">
                  <c:v>3.0924999999999967</c:v>
                </c:pt>
                <c:pt idx="1238">
                  <c:v>3.0949999999999998</c:v>
                </c:pt>
                <c:pt idx="1239">
                  <c:v>3.0975000000000001</c:v>
                </c:pt>
                <c:pt idx="1240">
                  <c:v>3.1</c:v>
                </c:pt>
                <c:pt idx="1241">
                  <c:v>3.1025</c:v>
                </c:pt>
                <c:pt idx="1242">
                  <c:v>3.105</c:v>
                </c:pt>
                <c:pt idx="1243">
                  <c:v>3.1074999999999999</c:v>
                </c:pt>
                <c:pt idx="1244">
                  <c:v>3.11</c:v>
                </c:pt>
                <c:pt idx="1245">
                  <c:v>3.1124999999999967</c:v>
                </c:pt>
                <c:pt idx="1246">
                  <c:v>3.1149999999999998</c:v>
                </c:pt>
                <c:pt idx="1247">
                  <c:v>3.1175000000000002</c:v>
                </c:pt>
                <c:pt idx="1248">
                  <c:v>3.12</c:v>
                </c:pt>
                <c:pt idx="1249">
                  <c:v>3.1225000000000001</c:v>
                </c:pt>
                <c:pt idx="1250">
                  <c:v>3.125</c:v>
                </c:pt>
                <c:pt idx="1251">
                  <c:v>3.1274999999999999</c:v>
                </c:pt>
                <c:pt idx="1252">
                  <c:v>3.13</c:v>
                </c:pt>
                <c:pt idx="1253">
                  <c:v>3.1324999999999967</c:v>
                </c:pt>
                <c:pt idx="1254">
                  <c:v>3.1349999999999998</c:v>
                </c:pt>
                <c:pt idx="1255">
                  <c:v>3.1375000000000002</c:v>
                </c:pt>
                <c:pt idx="1256">
                  <c:v>3.14</c:v>
                </c:pt>
                <c:pt idx="1257">
                  <c:v>3.1425000000000001</c:v>
                </c:pt>
                <c:pt idx="1258">
                  <c:v>3.145</c:v>
                </c:pt>
                <c:pt idx="1259">
                  <c:v>3.147500000000012</c:v>
                </c:pt>
                <c:pt idx="1260">
                  <c:v>3.15</c:v>
                </c:pt>
                <c:pt idx="1261">
                  <c:v>3.1524999999999967</c:v>
                </c:pt>
                <c:pt idx="1262">
                  <c:v>3.1549999999999998</c:v>
                </c:pt>
                <c:pt idx="1263">
                  <c:v>3.1575000000000002</c:v>
                </c:pt>
                <c:pt idx="1264">
                  <c:v>3.16</c:v>
                </c:pt>
                <c:pt idx="1265">
                  <c:v>3.1625000000000001</c:v>
                </c:pt>
                <c:pt idx="1266">
                  <c:v>3.165</c:v>
                </c:pt>
                <c:pt idx="1267">
                  <c:v>3.167500000000012</c:v>
                </c:pt>
                <c:pt idx="1268">
                  <c:v>3.17</c:v>
                </c:pt>
                <c:pt idx="1269">
                  <c:v>3.1724999999999977</c:v>
                </c:pt>
                <c:pt idx="1270">
                  <c:v>3.1749999999999998</c:v>
                </c:pt>
                <c:pt idx="1271">
                  <c:v>3.1775000000000002</c:v>
                </c:pt>
                <c:pt idx="1272">
                  <c:v>3.18</c:v>
                </c:pt>
                <c:pt idx="1273">
                  <c:v>3.1825000000000001</c:v>
                </c:pt>
                <c:pt idx="1274">
                  <c:v>3.1850000000000001</c:v>
                </c:pt>
                <c:pt idx="1275">
                  <c:v>3.1875000000000147</c:v>
                </c:pt>
                <c:pt idx="1276">
                  <c:v>3.19</c:v>
                </c:pt>
                <c:pt idx="1277">
                  <c:v>3.1924999999999977</c:v>
                </c:pt>
                <c:pt idx="1278">
                  <c:v>3.1949999999999998</c:v>
                </c:pt>
                <c:pt idx="1279">
                  <c:v>3.1974999999999998</c:v>
                </c:pt>
                <c:pt idx="1280">
                  <c:v>3.2</c:v>
                </c:pt>
                <c:pt idx="1281">
                  <c:v>3.2025000000000001</c:v>
                </c:pt>
                <c:pt idx="1282">
                  <c:v>3.2050000000000001</c:v>
                </c:pt>
                <c:pt idx="1283">
                  <c:v>3.2075000000000147</c:v>
                </c:pt>
                <c:pt idx="1284">
                  <c:v>3.21</c:v>
                </c:pt>
                <c:pt idx="1285">
                  <c:v>3.2124999999999977</c:v>
                </c:pt>
                <c:pt idx="1286">
                  <c:v>3.2149999999999999</c:v>
                </c:pt>
                <c:pt idx="1287">
                  <c:v>3.2174999999999998</c:v>
                </c:pt>
                <c:pt idx="1288">
                  <c:v>3.22</c:v>
                </c:pt>
                <c:pt idx="1289">
                  <c:v>3.2225000000000001</c:v>
                </c:pt>
                <c:pt idx="1290">
                  <c:v>3.2250000000000001</c:v>
                </c:pt>
                <c:pt idx="1291">
                  <c:v>3.2275000000000147</c:v>
                </c:pt>
                <c:pt idx="1292">
                  <c:v>3.23</c:v>
                </c:pt>
                <c:pt idx="1293">
                  <c:v>3.2324999999999977</c:v>
                </c:pt>
                <c:pt idx="1294">
                  <c:v>3.2349999999999999</c:v>
                </c:pt>
                <c:pt idx="1295">
                  <c:v>3.2374999999999998</c:v>
                </c:pt>
                <c:pt idx="1296">
                  <c:v>3.24</c:v>
                </c:pt>
                <c:pt idx="1297">
                  <c:v>3.2425000000000002</c:v>
                </c:pt>
                <c:pt idx="1298">
                  <c:v>3.2450000000000001</c:v>
                </c:pt>
                <c:pt idx="1299">
                  <c:v>3.2475000000000147</c:v>
                </c:pt>
                <c:pt idx="1300">
                  <c:v>3.25</c:v>
                </c:pt>
                <c:pt idx="1301">
                  <c:v>3.2524999999999977</c:v>
                </c:pt>
                <c:pt idx="1302">
                  <c:v>3.2549999999999999</c:v>
                </c:pt>
                <c:pt idx="1303">
                  <c:v>3.2574999999999998</c:v>
                </c:pt>
                <c:pt idx="1304">
                  <c:v>3.2600000000000002</c:v>
                </c:pt>
                <c:pt idx="1305">
                  <c:v>3.2625000000000002</c:v>
                </c:pt>
                <c:pt idx="1306">
                  <c:v>3.2650000000000001</c:v>
                </c:pt>
                <c:pt idx="1307">
                  <c:v>3.2675000000000147</c:v>
                </c:pt>
                <c:pt idx="1308">
                  <c:v>3.27</c:v>
                </c:pt>
                <c:pt idx="1309">
                  <c:v>3.2725</c:v>
                </c:pt>
                <c:pt idx="1310">
                  <c:v>3.2749999999999999</c:v>
                </c:pt>
                <c:pt idx="1311">
                  <c:v>3.2774999999999999</c:v>
                </c:pt>
                <c:pt idx="1312">
                  <c:v>3.2800000000000002</c:v>
                </c:pt>
                <c:pt idx="1313">
                  <c:v>3.2825000000000002</c:v>
                </c:pt>
                <c:pt idx="1314">
                  <c:v>3.2850000000000001</c:v>
                </c:pt>
                <c:pt idx="1315">
                  <c:v>3.2875000000000147</c:v>
                </c:pt>
                <c:pt idx="1316">
                  <c:v>3.29</c:v>
                </c:pt>
                <c:pt idx="1317">
                  <c:v>3.2925</c:v>
                </c:pt>
                <c:pt idx="1318">
                  <c:v>3.2949999999999999</c:v>
                </c:pt>
                <c:pt idx="1319">
                  <c:v>3.2974999999999999</c:v>
                </c:pt>
                <c:pt idx="1320">
                  <c:v>3.3</c:v>
                </c:pt>
                <c:pt idx="1321">
                  <c:v>3.3024999999999967</c:v>
                </c:pt>
                <c:pt idx="1322">
                  <c:v>3.3049999999999997</c:v>
                </c:pt>
                <c:pt idx="1323">
                  <c:v>3.3075000000000001</c:v>
                </c:pt>
                <c:pt idx="1324">
                  <c:v>3.3099999999999987</c:v>
                </c:pt>
                <c:pt idx="1325">
                  <c:v>3.3124999999999822</c:v>
                </c:pt>
                <c:pt idx="1326">
                  <c:v>3.3149999999999977</c:v>
                </c:pt>
                <c:pt idx="1327">
                  <c:v>3.3174999999999977</c:v>
                </c:pt>
                <c:pt idx="1328">
                  <c:v>3.32</c:v>
                </c:pt>
                <c:pt idx="1329">
                  <c:v>3.3224999999999967</c:v>
                </c:pt>
                <c:pt idx="1330">
                  <c:v>3.3249999999999997</c:v>
                </c:pt>
                <c:pt idx="1331">
                  <c:v>3.3275000000000001</c:v>
                </c:pt>
                <c:pt idx="1332">
                  <c:v>3.3299999999999987</c:v>
                </c:pt>
                <c:pt idx="1333">
                  <c:v>3.3324999999999823</c:v>
                </c:pt>
                <c:pt idx="1334">
                  <c:v>3.3349999999999977</c:v>
                </c:pt>
                <c:pt idx="1335">
                  <c:v>3.3374999999999977</c:v>
                </c:pt>
                <c:pt idx="1336">
                  <c:v>3.34</c:v>
                </c:pt>
                <c:pt idx="1337">
                  <c:v>3.3424999999999967</c:v>
                </c:pt>
                <c:pt idx="1338">
                  <c:v>3.3449999999999998</c:v>
                </c:pt>
                <c:pt idx="1339">
                  <c:v>3.3475000000000001</c:v>
                </c:pt>
                <c:pt idx="1340">
                  <c:v>3.3499999999999988</c:v>
                </c:pt>
                <c:pt idx="1341">
                  <c:v>3.352499999999984</c:v>
                </c:pt>
                <c:pt idx="1342">
                  <c:v>3.3549999999999978</c:v>
                </c:pt>
                <c:pt idx="1343">
                  <c:v>3.3574999999999977</c:v>
                </c:pt>
                <c:pt idx="1344">
                  <c:v>3.36</c:v>
                </c:pt>
                <c:pt idx="1345">
                  <c:v>3.3624999999999967</c:v>
                </c:pt>
                <c:pt idx="1346">
                  <c:v>3.3649999999999998</c:v>
                </c:pt>
                <c:pt idx="1347">
                  <c:v>3.3675000000000002</c:v>
                </c:pt>
                <c:pt idx="1348">
                  <c:v>3.3699999999999997</c:v>
                </c:pt>
                <c:pt idx="1349">
                  <c:v>3.3724999999999841</c:v>
                </c:pt>
                <c:pt idx="1350">
                  <c:v>3.3749999999999987</c:v>
                </c:pt>
                <c:pt idx="1351">
                  <c:v>3.3774999999999977</c:v>
                </c:pt>
                <c:pt idx="1352">
                  <c:v>3.38</c:v>
                </c:pt>
                <c:pt idx="1353">
                  <c:v>3.3824999999999967</c:v>
                </c:pt>
                <c:pt idx="1354">
                  <c:v>3.3849999999999998</c:v>
                </c:pt>
                <c:pt idx="1355">
                  <c:v>3.3875000000000002</c:v>
                </c:pt>
                <c:pt idx="1356">
                  <c:v>3.3899999999999997</c:v>
                </c:pt>
                <c:pt idx="1357">
                  <c:v>3.3924999999999841</c:v>
                </c:pt>
                <c:pt idx="1358">
                  <c:v>3.3949999999999987</c:v>
                </c:pt>
                <c:pt idx="1359">
                  <c:v>3.3975</c:v>
                </c:pt>
                <c:pt idx="1360">
                  <c:v>3.4</c:v>
                </c:pt>
                <c:pt idx="1361">
                  <c:v>3.4024999999999967</c:v>
                </c:pt>
                <c:pt idx="1362">
                  <c:v>3.4049999999999998</c:v>
                </c:pt>
                <c:pt idx="1363">
                  <c:v>3.4075000000000002</c:v>
                </c:pt>
                <c:pt idx="1364">
                  <c:v>3.4099999999999997</c:v>
                </c:pt>
                <c:pt idx="1365">
                  <c:v>3.4124999999999841</c:v>
                </c:pt>
                <c:pt idx="1366">
                  <c:v>3.4149999999999987</c:v>
                </c:pt>
                <c:pt idx="1367">
                  <c:v>3.4175</c:v>
                </c:pt>
                <c:pt idx="1368">
                  <c:v>3.42</c:v>
                </c:pt>
                <c:pt idx="1369">
                  <c:v>3.4224999999999977</c:v>
                </c:pt>
                <c:pt idx="1370">
                  <c:v>3.4249999999999998</c:v>
                </c:pt>
                <c:pt idx="1371">
                  <c:v>3.4275000000000002</c:v>
                </c:pt>
                <c:pt idx="1372">
                  <c:v>3.4299999999999997</c:v>
                </c:pt>
                <c:pt idx="1373">
                  <c:v>3.4324999999999841</c:v>
                </c:pt>
                <c:pt idx="1374">
                  <c:v>3.4349999999999987</c:v>
                </c:pt>
                <c:pt idx="1375">
                  <c:v>3.4375</c:v>
                </c:pt>
                <c:pt idx="1376">
                  <c:v>3.44</c:v>
                </c:pt>
                <c:pt idx="1377">
                  <c:v>3.4424999999999977</c:v>
                </c:pt>
                <c:pt idx="1378">
                  <c:v>3.4449999999999998</c:v>
                </c:pt>
                <c:pt idx="1379">
                  <c:v>3.4474999999999998</c:v>
                </c:pt>
                <c:pt idx="1380">
                  <c:v>3.4499999999999997</c:v>
                </c:pt>
                <c:pt idx="1381">
                  <c:v>3.4524999999999841</c:v>
                </c:pt>
                <c:pt idx="1382">
                  <c:v>3.4549999999999987</c:v>
                </c:pt>
                <c:pt idx="1383">
                  <c:v>3.4575</c:v>
                </c:pt>
                <c:pt idx="1384">
                  <c:v>3.46</c:v>
                </c:pt>
                <c:pt idx="1385">
                  <c:v>3.4624999999999977</c:v>
                </c:pt>
                <c:pt idx="1386">
                  <c:v>3.4649999999999999</c:v>
                </c:pt>
                <c:pt idx="1387">
                  <c:v>3.4674999999999998</c:v>
                </c:pt>
                <c:pt idx="1388">
                  <c:v>3.4699999999999998</c:v>
                </c:pt>
                <c:pt idx="1389">
                  <c:v>3.4724999999999868</c:v>
                </c:pt>
                <c:pt idx="1390">
                  <c:v>3.4749999999999988</c:v>
                </c:pt>
                <c:pt idx="1391">
                  <c:v>3.4775</c:v>
                </c:pt>
                <c:pt idx="1392">
                  <c:v>3.48</c:v>
                </c:pt>
                <c:pt idx="1393">
                  <c:v>3.4824999999999977</c:v>
                </c:pt>
                <c:pt idx="1394">
                  <c:v>3.4849999999999999</c:v>
                </c:pt>
                <c:pt idx="1395">
                  <c:v>3.4874999999999998</c:v>
                </c:pt>
                <c:pt idx="1396">
                  <c:v>3.4899999999999998</c:v>
                </c:pt>
                <c:pt idx="1397">
                  <c:v>3.4924999999999868</c:v>
                </c:pt>
                <c:pt idx="1398">
                  <c:v>3.4949999999999997</c:v>
                </c:pt>
                <c:pt idx="1399">
                  <c:v>3.4975000000000001</c:v>
                </c:pt>
                <c:pt idx="1400">
                  <c:v>3.5</c:v>
                </c:pt>
                <c:pt idx="1401">
                  <c:v>3.5024999999999977</c:v>
                </c:pt>
                <c:pt idx="1402">
                  <c:v>3.5049999999999999</c:v>
                </c:pt>
                <c:pt idx="1403">
                  <c:v>3.5074999999999998</c:v>
                </c:pt>
                <c:pt idx="1404">
                  <c:v>3.51</c:v>
                </c:pt>
                <c:pt idx="1405">
                  <c:v>3.5124999999999873</c:v>
                </c:pt>
                <c:pt idx="1406">
                  <c:v>3.5149999999999997</c:v>
                </c:pt>
                <c:pt idx="1407">
                  <c:v>3.5175000000000001</c:v>
                </c:pt>
                <c:pt idx="1408">
                  <c:v>3.52</c:v>
                </c:pt>
                <c:pt idx="1409">
                  <c:v>3.5225</c:v>
                </c:pt>
                <c:pt idx="1410">
                  <c:v>3.5249999999999999</c:v>
                </c:pt>
                <c:pt idx="1411">
                  <c:v>3.5274999999999999</c:v>
                </c:pt>
                <c:pt idx="1412">
                  <c:v>3.53</c:v>
                </c:pt>
                <c:pt idx="1413">
                  <c:v>3.5324999999999873</c:v>
                </c:pt>
                <c:pt idx="1414">
                  <c:v>3.5349999999999997</c:v>
                </c:pt>
                <c:pt idx="1415">
                  <c:v>3.5375000000000001</c:v>
                </c:pt>
                <c:pt idx="1416">
                  <c:v>3.54</c:v>
                </c:pt>
                <c:pt idx="1417">
                  <c:v>3.5425</c:v>
                </c:pt>
                <c:pt idx="1418">
                  <c:v>3.5449999999999999</c:v>
                </c:pt>
                <c:pt idx="1419">
                  <c:v>3.5474999999999999</c:v>
                </c:pt>
                <c:pt idx="1420">
                  <c:v>3.55</c:v>
                </c:pt>
                <c:pt idx="1421">
                  <c:v>3.5524999999999967</c:v>
                </c:pt>
                <c:pt idx="1422">
                  <c:v>3.5549999999999997</c:v>
                </c:pt>
                <c:pt idx="1423">
                  <c:v>3.5575000000000001</c:v>
                </c:pt>
                <c:pt idx="1424">
                  <c:v>3.56</c:v>
                </c:pt>
                <c:pt idx="1425">
                  <c:v>3.5625</c:v>
                </c:pt>
                <c:pt idx="1426">
                  <c:v>3.5649999999999999</c:v>
                </c:pt>
                <c:pt idx="1427">
                  <c:v>3.5674999999999999</c:v>
                </c:pt>
                <c:pt idx="1428">
                  <c:v>3.57</c:v>
                </c:pt>
                <c:pt idx="1429">
                  <c:v>3.5724999999999967</c:v>
                </c:pt>
                <c:pt idx="1430">
                  <c:v>3.5749999999999997</c:v>
                </c:pt>
                <c:pt idx="1431">
                  <c:v>3.5775000000000001</c:v>
                </c:pt>
                <c:pt idx="1432">
                  <c:v>3.58</c:v>
                </c:pt>
                <c:pt idx="1433">
                  <c:v>3.5825</c:v>
                </c:pt>
                <c:pt idx="1434">
                  <c:v>3.585</c:v>
                </c:pt>
                <c:pt idx="1435">
                  <c:v>3.5874999999999999</c:v>
                </c:pt>
                <c:pt idx="1436">
                  <c:v>3.59</c:v>
                </c:pt>
                <c:pt idx="1437">
                  <c:v>3.5924999999999967</c:v>
                </c:pt>
                <c:pt idx="1438">
                  <c:v>3.5949999999999998</c:v>
                </c:pt>
                <c:pt idx="1439">
                  <c:v>3.5975000000000001</c:v>
                </c:pt>
                <c:pt idx="1440">
                  <c:v>3.6</c:v>
                </c:pt>
                <c:pt idx="1441">
                  <c:v>3.6025</c:v>
                </c:pt>
                <c:pt idx="1442">
                  <c:v>3.605</c:v>
                </c:pt>
                <c:pt idx="1443">
                  <c:v>3.6074999999999999</c:v>
                </c:pt>
                <c:pt idx="1444">
                  <c:v>3.61</c:v>
                </c:pt>
                <c:pt idx="1445">
                  <c:v>3.6124999999999967</c:v>
                </c:pt>
                <c:pt idx="1446">
                  <c:v>3.6149999999999998</c:v>
                </c:pt>
                <c:pt idx="1447">
                  <c:v>3.6175000000000002</c:v>
                </c:pt>
                <c:pt idx="1448">
                  <c:v>3.62</c:v>
                </c:pt>
                <c:pt idx="1449">
                  <c:v>3.6225000000000001</c:v>
                </c:pt>
                <c:pt idx="1450">
                  <c:v>3.625</c:v>
                </c:pt>
                <c:pt idx="1451">
                  <c:v>3.6274999999999999</c:v>
                </c:pt>
                <c:pt idx="1452">
                  <c:v>3.63</c:v>
                </c:pt>
                <c:pt idx="1453">
                  <c:v>3.6324999999999967</c:v>
                </c:pt>
                <c:pt idx="1454">
                  <c:v>3.6349999999999998</c:v>
                </c:pt>
                <c:pt idx="1455">
                  <c:v>3.6375000000000002</c:v>
                </c:pt>
                <c:pt idx="1456">
                  <c:v>3.64</c:v>
                </c:pt>
                <c:pt idx="1457">
                  <c:v>3.6425000000000001</c:v>
                </c:pt>
                <c:pt idx="1458">
                  <c:v>3.645</c:v>
                </c:pt>
                <c:pt idx="1459">
                  <c:v>3.647500000000012</c:v>
                </c:pt>
                <c:pt idx="1460">
                  <c:v>3.65</c:v>
                </c:pt>
                <c:pt idx="1461">
                  <c:v>3.6524999999999967</c:v>
                </c:pt>
                <c:pt idx="1462">
                  <c:v>3.6549999999999998</c:v>
                </c:pt>
                <c:pt idx="1463">
                  <c:v>3.6575000000000002</c:v>
                </c:pt>
                <c:pt idx="1464">
                  <c:v>3.66</c:v>
                </c:pt>
                <c:pt idx="1465">
                  <c:v>3.6625000000000001</c:v>
                </c:pt>
                <c:pt idx="1466">
                  <c:v>3.665</c:v>
                </c:pt>
                <c:pt idx="1467">
                  <c:v>3.667500000000012</c:v>
                </c:pt>
                <c:pt idx="1468">
                  <c:v>3.67</c:v>
                </c:pt>
                <c:pt idx="1469">
                  <c:v>3.6724999999999977</c:v>
                </c:pt>
                <c:pt idx="1470">
                  <c:v>3.6749999999999998</c:v>
                </c:pt>
                <c:pt idx="1471">
                  <c:v>3.6775000000000002</c:v>
                </c:pt>
                <c:pt idx="1472">
                  <c:v>3.68</c:v>
                </c:pt>
                <c:pt idx="1473">
                  <c:v>3.6825000000000001</c:v>
                </c:pt>
                <c:pt idx="1474">
                  <c:v>3.6850000000000001</c:v>
                </c:pt>
                <c:pt idx="1475">
                  <c:v>3.6875000000000147</c:v>
                </c:pt>
                <c:pt idx="1476">
                  <c:v>3.69</c:v>
                </c:pt>
                <c:pt idx="1477">
                  <c:v>3.6924999999999977</c:v>
                </c:pt>
                <c:pt idx="1478">
                  <c:v>3.6949999999999998</c:v>
                </c:pt>
                <c:pt idx="1479">
                  <c:v>3.6974999999999998</c:v>
                </c:pt>
                <c:pt idx="1480">
                  <c:v>3.7</c:v>
                </c:pt>
                <c:pt idx="1481">
                  <c:v>3.7025000000000001</c:v>
                </c:pt>
                <c:pt idx="1482">
                  <c:v>3.7050000000000001</c:v>
                </c:pt>
                <c:pt idx="1483">
                  <c:v>3.7075000000000147</c:v>
                </c:pt>
                <c:pt idx="1484">
                  <c:v>3.71</c:v>
                </c:pt>
                <c:pt idx="1485">
                  <c:v>3.7124999999999977</c:v>
                </c:pt>
                <c:pt idx="1486">
                  <c:v>3.7149999999999999</c:v>
                </c:pt>
                <c:pt idx="1487">
                  <c:v>3.7174999999999998</c:v>
                </c:pt>
                <c:pt idx="1488">
                  <c:v>3.72</c:v>
                </c:pt>
                <c:pt idx="1489">
                  <c:v>3.7225000000000001</c:v>
                </c:pt>
                <c:pt idx="1490">
                  <c:v>3.7250000000000001</c:v>
                </c:pt>
                <c:pt idx="1491">
                  <c:v>3.7275000000000147</c:v>
                </c:pt>
                <c:pt idx="1492">
                  <c:v>3.73</c:v>
                </c:pt>
                <c:pt idx="1493">
                  <c:v>3.7324999999999977</c:v>
                </c:pt>
                <c:pt idx="1494">
                  <c:v>3.7349999999999999</c:v>
                </c:pt>
                <c:pt idx="1495">
                  <c:v>3.7374999999999998</c:v>
                </c:pt>
                <c:pt idx="1496">
                  <c:v>3.74</c:v>
                </c:pt>
                <c:pt idx="1497">
                  <c:v>3.7425000000000002</c:v>
                </c:pt>
                <c:pt idx="1498">
                  <c:v>3.7450000000000001</c:v>
                </c:pt>
                <c:pt idx="1499">
                  <c:v>3.7475000000000147</c:v>
                </c:pt>
                <c:pt idx="1500">
                  <c:v>3.75</c:v>
                </c:pt>
                <c:pt idx="1501">
                  <c:v>3.7524999999999977</c:v>
                </c:pt>
                <c:pt idx="1502">
                  <c:v>3.7549999999999999</c:v>
                </c:pt>
                <c:pt idx="1503">
                  <c:v>3.7574999999999998</c:v>
                </c:pt>
                <c:pt idx="1504">
                  <c:v>3.7600000000000002</c:v>
                </c:pt>
                <c:pt idx="1505">
                  <c:v>3.7625000000000002</c:v>
                </c:pt>
                <c:pt idx="1506">
                  <c:v>3.7650000000000001</c:v>
                </c:pt>
                <c:pt idx="1507">
                  <c:v>3.7675000000000147</c:v>
                </c:pt>
                <c:pt idx="1508">
                  <c:v>3.77</c:v>
                </c:pt>
                <c:pt idx="1509">
                  <c:v>3.7725</c:v>
                </c:pt>
                <c:pt idx="1510">
                  <c:v>3.7749999999999999</c:v>
                </c:pt>
                <c:pt idx="1511">
                  <c:v>3.7774999999999999</c:v>
                </c:pt>
                <c:pt idx="1512">
                  <c:v>3.7800000000000002</c:v>
                </c:pt>
                <c:pt idx="1513">
                  <c:v>3.7825000000000002</c:v>
                </c:pt>
                <c:pt idx="1514">
                  <c:v>3.7850000000000001</c:v>
                </c:pt>
                <c:pt idx="1515">
                  <c:v>3.7875000000000147</c:v>
                </c:pt>
                <c:pt idx="1516">
                  <c:v>3.79</c:v>
                </c:pt>
                <c:pt idx="1517">
                  <c:v>3.7925</c:v>
                </c:pt>
                <c:pt idx="1518">
                  <c:v>3.7949999999999999</c:v>
                </c:pt>
                <c:pt idx="1519">
                  <c:v>3.7974999999999999</c:v>
                </c:pt>
                <c:pt idx="1520">
                  <c:v>3.8</c:v>
                </c:pt>
                <c:pt idx="1521">
                  <c:v>3.8024999999999967</c:v>
                </c:pt>
                <c:pt idx="1522">
                  <c:v>3.8049999999999997</c:v>
                </c:pt>
                <c:pt idx="1523">
                  <c:v>3.8075000000000001</c:v>
                </c:pt>
                <c:pt idx="1524">
                  <c:v>3.8099999999999987</c:v>
                </c:pt>
                <c:pt idx="1525">
                  <c:v>3.8124999999999822</c:v>
                </c:pt>
                <c:pt idx="1526">
                  <c:v>3.8149999999999977</c:v>
                </c:pt>
                <c:pt idx="1527">
                  <c:v>3.8174999999999977</c:v>
                </c:pt>
                <c:pt idx="1528">
                  <c:v>3.82</c:v>
                </c:pt>
                <c:pt idx="1529">
                  <c:v>3.8224999999999967</c:v>
                </c:pt>
                <c:pt idx="1530">
                  <c:v>3.8249999999999997</c:v>
                </c:pt>
                <c:pt idx="1531">
                  <c:v>3.8275000000000001</c:v>
                </c:pt>
                <c:pt idx="1532">
                  <c:v>3.8299999999999987</c:v>
                </c:pt>
                <c:pt idx="1533">
                  <c:v>3.8324999999999823</c:v>
                </c:pt>
                <c:pt idx="1534">
                  <c:v>3.8349999999999977</c:v>
                </c:pt>
                <c:pt idx="1535">
                  <c:v>3.8374999999999977</c:v>
                </c:pt>
                <c:pt idx="1536">
                  <c:v>3.84</c:v>
                </c:pt>
                <c:pt idx="1537">
                  <c:v>3.8424999999999967</c:v>
                </c:pt>
                <c:pt idx="1538">
                  <c:v>3.8449999999999998</c:v>
                </c:pt>
                <c:pt idx="1539">
                  <c:v>3.8475000000000001</c:v>
                </c:pt>
                <c:pt idx="1540">
                  <c:v>3.8499999999999988</c:v>
                </c:pt>
                <c:pt idx="1541">
                  <c:v>3.852499999999984</c:v>
                </c:pt>
                <c:pt idx="1542">
                  <c:v>3.8549999999999978</c:v>
                </c:pt>
                <c:pt idx="1543">
                  <c:v>3.8574999999999977</c:v>
                </c:pt>
                <c:pt idx="1544">
                  <c:v>3.86</c:v>
                </c:pt>
                <c:pt idx="1545">
                  <c:v>3.8624999999999967</c:v>
                </c:pt>
                <c:pt idx="1546">
                  <c:v>3.8649999999999998</c:v>
                </c:pt>
                <c:pt idx="1547">
                  <c:v>3.8675000000000002</c:v>
                </c:pt>
                <c:pt idx="1548">
                  <c:v>3.8699999999999997</c:v>
                </c:pt>
                <c:pt idx="1549">
                  <c:v>3.8724999999999841</c:v>
                </c:pt>
                <c:pt idx="1550">
                  <c:v>3.8749999999999987</c:v>
                </c:pt>
                <c:pt idx="1551">
                  <c:v>3.8774999999999977</c:v>
                </c:pt>
                <c:pt idx="1552">
                  <c:v>3.88</c:v>
                </c:pt>
                <c:pt idx="1553">
                  <c:v>3.8824999999999967</c:v>
                </c:pt>
                <c:pt idx="1554">
                  <c:v>3.8849999999999998</c:v>
                </c:pt>
                <c:pt idx="1555">
                  <c:v>3.8875000000000002</c:v>
                </c:pt>
                <c:pt idx="1556">
                  <c:v>3.8899999999999997</c:v>
                </c:pt>
                <c:pt idx="1557">
                  <c:v>3.8924999999999841</c:v>
                </c:pt>
                <c:pt idx="1558">
                  <c:v>3.8949999999999987</c:v>
                </c:pt>
                <c:pt idx="1559">
                  <c:v>3.8975</c:v>
                </c:pt>
                <c:pt idx="1560">
                  <c:v>3.9</c:v>
                </c:pt>
                <c:pt idx="1561">
                  <c:v>3.9024999999999967</c:v>
                </c:pt>
                <c:pt idx="1562">
                  <c:v>3.9049999999999998</c:v>
                </c:pt>
                <c:pt idx="1563">
                  <c:v>3.9075000000000002</c:v>
                </c:pt>
                <c:pt idx="1564">
                  <c:v>3.9099999999999997</c:v>
                </c:pt>
                <c:pt idx="1565">
                  <c:v>3.9124999999999841</c:v>
                </c:pt>
                <c:pt idx="1566">
                  <c:v>3.9149999999999987</c:v>
                </c:pt>
                <c:pt idx="1567">
                  <c:v>3.9175</c:v>
                </c:pt>
                <c:pt idx="1568">
                  <c:v>3.92</c:v>
                </c:pt>
                <c:pt idx="1569">
                  <c:v>3.9224999999999977</c:v>
                </c:pt>
                <c:pt idx="1570">
                  <c:v>3.9249999999999998</c:v>
                </c:pt>
                <c:pt idx="1571">
                  <c:v>3.9275000000000002</c:v>
                </c:pt>
                <c:pt idx="1572">
                  <c:v>3.9299999999999997</c:v>
                </c:pt>
                <c:pt idx="1573">
                  <c:v>3.9324999999999841</c:v>
                </c:pt>
                <c:pt idx="1574">
                  <c:v>3.9349999999999987</c:v>
                </c:pt>
                <c:pt idx="1575">
                  <c:v>3.9375</c:v>
                </c:pt>
                <c:pt idx="1576">
                  <c:v>3.94</c:v>
                </c:pt>
                <c:pt idx="1577">
                  <c:v>3.9424999999999977</c:v>
                </c:pt>
                <c:pt idx="1578">
                  <c:v>3.9449999999999998</c:v>
                </c:pt>
                <c:pt idx="1579">
                  <c:v>3.9474999999999998</c:v>
                </c:pt>
                <c:pt idx="1580">
                  <c:v>3.9499999999999997</c:v>
                </c:pt>
                <c:pt idx="1581">
                  <c:v>3.9524999999999841</c:v>
                </c:pt>
                <c:pt idx="1582">
                  <c:v>3.9549999999999987</c:v>
                </c:pt>
                <c:pt idx="1583">
                  <c:v>3.9575</c:v>
                </c:pt>
                <c:pt idx="1584">
                  <c:v>3.96</c:v>
                </c:pt>
                <c:pt idx="1585">
                  <c:v>3.9624999999999977</c:v>
                </c:pt>
                <c:pt idx="1586">
                  <c:v>3.9649999999999999</c:v>
                </c:pt>
                <c:pt idx="1587">
                  <c:v>3.9674999999999998</c:v>
                </c:pt>
                <c:pt idx="1588">
                  <c:v>3.9699999999999998</c:v>
                </c:pt>
                <c:pt idx="1589">
                  <c:v>3.9724999999999868</c:v>
                </c:pt>
                <c:pt idx="1590">
                  <c:v>3.9749999999999988</c:v>
                </c:pt>
                <c:pt idx="1591">
                  <c:v>3.9775</c:v>
                </c:pt>
                <c:pt idx="1592">
                  <c:v>3.98</c:v>
                </c:pt>
                <c:pt idx="1593">
                  <c:v>3.9824999999999977</c:v>
                </c:pt>
                <c:pt idx="1594">
                  <c:v>3.9849999999999999</c:v>
                </c:pt>
                <c:pt idx="1595">
                  <c:v>3.9874999999999998</c:v>
                </c:pt>
                <c:pt idx="1596">
                  <c:v>3.9899999999999998</c:v>
                </c:pt>
                <c:pt idx="1597">
                  <c:v>3.9924999999999868</c:v>
                </c:pt>
                <c:pt idx="1598">
                  <c:v>3.9949999999999997</c:v>
                </c:pt>
                <c:pt idx="1599">
                  <c:v>3.9975000000000001</c:v>
                </c:pt>
                <c:pt idx="1600">
                  <c:v>4</c:v>
                </c:pt>
                <c:pt idx="1601">
                  <c:v>4.0024999999999995</c:v>
                </c:pt>
                <c:pt idx="1602">
                  <c:v>4.0049999999999955</c:v>
                </c:pt>
                <c:pt idx="1603">
                  <c:v>4.0074999999999985</c:v>
                </c:pt>
                <c:pt idx="1604">
                  <c:v>4.01</c:v>
                </c:pt>
                <c:pt idx="1605">
                  <c:v>4.0124999999999975</c:v>
                </c:pt>
                <c:pt idx="1606">
                  <c:v>4.0149999999999855</c:v>
                </c:pt>
                <c:pt idx="1607">
                  <c:v>4.0174999999999965</c:v>
                </c:pt>
                <c:pt idx="1608">
                  <c:v>4.0199999999999996</c:v>
                </c:pt>
                <c:pt idx="1609">
                  <c:v>4.0224999999999955</c:v>
                </c:pt>
                <c:pt idx="1610">
                  <c:v>4.0249999999999755</c:v>
                </c:pt>
                <c:pt idx="1611">
                  <c:v>4.0274999999999945</c:v>
                </c:pt>
                <c:pt idx="1612">
                  <c:v>4.03</c:v>
                </c:pt>
                <c:pt idx="1613">
                  <c:v>4.0324999999999998</c:v>
                </c:pt>
                <c:pt idx="1614">
                  <c:v>4.0350000000000001</c:v>
                </c:pt>
                <c:pt idx="1615">
                  <c:v>4.0374999999999996</c:v>
                </c:pt>
                <c:pt idx="1616">
                  <c:v>4.04</c:v>
                </c:pt>
                <c:pt idx="1617">
                  <c:v>4.0424999999999995</c:v>
                </c:pt>
                <c:pt idx="1618">
                  <c:v>4.0449999999999955</c:v>
                </c:pt>
                <c:pt idx="1619">
                  <c:v>4.0474999999999985</c:v>
                </c:pt>
                <c:pt idx="1620">
                  <c:v>4.05</c:v>
                </c:pt>
                <c:pt idx="1621">
                  <c:v>4.0524999999999975</c:v>
                </c:pt>
                <c:pt idx="1622">
                  <c:v>4.0549999999999855</c:v>
                </c:pt>
                <c:pt idx="1623">
                  <c:v>4.0574999999999966</c:v>
                </c:pt>
                <c:pt idx="1624">
                  <c:v>4.0599999999999996</c:v>
                </c:pt>
                <c:pt idx="1625">
                  <c:v>4.0624999999999956</c:v>
                </c:pt>
                <c:pt idx="1626">
                  <c:v>4.0649999999999755</c:v>
                </c:pt>
                <c:pt idx="1627">
                  <c:v>4.0674999999999955</c:v>
                </c:pt>
                <c:pt idx="1628">
                  <c:v>4.07</c:v>
                </c:pt>
                <c:pt idx="1629">
                  <c:v>4.0724999999999998</c:v>
                </c:pt>
                <c:pt idx="1630">
                  <c:v>4.0750000000000002</c:v>
                </c:pt>
                <c:pt idx="1631">
                  <c:v>4.0774999999999997</c:v>
                </c:pt>
                <c:pt idx="1632">
                  <c:v>4.08</c:v>
                </c:pt>
                <c:pt idx="1633">
                  <c:v>4.0824999999999996</c:v>
                </c:pt>
                <c:pt idx="1634">
                  <c:v>4.085</c:v>
                </c:pt>
                <c:pt idx="1635">
                  <c:v>4.0874999999999995</c:v>
                </c:pt>
                <c:pt idx="1636">
                  <c:v>4.09</c:v>
                </c:pt>
                <c:pt idx="1637">
                  <c:v>4.0924999999999985</c:v>
                </c:pt>
                <c:pt idx="1638">
                  <c:v>4.0949999999999855</c:v>
                </c:pt>
                <c:pt idx="1639">
                  <c:v>4.0974999999999975</c:v>
                </c:pt>
                <c:pt idx="1640">
                  <c:v>4.0999999999999996</c:v>
                </c:pt>
                <c:pt idx="1641">
                  <c:v>4.1024999999999965</c:v>
                </c:pt>
                <c:pt idx="1642">
                  <c:v>4.1049999999999756</c:v>
                </c:pt>
                <c:pt idx="1643">
                  <c:v>4.1074999999999955</c:v>
                </c:pt>
                <c:pt idx="1644">
                  <c:v>4.1099999999999985</c:v>
                </c:pt>
                <c:pt idx="1645">
                  <c:v>4.1124999999999945</c:v>
                </c:pt>
                <c:pt idx="1646">
                  <c:v>4.1149999999999745</c:v>
                </c:pt>
                <c:pt idx="1647">
                  <c:v>4.1174999999999855</c:v>
                </c:pt>
                <c:pt idx="1648">
                  <c:v>4.1199999999999966</c:v>
                </c:pt>
                <c:pt idx="1649">
                  <c:v>4.1224999999999845</c:v>
                </c:pt>
                <c:pt idx="1650">
                  <c:v>4.1249999999999689</c:v>
                </c:pt>
                <c:pt idx="1651">
                  <c:v>4.1274999999999755</c:v>
                </c:pt>
                <c:pt idx="1652">
                  <c:v>4.13</c:v>
                </c:pt>
                <c:pt idx="1653">
                  <c:v>4.1324999999999985</c:v>
                </c:pt>
                <c:pt idx="1654">
                  <c:v>4.1349999999999945</c:v>
                </c:pt>
                <c:pt idx="1655">
                  <c:v>4.1374999999999975</c:v>
                </c:pt>
                <c:pt idx="1656">
                  <c:v>4.1399999999999997</c:v>
                </c:pt>
                <c:pt idx="1657">
                  <c:v>4.1424999999999965</c:v>
                </c:pt>
                <c:pt idx="1658">
                  <c:v>4.1449999999999845</c:v>
                </c:pt>
                <c:pt idx="1659">
                  <c:v>4.1474999999999955</c:v>
                </c:pt>
                <c:pt idx="1660">
                  <c:v>4.1499999999999995</c:v>
                </c:pt>
                <c:pt idx="1661">
                  <c:v>4.1524999999999945</c:v>
                </c:pt>
                <c:pt idx="1662">
                  <c:v>4.1549999999999745</c:v>
                </c:pt>
                <c:pt idx="1663">
                  <c:v>4.1574999999999855</c:v>
                </c:pt>
                <c:pt idx="1664">
                  <c:v>4.1599999999999975</c:v>
                </c:pt>
                <c:pt idx="1665">
                  <c:v>4.1624999999999845</c:v>
                </c:pt>
                <c:pt idx="1666">
                  <c:v>4.1649999999999689</c:v>
                </c:pt>
                <c:pt idx="1667">
                  <c:v>4.1674999999999756</c:v>
                </c:pt>
                <c:pt idx="1668">
                  <c:v>4.17</c:v>
                </c:pt>
                <c:pt idx="1669">
                  <c:v>4.1724999999999985</c:v>
                </c:pt>
                <c:pt idx="1670">
                  <c:v>4.1749999999999945</c:v>
                </c:pt>
                <c:pt idx="1671">
                  <c:v>4.1774999999999975</c:v>
                </c:pt>
                <c:pt idx="1672">
                  <c:v>4.18</c:v>
                </c:pt>
                <c:pt idx="1673">
                  <c:v>4.1824999999999966</c:v>
                </c:pt>
                <c:pt idx="1674">
                  <c:v>4.1849999999999845</c:v>
                </c:pt>
                <c:pt idx="1675">
                  <c:v>4.1874999999999956</c:v>
                </c:pt>
                <c:pt idx="1676">
                  <c:v>4.1899999999999995</c:v>
                </c:pt>
                <c:pt idx="1677">
                  <c:v>4.1924999999999955</c:v>
                </c:pt>
                <c:pt idx="1678">
                  <c:v>4.1949999999999745</c:v>
                </c:pt>
                <c:pt idx="1679">
                  <c:v>4.1974999999999945</c:v>
                </c:pt>
                <c:pt idx="1680">
                  <c:v>4.2</c:v>
                </c:pt>
                <c:pt idx="1681">
                  <c:v>4.2024999999999997</c:v>
                </c:pt>
                <c:pt idx="1682">
                  <c:v>4.2050000000000001</c:v>
                </c:pt>
                <c:pt idx="1683">
                  <c:v>4.2074999999999996</c:v>
                </c:pt>
                <c:pt idx="1684">
                  <c:v>4.21</c:v>
                </c:pt>
                <c:pt idx="1685">
                  <c:v>4.2124999999999995</c:v>
                </c:pt>
                <c:pt idx="1686">
                  <c:v>4.2149999999999945</c:v>
                </c:pt>
                <c:pt idx="1687">
                  <c:v>4.2174999999999985</c:v>
                </c:pt>
                <c:pt idx="1688">
                  <c:v>4.22</c:v>
                </c:pt>
                <c:pt idx="1689">
                  <c:v>4.2224999999999975</c:v>
                </c:pt>
                <c:pt idx="1690">
                  <c:v>4.2249999999999845</c:v>
                </c:pt>
                <c:pt idx="1691">
                  <c:v>4.2274999999999965</c:v>
                </c:pt>
                <c:pt idx="1692">
                  <c:v>4.2300000000000004</c:v>
                </c:pt>
                <c:pt idx="1693">
                  <c:v>4.2324999999999999</c:v>
                </c:pt>
                <c:pt idx="1694">
                  <c:v>4.2350000000000003</c:v>
                </c:pt>
                <c:pt idx="1695">
                  <c:v>4.2374999999999998</c:v>
                </c:pt>
                <c:pt idx="1696">
                  <c:v>4.24</c:v>
                </c:pt>
                <c:pt idx="1697">
                  <c:v>4.2424999999999997</c:v>
                </c:pt>
                <c:pt idx="1698">
                  <c:v>4.2450000000000001</c:v>
                </c:pt>
                <c:pt idx="1699">
                  <c:v>4.2474999999999996</c:v>
                </c:pt>
                <c:pt idx="1700">
                  <c:v>4.25</c:v>
                </c:pt>
                <c:pt idx="1701">
                  <c:v>4.2524999999999995</c:v>
                </c:pt>
                <c:pt idx="1702">
                  <c:v>4.2549999999999955</c:v>
                </c:pt>
                <c:pt idx="1703">
                  <c:v>4.2574999999999985</c:v>
                </c:pt>
                <c:pt idx="1704">
                  <c:v>4.26</c:v>
                </c:pt>
                <c:pt idx="1705">
                  <c:v>4.2624999999999975</c:v>
                </c:pt>
                <c:pt idx="1706">
                  <c:v>4.2649999999999855</c:v>
                </c:pt>
                <c:pt idx="1707">
                  <c:v>4.2674999999999965</c:v>
                </c:pt>
                <c:pt idx="1708">
                  <c:v>4.2699999999999996</c:v>
                </c:pt>
                <c:pt idx="1709">
                  <c:v>4.2725</c:v>
                </c:pt>
                <c:pt idx="1710">
                  <c:v>4.2750000000000004</c:v>
                </c:pt>
                <c:pt idx="1711">
                  <c:v>4.2774999999999999</c:v>
                </c:pt>
                <c:pt idx="1712">
                  <c:v>4.28</c:v>
                </c:pt>
                <c:pt idx="1713">
                  <c:v>4.2824999999999998</c:v>
                </c:pt>
                <c:pt idx="1714">
                  <c:v>4.2850000000000001</c:v>
                </c:pt>
                <c:pt idx="1715">
                  <c:v>4.2874999999999996</c:v>
                </c:pt>
                <c:pt idx="1716">
                  <c:v>4.29</c:v>
                </c:pt>
                <c:pt idx="1717">
                  <c:v>4.2924999999999995</c:v>
                </c:pt>
                <c:pt idx="1718">
                  <c:v>4.2949999999999955</c:v>
                </c:pt>
                <c:pt idx="1719">
                  <c:v>4.2974999999999985</c:v>
                </c:pt>
                <c:pt idx="1720">
                  <c:v>4.3</c:v>
                </c:pt>
                <c:pt idx="1721">
                  <c:v>4.3024999999999975</c:v>
                </c:pt>
                <c:pt idx="1722">
                  <c:v>4.3049999999999855</c:v>
                </c:pt>
                <c:pt idx="1723">
                  <c:v>4.3074999999999966</c:v>
                </c:pt>
                <c:pt idx="1724">
                  <c:v>4.3099999999999996</c:v>
                </c:pt>
                <c:pt idx="1725">
                  <c:v>4.3124999999999956</c:v>
                </c:pt>
                <c:pt idx="1726">
                  <c:v>4.3149999999999755</c:v>
                </c:pt>
                <c:pt idx="1727">
                  <c:v>4.3174999999999955</c:v>
                </c:pt>
                <c:pt idx="1728">
                  <c:v>4.3199999999999985</c:v>
                </c:pt>
                <c:pt idx="1729">
                  <c:v>4.3224999999999945</c:v>
                </c:pt>
                <c:pt idx="1730">
                  <c:v>4.3249999999999726</c:v>
                </c:pt>
                <c:pt idx="1731">
                  <c:v>4.3274999999999855</c:v>
                </c:pt>
                <c:pt idx="1732">
                  <c:v>4.33</c:v>
                </c:pt>
                <c:pt idx="1733">
                  <c:v>4.3324999999999996</c:v>
                </c:pt>
                <c:pt idx="1734">
                  <c:v>4.335</c:v>
                </c:pt>
                <c:pt idx="1735">
                  <c:v>4.3374999999999995</c:v>
                </c:pt>
                <c:pt idx="1736">
                  <c:v>4.34</c:v>
                </c:pt>
                <c:pt idx="1737">
                  <c:v>4.3424999999999985</c:v>
                </c:pt>
                <c:pt idx="1738">
                  <c:v>4.3449999999999855</c:v>
                </c:pt>
                <c:pt idx="1739">
                  <c:v>4.3474999999999975</c:v>
                </c:pt>
                <c:pt idx="1740">
                  <c:v>4.3499999999999996</c:v>
                </c:pt>
                <c:pt idx="1741">
                  <c:v>4.3524999999999965</c:v>
                </c:pt>
                <c:pt idx="1742">
                  <c:v>4.3549999999999756</c:v>
                </c:pt>
                <c:pt idx="1743">
                  <c:v>4.3574999999999955</c:v>
                </c:pt>
                <c:pt idx="1744">
                  <c:v>4.3599999999999985</c:v>
                </c:pt>
                <c:pt idx="1745">
                  <c:v>4.3624999999999945</c:v>
                </c:pt>
                <c:pt idx="1746">
                  <c:v>4.3649999999999745</c:v>
                </c:pt>
                <c:pt idx="1747">
                  <c:v>4.3674999999999855</c:v>
                </c:pt>
                <c:pt idx="1748">
                  <c:v>4.37</c:v>
                </c:pt>
                <c:pt idx="1749">
                  <c:v>4.3724999999999996</c:v>
                </c:pt>
                <c:pt idx="1750">
                  <c:v>4.375</c:v>
                </c:pt>
                <c:pt idx="1751">
                  <c:v>4.3774999999999995</c:v>
                </c:pt>
                <c:pt idx="1752">
                  <c:v>4.38</c:v>
                </c:pt>
                <c:pt idx="1753">
                  <c:v>4.3824999999999985</c:v>
                </c:pt>
                <c:pt idx="1754">
                  <c:v>4.3849999999999945</c:v>
                </c:pt>
                <c:pt idx="1755">
                  <c:v>4.3874999999999975</c:v>
                </c:pt>
                <c:pt idx="1756">
                  <c:v>4.3899999999999997</c:v>
                </c:pt>
                <c:pt idx="1757">
                  <c:v>4.3924999999999965</c:v>
                </c:pt>
                <c:pt idx="1758">
                  <c:v>4.3949999999999845</c:v>
                </c:pt>
                <c:pt idx="1759">
                  <c:v>4.3974999999999955</c:v>
                </c:pt>
                <c:pt idx="1760">
                  <c:v>4.4000000000000004</c:v>
                </c:pt>
                <c:pt idx="1761">
                  <c:v>4.4024999999999999</c:v>
                </c:pt>
                <c:pt idx="1762">
                  <c:v>4.4050000000000002</c:v>
                </c:pt>
                <c:pt idx="1763">
                  <c:v>4.4074999999999998</c:v>
                </c:pt>
                <c:pt idx="1764">
                  <c:v>4.41</c:v>
                </c:pt>
                <c:pt idx="1765">
                  <c:v>4.4124999999999996</c:v>
                </c:pt>
                <c:pt idx="1766">
                  <c:v>4.415</c:v>
                </c:pt>
                <c:pt idx="1767">
                  <c:v>4.4174999999999995</c:v>
                </c:pt>
                <c:pt idx="1768">
                  <c:v>4.42</c:v>
                </c:pt>
                <c:pt idx="1769">
                  <c:v>4.4224999999999985</c:v>
                </c:pt>
                <c:pt idx="1770">
                  <c:v>4.4249999999999945</c:v>
                </c:pt>
                <c:pt idx="1771">
                  <c:v>4.4274999999999975</c:v>
                </c:pt>
                <c:pt idx="1772">
                  <c:v>4.4300000000000024</c:v>
                </c:pt>
                <c:pt idx="1773">
                  <c:v>4.4325000000000001</c:v>
                </c:pt>
                <c:pt idx="1774">
                  <c:v>4.4349999999999996</c:v>
                </c:pt>
                <c:pt idx="1775">
                  <c:v>4.4375</c:v>
                </c:pt>
                <c:pt idx="1776">
                  <c:v>4.4400000000000004</c:v>
                </c:pt>
                <c:pt idx="1777">
                  <c:v>4.4424999999999999</c:v>
                </c:pt>
                <c:pt idx="1778">
                  <c:v>4.4450000000000003</c:v>
                </c:pt>
                <c:pt idx="1779">
                  <c:v>4.4474999999999998</c:v>
                </c:pt>
                <c:pt idx="1780">
                  <c:v>4.45</c:v>
                </c:pt>
                <c:pt idx="1781">
                  <c:v>4.4524999999999997</c:v>
                </c:pt>
                <c:pt idx="1782">
                  <c:v>4.4550000000000001</c:v>
                </c:pt>
                <c:pt idx="1783">
                  <c:v>4.4574999999999996</c:v>
                </c:pt>
                <c:pt idx="1784">
                  <c:v>4.46</c:v>
                </c:pt>
                <c:pt idx="1785">
                  <c:v>4.4624999999999995</c:v>
                </c:pt>
                <c:pt idx="1786">
                  <c:v>4.4649999999999945</c:v>
                </c:pt>
                <c:pt idx="1787">
                  <c:v>4.4674999999999985</c:v>
                </c:pt>
                <c:pt idx="1788">
                  <c:v>4.4700000000000024</c:v>
                </c:pt>
                <c:pt idx="1789">
                  <c:v>4.4725000000000001</c:v>
                </c:pt>
                <c:pt idx="1790">
                  <c:v>4.4749999999999996</c:v>
                </c:pt>
                <c:pt idx="1791">
                  <c:v>4.4775</c:v>
                </c:pt>
                <c:pt idx="1792">
                  <c:v>4.4800000000000004</c:v>
                </c:pt>
                <c:pt idx="1793">
                  <c:v>4.4824999999999999</c:v>
                </c:pt>
                <c:pt idx="1794">
                  <c:v>4.4850000000000003</c:v>
                </c:pt>
                <c:pt idx="1795">
                  <c:v>4.4874999999999998</c:v>
                </c:pt>
                <c:pt idx="1796">
                  <c:v>4.49</c:v>
                </c:pt>
                <c:pt idx="1797">
                  <c:v>4.4924999999999997</c:v>
                </c:pt>
                <c:pt idx="1798">
                  <c:v>4.4950000000000001</c:v>
                </c:pt>
                <c:pt idx="1799">
                  <c:v>4.4974999999999996</c:v>
                </c:pt>
                <c:pt idx="1800">
                  <c:v>4.5</c:v>
                </c:pt>
                <c:pt idx="1801">
                  <c:v>4.5024999999999995</c:v>
                </c:pt>
                <c:pt idx="1802">
                  <c:v>4.5049999999999955</c:v>
                </c:pt>
                <c:pt idx="1803">
                  <c:v>4.5074999999999985</c:v>
                </c:pt>
                <c:pt idx="1804">
                  <c:v>4.51</c:v>
                </c:pt>
                <c:pt idx="1805">
                  <c:v>4.5124999999999975</c:v>
                </c:pt>
                <c:pt idx="1806">
                  <c:v>4.5149999999999855</c:v>
                </c:pt>
                <c:pt idx="1807">
                  <c:v>4.5174999999999965</c:v>
                </c:pt>
                <c:pt idx="1808">
                  <c:v>4.5199999999999996</c:v>
                </c:pt>
                <c:pt idx="1809">
                  <c:v>4.5224999999999955</c:v>
                </c:pt>
                <c:pt idx="1810">
                  <c:v>4.5249999999999755</c:v>
                </c:pt>
                <c:pt idx="1811">
                  <c:v>4.5274999999999945</c:v>
                </c:pt>
                <c:pt idx="1812">
                  <c:v>4.53</c:v>
                </c:pt>
                <c:pt idx="1813">
                  <c:v>4.5324999999999998</c:v>
                </c:pt>
                <c:pt idx="1814">
                  <c:v>4.5350000000000001</c:v>
                </c:pt>
                <c:pt idx="1815">
                  <c:v>4.5374999999999996</c:v>
                </c:pt>
                <c:pt idx="1816">
                  <c:v>4.54</c:v>
                </c:pt>
                <c:pt idx="1817">
                  <c:v>4.5424999999999995</c:v>
                </c:pt>
                <c:pt idx="1818">
                  <c:v>4.5449999999999955</c:v>
                </c:pt>
                <c:pt idx="1819">
                  <c:v>4.5474999999999985</c:v>
                </c:pt>
                <c:pt idx="1820">
                  <c:v>4.55</c:v>
                </c:pt>
                <c:pt idx="1821">
                  <c:v>4.5524999999999975</c:v>
                </c:pt>
                <c:pt idx="1822">
                  <c:v>4.5549999999999855</c:v>
                </c:pt>
                <c:pt idx="1823">
                  <c:v>4.5574999999999966</c:v>
                </c:pt>
                <c:pt idx="1824">
                  <c:v>4.5599999999999996</c:v>
                </c:pt>
                <c:pt idx="1825">
                  <c:v>4.5624999999999956</c:v>
                </c:pt>
                <c:pt idx="1826">
                  <c:v>4.5649999999999755</c:v>
                </c:pt>
                <c:pt idx="1827">
                  <c:v>4.5674999999999955</c:v>
                </c:pt>
                <c:pt idx="1828">
                  <c:v>4.57</c:v>
                </c:pt>
                <c:pt idx="1829">
                  <c:v>4.5724999999999998</c:v>
                </c:pt>
                <c:pt idx="1830">
                  <c:v>4.5750000000000002</c:v>
                </c:pt>
                <c:pt idx="1831">
                  <c:v>4.5774999999999997</c:v>
                </c:pt>
                <c:pt idx="1832">
                  <c:v>4.58</c:v>
                </c:pt>
                <c:pt idx="1833">
                  <c:v>4.5824999999999996</c:v>
                </c:pt>
                <c:pt idx="1834">
                  <c:v>4.585</c:v>
                </c:pt>
                <c:pt idx="1835">
                  <c:v>4.5874999999999995</c:v>
                </c:pt>
                <c:pt idx="1836">
                  <c:v>4.59</c:v>
                </c:pt>
                <c:pt idx="1837">
                  <c:v>4.5924999999999985</c:v>
                </c:pt>
                <c:pt idx="1838">
                  <c:v>4.5949999999999855</c:v>
                </c:pt>
                <c:pt idx="1839">
                  <c:v>4.5974999999999975</c:v>
                </c:pt>
                <c:pt idx="1840">
                  <c:v>4.5999999999999996</c:v>
                </c:pt>
                <c:pt idx="1841">
                  <c:v>4.6024999999999965</c:v>
                </c:pt>
                <c:pt idx="1842">
                  <c:v>4.6049999999999756</c:v>
                </c:pt>
                <c:pt idx="1843">
                  <c:v>4.6074999999999955</c:v>
                </c:pt>
                <c:pt idx="1844">
                  <c:v>4.6099999999999985</c:v>
                </c:pt>
                <c:pt idx="1845">
                  <c:v>4.6124999999999945</c:v>
                </c:pt>
                <c:pt idx="1846">
                  <c:v>4.6149999999999745</c:v>
                </c:pt>
                <c:pt idx="1847">
                  <c:v>4.6174999999999855</c:v>
                </c:pt>
                <c:pt idx="1848">
                  <c:v>4.6199999999999966</c:v>
                </c:pt>
                <c:pt idx="1849">
                  <c:v>4.6224999999999845</c:v>
                </c:pt>
                <c:pt idx="1850">
                  <c:v>4.6249999999999689</c:v>
                </c:pt>
                <c:pt idx="1851">
                  <c:v>4.6274999999999755</c:v>
                </c:pt>
                <c:pt idx="1852">
                  <c:v>4.63</c:v>
                </c:pt>
                <c:pt idx="1853">
                  <c:v>4.6324999999999985</c:v>
                </c:pt>
                <c:pt idx="1854">
                  <c:v>4.6349999999999945</c:v>
                </c:pt>
                <c:pt idx="1855">
                  <c:v>4.6374999999999975</c:v>
                </c:pt>
                <c:pt idx="1856">
                  <c:v>4.6399999999999997</c:v>
                </c:pt>
                <c:pt idx="1857">
                  <c:v>4.6424999999999965</c:v>
                </c:pt>
                <c:pt idx="1858">
                  <c:v>4.6449999999999845</c:v>
                </c:pt>
                <c:pt idx="1859">
                  <c:v>4.6474999999999955</c:v>
                </c:pt>
                <c:pt idx="1860">
                  <c:v>4.6499999999999995</c:v>
                </c:pt>
                <c:pt idx="1861">
                  <c:v>4.6524999999999945</c:v>
                </c:pt>
                <c:pt idx="1862">
                  <c:v>4.6549999999999745</c:v>
                </c:pt>
                <c:pt idx="1863">
                  <c:v>4.6574999999999855</c:v>
                </c:pt>
                <c:pt idx="1864">
                  <c:v>4.6599999999999975</c:v>
                </c:pt>
                <c:pt idx="1865">
                  <c:v>4.6624999999999845</c:v>
                </c:pt>
                <c:pt idx="1866">
                  <c:v>4.6649999999999689</c:v>
                </c:pt>
                <c:pt idx="1867">
                  <c:v>4.6674999999999756</c:v>
                </c:pt>
                <c:pt idx="1868">
                  <c:v>4.67</c:v>
                </c:pt>
                <c:pt idx="1869">
                  <c:v>4.6724999999999985</c:v>
                </c:pt>
                <c:pt idx="1870">
                  <c:v>4.6749999999999945</c:v>
                </c:pt>
                <c:pt idx="1871">
                  <c:v>4.6774999999999975</c:v>
                </c:pt>
                <c:pt idx="1872">
                  <c:v>4.68</c:v>
                </c:pt>
                <c:pt idx="1873">
                  <c:v>4.6824999999999966</c:v>
                </c:pt>
                <c:pt idx="1874">
                  <c:v>4.6849999999999845</c:v>
                </c:pt>
                <c:pt idx="1875">
                  <c:v>4.6874999999999956</c:v>
                </c:pt>
                <c:pt idx="1876">
                  <c:v>4.6899999999999995</c:v>
                </c:pt>
                <c:pt idx="1877">
                  <c:v>4.6924999999999955</c:v>
                </c:pt>
                <c:pt idx="1878">
                  <c:v>4.6949999999999745</c:v>
                </c:pt>
                <c:pt idx="1879">
                  <c:v>4.6974999999999945</c:v>
                </c:pt>
                <c:pt idx="1880">
                  <c:v>4.7</c:v>
                </c:pt>
                <c:pt idx="1881">
                  <c:v>4.7024999999999997</c:v>
                </c:pt>
                <c:pt idx="1882">
                  <c:v>4.7050000000000001</c:v>
                </c:pt>
                <c:pt idx="1883">
                  <c:v>4.7074999999999996</c:v>
                </c:pt>
                <c:pt idx="1884">
                  <c:v>4.71</c:v>
                </c:pt>
                <c:pt idx="1885">
                  <c:v>4.7124999999999995</c:v>
                </c:pt>
                <c:pt idx="1886">
                  <c:v>4.7149999999999945</c:v>
                </c:pt>
                <c:pt idx="1887">
                  <c:v>4.7174999999999985</c:v>
                </c:pt>
                <c:pt idx="1888">
                  <c:v>4.72</c:v>
                </c:pt>
                <c:pt idx="1889">
                  <c:v>4.7224999999999975</c:v>
                </c:pt>
                <c:pt idx="1890">
                  <c:v>4.7249999999999845</c:v>
                </c:pt>
                <c:pt idx="1891">
                  <c:v>4.7274999999999965</c:v>
                </c:pt>
                <c:pt idx="1892">
                  <c:v>4.7300000000000004</c:v>
                </c:pt>
                <c:pt idx="1893">
                  <c:v>4.7324999999999999</c:v>
                </c:pt>
                <c:pt idx="1894">
                  <c:v>4.7350000000000003</c:v>
                </c:pt>
                <c:pt idx="1895">
                  <c:v>4.7374999999999998</c:v>
                </c:pt>
                <c:pt idx="1896">
                  <c:v>4.74</c:v>
                </c:pt>
                <c:pt idx="1897">
                  <c:v>4.7424999999999997</c:v>
                </c:pt>
                <c:pt idx="1898">
                  <c:v>4.7450000000000001</c:v>
                </c:pt>
                <c:pt idx="1899">
                  <c:v>4.7474999999999996</c:v>
                </c:pt>
                <c:pt idx="1900">
                  <c:v>4.75</c:v>
                </c:pt>
                <c:pt idx="1901">
                  <c:v>4.7524999999999995</c:v>
                </c:pt>
                <c:pt idx="1902">
                  <c:v>4.7549999999999955</c:v>
                </c:pt>
                <c:pt idx="1903">
                  <c:v>4.7574999999999985</c:v>
                </c:pt>
                <c:pt idx="1904">
                  <c:v>4.76</c:v>
                </c:pt>
                <c:pt idx="1905">
                  <c:v>4.7624999999999975</c:v>
                </c:pt>
                <c:pt idx="1906">
                  <c:v>4.7649999999999855</c:v>
                </c:pt>
                <c:pt idx="1907">
                  <c:v>4.7674999999999965</c:v>
                </c:pt>
                <c:pt idx="1908">
                  <c:v>4.7699999999999996</c:v>
                </c:pt>
                <c:pt idx="1909">
                  <c:v>4.7725</c:v>
                </c:pt>
                <c:pt idx="1910">
                  <c:v>4.7750000000000004</c:v>
                </c:pt>
                <c:pt idx="1911">
                  <c:v>4.7774999999999999</c:v>
                </c:pt>
                <c:pt idx="1912">
                  <c:v>4.78</c:v>
                </c:pt>
                <c:pt idx="1913">
                  <c:v>4.7824999999999998</c:v>
                </c:pt>
                <c:pt idx="1914">
                  <c:v>4.7850000000000001</c:v>
                </c:pt>
                <c:pt idx="1915">
                  <c:v>4.7874999999999996</c:v>
                </c:pt>
                <c:pt idx="1916">
                  <c:v>4.79</c:v>
                </c:pt>
                <c:pt idx="1917">
                  <c:v>4.7924999999999995</c:v>
                </c:pt>
                <c:pt idx="1918">
                  <c:v>4.7949999999999955</c:v>
                </c:pt>
                <c:pt idx="1919">
                  <c:v>4.7974999999999985</c:v>
                </c:pt>
                <c:pt idx="1920">
                  <c:v>4.8</c:v>
                </c:pt>
                <c:pt idx="1921">
                  <c:v>4.8024999999999975</c:v>
                </c:pt>
                <c:pt idx="1922">
                  <c:v>4.8049999999999855</c:v>
                </c:pt>
                <c:pt idx="1923">
                  <c:v>4.8074999999999966</c:v>
                </c:pt>
                <c:pt idx="1924">
                  <c:v>4.8099999999999996</c:v>
                </c:pt>
                <c:pt idx="1925">
                  <c:v>4.8124999999999956</c:v>
                </c:pt>
                <c:pt idx="1926">
                  <c:v>4.8149999999999755</c:v>
                </c:pt>
                <c:pt idx="1927">
                  <c:v>4.8174999999999955</c:v>
                </c:pt>
                <c:pt idx="1928">
                  <c:v>4.8199999999999985</c:v>
                </c:pt>
                <c:pt idx="1929">
                  <c:v>4.8224999999999945</c:v>
                </c:pt>
                <c:pt idx="1930">
                  <c:v>4.8249999999999726</c:v>
                </c:pt>
                <c:pt idx="1931">
                  <c:v>4.8274999999999855</c:v>
                </c:pt>
                <c:pt idx="1932">
                  <c:v>4.83</c:v>
                </c:pt>
                <c:pt idx="1933">
                  <c:v>4.8324999999999996</c:v>
                </c:pt>
                <c:pt idx="1934">
                  <c:v>4.835</c:v>
                </c:pt>
                <c:pt idx="1935">
                  <c:v>4.8374999999999995</c:v>
                </c:pt>
                <c:pt idx="1936">
                  <c:v>4.84</c:v>
                </c:pt>
                <c:pt idx="1937">
                  <c:v>4.8424999999999985</c:v>
                </c:pt>
                <c:pt idx="1938">
                  <c:v>4.8449999999999855</c:v>
                </c:pt>
                <c:pt idx="1939">
                  <c:v>4.8474999999999975</c:v>
                </c:pt>
                <c:pt idx="1940">
                  <c:v>4.8499999999999996</c:v>
                </c:pt>
                <c:pt idx="1941">
                  <c:v>4.8524999999999965</c:v>
                </c:pt>
                <c:pt idx="1942">
                  <c:v>4.8549999999999756</c:v>
                </c:pt>
                <c:pt idx="1943">
                  <c:v>4.8574999999999955</c:v>
                </c:pt>
                <c:pt idx="1944">
                  <c:v>4.8599999999999985</c:v>
                </c:pt>
                <c:pt idx="1945">
                  <c:v>4.8624999999999945</c:v>
                </c:pt>
                <c:pt idx="1946">
                  <c:v>4.8649999999999745</c:v>
                </c:pt>
                <c:pt idx="1947">
                  <c:v>4.8674999999999855</c:v>
                </c:pt>
                <c:pt idx="1948">
                  <c:v>4.87</c:v>
                </c:pt>
                <c:pt idx="1949">
                  <c:v>4.8724999999999996</c:v>
                </c:pt>
                <c:pt idx="1950">
                  <c:v>4.875</c:v>
                </c:pt>
                <c:pt idx="1951">
                  <c:v>4.8774999999999995</c:v>
                </c:pt>
                <c:pt idx="1952">
                  <c:v>4.88</c:v>
                </c:pt>
                <c:pt idx="1953">
                  <c:v>4.8824999999999985</c:v>
                </c:pt>
                <c:pt idx="1954">
                  <c:v>4.8849999999999945</c:v>
                </c:pt>
                <c:pt idx="1955">
                  <c:v>4.8874999999999975</c:v>
                </c:pt>
                <c:pt idx="1956">
                  <c:v>4.8899999999999997</c:v>
                </c:pt>
                <c:pt idx="1957">
                  <c:v>4.8924999999999965</c:v>
                </c:pt>
                <c:pt idx="1958">
                  <c:v>4.8949999999999845</c:v>
                </c:pt>
                <c:pt idx="1959">
                  <c:v>4.8974999999999955</c:v>
                </c:pt>
                <c:pt idx="1960">
                  <c:v>4.9000000000000004</c:v>
                </c:pt>
                <c:pt idx="1961">
                  <c:v>4.9024999999999999</c:v>
                </c:pt>
                <c:pt idx="1962">
                  <c:v>4.9050000000000002</c:v>
                </c:pt>
                <c:pt idx="1963">
                  <c:v>4.9074999999999998</c:v>
                </c:pt>
                <c:pt idx="1964">
                  <c:v>4.91</c:v>
                </c:pt>
                <c:pt idx="1965">
                  <c:v>4.9124999999999996</c:v>
                </c:pt>
                <c:pt idx="1966">
                  <c:v>4.915</c:v>
                </c:pt>
                <c:pt idx="1967">
                  <c:v>4.9174999999999995</c:v>
                </c:pt>
                <c:pt idx="1968">
                  <c:v>4.92</c:v>
                </c:pt>
                <c:pt idx="1969">
                  <c:v>4.9224999999999985</c:v>
                </c:pt>
                <c:pt idx="1970">
                  <c:v>4.9249999999999945</c:v>
                </c:pt>
                <c:pt idx="1971">
                  <c:v>4.9274999999999975</c:v>
                </c:pt>
                <c:pt idx="1972">
                  <c:v>4.9300000000000024</c:v>
                </c:pt>
                <c:pt idx="1973">
                  <c:v>4.9325000000000001</c:v>
                </c:pt>
                <c:pt idx="1974">
                  <c:v>4.9349999999999996</c:v>
                </c:pt>
                <c:pt idx="1975">
                  <c:v>4.9375</c:v>
                </c:pt>
                <c:pt idx="1976">
                  <c:v>4.9400000000000004</c:v>
                </c:pt>
                <c:pt idx="1977">
                  <c:v>4.9424999999999999</c:v>
                </c:pt>
                <c:pt idx="1978">
                  <c:v>4.9450000000000003</c:v>
                </c:pt>
                <c:pt idx="1979">
                  <c:v>4.9474999999999998</c:v>
                </c:pt>
                <c:pt idx="1980">
                  <c:v>4.95</c:v>
                </c:pt>
                <c:pt idx="1981">
                  <c:v>4.9524999999999997</c:v>
                </c:pt>
                <c:pt idx="1982">
                  <c:v>4.9550000000000001</c:v>
                </c:pt>
                <c:pt idx="1983">
                  <c:v>4.9574999999999996</c:v>
                </c:pt>
                <c:pt idx="1984">
                  <c:v>4.96</c:v>
                </c:pt>
                <c:pt idx="1985">
                  <c:v>4.9624999999999995</c:v>
                </c:pt>
                <c:pt idx="1986">
                  <c:v>4.9649999999999945</c:v>
                </c:pt>
                <c:pt idx="1987">
                  <c:v>4.9674999999999985</c:v>
                </c:pt>
                <c:pt idx="1988">
                  <c:v>4.9700000000000024</c:v>
                </c:pt>
                <c:pt idx="1989">
                  <c:v>4.9725000000000001</c:v>
                </c:pt>
                <c:pt idx="1990">
                  <c:v>4.9749999999999996</c:v>
                </c:pt>
                <c:pt idx="1991">
                  <c:v>4.9775</c:v>
                </c:pt>
                <c:pt idx="1992">
                  <c:v>4.9800000000000004</c:v>
                </c:pt>
                <c:pt idx="1993">
                  <c:v>4.9824999999999999</c:v>
                </c:pt>
                <c:pt idx="1994">
                  <c:v>4.9850000000000003</c:v>
                </c:pt>
                <c:pt idx="1995">
                  <c:v>4.9874999999999998</c:v>
                </c:pt>
                <c:pt idx="1996">
                  <c:v>4.99</c:v>
                </c:pt>
                <c:pt idx="1997">
                  <c:v>4.9924999999999997</c:v>
                </c:pt>
                <c:pt idx="1998">
                  <c:v>4.9950000000000001</c:v>
                </c:pt>
                <c:pt idx="1999">
                  <c:v>4.9974999999999996</c:v>
                </c:pt>
              </c:numCache>
            </c:numRef>
          </c:xVal>
          <c:yVal>
            <c:numRef>
              <c:f>'Punn - bent output'!$B$2:$B$2001</c:f>
              <c:numCache>
                <c:formatCode>0.0000</c:formatCode>
                <c:ptCount val="2000"/>
                <c:pt idx="0">
                  <c:v>0.16403200000000001</c:v>
                </c:pt>
                <c:pt idx="1">
                  <c:v>0.16098000000000001</c:v>
                </c:pt>
                <c:pt idx="2">
                  <c:v>0.16708400000000001</c:v>
                </c:pt>
                <c:pt idx="3">
                  <c:v>0.17547599999999999</c:v>
                </c:pt>
                <c:pt idx="4">
                  <c:v>0.16708400000000001</c:v>
                </c:pt>
                <c:pt idx="5">
                  <c:v>0.17013500000000001</c:v>
                </c:pt>
                <c:pt idx="6">
                  <c:v>0.16479500000000041</c:v>
                </c:pt>
                <c:pt idx="7">
                  <c:v>0.17318700000000001</c:v>
                </c:pt>
                <c:pt idx="8">
                  <c:v>0.17089799999999999</c:v>
                </c:pt>
                <c:pt idx="9">
                  <c:v>0.16861000000000001</c:v>
                </c:pt>
                <c:pt idx="10">
                  <c:v>0.16326900000000041</c:v>
                </c:pt>
                <c:pt idx="11">
                  <c:v>0.16250600000000001</c:v>
                </c:pt>
                <c:pt idx="12">
                  <c:v>0.15945400000000104</c:v>
                </c:pt>
                <c:pt idx="13">
                  <c:v>0.166321</c:v>
                </c:pt>
                <c:pt idx="14">
                  <c:v>0.17089799999999999</c:v>
                </c:pt>
                <c:pt idx="15">
                  <c:v>0.169373</c:v>
                </c:pt>
                <c:pt idx="16">
                  <c:v>0.16250600000000001</c:v>
                </c:pt>
                <c:pt idx="17">
                  <c:v>0.166321</c:v>
                </c:pt>
                <c:pt idx="18">
                  <c:v>0.16479500000000041</c:v>
                </c:pt>
                <c:pt idx="19">
                  <c:v>0.17242399999999999</c:v>
                </c:pt>
                <c:pt idx="20">
                  <c:v>0.16174300000000041</c:v>
                </c:pt>
                <c:pt idx="21">
                  <c:v>0.16250600000000001</c:v>
                </c:pt>
                <c:pt idx="22">
                  <c:v>0.17013500000000001</c:v>
                </c:pt>
                <c:pt idx="23">
                  <c:v>0.16708400000000001</c:v>
                </c:pt>
                <c:pt idx="24">
                  <c:v>0.16708400000000001</c:v>
                </c:pt>
                <c:pt idx="25">
                  <c:v>0.16403200000000001</c:v>
                </c:pt>
                <c:pt idx="26">
                  <c:v>0.16250600000000001</c:v>
                </c:pt>
                <c:pt idx="27">
                  <c:v>0.16098000000000001</c:v>
                </c:pt>
                <c:pt idx="28">
                  <c:v>0.16479500000000041</c:v>
                </c:pt>
                <c:pt idx="29">
                  <c:v>0.16479500000000041</c:v>
                </c:pt>
                <c:pt idx="30">
                  <c:v>0.17013500000000001</c:v>
                </c:pt>
                <c:pt idx="31">
                  <c:v>0.15945400000000104</c:v>
                </c:pt>
                <c:pt idx="32">
                  <c:v>0.17166100000000001</c:v>
                </c:pt>
                <c:pt idx="33">
                  <c:v>0.166321</c:v>
                </c:pt>
                <c:pt idx="34">
                  <c:v>0.16326900000000041</c:v>
                </c:pt>
                <c:pt idx="35">
                  <c:v>0.16326900000000041</c:v>
                </c:pt>
                <c:pt idx="36">
                  <c:v>0.15792800000000104</c:v>
                </c:pt>
                <c:pt idx="37">
                  <c:v>0.16861000000000001</c:v>
                </c:pt>
                <c:pt idx="38">
                  <c:v>0.16555800000000001</c:v>
                </c:pt>
                <c:pt idx="39">
                  <c:v>0.166321</c:v>
                </c:pt>
                <c:pt idx="40">
                  <c:v>0.16326900000000041</c:v>
                </c:pt>
                <c:pt idx="41">
                  <c:v>0.17471300000000092</c:v>
                </c:pt>
                <c:pt idx="42">
                  <c:v>0.16861000000000001</c:v>
                </c:pt>
                <c:pt idx="43">
                  <c:v>0.17166100000000001</c:v>
                </c:pt>
                <c:pt idx="44">
                  <c:v>0.17242399999999999</c:v>
                </c:pt>
                <c:pt idx="45">
                  <c:v>0.16555800000000001</c:v>
                </c:pt>
                <c:pt idx="46">
                  <c:v>0.17547599999999999</c:v>
                </c:pt>
                <c:pt idx="47">
                  <c:v>0.15258800000000081</c:v>
                </c:pt>
                <c:pt idx="48">
                  <c:v>0.15792800000000104</c:v>
                </c:pt>
                <c:pt idx="49">
                  <c:v>0.16250600000000001</c:v>
                </c:pt>
                <c:pt idx="50">
                  <c:v>0.16250600000000001</c:v>
                </c:pt>
                <c:pt idx="51">
                  <c:v>0.16479500000000041</c:v>
                </c:pt>
                <c:pt idx="52">
                  <c:v>0.17166100000000001</c:v>
                </c:pt>
                <c:pt idx="53">
                  <c:v>0.15716600000000044</c:v>
                </c:pt>
                <c:pt idx="54">
                  <c:v>0.17013500000000001</c:v>
                </c:pt>
                <c:pt idx="55">
                  <c:v>0.15640300000000101</c:v>
                </c:pt>
                <c:pt idx="56">
                  <c:v>0.16479500000000041</c:v>
                </c:pt>
                <c:pt idx="57">
                  <c:v>0.17471300000000092</c:v>
                </c:pt>
                <c:pt idx="58">
                  <c:v>0.169373</c:v>
                </c:pt>
                <c:pt idx="59">
                  <c:v>0.16555800000000001</c:v>
                </c:pt>
                <c:pt idx="60">
                  <c:v>0.17013500000000001</c:v>
                </c:pt>
                <c:pt idx="61">
                  <c:v>0.166321</c:v>
                </c:pt>
                <c:pt idx="62">
                  <c:v>0.16708400000000001</c:v>
                </c:pt>
                <c:pt idx="63">
                  <c:v>0.16708400000000001</c:v>
                </c:pt>
                <c:pt idx="64">
                  <c:v>0.16174300000000041</c:v>
                </c:pt>
                <c:pt idx="65">
                  <c:v>0.16708400000000001</c:v>
                </c:pt>
                <c:pt idx="66">
                  <c:v>0.17471300000000092</c:v>
                </c:pt>
                <c:pt idx="67">
                  <c:v>0.16555800000000001</c:v>
                </c:pt>
                <c:pt idx="68">
                  <c:v>0.166321</c:v>
                </c:pt>
                <c:pt idx="69">
                  <c:v>0.16784700000000041</c:v>
                </c:pt>
                <c:pt idx="70">
                  <c:v>0.17166100000000001</c:v>
                </c:pt>
                <c:pt idx="71">
                  <c:v>0.166321</c:v>
                </c:pt>
                <c:pt idx="72">
                  <c:v>0.15716600000000044</c:v>
                </c:pt>
                <c:pt idx="73">
                  <c:v>0.16174300000000041</c:v>
                </c:pt>
                <c:pt idx="74">
                  <c:v>0.16326900000000041</c:v>
                </c:pt>
                <c:pt idx="75">
                  <c:v>0.17089799999999999</c:v>
                </c:pt>
                <c:pt idx="76">
                  <c:v>0.15869100000000044</c:v>
                </c:pt>
                <c:pt idx="77">
                  <c:v>0.15411400000000081</c:v>
                </c:pt>
                <c:pt idx="78">
                  <c:v>0.166321</c:v>
                </c:pt>
                <c:pt idx="79">
                  <c:v>0.15945400000000104</c:v>
                </c:pt>
                <c:pt idx="80">
                  <c:v>0.17471300000000092</c:v>
                </c:pt>
                <c:pt idx="81">
                  <c:v>0.169373</c:v>
                </c:pt>
                <c:pt idx="82">
                  <c:v>0.16326900000000041</c:v>
                </c:pt>
                <c:pt idx="83">
                  <c:v>0.16861000000000001</c:v>
                </c:pt>
                <c:pt idx="84">
                  <c:v>0.16174300000000041</c:v>
                </c:pt>
                <c:pt idx="85">
                  <c:v>0.17242399999999999</c:v>
                </c:pt>
                <c:pt idx="86">
                  <c:v>0.16555800000000001</c:v>
                </c:pt>
                <c:pt idx="87">
                  <c:v>0.17395000000000024</c:v>
                </c:pt>
                <c:pt idx="88">
                  <c:v>0.16784700000000041</c:v>
                </c:pt>
                <c:pt idx="89">
                  <c:v>0.17166100000000001</c:v>
                </c:pt>
                <c:pt idx="90">
                  <c:v>0.166321</c:v>
                </c:pt>
                <c:pt idx="91">
                  <c:v>0.16174300000000041</c:v>
                </c:pt>
                <c:pt idx="92">
                  <c:v>0.15716600000000044</c:v>
                </c:pt>
                <c:pt idx="93">
                  <c:v>0.16326900000000041</c:v>
                </c:pt>
                <c:pt idx="94">
                  <c:v>0.16326900000000041</c:v>
                </c:pt>
                <c:pt idx="95">
                  <c:v>0.16861000000000001</c:v>
                </c:pt>
                <c:pt idx="96">
                  <c:v>0.16326900000000041</c:v>
                </c:pt>
                <c:pt idx="97">
                  <c:v>0.15487699999999999</c:v>
                </c:pt>
                <c:pt idx="98">
                  <c:v>0.16326900000000041</c:v>
                </c:pt>
                <c:pt idx="99">
                  <c:v>0.16403200000000001</c:v>
                </c:pt>
                <c:pt idx="100">
                  <c:v>0.16708400000000001</c:v>
                </c:pt>
                <c:pt idx="101">
                  <c:v>0.17013500000000001</c:v>
                </c:pt>
                <c:pt idx="102">
                  <c:v>0.166321</c:v>
                </c:pt>
                <c:pt idx="103">
                  <c:v>0.16250600000000001</c:v>
                </c:pt>
                <c:pt idx="104">
                  <c:v>0.16326900000000041</c:v>
                </c:pt>
                <c:pt idx="105">
                  <c:v>0.16250600000000001</c:v>
                </c:pt>
                <c:pt idx="106">
                  <c:v>0.16098000000000001</c:v>
                </c:pt>
                <c:pt idx="107">
                  <c:v>0.17013500000000001</c:v>
                </c:pt>
                <c:pt idx="108">
                  <c:v>0.16174300000000041</c:v>
                </c:pt>
                <c:pt idx="109">
                  <c:v>0.16098000000000001</c:v>
                </c:pt>
                <c:pt idx="110">
                  <c:v>0.17013500000000001</c:v>
                </c:pt>
                <c:pt idx="111">
                  <c:v>0.16479500000000041</c:v>
                </c:pt>
                <c:pt idx="112">
                  <c:v>0.16326900000000041</c:v>
                </c:pt>
                <c:pt idx="113">
                  <c:v>0.16021700000000041</c:v>
                </c:pt>
                <c:pt idx="114">
                  <c:v>0.17013500000000001</c:v>
                </c:pt>
                <c:pt idx="115">
                  <c:v>0.166321</c:v>
                </c:pt>
                <c:pt idx="116">
                  <c:v>0.17166100000000001</c:v>
                </c:pt>
                <c:pt idx="117">
                  <c:v>0.16479500000000041</c:v>
                </c:pt>
                <c:pt idx="118">
                  <c:v>0.15945400000000104</c:v>
                </c:pt>
                <c:pt idx="119">
                  <c:v>0.16555800000000001</c:v>
                </c:pt>
                <c:pt idx="120">
                  <c:v>0.16784700000000041</c:v>
                </c:pt>
                <c:pt idx="121">
                  <c:v>0.16174300000000041</c:v>
                </c:pt>
                <c:pt idx="122">
                  <c:v>0.16174300000000041</c:v>
                </c:pt>
                <c:pt idx="123">
                  <c:v>0.15640300000000101</c:v>
                </c:pt>
                <c:pt idx="124">
                  <c:v>0.16098000000000001</c:v>
                </c:pt>
                <c:pt idx="125">
                  <c:v>0.17089799999999999</c:v>
                </c:pt>
                <c:pt idx="126">
                  <c:v>0.15869100000000044</c:v>
                </c:pt>
                <c:pt idx="127">
                  <c:v>0.17013500000000001</c:v>
                </c:pt>
                <c:pt idx="128">
                  <c:v>0.15258800000000081</c:v>
                </c:pt>
                <c:pt idx="129">
                  <c:v>0.16479500000000041</c:v>
                </c:pt>
                <c:pt idx="130">
                  <c:v>0.16555800000000001</c:v>
                </c:pt>
                <c:pt idx="131">
                  <c:v>0.16326900000000041</c:v>
                </c:pt>
                <c:pt idx="132">
                  <c:v>0.17166100000000001</c:v>
                </c:pt>
                <c:pt idx="133">
                  <c:v>0.15716600000000044</c:v>
                </c:pt>
                <c:pt idx="134">
                  <c:v>0.15945400000000104</c:v>
                </c:pt>
                <c:pt idx="135">
                  <c:v>0.16479500000000041</c:v>
                </c:pt>
                <c:pt idx="136">
                  <c:v>0.16861000000000001</c:v>
                </c:pt>
                <c:pt idx="137">
                  <c:v>0.16861000000000001</c:v>
                </c:pt>
                <c:pt idx="138">
                  <c:v>0.16250600000000001</c:v>
                </c:pt>
                <c:pt idx="139">
                  <c:v>0.16403200000000001</c:v>
                </c:pt>
                <c:pt idx="140">
                  <c:v>0.16784700000000041</c:v>
                </c:pt>
                <c:pt idx="141">
                  <c:v>0.17013500000000001</c:v>
                </c:pt>
                <c:pt idx="142">
                  <c:v>0.16250600000000001</c:v>
                </c:pt>
                <c:pt idx="143">
                  <c:v>0.16174300000000041</c:v>
                </c:pt>
                <c:pt idx="144">
                  <c:v>0.16174300000000041</c:v>
                </c:pt>
                <c:pt idx="145">
                  <c:v>0.16479500000000041</c:v>
                </c:pt>
                <c:pt idx="146">
                  <c:v>0.166321</c:v>
                </c:pt>
                <c:pt idx="147">
                  <c:v>0.16174300000000041</c:v>
                </c:pt>
                <c:pt idx="148">
                  <c:v>0.17471300000000092</c:v>
                </c:pt>
                <c:pt idx="149">
                  <c:v>0.169373</c:v>
                </c:pt>
                <c:pt idx="150">
                  <c:v>0.16708400000000001</c:v>
                </c:pt>
                <c:pt idx="151">
                  <c:v>0.15640300000000101</c:v>
                </c:pt>
                <c:pt idx="152">
                  <c:v>0.17547599999999999</c:v>
                </c:pt>
                <c:pt idx="153">
                  <c:v>0.16174300000000041</c:v>
                </c:pt>
                <c:pt idx="154">
                  <c:v>0.169373</c:v>
                </c:pt>
                <c:pt idx="155">
                  <c:v>0.16403200000000001</c:v>
                </c:pt>
                <c:pt idx="156">
                  <c:v>0.16708400000000001</c:v>
                </c:pt>
                <c:pt idx="157">
                  <c:v>0.16326900000000041</c:v>
                </c:pt>
                <c:pt idx="158">
                  <c:v>0.16555800000000001</c:v>
                </c:pt>
                <c:pt idx="159">
                  <c:v>0.16021700000000041</c:v>
                </c:pt>
                <c:pt idx="160">
                  <c:v>0.16479500000000041</c:v>
                </c:pt>
                <c:pt idx="161">
                  <c:v>0.15792800000000104</c:v>
                </c:pt>
                <c:pt idx="162">
                  <c:v>0.15869100000000044</c:v>
                </c:pt>
                <c:pt idx="163">
                  <c:v>0.15487699999999999</c:v>
                </c:pt>
                <c:pt idx="164">
                  <c:v>0.16555800000000001</c:v>
                </c:pt>
                <c:pt idx="165">
                  <c:v>0.16403200000000001</c:v>
                </c:pt>
                <c:pt idx="166">
                  <c:v>0.166321</c:v>
                </c:pt>
                <c:pt idx="167">
                  <c:v>0.15792800000000104</c:v>
                </c:pt>
                <c:pt idx="168">
                  <c:v>0.16784700000000041</c:v>
                </c:pt>
                <c:pt idx="169">
                  <c:v>0.15869100000000044</c:v>
                </c:pt>
                <c:pt idx="170">
                  <c:v>0.17623900000000092</c:v>
                </c:pt>
                <c:pt idx="171">
                  <c:v>0.16326900000000041</c:v>
                </c:pt>
                <c:pt idx="172">
                  <c:v>0.169373</c:v>
                </c:pt>
                <c:pt idx="173">
                  <c:v>0.16784700000000041</c:v>
                </c:pt>
                <c:pt idx="174">
                  <c:v>0.16403200000000001</c:v>
                </c:pt>
                <c:pt idx="175">
                  <c:v>0.16326900000000041</c:v>
                </c:pt>
                <c:pt idx="176">
                  <c:v>0.166321</c:v>
                </c:pt>
                <c:pt idx="177">
                  <c:v>0.17395000000000024</c:v>
                </c:pt>
                <c:pt idx="178">
                  <c:v>0.166321</c:v>
                </c:pt>
                <c:pt idx="179">
                  <c:v>0.17242399999999999</c:v>
                </c:pt>
                <c:pt idx="180">
                  <c:v>0.166321</c:v>
                </c:pt>
                <c:pt idx="181">
                  <c:v>0.17242399999999999</c:v>
                </c:pt>
                <c:pt idx="182">
                  <c:v>0.16250600000000001</c:v>
                </c:pt>
                <c:pt idx="183">
                  <c:v>0.15945400000000104</c:v>
                </c:pt>
                <c:pt idx="184">
                  <c:v>0.15945400000000104</c:v>
                </c:pt>
                <c:pt idx="185">
                  <c:v>0.16708400000000001</c:v>
                </c:pt>
                <c:pt idx="186">
                  <c:v>0.166321</c:v>
                </c:pt>
                <c:pt idx="187">
                  <c:v>0.16403200000000001</c:v>
                </c:pt>
                <c:pt idx="188">
                  <c:v>0.16021700000000041</c:v>
                </c:pt>
                <c:pt idx="189">
                  <c:v>0.15945400000000104</c:v>
                </c:pt>
                <c:pt idx="190">
                  <c:v>0.15945400000000104</c:v>
                </c:pt>
                <c:pt idx="191">
                  <c:v>0.16250600000000001</c:v>
                </c:pt>
                <c:pt idx="192">
                  <c:v>0.166321</c:v>
                </c:pt>
                <c:pt idx="193">
                  <c:v>0.16098000000000001</c:v>
                </c:pt>
                <c:pt idx="194">
                  <c:v>0.16555800000000001</c:v>
                </c:pt>
                <c:pt idx="195">
                  <c:v>0.16098000000000001</c:v>
                </c:pt>
                <c:pt idx="196">
                  <c:v>0.16098000000000001</c:v>
                </c:pt>
                <c:pt idx="197">
                  <c:v>0.16784700000000041</c:v>
                </c:pt>
                <c:pt idx="198">
                  <c:v>0.169373</c:v>
                </c:pt>
                <c:pt idx="199">
                  <c:v>0.166321</c:v>
                </c:pt>
                <c:pt idx="200">
                  <c:v>0.16021700000000041</c:v>
                </c:pt>
                <c:pt idx="201">
                  <c:v>0.16555800000000001</c:v>
                </c:pt>
                <c:pt idx="202">
                  <c:v>0.17089799999999999</c:v>
                </c:pt>
                <c:pt idx="203">
                  <c:v>0.16479500000000041</c:v>
                </c:pt>
                <c:pt idx="204">
                  <c:v>0.15564000000000044</c:v>
                </c:pt>
                <c:pt idx="205">
                  <c:v>0.16479500000000041</c:v>
                </c:pt>
                <c:pt idx="206">
                  <c:v>0.16861000000000001</c:v>
                </c:pt>
                <c:pt idx="207">
                  <c:v>0.16708400000000001</c:v>
                </c:pt>
                <c:pt idx="208">
                  <c:v>0.15945400000000104</c:v>
                </c:pt>
                <c:pt idx="209">
                  <c:v>0.16708400000000001</c:v>
                </c:pt>
                <c:pt idx="210">
                  <c:v>0.166321</c:v>
                </c:pt>
                <c:pt idx="211">
                  <c:v>0.17013500000000001</c:v>
                </c:pt>
                <c:pt idx="212">
                  <c:v>0.17318700000000001</c:v>
                </c:pt>
                <c:pt idx="213">
                  <c:v>0.16861000000000001</c:v>
                </c:pt>
                <c:pt idx="214">
                  <c:v>0.16708400000000001</c:v>
                </c:pt>
                <c:pt idx="215">
                  <c:v>0.17013500000000001</c:v>
                </c:pt>
                <c:pt idx="216">
                  <c:v>0.16784700000000041</c:v>
                </c:pt>
                <c:pt idx="217">
                  <c:v>0.15716600000000044</c:v>
                </c:pt>
                <c:pt idx="218">
                  <c:v>0.16174300000000041</c:v>
                </c:pt>
                <c:pt idx="219">
                  <c:v>0.17166100000000001</c:v>
                </c:pt>
                <c:pt idx="220">
                  <c:v>0.17013500000000001</c:v>
                </c:pt>
                <c:pt idx="221">
                  <c:v>0.16555800000000001</c:v>
                </c:pt>
                <c:pt idx="222">
                  <c:v>0.17013500000000001</c:v>
                </c:pt>
                <c:pt idx="223">
                  <c:v>0.16555800000000001</c:v>
                </c:pt>
                <c:pt idx="224">
                  <c:v>0.16403200000000001</c:v>
                </c:pt>
                <c:pt idx="225">
                  <c:v>0.16784700000000041</c:v>
                </c:pt>
                <c:pt idx="226">
                  <c:v>0.17089799999999999</c:v>
                </c:pt>
                <c:pt idx="227">
                  <c:v>0.16784700000000041</c:v>
                </c:pt>
                <c:pt idx="228">
                  <c:v>0.16326900000000041</c:v>
                </c:pt>
                <c:pt idx="229">
                  <c:v>0.16098000000000001</c:v>
                </c:pt>
                <c:pt idx="230">
                  <c:v>0.16403200000000001</c:v>
                </c:pt>
                <c:pt idx="231">
                  <c:v>0.15411400000000081</c:v>
                </c:pt>
                <c:pt idx="232">
                  <c:v>0.16326900000000041</c:v>
                </c:pt>
                <c:pt idx="233">
                  <c:v>0.16555800000000001</c:v>
                </c:pt>
                <c:pt idx="234">
                  <c:v>0.17166100000000001</c:v>
                </c:pt>
                <c:pt idx="235">
                  <c:v>0.169373</c:v>
                </c:pt>
                <c:pt idx="236">
                  <c:v>0.16403200000000001</c:v>
                </c:pt>
                <c:pt idx="237">
                  <c:v>0.16021700000000041</c:v>
                </c:pt>
                <c:pt idx="238">
                  <c:v>0.169373</c:v>
                </c:pt>
                <c:pt idx="239">
                  <c:v>0.17166100000000001</c:v>
                </c:pt>
                <c:pt idx="240">
                  <c:v>0.16479500000000041</c:v>
                </c:pt>
                <c:pt idx="241">
                  <c:v>0.15487699999999999</c:v>
                </c:pt>
                <c:pt idx="242">
                  <c:v>0.169373</c:v>
                </c:pt>
                <c:pt idx="243">
                  <c:v>0.17013500000000001</c:v>
                </c:pt>
                <c:pt idx="244">
                  <c:v>0.16861000000000001</c:v>
                </c:pt>
                <c:pt idx="245">
                  <c:v>0.16479500000000041</c:v>
                </c:pt>
                <c:pt idx="246">
                  <c:v>0.15716600000000044</c:v>
                </c:pt>
                <c:pt idx="247">
                  <c:v>0.16174300000000041</c:v>
                </c:pt>
                <c:pt idx="248">
                  <c:v>0.16250600000000001</c:v>
                </c:pt>
                <c:pt idx="249">
                  <c:v>0.17471300000000092</c:v>
                </c:pt>
                <c:pt idx="250">
                  <c:v>0.16784700000000041</c:v>
                </c:pt>
                <c:pt idx="251">
                  <c:v>0.16555800000000001</c:v>
                </c:pt>
                <c:pt idx="252">
                  <c:v>0.17776500000000092</c:v>
                </c:pt>
                <c:pt idx="253">
                  <c:v>0.16479500000000041</c:v>
                </c:pt>
                <c:pt idx="254">
                  <c:v>0.169373</c:v>
                </c:pt>
                <c:pt idx="255">
                  <c:v>0.16784700000000041</c:v>
                </c:pt>
                <c:pt idx="256">
                  <c:v>0.17089799999999999</c:v>
                </c:pt>
                <c:pt idx="257">
                  <c:v>0.15945400000000104</c:v>
                </c:pt>
                <c:pt idx="258">
                  <c:v>0.17166100000000001</c:v>
                </c:pt>
                <c:pt idx="259">
                  <c:v>0.19149800000000081</c:v>
                </c:pt>
                <c:pt idx="260">
                  <c:v>0.18997200000000081</c:v>
                </c:pt>
                <c:pt idx="261">
                  <c:v>0.17623900000000092</c:v>
                </c:pt>
                <c:pt idx="262">
                  <c:v>0.17852799999999999</c:v>
                </c:pt>
                <c:pt idx="263">
                  <c:v>0.18005399999999999</c:v>
                </c:pt>
                <c:pt idx="264">
                  <c:v>0.20141600000000104</c:v>
                </c:pt>
                <c:pt idx="265">
                  <c:v>0.20294200000000104</c:v>
                </c:pt>
                <c:pt idx="266">
                  <c:v>0.20141600000000104</c:v>
                </c:pt>
                <c:pt idx="267">
                  <c:v>0.19836400000000001</c:v>
                </c:pt>
                <c:pt idx="268">
                  <c:v>0.19378699999999999</c:v>
                </c:pt>
                <c:pt idx="269">
                  <c:v>0.21133399999999999</c:v>
                </c:pt>
                <c:pt idx="270">
                  <c:v>0.21362300000000001</c:v>
                </c:pt>
                <c:pt idx="271">
                  <c:v>0.21209700000000092</c:v>
                </c:pt>
                <c:pt idx="272">
                  <c:v>0.21438599999999999</c:v>
                </c:pt>
                <c:pt idx="273">
                  <c:v>0.21591200000000124</c:v>
                </c:pt>
                <c:pt idx="274">
                  <c:v>0.23193400000000081</c:v>
                </c:pt>
                <c:pt idx="275">
                  <c:v>0.24566700000000041</c:v>
                </c:pt>
                <c:pt idx="276">
                  <c:v>0.23040800000000081</c:v>
                </c:pt>
                <c:pt idx="277">
                  <c:v>0.23956300000000041</c:v>
                </c:pt>
                <c:pt idx="278">
                  <c:v>0.24032600000000001</c:v>
                </c:pt>
                <c:pt idx="279">
                  <c:v>0.25253299999999995</c:v>
                </c:pt>
                <c:pt idx="280">
                  <c:v>0.26168800000000031</c:v>
                </c:pt>
                <c:pt idx="281">
                  <c:v>0.25634800000000002</c:v>
                </c:pt>
                <c:pt idx="282">
                  <c:v>0.24490400000000104</c:v>
                </c:pt>
                <c:pt idx="283">
                  <c:v>0.26397700000000002</c:v>
                </c:pt>
                <c:pt idx="284">
                  <c:v>0.26702900000000002</c:v>
                </c:pt>
                <c:pt idx="285">
                  <c:v>0.27008100000000002</c:v>
                </c:pt>
                <c:pt idx="286">
                  <c:v>0.2655030000000001</c:v>
                </c:pt>
                <c:pt idx="287">
                  <c:v>0.25787400000000038</c:v>
                </c:pt>
                <c:pt idx="288">
                  <c:v>0.2655030000000001</c:v>
                </c:pt>
                <c:pt idx="289">
                  <c:v>0.27923599999999998</c:v>
                </c:pt>
                <c:pt idx="290">
                  <c:v>0.27465800000000001</c:v>
                </c:pt>
                <c:pt idx="291">
                  <c:v>0.27465800000000001</c:v>
                </c:pt>
                <c:pt idx="292">
                  <c:v>0.29296900000000031</c:v>
                </c:pt>
                <c:pt idx="293">
                  <c:v>0.28381300000000032</c:v>
                </c:pt>
                <c:pt idx="294">
                  <c:v>0.31204200000000032</c:v>
                </c:pt>
                <c:pt idx="295">
                  <c:v>0.30136100000000032</c:v>
                </c:pt>
                <c:pt idx="296">
                  <c:v>0.30441300000000032</c:v>
                </c:pt>
                <c:pt idx="297">
                  <c:v>0.29754600000000031</c:v>
                </c:pt>
                <c:pt idx="298">
                  <c:v>0.30136100000000032</c:v>
                </c:pt>
                <c:pt idx="299">
                  <c:v>0.30746500000000032</c:v>
                </c:pt>
                <c:pt idx="300">
                  <c:v>0.32806400000000197</c:v>
                </c:pt>
                <c:pt idx="301">
                  <c:v>0.31967200000000168</c:v>
                </c:pt>
                <c:pt idx="302">
                  <c:v>0.31967200000000168</c:v>
                </c:pt>
                <c:pt idx="303">
                  <c:v>0.30670200000000031</c:v>
                </c:pt>
                <c:pt idx="304">
                  <c:v>0.33187900000000237</c:v>
                </c:pt>
                <c:pt idx="305">
                  <c:v>0.33416700000000032</c:v>
                </c:pt>
                <c:pt idx="306">
                  <c:v>0.34332300000000032</c:v>
                </c:pt>
                <c:pt idx="307">
                  <c:v>0.35400400000000032</c:v>
                </c:pt>
                <c:pt idx="308">
                  <c:v>0.33798200000000328</c:v>
                </c:pt>
                <c:pt idx="309">
                  <c:v>0.3402710000000001</c:v>
                </c:pt>
                <c:pt idx="310">
                  <c:v>0.36315900000000001</c:v>
                </c:pt>
                <c:pt idx="311">
                  <c:v>0.37078900000000031</c:v>
                </c:pt>
                <c:pt idx="312">
                  <c:v>0.35018900000000008</c:v>
                </c:pt>
                <c:pt idx="313">
                  <c:v>0.35629300000000003</c:v>
                </c:pt>
                <c:pt idx="314">
                  <c:v>0.35934400000000088</c:v>
                </c:pt>
                <c:pt idx="315">
                  <c:v>0.32959000000000038</c:v>
                </c:pt>
                <c:pt idx="316">
                  <c:v>0.38604700000000008</c:v>
                </c:pt>
                <c:pt idx="317">
                  <c:v>0.37918100000000032</c:v>
                </c:pt>
                <c:pt idx="318">
                  <c:v>0.41122400000000031</c:v>
                </c:pt>
                <c:pt idx="319">
                  <c:v>0.37765500000000002</c:v>
                </c:pt>
                <c:pt idx="320">
                  <c:v>0.39825400000000138</c:v>
                </c:pt>
                <c:pt idx="321">
                  <c:v>0.43411300000000008</c:v>
                </c:pt>
                <c:pt idx="322">
                  <c:v>0.39215100000000008</c:v>
                </c:pt>
                <c:pt idx="323">
                  <c:v>0.38986200000000276</c:v>
                </c:pt>
                <c:pt idx="324">
                  <c:v>0.39215100000000008</c:v>
                </c:pt>
                <c:pt idx="325">
                  <c:v>0.40283200000000002</c:v>
                </c:pt>
                <c:pt idx="326">
                  <c:v>0.4325870000000015</c:v>
                </c:pt>
                <c:pt idx="327">
                  <c:v>0.3875730000000015</c:v>
                </c:pt>
                <c:pt idx="328">
                  <c:v>0.40588400000000197</c:v>
                </c:pt>
                <c:pt idx="329">
                  <c:v>0.40741000000000038</c:v>
                </c:pt>
                <c:pt idx="330">
                  <c:v>0.43106100000000008</c:v>
                </c:pt>
                <c:pt idx="331">
                  <c:v>0.440216</c:v>
                </c:pt>
                <c:pt idx="332">
                  <c:v>0.41122400000000031</c:v>
                </c:pt>
                <c:pt idx="333">
                  <c:v>0.42495700000000008</c:v>
                </c:pt>
                <c:pt idx="334">
                  <c:v>0.43106100000000008</c:v>
                </c:pt>
                <c:pt idx="335">
                  <c:v>0.443268</c:v>
                </c:pt>
                <c:pt idx="336">
                  <c:v>0.43869000000000002</c:v>
                </c:pt>
                <c:pt idx="337">
                  <c:v>0.43716400000000138</c:v>
                </c:pt>
                <c:pt idx="338">
                  <c:v>0.4508970000000001</c:v>
                </c:pt>
                <c:pt idx="339">
                  <c:v>0.44097900000000001</c:v>
                </c:pt>
                <c:pt idx="340">
                  <c:v>0.44555700000000004</c:v>
                </c:pt>
                <c:pt idx="341">
                  <c:v>0.46081500000000031</c:v>
                </c:pt>
                <c:pt idx="342">
                  <c:v>0.46005200000000002</c:v>
                </c:pt>
                <c:pt idx="343">
                  <c:v>0.46386700000000008</c:v>
                </c:pt>
                <c:pt idx="344">
                  <c:v>0.46081500000000031</c:v>
                </c:pt>
                <c:pt idx="345">
                  <c:v>0.4730220000000015</c:v>
                </c:pt>
                <c:pt idx="346">
                  <c:v>0.47073400000000004</c:v>
                </c:pt>
                <c:pt idx="347">
                  <c:v>0.47454800000000008</c:v>
                </c:pt>
                <c:pt idx="348">
                  <c:v>0.47073400000000004</c:v>
                </c:pt>
                <c:pt idx="349">
                  <c:v>0.46768200000000032</c:v>
                </c:pt>
                <c:pt idx="350">
                  <c:v>0.4730220000000015</c:v>
                </c:pt>
                <c:pt idx="351">
                  <c:v>0.498199</c:v>
                </c:pt>
                <c:pt idx="352">
                  <c:v>0.49362200000000167</c:v>
                </c:pt>
                <c:pt idx="353">
                  <c:v>0.49362200000000167</c:v>
                </c:pt>
                <c:pt idx="354">
                  <c:v>0.49133300000000002</c:v>
                </c:pt>
                <c:pt idx="355">
                  <c:v>0.50277700000000003</c:v>
                </c:pt>
                <c:pt idx="356">
                  <c:v>0.51345799999999653</c:v>
                </c:pt>
                <c:pt idx="357">
                  <c:v>0.514984</c:v>
                </c:pt>
                <c:pt idx="358">
                  <c:v>0.52795400000000003</c:v>
                </c:pt>
                <c:pt idx="359">
                  <c:v>0.50888100000000003</c:v>
                </c:pt>
                <c:pt idx="360">
                  <c:v>0.50582899999999997</c:v>
                </c:pt>
                <c:pt idx="361">
                  <c:v>0.53176900000000005</c:v>
                </c:pt>
                <c:pt idx="362">
                  <c:v>0.51956199999999653</c:v>
                </c:pt>
                <c:pt idx="363">
                  <c:v>0.52719099999999997</c:v>
                </c:pt>
                <c:pt idx="364">
                  <c:v>0.53024300000000002</c:v>
                </c:pt>
                <c:pt idx="365">
                  <c:v>0.53024300000000002</c:v>
                </c:pt>
                <c:pt idx="366">
                  <c:v>0.54244999999999999</c:v>
                </c:pt>
                <c:pt idx="367">
                  <c:v>0.53482099999999999</c:v>
                </c:pt>
                <c:pt idx="368">
                  <c:v>0.54855299999999607</c:v>
                </c:pt>
                <c:pt idx="369">
                  <c:v>0.53863499999999997</c:v>
                </c:pt>
                <c:pt idx="370">
                  <c:v>0.54702799999999996</c:v>
                </c:pt>
                <c:pt idx="371">
                  <c:v>0.55236799999999653</c:v>
                </c:pt>
                <c:pt idx="372">
                  <c:v>0.55847199999999997</c:v>
                </c:pt>
                <c:pt idx="373">
                  <c:v>0.55694600000000005</c:v>
                </c:pt>
                <c:pt idx="374">
                  <c:v>0.56228599999999951</c:v>
                </c:pt>
                <c:pt idx="375">
                  <c:v>0.57678200000000002</c:v>
                </c:pt>
                <c:pt idx="376">
                  <c:v>0.57373000000000063</c:v>
                </c:pt>
                <c:pt idx="377">
                  <c:v>0.58288599999999957</c:v>
                </c:pt>
                <c:pt idx="378">
                  <c:v>0.58822599999999958</c:v>
                </c:pt>
                <c:pt idx="379">
                  <c:v>0.58135999999999688</c:v>
                </c:pt>
                <c:pt idx="380">
                  <c:v>0.57525599999999999</c:v>
                </c:pt>
                <c:pt idx="381">
                  <c:v>0.58822599999999958</c:v>
                </c:pt>
                <c:pt idx="382">
                  <c:v>0.59890699999999653</c:v>
                </c:pt>
                <c:pt idx="383">
                  <c:v>0.60119599999999995</c:v>
                </c:pt>
                <c:pt idx="384">
                  <c:v>0.59432999999999958</c:v>
                </c:pt>
                <c:pt idx="385">
                  <c:v>0.61264000000000463</c:v>
                </c:pt>
                <c:pt idx="386">
                  <c:v>0.61111499999999996</c:v>
                </c:pt>
                <c:pt idx="387">
                  <c:v>0.61645499999999998</c:v>
                </c:pt>
                <c:pt idx="388">
                  <c:v>0.61187700000000333</c:v>
                </c:pt>
                <c:pt idx="389">
                  <c:v>0.62179600000000335</c:v>
                </c:pt>
                <c:pt idx="390">
                  <c:v>0.60501099999999997</c:v>
                </c:pt>
                <c:pt idx="391">
                  <c:v>0.59967000000000004</c:v>
                </c:pt>
                <c:pt idx="392">
                  <c:v>0.63247699999999996</c:v>
                </c:pt>
                <c:pt idx="393">
                  <c:v>0.63400299999999998</c:v>
                </c:pt>
                <c:pt idx="394">
                  <c:v>0.63324000000000391</c:v>
                </c:pt>
                <c:pt idx="395">
                  <c:v>0.62713600000000003</c:v>
                </c:pt>
                <c:pt idx="396">
                  <c:v>0.631714000000003</c:v>
                </c:pt>
                <c:pt idx="397">
                  <c:v>0.63781699999999997</c:v>
                </c:pt>
                <c:pt idx="398">
                  <c:v>0.65460200000000335</c:v>
                </c:pt>
                <c:pt idx="399">
                  <c:v>0.65078700000000334</c:v>
                </c:pt>
                <c:pt idx="400">
                  <c:v>0.64163200000000065</c:v>
                </c:pt>
                <c:pt idx="401">
                  <c:v>0.64163200000000065</c:v>
                </c:pt>
                <c:pt idx="402">
                  <c:v>0.66528299999999996</c:v>
                </c:pt>
                <c:pt idx="403">
                  <c:v>0.66146899999999997</c:v>
                </c:pt>
                <c:pt idx="404">
                  <c:v>0.66680900000000543</c:v>
                </c:pt>
                <c:pt idx="405">
                  <c:v>0.66528299999999996</c:v>
                </c:pt>
                <c:pt idx="406">
                  <c:v>0.66604600000000391</c:v>
                </c:pt>
                <c:pt idx="407">
                  <c:v>0.68054199999999998</c:v>
                </c:pt>
                <c:pt idx="408">
                  <c:v>0.68206800000000001</c:v>
                </c:pt>
                <c:pt idx="409">
                  <c:v>0.68588300000000002</c:v>
                </c:pt>
                <c:pt idx="410">
                  <c:v>0.67291299999999998</c:v>
                </c:pt>
                <c:pt idx="411">
                  <c:v>0.67825299999999999</c:v>
                </c:pt>
                <c:pt idx="412">
                  <c:v>0.70877100000000393</c:v>
                </c:pt>
                <c:pt idx="413">
                  <c:v>0.67215000000000391</c:v>
                </c:pt>
                <c:pt idx="414">
                  <c:v>0.7064819999999995</c:v>
                </c:pt>
                <c:pt idx="415">
                  <c:v>0.69656399999999608</c:v>
                </c:pt>
                <c:pt idx="416">
                  <c:v>0.69503800000000004</c:v>
                </c:pt>
                <c:pt idx="417">
                  <c:v>0.71334799999999998</c:v>
                </c:pt>
                <c:pt idx="418">
                  <c:v>0.72708099999999998</c:v>
                </c:pt>
                <c:pt idx="419">
                  <c:v>0.71106000000000003</c:v>
                </c:pt>
                <c:pt idx="420">
                  <c:v>0.72097800000000334</c:v>
                </c:pt>
                <c:pt idx="421">
                  <c:v>0.71029699999999996</c:v>
                </c:pt>
                <c:pt idx="422">
                  <c:v>0.72021500000000005</c:v>
                </c:pt>
                <c:pt idx="423">
                  <c:v>0.73013300000000003</c:v>
                </c:pt>
                <c:pt idx="424">
                  <c:v>0.72860700000000334</c:v>
                </c:pt>
                <c:pt idx="425">
                  <c:v>0.72555499999999951</c:v>
                </c:pt>
                <c:pt idx="426">
                  <c:v>0.73394800000000393</c:v>
                </c:pt>
                <c:pt idx="427">
                  <c:v>0.75759900000000346</c:v>
                </c:pt>
                <c:pt idx="428">
                  <c:v>0.74462900000000543</c:v>
                </c:pt>
                <c:pt idx="429">
                  <c:v>0.75531000000000004</c:v>
                </c:pt>
                <c:pt idx="430">
                  <c:v>0.74081399999999997</c:v>
                </c:pt>
                <c:pt idx="431">
                  <c:v>0.75683599999999995</c:v>
                </c:pt>
                <c:pt idx="432">
                  <c:v>0.74920699999999996</c:v>
                </c:pt>
                <c:pt idx="433">
                  <c:v>0.76370200000000299</c:v>
                </c:pt>
                <c:pt idx="434">
                  <c:v>0.77514600000000333</c:v>
                </c:pt>
                <c:pt idx="435">
                  <c:v>0.76446499999999951</c:v>
                </c:pt>
                <c:pt idx="436">
                  <c:v>0.7705689999999995</c:v>
                </c:pt>
                <c:pt idx="437">
                  <c:v>0.75988800000000334</c:v>
                </c:pt>
                <c:pt idx="438">
                  <c:v>0.77514600000000333</c:v>
                </c:pt>
                <c:pt idx="439">
                  <c:v>0.78659100000000004</c:v>
                </c:pt>
                <c:pt idx="440">
                  <c:v>0.79727199999999998</c:v>
                </c:pt>
                <c:pt idx="441">
                  <c:v>0.77896100000000335</c:v>
                </c:pt>
                <c:pt idx="442">
                  <c:v>0.79116799999999665</c:v>
                </c:pt>
                <c:pt idx="443">
                  <c:v>0.80032300000000001</c:v>
                </c:pt>
                <c:pt idx="444">
                  <c:v>0.80032300000000001</c:v>
                </c:pt>
                <c:pt idx="445">
                  <c:v>0.81024200000000002</c:v>
                </c:pt>
                <c:pt idx="446">
                  <c:v>0.806427</c:v>
                </c:pt>
                <c:pt idx="447">
                  <c:v>0.80413800000000002</c:v>
                </c:pt>
                <c:pt idx="448">
                  <c:v>0.81176800000000005</c:v>
                </c:pt>
                <c:pt idx="449">
                  <c:v>0.82168600000000003</c:v>
                </c:pt>
                <c:pt idx="450">
                  <c:v>0.81863399999999997</c:v>
                </c:pt>
                <c:pt idx="451">
                  <c:v>0.81939700000000004</c:v>
                </c:pt>
                <c:pt idx="452">
                  <c:v>0.812531</c:v>
                </c:pt>
                <c:pt idx="453">
                  <c:v>0.82702600000000004</c:v>
                </c:pt>
                <c:pt idx="454">
                  <c:v>0.82702600000000004</c:v>
                </c:pt>
                <c:pt idx="455">
                  <c:v>0.83160400000000334</c:v>
                </c:pt>
                <c:pt idx="456">
                  <c:v>0.84075900000000392</c:v>
                </c:pt>
                <c:pt idx="457">
                  <c:v>0.83160400000000334</c:v>
                </c:pt>
                <c:pt idx="458">
                  <c:v>0.84610000000000063</c:v>
                </c:pt>
                <c:pt idx="459">
                  <c:v>0.85907000000000311</c:v>
                </c:pt>
                <c:pt idx="460">
                  <c:v>0.86135899999999999</c:v>
                </c:pt>
                <c:pt idx="461">
                  <c:v>0.85754399999999997</c:v>
                </c:pt>
                <c:pt idx="462">
                  <c:v>0.85678100000000335</c:v>
                </c:pt>
                <c:pt idx="463">
                  <c:v>0.85754399999999997</c:v>
                </c:pt>
                <c:pt idx="464">
                  <c:v>0.83541900000000002</c:v>
                </c:pt>
                <c:pt idx="465">
                  <c:v>0.84533700000000001</c:v>
                </c:pt>
                <c:pt idx="466">
                  <c:v>0.83236699999999653</c:v>
                </c:pt>
                <c:pt idx="467">
                  <c:v>0.83618199999999998</c:v>
                </c:pt>
                <c:pt idx="468">
                  <c:v>0.81634499999999999</c:v>
                </c:pt>
                <c:pt idx="469">
                  <c:v>0.82626299999999653</c:v>
                </c:pt>
                <c:pt idx="470">
                  <c:v>0.82473799999999997</c:v>
                </c:pt>
                <c:pt idx="471">
                  <c:v>0.82092299999999996</c:v>
                </c:pt>
                <c:pt idx="472">
                  <c:v>0.82168600000000003</c:v>
                </c:pt>
                <c:pt idx="473">
                  <c:v>0.81939700000000004</c:v>
                </c:pt>
                <c:pt idx="474">
                  <c:v>0.806427</c:v>
                </c:pt>
                <c:pt idx="475">
                  <c:v>0.79879800000000334</c:v>
                </c:pt>
                <c:pt idx="476">
                  <c:v>0.80184900000000392</c:v>
                </c:pt>
                <c:pt idx="477">
                  <c:v>0.79422000000000004</c:v>
                </c:pt>
                <c:pt idx="478">
                  <c:v>0.79879800000000334</c:v>
                </c:pt>
                <c:pt idx="479">
                  <c:v>0.78582799999999997</c:v>
                </c:pt>
                <c:pt idx="480">
                  <c:v>0.78811599999999959</c:v>
                </c:pt>
                <c:pt idx="481">
                  <c:v>0.79116799999999665</c:v>
                </c:pt>
                <c:pt idx="482">
                  <c:v>0.78277600000000003</c:v>
                </c:pt>
                <c:pt idx="483">
                  <c:v>0.78887900000000299</c:v>
                </c:pt>
                <c:pt idx="484">
                  <c:v>0.77667200000000391</c:v>
                </c:pt>
                <c:pt idx="485">
                  <c:v>0.76217699999999999</c:v>
                </c:pt>
                <c:pt idx="486">
                  <c:v>0.7797240000000053</c:v>
                </c:pt>
                <c:pt idx="487">
                  <c:v>0.787354</c:v>
                </c:pt>
                <c:pt idx="488">
                  <c:v>0.75302100000000394</c:v>
                </c:pt>
                <c:pt idx="489">
                  <c:v>0.75225799999999998</c:v>
                </c:pt>
                <c:pt idx="490">
                  <c:v>0.75683599999999995</c:v>
                </c:pt>
                <c:pt idx="491">
                  <c:v>0.75454699999999997</c:v>
                </c:pt>
                <c:pt idx="492">
                  <c:v>0.75378400000000334</c:v>
                </c:pt>
                <c:pt idx="493">
                  <c:v>0.74996900000000299</c:v>
                </c:pt>
                <c:pt idx="494">
                  <c:v>0.72631800000000002</c:v>
                </c:pt>
                <c:pt idx="495">
                  <c:v>0.73776200000000003</c:v>
                </c:pt>
                <c:pt idx="496">
                  <c:v>0.74157700000000004</c:v>
                </c:pt>
                <c:pt idx="497">
                  <c:v>0.73471100000000333</c:v>
                </c:pt>
                <c:pt idx="498">
                  <c:v>0.72708099999999998</c:v>
                </c:pt>
                <c:pt idx="499">
                  <c:v>0.70724500000000334</c:v>
                </c:pt>
                <c:pt idx="500">
                  <c:v>0.71868900000000346</c:v>
                </c:pt>
                <c:pt idx="501">
                  <c:v>0.717162999999997</c:v>
                </c:pt>
                <c:pt idx="502">
                  <c:v>0.72479200000000299</c:v>
                </c:pt>
                <c:pt idx="503">
                  <c:v>0.71640000000000004</c:v>
                </c:pt>
                <c:pt idx="504">
                  <c:v>0.71258500000000002</c:v>
                </c:pt>
                <c:pt idx="505">
                  <c:v>0.69274899999999995</c:v>
                </c:pt>
                <c:pt idx="506">
                  <c:v>0.69351199999999957</c:v>
                </c:pt>
                <c:pt idx="507">
                  <c:v>0.69961499999999999</c:v>
                </c:pt>
                <c:pt idx="508">
                  <c:v>0.68893400000000005</c:v>
                </c:pt>
                <c:pt idx="509">
                  <c:v>0.70190399999999997</c:v>
                </c:pt>
                <c:pt idx="510">
                  <c:v>0.65765400000000462</c:v>
                </c:pt>
                <c:pt idx="511">
                  <c:v>0.67138699999999996</c:v>
                </c:pt>
                <c:pt idx="512">
                  <c:v>0.67367600000000394</c:v>
                </c:pt>
                <c:pt idx="513">
                  <c:v>0.70343</c:v>
                </c:pt>
                <c:pt idx="514">
                  <c:v>0.67825299999999999</c:v>
                </c:pt>
                <c:pt idx="515">
                  <c:v>0.66070600000000335</c:v>
                </c:pt>
                <c:pt idx="516">
                  <c:v>0.65918000000000065</c:v>
                </c:pt>
                <c:pt idx="517">
                  <c:v>0.66223100000000334</c:v>
                </c:pt>
                <c:pt idx="518">
                  <c:v>0.65765400000000462</c:v>
                </c:pt>
                <c:pt idx="519">
                  <c:v>0.65994299999999995</c:v>
                </c:pt>
                <c:pt idx="520">
                  <c:v>0.64392100000000463</c:v>
                </c:pt>
                <c:pt idx="521">
                  <c:v>0.64468400000000392</c:v>
                </c:pt>
                <c:pt idx="522">
                  <c:v>0.65231300000000003</c:v>
                </c:pt>
                <c:pt idx="523">
                  <c:v>0.64544699999999999</c:v>
                </c:pt>
                <c:pt idx="524">
                  <c:v>0.64468400000000392</c:v>
                </c:pt>
                <c:pt idx="525">
                  <c:v>0.625610000000003</c:v>
                </c:pt>
                <c:pt idx="526">
                  <c:v>0.63781699999999997</c:v>
                </c:pt>
                <c:pt idx="527">
                  <c:v>0.63781699999999997</c:v>
                </c:pt>
                <c:pt idx="528">
                  <c:v>0.63781699999999997</c:v>
                </c:pt>
                <c:pt idx="529">
                  <c:v>0.63018799999999997</c:v>
                </c:pt>
                <c:pt idx="530">
                  <c:v>0.60424800000000334</c:v>
                </c:pt>
                <c:pt idx="531">
                  <c:v>0.61035200000000001</c:v>
                </c:pt>
                <c:pt idx="532">
                  <c:v>0.62255899999999997</c:v>
                </c:pt>
                <c:pt idx="533">
                  <c:v>0.61111499999999996</c:v>
                </c:pt>
                <c:pt idx="534">
                  <c:v>0.61416599999999999</c:v>
                </c:pt>
                <c:pt idx="535">
                  <c:v>0.58441199999999538</c:v>
                </c:pt>
                <c:pt idx="536">
                  <c:v>0.60348500000000005</c:v>
                </c:pt>
                <c:pt idx="537">
                  <c:v>0.59432999999999958</c:v>
                </c:pt>
                <c:pt idx="538">
                  <c:v>0.58822599999999958</c:v>
                </c:pt>
                <c:pt idx="539">
                  <c:v>0.59127799999999653</c:v>
                </c:pt>
                <c:pt idx="540">
                  <c:v>0.57449300000000003</c:v>
                </c:pt>
                <c:pt idx="541">
                  <c:v>0.58135999999999688</c:v>
                </c:pt>
                <c:pt idx="542">
                  <c:v>0.57983399999999996</c:v>
                </c:pt>
                <c:pt idx="543">
                  <c:v>0.5760189999999995</c:v>
                </c:pt>
                <c:pt idx="544">
                  <c:v>0.57220499999999996</c:v>
                </c:pt>
                <c:pt idx="545">
                  <c:v>0.56076000000000004</c:v>
                </c:pt>
                <c:pt idx="546">
                  <c:v>0.57067900000000393</c:v>
                </c:pt>
                <c:pt idx="547">
                  <c:v>0.55923500000000004</c:v>
                </c:pt>
                <c:pt idx="548">
                  <c:v>0.56457500000000005</c:v>
                </c:pt>
                <c:pt idx="549">
                  <c:v>0.55847199999999997</c:v>
                </c:pt>
                <c:pt idx="550">
                  <c:v>0.56076000000000004</c:v>
                </c:pt>
                <c:pt idx="551">
                  <c:v>0.55465699999999996</c:v>
                </c:pt>
                <c:pt idx="552">
                  <c:v>0.54550199999999949</c:v>
                </c:pt>
                <c:pt idx="553">
                  <c:v>0.55542000000000002</c:v>
                </c:pt>
                <c:pt idx="554">
                  <c:v>0.54168700000000003</c:v>
                </c:pt>
                <c:pt idx="555">
                  <c:v>0.54168700000000003</c:v>
                </c:pt>
                <c:pt idx="556">
                  <c:v>0.51956199999999653</c:v>
                </c:pt>
                <c:pt idx="557">
                  <c:v>0.53024300000000002</c:v>
                </c:pt>
                <c:pt idx="558">
                  <c:v>0.52947999999999951</c:v>
                </c:pt>
                <c:pt idx="559">
                  <c:v>0.52261400000000002</c:v>
                </c:pt>
                <c:pt idx="560">
                  <c:v>0.52185099999999951</c:v>
                </c:pt>
                <c:pt idx="561">
                  <c:v>0.514984</c:v>
                </c:pt>
                <c:pt idx="562">
                  <c:v>0.50888100000000003</c:v>
                </c:pt>
                <c:pt idx="563">
                  <c:v>0.5004879999999956</c:v>
                </c:pt>
                <c:pt idx="564">
                  <c:v>0.50659199999999949</c:v>
                </c:pt>
                <c:pt idx="565">
                  <c:v>0.51345799999999653</c:v>
                </c:pt>
                <c:pt idx="566">
                  <c:v>0.546265</c:v>
                </c:pt>
                <c:pt idx="567">
                  <c:v>0.48599200000000031</c:v>
                </c:pt>
                <c:pt idx="568">
                  <c:v>0.51650999999999958</c:v>
                </c:pt>
                <c:pt idx="569">
                  <c:v>0.49209600000000031</c:v>
                </c:pt>
                <c:pt idx="570">
                  <c:v>0.48828100000000002</c:v>
                </c:pt>
                <c:pt idx="571">
                  <c:v>0.47226000000000001</c:v>
                </c:pt>
                <c:pt idx="572">
                  <c:v>0.47454800000000008</c:v>
                </c:pt>
                <c:pt idx="573">
                  <c:v>0.4867550000000001</c:v>
                </c:pt>
                <c:pt idx="574">
                  <c:v>0.47988900000000168</c:v>
                </c:pt>
                <c:pt idx="575">
                  <c:v>0.465393</c:v>
                </c:pt>
                <c:pt idx="576">
                  <c:v>0.45547500000000002</c:v>
                </c:pt>
                <c:pt idx="577">
                  <c:v>0.46081500000000031</c:v>
                </c:pt>
                <c:pt idx="578">
                  <c:v>0.45318600000000031</c:v>
                </c:pt>
                <c:pt idx="579">
                  <c:v>0.4646300000000001</c:v>
                </c:pt>
                <c:pt idx="580">
                  <c:v>0.45623799999999998</c:v>
                </c:pt>
                <c:pt idx="581">
                  <c:v>0.43640100000000032</c:v>
                </c:pt>
                <c:pt idx="582">
                  <c:v>0.44479399999999997</c:v>
                </c:pt>
                <c:pt idx="583">
                  <c:v>0.443268</c:v>
                </c:pt>
                <c:pt idx="584">
                  <c:v>0.4478450000000001</c:v>
                </c:pt>
                <c:pt idx="585">
                  <c:v>0.43945300000000032</c:v>
                </c:pt>
                <c:pt idx="586">
                  <c:v>0.42190600000000156</c:v>
                </c:pt>
                <c:pt idx="587">
                  <c:v>0.46157800000000032</c:v>
                </c:pt>
                <c:pt idx="588">
                  <c:v>0.3936770000000015</c:v>
                </c:pt>
                <c:pt idx="589">
                  <c:v>0.42419400000000002</c:v>
                </c:pt>
                <c:pt idx="590">
                  <c:v>0.4211430000000001</c:v>
                </c:pt>
                <c:pt idx="591">
                  <c:v>0.4264830000000015</c:v>
                </c:pt>
                <c:pt idx="592">
                  <c:v>0.41656500000000002</c:v>
                </c:pt>
                <c:pt idx="593">
                  <c:v>0.41351300000000002</c:v>
                </c:pt>
                <c:pt idx="594">
                  <c:v>0.3913880000000034</c:v>
                </c:pt>
                <c:pt idx="595">
                  <c:v>0.40435800000000038</c:v>
                </c:pt>
                <c:pt idx="596">
                  <c:v>0.40359500000000004</c:v>
                </c:pt>
                <c:pt idx="597">
                  <c:v>0.38299600000000156</c:v>
                </c:pt>
                <c:pt idx="598">
                  <c:v>0.39520300000000008</c:v>
                </c:pt>
                <c:pt idx="599">
                  <c:v>0.3913880000000034</c:v>
                </c:pt>
                <c:pt idx="600">
                  <c:v>0.43335000000000168</c:v>
                </c:pt>
                <c:pt idx="601">
                  <c:v>0.39215100000000008</c:v>
                </c:pt>
                <c:pt idx="602">
                  <c:v>0.37231400000000225</c:v>
                </c:pt>
                <c:pt idx="603">
                  <c:v>0.36926300000000001</c:v>
                </c:pt>
                <c:pt idx="604">
                  <c:v>0.37155200000000038</c:v>
                </c:pt>
                <c:pt idx="605">
                  <c:v>0.38833600000000185</c:v>
                </c:pt>
                <c:pt idx="606">
                  <c:v>0.37536600000000225</c:v>
                </c:pt>
                <c:pt idx="607">
                  <c:v>0.348663</c:v>
                </c:pt>
                <c:pt idx="608">
                  <c:v>0.36392200000000197</c:v>
                </c:pt>
                <c:pt idx="609">
                  <c:v>0.34942600000000174</c:v>
                </c:pt>
                <c:pt idx="610">
                  <c:v>0.351715</c:v>
                </c:pt>
                <c:pt idx="611">
                  <c:v>0.37231400000000225</c:v>
                </c:pt>
                <c:pt idx="612">
                  <c:v>0.30212400000000161</c:v>
                </c:pt>
                <c:pt idx="613">
                  <c:v>0.348663</c:v>
                </c:pt>
                <c:pt idx="614">
                  <c:v>0.34713700000000003</c:v>
                </c:pt>
                <c:pt idx="615">
                  <c:v>0.34561200000000031</c:v>
                </c:pt>
                <c:pt idx="616">
                  <c:v>0.34561200000000031</c:v>
                </c:pt>
                <c:pt idx="617">
                  <c:v>0.31662000000000168</c:v>
                </c:pt>
                <c:pt idx="618">
                  <c:v>0.32043500000000008</c:v>
                </c:pt>
                <c:pt idx="619">
                  <c:v>0.31662000000000168</c:v>
                </c:pt>
                <c:pt idx="620">
                  <c:v>0.32272300000000032</c:v>
                </c:pt>
                <c:pt idx="621">
                  <c:v>0.32501200000000197</c:v>
                </c:pt>
                <c:pt idx="622">
                  <c:v>0.30365000000000031</c:v>
                </c:pt>
                <c:pt idx="623">
                  <c:v>0.30746500000000032</c:v>
                </c:pt>
                <c:pt idx="624">
                  <c:v>0.30136100000000032</c:v>
                </c:pt>
                <c:pt idx="625">
                  <c:v>0.30441300000000032</c:v>
                </c:pt>
                <c:pt idx="626">
                  <c:v>0.30441300000000032</c:v>
                </c:pt>
                <c:pt idx="627">
                  <c:v>0.28228800000000032</c:v>
                </c:pt>
                <c:pt idx="628">
                  <c:v>0.28381300000000032</c:v>
                </c:pt>
                <c:pt idx="629">
                  <c:v>0.28915400000000002</c:v>
                </c:pt>
                <c:pt idx="630">
                  <c:v>0.28762800000000038</c:v>
                </c:pt>
                <c:pt idx="631">
                  <c:v>0.28839100000000001</c:v>
                </c:pt>
                <c:pt idx="632">
                  <c:v>0.30059800000000031</c:v>
                </c:pt>
                <c:pt idx="633">
                  <c:v>0.2593990000000001</c:v>
                </c:pt>
                <c:pt idx="634">
                  <c:v>0.27771000000000001</c:v>
                </c:pt>
                <c:pt idx="635">
                  <c:v>0.260162</c:v>
                </c:pt>
                <c:pt idx="636">
                  <c:v>0.266266</c:v>
                </c:pt>
                <c:pt idx="637">
                  <c:v>0.260162</c:v>
                </c:pt>
                <c:pt idx="638">
                  <c:v>0.24719200000000024</c:v>
                </c:pt>
                <c:pt idx="639">
                  <c:v>0.23803700000000041</c:v>
                </c:pt>
                <c:pt idx="640">
                  <c:v>0.25482200000000038</c:v>
                </c:pt>
                <c:pt idx="641">
                  <c:v>0.25405900000000003</c:v>
                </c:pt>
                <c:pt idx="642">
                  <c:v>0.24948100000000092</c:v>
                </c:pt>
                <c:pt idx="643">
                  <c:v>0.222778</c:v>
                </c:pt>
                <c:pt idx="644">
                  <c:v>0.23803700000000041</c:v>
                </c:pt>
                <c:pt idx="645">
                  <c:v>0.23651100000000044</c:v>
                </c:pt>
                <c:pt idx="646">
                  <c:v>0.23956300000000041</c:v>
                </c:pt>
                <c:pt idx="647">
                  <c:v>0.23117099999999988</c:v>
                </c:pt>
                <c:pt idx="648">
                  <c:v>0.20904500000000092</c:v>
                </c:pt>
                <c:pt idx="649">
                  <c:v>0.21896400000000124</c:v>
                </c:pt>
                <c:pt idx="650">
                  <c:v>0.23193400000000081</c:v>
                </c:pt>
                <c:pt idx="651">
                  <c:v>0.18615699999999999</c:v>
                </c:pt>
                <c:pt idx="652">
                  <c:v>0.20675700000000041</c:v>
                </c:pt>
                <c:pt idx="653">
                  <c:v>0.19989000000000001</c:v>
                </c:pt>
                <c:pt idx="654">
                  <c:v>0.19836400000000001</c:v>
                </c:pt>
                <c:pt idx="655">
                  <c:v>0.19455</c:v>
                </c:pt>
                <c:pt idx="656">
                  <c:v>0.19455</c:v>
                </c:pt>
                <c:pt idx="657">
                  <c:v>0.202179</c:v>
                </c:pt>
                <c:pt idx="658">
                  <c:v>0.17623900000000092</c:v>
                </c:pt>
                <c:pt idx="659">
                  <c:v>0.18310499999999999</c:v>
                </c:pt>
                <c:pt idx="660">
                  <c:v>0.17700199999999999</c:v>
                </c:pt>
                <c:pt idx="661">
                  <c:v>0.17547599999999999</c:v>
                </c:pt>
                <c:pt idx="662">
                  <c:v>0.18386800000000081</c:v>
                </c:pt>
                <c:pt idx="663">
                  <c:v>0.16250600000000001</c:v>
                </c:pt>
                <c:pt idx="664">
                  <c:v>0.17242399999999999</c:v>
                </c:pt>
                <c:pt idx="665">
                  <c:v>0.17318700000000001</c:v>
                </c:pt>
                <c:pt idx="666">
                  <c:v>0.17166100000000001</c:v>
                </c:pt>
                <c:pt idx="667">
                  <c:v>0.16326900000000041</c:v>
                </c:pt>
                <c:pt idx="668">
                  <c:v>0.16708400000000001</c:v>
                </c:pt>
                <c:pt idx="669">
                  <c:v>0.169373</c:v>
                </c:pt>
                <c:pt idx="670">
                  <c:v>0.17242399999999999</c:v>
                </c:pt>
                <c:pt idx="671">
                  <c:v>0.169373</c:v>
                </c:pt>
                <c:pt idx="672">
                  <c:v>0.16326900000000041</c:v>
                </c:pt>
                <c:pt idx="673">
                  <c:v>0.16021700000000041</c:v>
                </c:pt>
                <c:pt idx="674">
                  <c:v>0.15945400000000104</c:v>
                </c:pt>
                <c:pt idx="675">
                  <c:v>0.15945400000000104</c:v>
                </c:pt>
                <c:pt idx="676">
                  <c:v>0.15792800000000104</c:v>
                </c:pt>
                <c:pt idx="677">
                  <c:v>0.15869100000000044</c:v>
                </c:pt>
                <c:pt idx="678">
                  <c:v>0.17623900000000092</c:v>
                </c:pt>
                <c:pt idx="679">
                  <c:v>0.16250600000000001</c:v>
                </c:pt>
                <c:pt idx="680">
                  <c:v>0.16403200000000001</c:v>
                </c:pt>
                <c:pt idx="681">
                  <c:v>0.16708400000000001</c:v>
                </c:pt>
                <c:pt idx="682">
                  <c:v>0.16403200000000001</c:v>
                </c:pt>
                <c:pt idx="683">
                  <c:v>0.16250600000000001</c:v>
                </c:pt>
                <c:pt idx="684">
                  <c:v>0.16861000000000001</c:v>
                </c:pt>
                <c:pt idx="685">
                  <c:v>0.17089799999999999</c:v>
                </c:pt>
                <c:pt idx="686">
                  <c:v>0.16861000000000001</c:v>
                </c:pt>
                <c:pt idx="687">
                  <c:v>0.17013500000000001</c:v>
                </c:pt>
                <c:pt idx="688">
                  <c:v>0.16555800000000001</c:v>
                </c:pt>
                <c:pt idx="689">
                  <c:v>0.17013500000000001</c:v>
                </c:pt>
                <c:pt idx="690">
                  <c:v>0.16326900000000041</c:v>
                </c:pt>
                <c:pt idx="691">
                  <c:v>0.16479500000000041</c:v>
                </c:pt>
                <c:pt idx="692">
                  <c:v>0.16861000000000001</c:v>
                </c:pt>
                <c:pt idx="693">
                  <c:v>0.16555800000000001</c:v>
                </c:pt>
                <c:pt idx="694">
                  <c:v>0.17166100000000001</c:v>
                </c:pt>
                <c:pt idx="695">
                  <c:v>0.17242399999999999</c:v>
                </c:pt>
                <c:pt idx="696">
                  <c:v>0.166321</c:v>
                </c:pt>
                <c:pt idx="697">
                  <c:v>0.17013500000000001</c:v>
                </c:pt>
                <c:pt idx="698">
                  <c:v>0.17013500000000001</c:v>
                </c:pt>
                <c:pt idx="699">
                  <c:v>0.16174300000000041</c:v>
                </c:pt>
                <c:pt idx="700">
                  <c:v>0.16784700000000041</c:v>
                </c:pt>
                <c:pt idx="701">
                  <c:v>0.17166100000000001</c:v>
                </c:pt>
                <c:pt idx="702">
                  <c:v>0.17318700000000001</c:v>
                </c:pt>
                <c:pt idx="703">
                  <c:v>0.16555800000000001</c:v>
                </c:pt>
                <c:pt idx="704">
                  <c:v>0.169373</c:v>
                </c:pt>
                <c:pt idx="705">
                  <c:v>0.16403200000000001</c:v>
                </c:pt>
                <c:pt idx="706">
                  <c:v>0.16021700000000041</c:v>
                </c:pt>
                <c:pt idx="707">
                  <c:v>0.166321</c:v>
                </c:pt>
                <c:pt idx="708">
                  <c:v>0.16021700000000041</c:v>
                </c:pt>
                <c:pt idx="709">
                  <c:v>0.16021700000000041</c:v>
                </c:pt>
                <c:pt idx="710">
                  <c:v>0.17013500000000001</c:v>
                </c:pt>
                <c:pt idx="711">
                  <c:v>0.16250600000000001</c:v>
                </c:pt>
                <c:pt idx="712">
                  <c:v>0.15716600000000044</c:v>
                </c:pt>
                <c:pt idx="713">
                  <c:v>0.17623900000000092</c:v>
                </c:pt>
                <c:pt idx="714">
                  <c:v>0.16555800000000001</c:v>
                </c:pt>
                <c:pt idx="715">
                  <c:v>0.169373</c:v>
                </c:pt>
                <c:pt idx="716">
                  <c:v>0.17089799999999999</c:v>
                </c:pt>
                <c:pt idx="717">
                  <c:v>0.16708400000000001</c:v>
                </c:pt>
                <c:pt idx="718">
                  <c:v>0.16555800000000001</c:v>
                </c:pt>
                <c:pt idx="719">
                  <c:v>0.166321</c:v>
                </c:pt>
                <c:pt idx="720">
                  <c:v>0.16174300000000041</c:v>
                </c:pt>
                <c:pt idx="721">
                  <c:v>0.16479500000000041</c:v>
                </c:pt>
                <c:pt idx="722">
                  <c:v>0.16021700000000041</c:v>
                </c:pt>
                <c:pt idx="723">
                  <c:v>0.15792800000000104</c:v>
                </c:pt>
                <c:pt idx="724">
                  <c:v>0.17623900000000092</c:v>
                </c:pt>
                <c:pt idx="725">
                  <c:v>0.16021700000000041</c:v>
                </c:pt>
                <c:pt idx="726">
                  <c:v>0.16326900000000041</c:v>
                </c:pt>
                <c:pt idx="727">
                  <c:v>0.16098000000000001</c:v>
                </c:pt>
                <c:pt idx="728">
                  <c:v>0.16174300000000041</c:v>
                </c:pt>
                <c:pt idx="729">
                  <c:v>0.16021700000000041</c:v>
                </c:pt>
                <c:pt idx="730">
                  <c:v>0.16555800000000001</c:v>
                </c:pt>
                <c:pt idx="731">
                  <c:v>0.17166100000000001</c:v>
                </c:pt>
                <c:pt idx="732">
                  <c:v>0.16861000000000001</c:v>
                </c:pt>
                <c:pt idx="733">
                  <c:v>0.16784700000000041</c:v>
                </c:pt>
                <c:pt idx="734">
                  <c:v>0.16479500000000041</c:v>
                </c:pt>
                <c:pt idx="735">
                  <c:v>0.17166100000000001</c:v>
                </c:pt>
                <c:pt idx="736">
                  <c:v>0.16250600000000001</c:v>
                </c:pt>
                <c:pt idx="737">
                  <c:v>0.16326900000000041</c:v>
                </c:pt>
                <c:pt idx="738">
                  <c:v>0.16784700000000041</c:v>
                </c:pt>
                <c:pt idx="739">
                  <c:v>0.16250600000000001</c:v>
                </c:pt>
                <c:pt idx="740">
                  <c:v>0.16021700000000041</c:v>
                </c:pt>
                <c:pt idx="741">
                  <c:v>0.15716600000000044</c:v>
                </c:pt>
                <c:pt idx="742">
                  <c:v>0.169373</c:v>
                </c:pt>
                <c:pt idx="743">
                  <c:v>0.16708400000000001</c:v>
                </c:pt>
                <c:pt idx="744">
                  <c:v>0.16708400000000001</c:v>
                </c:pt>
                <c:pt idx="745">
                  <c:v>0.16098000000000001</c:v>
                </c:pt>
                <c:pt idx="746">
                  <c:v>0.16479500000000041</c:v>
                </c:pt>
                <c:pt idx="747">
                  <c:v>0.17318700000000001</c:v>
                </c:pt>
                <c:pt idx="748">
                  <c:v>0.17623900000000092</c:v>
                </c:pt>
                <c:pt idx="749">
                  <c:v>0.17166100000000001</c:v>
                </c:pt>
                <c:pt idx="750">
                  <c:v>0.16326900000000041</c:v>
                </c:pt>
                <c:pt idx="751">
                  <c:v>0.17623900000000092</c:v>
                </c:pt>
                <c:pt idx="752">
                  <c:v>0.16861000000000001</c:v>
                </c:pt>
                <c:pt idx="753">
                  <c:v>0.15792800000000104</c:v>
                </c:pt>
                <c:pt idx="754">
                  <c:v>0.17242399999999999</c:v>
                </c:pt>
                <c:pt idx="755">
                  <c:v>0.16861000000000001</c:v>
                </c:pt>
                <c:pt idx="756">
                  <c:v>0.16555800000000001</c:v>
                </c:pt>
                <c:pt idx="757">
                  <c:v>0.16555800000000001</c:v>
                </c:pt>
                <c:pt idx="758">
                  <c:v>0.16555800000000001</c:v>
                </c:pt>
                <c:pt idx="759">
                  <c:v>0.16708400000000001</c:v>
                </c:pt>
                <c:pt idx="760">
                  <c:v>0.16098000000000001</c:v>
                </c:pt>
                <c:pt idx="761">
                  <c:v>0.16403200000000001</c:v>
                </c:pt>
                <c:pt idx="762">
                  <c:v>0.16403200000000001</c:v>
                </c:pt>
                <c:pt idx="763">
                  <c:v>0.16250600000000001</c:v>
                </c:pt>
                <c:pt idx="764">
                  <c:v>0.17547599999999999</c:v>
                </c:pt>
                <c:pt idx="765">
                  <c:v>0.16403200000000001</c:v>
                </c:pt>
                <c:pt idx="766">
                  <c:v>0.16098000000000001</c:v>
                </c:pt>
                <c:pt idx="767">
                  <c:v>0.17089799999999999</c:v>
                </c:pt>
                <c:pt idx="768">
                  <c:v>0.17089799999999999</c:v>
                </c:pt>
                <c:pt idx="769">
                  <c:v>0.16098000000000001</c:v>
                </c:pt>
                <c:pt idx="770">
                  <c:v>0.17089799999999999</c:v>
                </c:pt>
                <c:pt idx="771">
                  <c:v>0.16479500000000041</c:v>
                </c:pt>
                <c:pt idx="772">
                  <c:v>0.16479500000000041</c:v>
                </c:pt>
                <c:pt idx="773">
                  <c:v>0.17013500000000001</c:v>
                </c:pt>
                <c:pt idx="774">
                  <c:v>0.15182499999999999</c:v>
                </c:pt>
                <c:pt idx="775">
                  <c:v>0.16708400000000001</c:v>
                </c:pt>
                <c:pt idx="776">
                  <c:v>0.16326900000000041</c:v>
                </c:pt>
                <c:pt idx="777">
                  <c:v>0.16555800000000001</c:v>
                </c:pt>
                <c:pt idx="778">
                  <c:v>0.16021700000000041</c:v>
                </c:pt>
                <c:pt idx="779">
                  <c:v>0.166321</c:v>
                </c:pt>
                <c:pt idx="780">
                  <c:v>0.16861000000000001</c:v>
                </c:pt>
                <c:pt idx="781">
                  <c:v>0.16479500000000041</c:v>
                </c:pt>
                <c:pt idx="782">
                  <c:v>0.15258800000000081</c:v>
                </c:pt>
                <c:pt idx="783">
                  <c:v>0.15945400000000104</c:v>
                </c:pt>
                <c:pt idx="784">
                  <c:v>0.16403200000000001</c:v>
                </c:pt>
                <c:pt idx="785">
                  <c:v>0.17089799999999999</c:v>
                </c:pt>
                <c:pt idx="786">
                  <c:v>0.17166100000000001</c:v>
                </c:pt>
                <c:pt idx="787">
                  <c:v>0.15792800000000104</c:v>
                </c:pt>
                <c:pt idx="788">
                  <c:v>0.17242399999999999</c:v>
                </c:pt>
                <c:pt idx="789">
                  <c:v>0.16174300000000041</c:v>
                </c:pt>
                <c:pt idx="790">
                  <c:v>0.16784700000000041</c:v>
                </c:pt>
                <c:pt idx="791">
                  <c:v>0.17013500000000001</c:v>
                </c:pt>
                <c:pt idx="792">
                  <c:v>0.166321</c:v>
                </c:pt>
                <c:pt idx="793">
                  <c:v>0.16326900000000041</c:v>
                </c:pt>
                <c:pt idx="794">
                  <c:v>0.16250600000000001</c:v>
                </c:pt>
                <c:pt idx="795">
                  <c:v>0.17547599999999999</c:v>
                </c:pt>
                <c:pt idx="796">
                  <c:v>0.17013500000000001</c:v>
                </c:pt>
                <c:pt idx="797">
                  <c:v>0.169373</c:v>
                </c:pt>
                <c:pt idx="798">
                  <c:v>0.15792800000000104</c:v>
                </c:pt>
                <c:pt idx="799">
                  <c:v>0.16403200000000001</c:v>
                </c:pt>
                <c:pt idx="800">
                  <c:v>0.17547599999999999</c:v>
                </c:pt>
                <c:pt idx="801">
                  <c:v>0.16708400000000001</c:v>
                </c:pt>
                <c:pt idx="802">
                  <c:v>0.15564000000000044</c:v>
                </c:pt>
                <c:pt idx="803">
                  <c:v>0.17013500000000001</c:v>
                </c:pt>
                <c:pt idx="804">
                  <c:v>0.15792800000000104</c:v>
                </c:pt>
                <c:pt idx="805">
                  <c:v>0.16555800000000001</c:v>
                </c:pt>
                <c:pt idx="806">
                  <c:v>0.16326900000000041</c:v>
                </c:pt>
                <c:pt idx="807">
                  <c:v>0.15640300000000101</c:v>
                </c:pt>
                <c:pt idx="808">
                  <c:v>0.16784700000000041</c:v>
                </c:pt>
                <c:pt idx="809">
                  <c:v>0.16555800000000001</c:v>
                </c:pt>
                <c:pt idx="810">
                  <c:v>0.17089799999999999</c:v>
                </c:pt>
                <c:pt idx="811">
                  <c:v>0.17318700000000001</c:v>
                </c:pt>
                <c:pt idx="812">
                  <c:v>0.16326900000000041</c:v>
                </c:pt>
                <c:pt idx="813">
                  <c:v>0.17166100000000001</c:v>
                </c:pt>
                <c:pt idx="814">
                  <c:v>0.15258800000000081</c:v>
                </c:pt>
                <c:pt idx="815">
                  <c:v>0.169373</c:v>
                </c:pt>
                <c:pt idx="816">
                  <c:v>0.166321</c:v>
                </c:pt>
                <c:pt idx="817">
                  <c:v>0.16174300000000041</c:v>
                </c:pt>
                <c:pt idx="818">
                  <c:v>0.16403200000000001</c:v>
                </c:pt>
                <c:pt idx="819">
                  <c:v>0.15716600000000044</c:v>
                </c:pt>
                <c:pt idx="820">
                  <c:v>0.16021700000000041</c:v>
                </c:pt>
                <c:pt idx="821">
                  <c:v>0.16098000000000001</c:v>
                </c:pt>
                <c:pt idx="822">
                  <c:v>0.17166100000000001</c:v>
                </c:pt>
                <c:pt idx="823">
                  <c:v>0.15869100000000044</c:v>
                </c:pt>
                <c:pt idx="824">
                  <c:v>0.16708400000000001</c:v>
                </c:pt>
                <c:pt idx="825">
                  <c:v>0.15258800000000081</c:v>
                </c:pt>
                <c:pt idx="826">
                  <c:v>0.17089799999999999</c:v>
                </c:pt>
                <c:pt idx="827">
                  <c:v>0.17471300000000092</c:v>
                </c:pt>
                <c:pt idx="828">
                  <c:v>0.16021700000000041</c:v>
                </c:pt>
                <c:pt idx="829">
                  <c:v>0.16479500000000041</c:v>
                </c:pt>
                <c:pt idx="830">
                  <c:v>0.169373</c:v>
                </c:pt>
                <c:pt idx="831">
                  <c:v>0.17013500000000001</c:v>
                </c:pt>
                <c:pt idx="832">
                  <c:v>0.16021700000000041</c:v>
                </c:pt>
                <c:pt idx="833">
                  <c:v>0.15792800000000104</c:v>
                </c:pt>
                <c:pt idx="834">
                  <c:v>0.16784700000000041</c:v>
                </c:pt>
                <c:pt idx="835">
                  <c:v>0.16250600000000001</c:v>
                </c:pt>
                <c:pt idx="836">
                  <c:v>0.169373</c:v>
                </c:pt>
                <c:pt idx="837">
                  <c:v>0.17013500000000001</c:v>
                </c:pt>
                <c:pt idx="838">
                  <c:v>0.15640300000000101</c:v>
                </c:pt>
                <c:pt idx="839">
                  <c:v>0.15716600000000044</c:v>
                </c:pt>
                <c:pt idx="840">
                  <c:v>0.16479500000000041</c:v>
                </c:pt>
                <c:pt idx="841">
                  <c:v>0.17013500000000001</c:v>
                </c:pt>
                <c:pt idx="842">
                  <c:v>0.16098000000000001</c:v>
                </c:pt>
                <c:pt idx="843">
                  <c:v>0.16250600000000001</c:v>
                </c:pt>
                <c:pt idx="844">
                  <c:v>0.16708400000000001</c:v>
                </c:pt>
                <c:pt idx="845">
                  <c:v>0.16479500000000041</c:v>
                </c:pt>
                <c:pt idx="846">
                  <c:v>0.16784700000000041</c:v>
                </c:pt>
                <c:pt idx="847">
                  <c:v>0.16174300000000041</c:v>
                </c:pt>
                <c:pt idx="848">
                  <c:v>0.15792800000000104</c:v>
                </c:pt>
                <c:pt idx="849">
                  <c:v>0.16479500000000041</c:v>
                </c:pt>
                <c:pt idx="850">
                  <c:v>0.17089799999999999</c:v>
                </c:pt>
                <c:pt idx="851">
                  <c:v>0.166321</c:v>
                </c:pt>
                <c:pt idx="852">
                  <c:v>0.16098000000000001</c:v>
                </c:pt>
                <c:pt idx="853">
                  <c:v>0.17242399999999999</c:v>
                </c:pt>
                <c:pt idx="854">
                  <c:v>0.16555800000000001</c:v>
                </c:pt>
                <c:pt idx="855">
                  <c:v>0.17166100000000001</c:v>
                </c:pt>
                <c:pt idx="856">
                  <c:v>0.16098000000000001</c:v>
                </c:pt>
                <c:pt idx="857">
                  <c:v>0.16861000000000001</c:v>
                </c:pt>
                <c:pt idx="858">
                  <c:v>0.16861000000000001</c:v>
                </c:pt>
                <c:pt idx="859">
                  <c:v>0.16174300000000041</c:v>
                </c:pt>
                <c:pt idx="860">
                  <c:v>0.17471300000000092</c:v>
                </c:pt>
                <c:pt idx="861">
                  <c:v>0.16479500000000041</c:v>
                </c:pt>
                <c:pt idx="862">
                  <c:v>0.17318700000000001</c:v>
                </c:pt>
                <c:pt idx="863">
                  <c:v>0.17318700000000001</c:v>
                </c:pt>
                <c:pt idx="864">
                  <c:v>0.16021700000000041</c:v>
                </c:pt>
                <c:pt idx="865">
                  <c:v>0.16861000000000001</c:v>
                </c:pt>
                <c:pt idx="866">
                  <c:v>0.15869100000000044</c:v>
                </c:pt>
                <c:pt idx="867">
                  <c:v>0.16708400000000001</c:v>
                </c:pt>
                <c:pt idx="868">
                  <c:v>0.16326900000000041</c:v>
                </c:pt>
                <c:pt idx="869">
                  <c:v>0.15716600000000044</c:v>
                </c:pt>
                <c:pt idx="870">
                  <c:v>0.16708400000000001</c:v>
                </c:pt>
                <c:pt idx="871">
                  <c:v>0.16861000000000001</c:v>
                </c:pt>
                <c:pt idx="872">
                  <c:v>0.16708400000000001</c:v>
                </c:pt>
                <c:pt idx="873">
                  <c:v>0.166321</c:v>
                </c:pt>
                <c:pt idx="874">
                  <c:v>0.16098000000000001</c:v>
                </c:pt>
                <c:pt idx="875">
                  <c:v>0.16784700000000041</c:v>
                </c:pt>
                <c:pt idx="876">
                  <c:v>0.16784700000000041</c:v>
                </c:pt>
                <c:pt idx="877">
                  <c:v>0.16555800000000001</c:v>
                </c:pt>
                <c:pt idx="878">
                  <c:v>0.16098000000000001</c:v>
                </c:pt>
                <c:pt idx="879">
                  <c:v>0.17013500000000001</c:v>
                </c:pt>
                <c:pt idx="880">
                  <c:v>0.16555800000000001</c:v>
                </c:pt>
                <c:pt idx="881">
                  <c:v>0.16174300000000041</c:v>
                </c:pt>
                <c:pt idx="882">
                  <c:v>0.16174300000000041</c:v>
                </c:pt>
                <c:pt idx="883">
                  <c:v>0.16784700000000041</c:v>
                </c:pt>
                <c:pt idx="884">
                  <c:v>0.17242399999999999</c:v>
                </c:pt>
                <c:pt idx="885">
                  <c:v>0.16479500000000041</c:v>
                </c:pt>
                <c:pt idx="886">
                  <c:v>0.169373</c:v>
                </c:pt>
                <c:pt idx="887">
                  <c:v>0.17318700000000001</c:v>
                </c:pt>
                <c:pt idx="888">
                  <c:v>0.16403200000000001</c:v>
                </c:pt>
                <c:pt idx="889">
                  <c:v>0.15945400000000104</c:v>
                </c:pt>
                <c:pt idx="890">
                  <c:v>0.16784700000000041</c:v>
                </c:pt>
                <c:pt idx="891">
                  <c:v>0.16784700000000041</c:v>
                </c:pt>
                <c:pt idx="892">
                  <c:v>0.16555800000000001</c:v>
                </c:pt>
                <c:pt idx="893">
                  <c:v>0.17395000000000024</c:v>
                </c:pt>
                <c:pt idx="894">
                  <c:v>0.16326900000000041</c:v>
                </c:pt>
                <c:pt idx="895">
                  <c:v>0.16174300000000041</c:v>
                </c:pt>
                <c:pt idx="896">
                  <c:v>0.16479500000000041</c:v>
                </c:pt>
                <c:pt idx="897">
                  <c:v>0.16403200000000001</c:v>
                </c:pt>
                <c:pt idx="898">
                  <c:v>0.16326900000000041</c:v>
                </c:pt>
                <c:pt idx="899">
                  <c:v>0.17471300000000092</c:v>
                </c:pt>
                <c:pt idx="900">
                  <c:v>0.15716600000000044</c:v>
                </c:pt>
                <c:pt idx="901">
                  <c:v>0.16708400000000001</c:v>
                </c:pt>
                <c:pt idx="902">
                  <c:v>0.17013500000000001</c:v>
                </c:pt>
                <c:pt idx="903">
                  <c:v>0.169373</c:v>
                </c:pt>
                <c:pt idx="904">
                  <c:v>0.16326900000000041</c:v>
                </c:pt>
                <c:pt idx="905">
                  <c:v>0.16403200000000001</c:v>
                </c:pt>
                <c:pt idx="906">
                  <c:v>0.17471300000000092</c:v>
                </c:pt>
                <c:pt idx="907">
                  <c:v>0.15792800000000104</c:v>
                </c:pt>
                <c:pt idx="908">
                  <c:v>0.17623900000000092</c:v>
                </c:pt>
                <c:pt idx="909">
                  <c:v>0.16174300000000041</c:v>
                </c:pt>
                <c:pt idx="910">
                  <c:v>0.15792800000000104</c:v>
                </c:pt>
                <c:pt idx="911">
                  <c:v>0.16174300000000041</c:v>
                </c:pt>
                <c:pt idx="912">
                  <c:v>0.16784700000000041</c:v>
                </c:pt>
                <c:pt idx="913">
                  <c:v>0.17089799999999999</c:v>
                </c:pt>
                <c:pt idx="914">
                  <c:v>0.166321</c:v>
                </c:pt>
                <c:pt idx="915">
                  <c:v>0.16326900000000041</c:v>
                </c:pt>
                <c:pt idx="916">
                  <c:v>0.16555800000000001</c:v>
                </c:pt>
                <c:pt idx="917">
                  <c:v>0.16708400000000001</c:v>
                </c:pt>
                <c:pt idx="918">
                  <c:v>0.17395000000000024</c:v>
                </c:pt>
                <c:pt idx="919">
                  <c:v>0.17013500000000001</c:v>
                </c:pt>
                <c:pt idx="920">
                  <c:v>0.15945400000000104</c:v>
                </c:pt>
                <c:pt idx="921">
                  <c:v>0.15869100000000044</c:v>
                </c:pt>
                <c:pt idx="922">
                  <c:v>0.16021700000000041</c:v>
                </c:pt>
                <c:pt idx="923">
                  <c:v>0.16098000000000001</c:v>
                </c:pt>
                <c:pt idx="924">
                  <c:v>0.16861000000000001</c:v>
                </c:pt>
                <c:pt idx="925">
                  <c:v>0.17166100000000001</c:v>
                </c:pt>
                <c:pt idx="926">
                  <c:v>0.16326900000000041</c:v>
                </c:pt>
                <c:pt idx="927">
                  <c:v>0.16479500000000041</c:v>
                </c:pt>
                <c:pt idx="928">
                  <c:v>0.16861000000000001</c:v>
                </c:pt>
                <c:pt idx="929">
                  <c:v>0.17547599999999999</c:v>
                </c:pt>
                <c:pt idx="930">
                  <c:v>0.15716600000000044</c:v>
                </c:pt>
                <c:pt idx="931">
                  <c:v>0.16250600000000001</c:v>
                </c:pt>
                <c:pt idx="932">
                  <c:v>0.16555800000000001</c:v>
                </c:pt>
                <c:pt idx="933">
                  <c:v>0.15564000000000044</c:v>
                </c:pt>
                <c:pt idx="934">
                  <c:v>0.16250600000000001</c:v>
                </c:pt>
                <c:pt idx="935">
                  <c:v>0.17013500000000001</c:v>
                </c:pt>
                <c:pt idx="936">
                  <c:v>0.16708400000000001</c:v>
                </c:pt>
                <c:pt idx="937">
                  <c:v>0.16479500000000041</c:v>
                </c:pt>
                <c:pt idx="938">
                  <c:v>0.16326900000000041</c:v>
                </c:pt>
                <c:pt idx="939">
                  <c:v>0.166321</c:v>
                </c:pt>
                <c:pt idx="940">
                  <c:v>0.15945400000000104</c:v>
                </c:pt>
                <c:pt idx="941">
                  <c:v>0.17242399999999999</c:v>
                </c:pt>
                <c:pt idx="942">
                  <c:v>0.166321</c:v>
                </c:pt>
                <c:pt idx="943">
                  <c:v>0.16479500000000041</c:v>
                </c:pt>
                <c:pt idx="944">
                  <c:v>0.17318700000000001</c:v>
                </c:pt>
                <c:pt idx="945">
                  <c:v>0.16555800000000001</c:v>
                </c:pt>
                <c:pt idx="946">
                  <c:v>0.16555800000000001</c:v>
                </c:pt>
                <c:pt idx="947">
                  <c:v>0.15411400000000081</c:v>
                </c:pt>
                <c:pt idx="948">
                  <c:v>0.16326900000000041</c:v>
                </c:pt>
                <c:pt idx="949">
                  <c:v>0.16861000000000001</c:v>
                </c:pt>
                <c:pt idx="950">
                  <c:v>0.17318700000000001</c:v>
                </c:pt>
                <c:pt idx="951">
                  <c:v>0.16021700000000041</c:v>
                </c:pt>
                <c:pt idx="952">
                  <c:v>0.16098000000000001</c:v>
                </c:pt>
                <c:pt idx="953">
                  <c:v>0.169373</c:v>
                </c:pt>
                <c:pt idx="954">
                  <c:v>0.16479500000000041</c:v>
                </c:pt>
                <c:pt idx="955">
                  <c:v>0.16250600000000001</c:v>
                </c:pt>
                <c:pt idx="956">
                  <c:v>0.15945400000000104</c:v>
                </c:pt>
                <c:pt idx="957">
                  <c:v>0.15564000000000044</c:v>
                </c:pt>
                <c:pt idx="958">
                  <c:v>0.17395000000000024</c:v>
                </c:pt>
                <c:pt idx="959">
                  <c:v>0.16021700000000041</c:v>
                </c:pt>
                <c:pt idx="960">
                  <c:v>0.15487699999999999</c:v>
                </c:pt>
                <c:pt idx="961">
                  <c:v>0.16555800000000001</c:v>
                </c:pt>
                <c:pt idx="962">
                  <c:v>0.16403200000000001</c:v>
                </c:pt>
                <c:pt idx="963">
                  <c:v>0.16784700000000041</c:v>
                </c:pt>
                <c:pt idx="964">
                  <c:v>0.16784700000000041</c:v>
                </c:pt>
                <c:pt idx="965">
                  <c:v>0.15869100000000044</c:v>
                </c:pt>
                <c:pt idx="966">
                  <c:v>0.17395000000000024</c:v>
                </c:pt>
                <c:pt idx="967">
                  <c:v>0.16326900000000041</c:v>
                </c:pt>
                <c:pt idx="968">
                  <c:v>0.17013500000000001</c:v>
                </c:pt>
                <c:pt idx="969">
                  <c:v>0.16250600000000001</c:v>
                </c:pt>
                <c:pt idx="970">
                  <c:v>0.16555800000000001</c:v>
                </c:pt>
                <c:pt idx="971">
                  <c:v>0.17242399999999999</c:v>
                </c:pt>
                <c:pt idx="972">
                  <c:v>0.166321</c:v>
                </c:pt>
                <c:pt idx="973">
                  <c:v>0.169373</c:v>
                </c:pt>
                <c:pt idx="974">
                  <c:v>0.17395000000000024</c:v>
                </c:pt>
                <c:pt idx="975">
                  <c:v>0.17089799999999999</c:v>
                </c:pt>
                <c:pt idx="976">
                  <c:v>0.16479500000000041</c:v>
                </c:pt>
                <c:pt idx="977">
                  <c:v>0.166321</c:v>
                </c:pt>
                <c:pt idx="978">
                  <c:v>0.16098000000000001</c:v>
                </c:pt>
                <c:pt idx="979">
                  <c:v>0.17013500000000001</c:v>
                </c:pt>
                <c:pt idx="980">
                  <c:v>0.16403200000000001</c:v>
                </c:pt>
                <c:pt idx="981">
                  <c:v>0.15869100000000044</c:v>
                </c:pt>
                <c:pt idx="982">
                  <c:v>0.16403200000000001</c:v>
                </c:pt>
                <c:pt idx="983">
                  <c:v>0.16098000000000001</c:v>
                </c:pt>
                <c:pt idx="984">
                  <c:v>0.16861000000000001</c:v>
                </c:pt>
                <c:pt idx="985">
                  <c:v>0.16174300000000041</c:v>
                </c:pt>
                <c:pt idx="986">
                  <c:v>0.17013500000000001</c:v>
                </c:pt>
                <c:pt idx="987">
                  <c:v>0.16021700000000041</c:v>
                </c:pt>
                <c:pt idx="988">
                  <c:v>0.16861000000000001</c:v>
                </c:pt>
                <c:pt idx="989">
                  <c:v>0.16708400000000001</c:v>
                </c:pt>
                <c:pt idx="990">
                  <c:v>0.15640300000000101</c:v>
                </c:pt>
                <c:pt idx="991">
                  <c:v>0.17089799999999999</c:v>
                </c:pt>
                <c:pt idx="992">
                  <c:v>0.17242399999999999</c:v>
                </c:pt>
                <c:pt idx="993">
                  <c:v>0.16021700000000041</c:v>
                </c:pt>
                <c:pt idx="994">
                  <c:v>0.16479500000000041</c:v>
                </c:pt>
                <c:pt idx="995">
                  <c:v>0.16098000000000001</c:v>
                </c:pt>
                <c:pt idx="996">
                  <c:v>0.16479500000000041</c:v>
                </c:pt>
                <c:pt idx="997">
                  <c:v>0.17318700000000001</c:v>
                </c:pt>
                <c:pt idx="998">
                  <c:v>0.16326900000000041</c:v>
                </c:pt>
                <c:pt idx="999">
                  <c:v>0.15335099999999999</c:v>
                </c:pt>
                <c:pt idx="1000">
                  <c:v>0.16861000000000001</c:v>
                </c:pt>
                <c:pt idx="1001">
                  <c:v>0.166321</c:v>
                </c:pt>
                <c:pt idx="1002">
                  <c:v>0.17013500000000001</c:v>
                </c:pt>
                <c:pt idx="1003">
                  <c:v>0.16708400000000001</c:v>
                </c:pt>
                <c:pt idx="1004">
                  <c:v>0.15792800000000104</c:v>
                </c:pt>
                <c:pt idx="1005">
                  <c:v>0.16784700000000041</c:v>
                </c:pt>
                <c:pt idx="1006">
                  <c:v>0.16784700000000041</c:v>
                </c:pt>
                <c:pt idx="1007">
                  <c:v>0.16403200000000001</c:v>
                </c:pt>
                <c:pt idx="1008">
                  <c:v>0.16326900000000041</c:v>
                </c:pt>
                <c:pt idx="1009">
                  <c:v>0.17089799999999999</c:v>
                </c:pt>
                <c:pt idx="1010">
                  <c:v>0.16555800000000001</c:v>
                </c:pt>
                <c:pt idx="1011">
                  <c:v>0.16784700000000041</c:v>
                </c:pt>
                <c:pt idx="1012">
                  <c:v>0.16326900000000041</c:v>
                </c:pt>
                <c:pt idx="1013">
                  <c:v>0.16250600000000001</c:v>
                </c:pt>
                <c:pt idx="1014">
                  <c:v>0.16098000000000001</c:v>
                </c:pt>
                <c:pt idx="1015">
                  <c:v>0.16326900000000041</c:v>
                </c:pt>
                <c:pt idx="1016">
                  <c:v>0.169373</c:v>
                </c:pt>
                <c:pt idx="1017">
                  <c:v>0.16021700000000041</c:v>
                </c:pt>
                <c:pt idx="1018">
                  <c:v>0.16479500000000041</c:v>
                </c:pt>
                <c:pt idx="1019">
                  <c:v>0.166321</c:v>
                </c:pt>
                <c:pt idx="1020">
                  <c:v>0.16021700000000041</c:v>
                </c:pt>
                <c:pt idx="1021">
                  <c:v>0.16784700000000041</c:v>
                </c:pt>
                <c:pt idx="1022">
                  <c:v>0.17089799999999999</c:v>
                </c:pt>
                <c:pt idx="1023">
                  <c:v>0.166321</c:v>
                </c:pt>
                <c:pt idx="1024">
                  <c:v>0.15945400000000104</c:v>
                </c:pt>
                <c:pt idx="1025">
                  <c:v>0.16479500000000041</c:v>
                </c:pt>
                <c:pt idx="1026">
                  <c:v>0.17242399999999999</c:v>
                </c:pt>
                <c:pt idx="1027">
                  <c:v>0.17318700000000001</c:v>
                </c:pt>
                <c:pt idx="1028">
                  <c:v>0.16555800000000001</c:v>
                </c:pt>
                <c:pt idx="1029">
                  <c:v>0.16784700000000041</c:v>
                </c:pt>
                <c:pt idx="1030">
                  <c:v>0.15792800000000104</c:v>
                </c:pt>
                <c:pt idx="1031">
                  <c:v>0.15945400000000104</c:v>
                </c:pt>
                <c:pt idx="1032">
                  <c:v>0.16784700000000041</c:v>
                </c:pt>
                <c:pt idx="1033">
                  <c:v>0.17013500000000001</c:v>
                </c:pt>
                <c:pt idx="1034">
                  <c:v>0.16708400000000001</c:v>
                </c:pt>
                <c:pt idx="1035">
                  <c:v>0.15182499999999999</c:v>
                </c:pt>
                <c:pt idx="1036">
                  <c:v>0.16403200000000001</c:v>
                </c:pt>
                <c:pt idx="1037">
                  <c:v>0.16708400000000001</c:v>
                </c:pt>
                <c:pt idx="1038">
                  <c:v>0.16479500000000041</c:v>
                </c:pt>
                <c:pt idx="1039">
                  <c:v>0.166321</c:v>
                </c:pt>
                <c:pt idx="1040">
                  <c:v>0.15792800000000104</c:v>
                </c:pt>
                <c:pt idx="1041">
                  <c:v>0.16861000000000001</c:v>
                </c:pt>
                <c:pt idx="1042">
                  <c:v>0.166321</c:v>
                </c:pt>
                <c:pt idx="1043">
                  <c:v>0.16403200000000001</c:v>
                </c:pt>
                <c:pt idx="1044">
                  <c:v>0.15564000000000044</c:v>
                </c:pt>
                <c:pt idx="1045">
                  <c:v>0.16861000000000001</c:v>
                </c:pt>
                <c:pt idx="1046">
                  <c:v>0.166321</c:v>
                </c:pt>
                <c:pt idx="1047">
                  <c:v>0.17242399999999999</c:v>
                </c:pt>
                <c:pt idx="1048">
                  <c:v>0.17852799999999999</c:v>
                </c:pt>
                <c:pt idx="1049">
                  <c:v>0.15640300000000101</c:v>
                </c:pt>
                <c:pt idx="1050">
                  <c:v>0.17089799999999999</c:v>
                </c:pt>
                <c:pt idx="1051">
                  <c:v>0.16555800000000001</c:v>
                </c:pt>
                <c:pt idx="1052">
                  <c:v>0.16479500000000041</c:v>
                </c:pt>
                <c:pt idx="1053">
                  <c:v>0.166321</c:v>
                </c:pt>
                <c:pt idx="1054">
                  <c:v>0.16326900000000041</c:v>
                </c:pt>
                <c:pt idx="1055">
                  <c:v>0.16708400000000001</c:v>
                </c:pt>
                <c:pt idx="1056">
                  <c:v>0.16326900000000041</c:v>
                </c:pt>
                <c:pt idx="1057">
                  <c:v>0.17242399999999999</c:v>
                </c:pt>
                <c:pt idx="1058">
                  <c:v>0.17166100000000001</c:v>
                </c:pt>
                <c:pt idx="1059">
                  <c:v>0.17089799999999999</c:v>
                </c:pt>
                <c:pt idx="1060">
                  <c:v>0.16861000000000001</c:v>
                </c:pt>
                <c:pt idx="1061">
                  <c:v>0.16708400000000001</c:v>
                </c:pt>
                <c:pt idx="1062">
                  <c:v>0.16555800000000001</c:v>
                </c:pt>
                <c:pt idx="1063">
                  <c:v>0.16861000000000001</c:v>
                </c:pt>
                <c:pt idx="1064">
                  <c:v>0.169373</c:v>
                </c:pt>
                <c:pt idx="1065">
                  <c:v>0.16708400000000001</c:v>
                </c:pt>
                <c:pt idx="1066">
                  <c:v>0.15945400000000104</c:v>
                </c:pt>
                <c:pt idx="1067">
                  <c:v>0.15792800000000104</c:v>
                </c:pt>
                <c:pt idx="1068">
                  <c:v>0.50582899999999997</c:v>
                </c:pt>
                <c:pt idx="1069">
                  <c:v>0.51727299999999665</c:v>
                </c:pt>
                <c:pt idx="1070">
                  <c:v>0.51116899999999665</c:v>
                </c:pt>
                <c:pt idx="1071">
                  <c:v>0.51116899999999665</c:v>
                </c:pt>
                <c:pt idx="1072">
                  <c:v>0.51422100000000004</c:v>
                </c:pt>
                <c:pt idx="1073">
                  <c:v>0.8560179999999995</c:v>
                </c:pt>
                <c:pt idx="1074">
                  <c:v>0.85830700000000004</c:v>
                </c:pt>
                <c:pt idx="1075">
                  <c:v>0.85754399999999997</c:v>
                </c:pt>
                <c:pt idx="1076">
                  <c:v>0.852966</c:v>
                </c:pt>
                <c:pt idx="1077">
                  <c:v>0.85907000000000311</c:v>
                </c:pt>
                <c:pt idx="1078">
                  <c:v>0.8483889999999995</c:v>
                </c:pt>
                <c:pt idx="1079">
                  <c:v>0.85830700000000004</c:v>
                </c:pt>
                <c:pt idx="1080">
                  <c:v>0.85678100000000335</c:v>
                </c:pt>
                <c:pt idx="1081">
                  <c:v>0.85678100000000335</c:v>
                </c:pt>
                <c:pt idx="1082">
                  <c:v>0.86441000000000001</c:v>
                </c:pt>
                <c:pt idx="1083">
                  <c:v>0.85754399999999997</c:v>
                </c:pt>
                <c:pt idx="1084">
                  <c:v>0.86135899999999999</c:v>
                </c:pt>
                <c:pt idx="1085">
                  <c:v>0.85220300000000004</c:v>
                </c:pt>
                <c:pt idx="1086">
                  <c:v>0.852966</c:v>
                </c:pt>
                <c:pt idx="1087">
                  <c:v>0.8560179999999995</c:v>
                </c:pt>
                <c:pt idx="1088">
                  <c:v>0.84533700000000001</c:v>
                </c:pt>
                <c:pt idx="1089">
                  <c:v>0.86212200000000005</c:v>
                </c:pt>
                <c:pt idx="1090">
                  <c:v>0.87204000000000392</c:v>
                </c:pt>
                <c:pt idx="1091">
                  <c:v>0.84610000000000063</c:v>
                </c:pt>
                <c:pt idx="1092">
                  <c:v>0.84686300000000003</c:v>
                </c:pt>
                <c:pt idx="1093">
                  <c:v>0.85830700000000004</c:v>
                </c:pt>
                <c:pt idx="1094">
                  <c:v>0.85983299999999996</c:v>
                </c:pt>
                <c:pt idx="1095">
                  <c:v>0.85754399999999997</c:v>
                </c:pt>
                <c:pt idx="1096">
                  <c:v>0.85525499999999999</c:v>
                </c:pt>
                <c:pt idx="1097">
                  <c:v>0.85220300000000004</c:v>
                </c:pt>
                <c:pt idx="1098">
                  <c:v>0.85678100000000335</c:v>
                </c:pt>
                <c:pt idx="1099">
                  <c:v>0.86822500000000391</c:v>
                </c:pt>
                <c:pt idx="1100">
                  <c:v>0.85220300000000004</c:v>
                </c:pt>
                <c:pt idx="1101">
                  <c:v>0.84915200000000002</c:v>
                </c:pt>
                <c:pt idx="1102">
                  <c:v>0.83618199999999998</c:v>
                </c:pt>
                <c:pt idx="1103">
                  <c:v>0.84610000000000063</c:v>
                </c:pt>
                <c:pt idx="1104">
                  <c:v>0.8560179999999995</c:v>
                </c:pt>
                <c:pt idx="1105">
                  <c:v>0.85678100000000335</c:v>
                </c:pt>
                <c:pt idx="1106">
                  <c:v>0.85449200000000003</c:v>
                </c:pt>
                <c:pt idx="1107">
                  <c:v>0.84686300000000003</c:v>
                </c:pt>
                <c:pt idx="1108">
                  <c:v>0.85678100000000335</c:v>
                </c:pt>
                <c:pt idx="1109">
                  <c:v>0.84991499999999998</c:v>
                </c:pt>
                <c:pt idx="1110">
                  <c:v>0.85525499999999999</c:v>
                </c:pt>
                <c:pt idx="1111">
                  <c:v>0.84533700000000001</c:v>
                </c:pt>
                <c:pt idx="1112">
                  <c:v>0.84762600000000299</c:v>
                </c:pt>
                <c:pt idx="1113">
                  <c:v>0.85525499999999999</c:v>
                </c:pt>
                <c:pt idx="1114">
                  <c:v>0.85220300000000004</c:v>
                </c:pt>
                <c:pt idx="1115">
                  <c:v>0.85830700000000004</c:v>
                </c:pt>
                <c:pt idx="1116">
                  <c:v>0.84686300000000003</c:v>
                </c:pt>
                <c:pt idx="1117">
                  <c:v>0.85067700000000335</c:v>
                </c:pt>
                <c:pt idx="1118">
                  <c:v>0.85067700000000335</c:v>
                </c:pt>
                <c:pt idx="1119">
                  <c:v>0.85678100000000335</c:v>
                </c:pt>
                <c:pt idx="1120">
                  <c:v>0.85830700000000004</c:v>
                </c:pt>
                <c:pt idx="1121">
                  <c:v>0.85449200000000003</c:v>
                </c:pt>
                <c:pt idx="1122">
                  <c:v>0.85143999999999997</c:v>
                </c:pt>
                <c:pt idx="1123">
                  <c:v>0.86517299999999997</c:v>
                </c:pt>
                <c:pt idx="1124">
                  <c:v>0.85372900000000462</c:v>
                </c:pt>
                <c:pt idx="1125">
                  <c:v>0.85983299999999996</c:v>
                </c:pt>
                <c:pt idx="1126">
                  <c:v>0.85220300000000004</c:v>
                </c:pt>
                <c:pt idx="1127">
                  <c:v>0.85372900000000462</c:v>
                </c:pt>
                <c:pt idx="1128">
                  <c:v>0.85220300000000004</c:v>
                </c:pt>
                <c:pt idx="1129">
                  <c:v>0.86135899999999999</c:v>
                </c:pt>
                <c:pt idx="1130">
                  <c:v>0.86669900000000599</c:v>
                </c:pt>
                <c:pt idx="1131">
                  <c:v>0.84991499999999998</c:v>
                </c:pt>
                <c:pt idx="1132">
                  <c:v>0.86135899999999999</c:v>
                </c:pt>
                <c:pt idx="1133">
                  <c:v>0.85220300000000004</c:v>
                </c:pt>
                <c:pt idx="1134">
                  <c:v>0.85830700000000004</c:v>
                </c:pt>
                <c:pt idx="1135">
                  <c:v>0.85067700000000335</c:v>
                </c:pt>
                <c:pt idx="1136">
                  <c:v>0.8560179999999995</c:v>
                </c:pt>
                <c:pt idx="1137">
                  <c:v>0.86364700000000394</c:v>
                </c:pt>
                <c:pt idx="1138">
                  <c:v>0.84686300000000003</c:v>
                </c:pt>
                <c:pt idx="1139">
                  <c:v>0.85449200000000003</c:v>
                </c:pt>
                <c:pt idx="1140">
                  <c:v>0.84762600000000299</c:v>
                </c:pt>
                <c:pt idx="1141">
                  <c:v>0.8560179999999995</c:v>
                </c:pt>
                <c:pt idx="1142">
                  <c:v>0.84686300000000003</c:v>
                </c:pt>
                <c:pt idx="1143">
                  <c:v>0.852966</c:v>
                </c:pt>
                <c:pt idx="1144">
                  <c:v>0.85220300000000004</c:v>
                </c:pt>
                <c:pt idx="1145">
                  <c:v>0.85907000000000311</c:v>
                </c:pt>
                <c:pt idx="1146">
                  <c:v>0.86212200000000005</c:v>
                </c:pt>
                <c:pt idx="1147">
                  <c:v>0.85907000000000311</c:v>
                </c:pt>
                <c:pt idx="1148">
                  <c:v>0.86288500000000334</c:v>
                </c:pt>
                <c:pt idx="1149">
                  <c:v>0.85678100000000335</c:v>
                </c:pt>
                <c:pt idx="1150">
                  <c:v>0.85830700000000004</c:v>
                </c:pt>
                <c:pt idx="1151">
                  <c:v>0.85678100000000335</c:v>
                </c:pt>
                <c:pt idx="1152">
                  <c:v>0.85143999999999997</c:v>
                </c:pt>
                <c:pt idx="1153">
                  <c:v>0.85143999999999997</c:v>
                </c:pt>
                <c:pt idx="1154">
                  <c:v>0.8560179999999995</c:v>
                </c:pt>
                <c:pt idx="1155">
                  <c:v>0.85907000000000311</c:v>
                </c:pt>
                <c:pt idx="1156">
                  <c:v>0.8483889999999995</c:v>
                </c:pt>
                <c:pt idx="1157">
                  <c:v>0.8483889999999995</c:v>
                </c:pt>
                <c:pt idx="1158">
                  <c:v>0.84533700000000001</c:v>
                </c:pt>
                <c:pt idx="1159">
                  <c:v>0.84991499999999998</c:v>
                </c:pt>
                <c:pt idx="1160">
                  <c:v>0.85220300000000004</c:v>
                </c:pt>
                <c:pt idx="1161">
                  <c:v>0.852966</c:v>
                </c:pt>
                <c:pt idx="1162">
                  <c:v>0.85907000000000311</c:v>
                </c:pt>
                <c:pt idx="1163">
                  <c:v>0.84533700000000001</c:v>
                </c:pt>
                <c:pt idx="1164">
                  <c:v>0.85678100000000335</c:v>
                </c:pt>
                <c:pt idx="1165">
                  <c:v>0.852966</c:v>
                </c:pt>
                <c:pt idx="1166">
                  <c:v>0.84533700000000001</c:v>
                </c:pt>
                <c:pt idx="1167">
                  <c:v>0.85143999999999997</c:v>
                </c:pt>
                <c:pt idx="1168">
                  <c:v>0.84991499999999998</c:v>
                </c:pt>
                <c:pt idx="1169">
                  <c:v>0.84533700000000001</c:v>
                </c:pt>
                <c:pt idx="1170">
                  <c:v>0.85220300000000004</c:v>
                </c:pt>
                <c:pt idx="1171">
                  <c:v>0.86059600000000003</c:v>
                </c:pt>
                <c:pt idx="1172">
                  <c:v>0.85907000000000311</c:v>
                </c:pt>
                <c:pt idx="1173">
                  <c:v>0.852966</c:v>
                </c:pt>
                <c:pt idx="1174">
                  <c:v>0.85754399999999997</c:v>
                </c:pt>
                <c:pt idx="1175">
                  <c:v>0.85754399999999997</c:v>
                </c:pt>
                <c:pt idx="1176">
                  <c:v>0.852966</c:v>
                </c:pt>
                <c:pt idx="1177">
                  <c:v>0.86135899999999999</c:v>
                </c:pt>
                <c:pt idx="1178">
                  <c:v>0.85907000000000311</c:v>
                </c:pt>
                <c:pt idx="1179">
                  <c:v>0.852966</c:v>
                </c:pt>
                <c:pt idx="1180">
                  <c:v>0.85220300000000004</c:v>
                </c:pt>
                <c:pt idx="1181">
                  <c:v>0.85067700000000335</c:v>
                </c:pt>
                <c:pt idx="1182">
                  <c:v>0.84915200000000002</c:v>
                </c:pt>
                <c:pt idx="1183">
                  <c:v>0.85907000000000311</c:v>
                </c:pt>
                <c:pt idx="1184">
                  <c:v>0.85525499999999999</c:v>
                </c:pt>
                <c:pt idx="1185">
                  <c:v>0.84991499999999998</c:v>
                </c:pt>
                <c:pt idx="1186">
                  <c:v>0.85449200000000003</c:v>
                </c:pt>
                <c:pt idx="1187">
                  <c:v>0.85754399999999997</c:v>
                </c:pt>
                <c:pt idx="1188">
                  <c:v>0.85678100000000335</c:v>
                </c:pt>
                <c:pt idx="1189">
                  <c:v>0.85372900000000462</c:v>
                </c:pt>
                <c:pt idx="1190">
                  <c:v>0.852966</c:v>
                </c:pt>
                <c:pt idx="1191">
                  <c:v>0.84762600000000299</c:v>
                </c:pt>
                <c:pt idx="1192">
                  <c:v>0.852966</c:v>
                </c:pt>
                <c:pt idx="1193">
                  <c:v>0.852966</c:v>
                </c:pt>
                <c:pt idx="1194">
                  <c:v>0.8560179999999995</c:v>
                </c:pt>
                <c:pt idx="1195">
                  <c:v>0.85372900000000462</c:v>
                </c:pt>
                <c:pt idx="1196">
                  <c:v>0.85449200000000003</c:v>
                </c:pt>
                <c:pt idx="1197">
                  <c:v>0.84915200000000002</c:v>
                </c:pt>
                <c:pt idx="1198">
                  <c:v>0.85754399999999997</c:v>
                </c:pt>
                <c:pt idx="1199">
                  <c:v>0.85678100000000335</c:v>
                </c:pt>
                <c:pt idx="1200">
                  <c:v>0.84686300000000003</c:v>
                </c:pt>
                <c:pt idx="1201">
                  <c:v>0.85372900000000462</c:v>
                </c:pt>
                <c:pt idx="1202">
                  <c:v>0.85907000000000311</c:v>
                </c:pt>
                <c:pt idx="1203">
                  <c:v>0.86212200000000005</c:v>
                </c:pt>
                <c:pt idx="1204">
                  <c:v>0.84991499999999998</c:v>
                </c:pt>
                <c:pt idx="1205">
                  <c:v>0.85143999999999997</c:v>
                </c:pt>
                <c:pt idx="1206">
                  <c:v>0.85067700000000335</c:v>
                </c:pt>
                <c:pt idx="1207">
                  <c:v>0.85754399999999997</c:v>
                </c:pt>
                <c:pt idx="1208">
                  <c:v>0.85372900000000462</c:v>
                </c:pt>
                <c:pt idx="1209">
                  <c:v>0.85143999999999997</c:v>
                </c:pt>
                <c:pt idx="1210">
                  <c:v>0.85220300000000004</c:v>
                </c:pt>
                <c:pt idx="1211">
                  <c:v>0.84991499999999998</c:v>
                </c:pt>
                <c:pt idx="1212">
                  <c:v>0.852966</c:v>
                </c:pt>
                <c:pt idx="1213">
                  <c:v>0.84915200000000002</c:v>
                </c:pt>
                <c:pt idx="1214">
                  <c:v>0.85220300000000004</c:v>
                </c:pt>
                <c:pt idx="1215">
                  <c:v>0.8560179999999995</c:v>
                </c:pt>
                <c:pt idx="1216">
                  <c:v>0.85143999999999997</c:v>
                </c:pt>
                <c:pt idx="1217">
                  <c:v>0.85678100000000335</c:v>
                </c:pt>
                <c:pt idx="1218">
                  <c:v>0.852966</c:v>
                </c:pt>
                <c:pt idx="1219">
                  <c:v>0.86135899999999999</c:v>
                </c:pt>
                <c:pt idx="1220">
                  <c:v>0.84762600000000299</c:v>
                </c:pt>
                <c:pt idx="1221">
                  <c:v>0.84228499999999951</c:v>
                </c:pt>
                <c:pt idx="1222">
                  <c:v>0.86135899999999999</c:v>
                </c:pt>
                <c:pt idx="1223">
                  <c:v>0.84991499999999998</c:v>
                </c:pt>
                <c:pt idx="1224">
                  <c:v>0.85830700000000004</c:v>
                </c:pt>
                <c:pt idx="1225">
                  <c:v>0.85143999999999997</c:v>
                </c:pt>
                <c:pt idx="1226">
                  <c:v>0.85449200000000003</c:v>
                </c:pt>
                <c:pt idx="1227">
                  <c:v>0.85525499999999999</c:v>
                </c:pt>
                <c:pt idx="1228">
                  <c:v>0.85754399999999997</c:v>
                </c:pt>
                <c:pt idx="1229">
                  <c:v>0.84991499999999998</c:v>
                </c:pt>
                <c:pt idx="1230">
                  <c:v>0.84991499999999998</c:v>
                </c:pt>
                <c:pt idx="1231">
                  <c:v>0.84991499999999998</c:v>
                </c:pt>
                <c:pt idx="1232">
                  <c:v>0.85983299999999996</c:v>
                </c:pt>
                <c:pt idx="1233">
                  <c:v>0.85830700000000004</c:v>
                </c:pt>
                <c:pt idx="1234">
                  <c:v>0.852966</c:v>
                </c:pt>
                <c:pt idx="1235">
                  <c:v>0.84762600000000299</c:v>
                </c:pt>
                <c:pt idx="1236">
                  <c:v>0.85220300000000004</c:v>
                </c:pt>
                <c:pt idx="1237">
                  <c:v>0.84991499999999998</c:v>
                </c:pt>
                <c:pt idx="1238">
                  <c:v>0.84610000000000063</c:v>
                </c:pt>
                <c:pt idx="1239">
                  <c:v>0.85372900000000462</c:v>
                </c:pt>
                <c:pt idx="1240">
                  <c:v>0.85525499999999999</c:v>
                </c:pt>
                <c:pt idx="1241">
                  <c:v>0.85525499999999999</c:v>
                </c:pt>
                <c:pt idx="1242">
                  <c:v>0.85525499999999999</c:v>
                </c:pt>
                <c:pt idx="1243">
                  <c:v>0.85372900000000462</c:v>
                </c:pt>
                <c:pt idx="1244">
                  <c:v>0.85983299999999996</c:v>
                </c:pt>
                <c:pt idx="1245">
                  <c:v>0.85754399999999997</c:v>
                </c:pt>
                <c:pt idx="1246">
                  <c:v>0.85983299999999996</c:v>
                </c:pt>
                <c:pt idx="1247">
                  <c:v>0.852966</c:v>
                </c:pt>
                <c:pt idx="1248">
                  <c:v>0.85449200000000003</c:v>
                </c:pt>
                <c:pt idx="1249">
                  <c:v>0.8560179999999995</c:v>
                </c:pt>
                <c:pt idx="1250">
                  <c:v>0.85907000000000311</c:v>
                </c:pt>
                <c:pt idx="1251">
                  <c:v>0.85525499999999999</c:v>
                </c:pt>
                <c:pt idx="1252">
                  <c:v>0.85143999999999997</c:v>
                </c:pt>
                <c:pt idx="1253">
                  <c:v>0.84991499999999998</c:v>
                </c:pt>
                <c:pt idx="1254">
                  <c:v>0.84686300000000003</c:v>
                </c:pt>
                <c:pt idx="1255">
                  <c:v>0.85372900000000462</c:v>
                </c:pt>
                <c:pt idx="1256">
                  <c:v>0.85220300000000004</c:v>
                </c:pt>
                <c:pt idx="1257">
                  <c:v>0.85907000000000311</c:v>
                </c:pt>
                <c:pt idx="1258">
                  <c:v>0.84991499999999998</c:v>
                </c:pt>
                <c:pt idx="1259">
                  <c:v>0.85067700000000335</c:v>
                </c:pt>
                <c:pt idx="1260">
                  <c:v>0.85830700000000004</c:v>
                </c:pt>
                <c:pt idx="1261">
                  <c:v>0.85525499999999999</c:v>
                </c:pt>
                <c:pt idx="1262">
                  <c:v>0.85067700000000335</c:v>
                </c:pt>
                <c:pt idx="1263">
                  <c:v>0.84991499999999998</c:v>
                </c:pt>
                <c:pt idx="1264">
                  <c:v>0.85220300000000004</c:v>
                </c:pt>
                <c:pt idx="1265">
                  <c:v>0.85678100000000335</c:v>
                </c:pt>
                <c:pt idx="1266">
                  <c:v>0.86059600000000003</c:v>
                </c:pt>
                <c:pt idx="1267">
                  <c:v>0.85678100000000335</c:v>
                </c:pt>
                <c:pt idx="1268">
                  <c:v>0.852966</c:v>
                </c:pt>
                <c:pt idx="1269">
                  <c:v>0.86212200000000005</c:v>
                </c:pt>
                <c:pt idx="1270">
                  <c:v>0.85143999999999997</c:v>
                </c:pt>
                <c:pt idx="1271">
                  <c:v>0.8560179999999995</c:v>
                </c:pt>
                <c:pt idx="1272">
                  <c:v>0.84762600000000299</c:v>
                </c:pt>
                <c:pt idx="1273">
                  <c:v>0.50430299999999606</c:v>
                </c:pt>
                <c:pt idx="1274">
                  <c:v>0.501251</c:v>
                </c:pt>
                <c:pt idx="1275">
                  <c:v>0.50964399999999999</c:v>
                </c:pt>
                <c:pt idx="1276">
                  <c:v>0.53024300000000002</c:v>
                </c:pt>
                <c:pt idx="1277">
                  <c:v>0.5180359999999995</c:v>
                </c:pt>
                <c:pt idx="1278">
                  <c:v>0.14801000000000081</c:v>
                </c:pt>
                <c:pt idx="1279">
                  <c:v>0.18463099999999999</c:v>
                </c:pt>
                <c:pt idx="1280">
                  <c:v>0.17700199999999999</c:v>
                </c:pt>
                <c:pt idx="1281">
                  <c:v>0.16479500000000041</c:v>
                </c:pt>
                <c:pt idx="1282">
                  <c:v>0.16403200000000001</c:v>
                </c:pt>
                <c:pt idx="1283">
                  <c:v>0.15716600000000044</c:v>
                </c:pt>
                <c:pt idx="1284">
                  <c:v>0.16098000000000001</c:v>
                </c:pt>
                <c:pt idx="1285">
                  <c:v>0.166321</c:v>
                </c:pt>
                <c:pt idx="1286">
                  <c:v>0.16479500000000041</c:v>
                </c:pt>
                <c:pt idx="1287">
                  <c:v>0.169373</c:v>
                </c:pt>
                <c:pt idx="1288">
                  <c:v>0.15869100000000044</c:v>
                </c:pt>
                <c:pt idx="1289">
                  <c:v>0.16403200000000001</c:v>
                </c:pt>
                <c:pt idx="1290">
                  <c:v>0.16555800000000001</c:v>
                </c:pt>
                <c:pt idx="1291">
                  <c:v>0.16174300000000041</c:v>
                </c:pt>
                <c:pt idx="1292">
                  <c:v>0.169373</c:v>
                </c:pt>
                <c:pt idx="1293">
                  <c:v>0.16708400000000001</c:v>
                </c:pt>
                <c:pt idx="1294">
                  <c:v>0.16250600000000001</c:v>
                </c:pt>
                <c:pt idx="1295">
                  <c:v>0.166321</c:v>
                </c:pt>
                <c:pt idx="1296">
                  <c:v>0.16326900000000041</c:v>
                </c:pt>
                <c:pt idx="1297">
                  <c:v>0.16403200000000001</c:v>
                </c:pt>
                <c:pt idx="1298">
                  <c:v>0.16326900000000041</c:v>
                </c:pt>
                <c:pt idx="1299">
                  <c:v>0.16250600000000001</c:v>
                </c:pt>
                <c:pt idx="1300">
                  <c:v>0.17013500000000001</c:v>
                </c:pt>
                <c:pt idx="1301">
                  <c:v>0.16098000000000001</c:v>
                </c:pt>
                <c:pt idx="1302">
                  <c:v>0.166321</c:v>
                </c:pt>
                <c:pt idx="1303">
                  <c:v>0.16174300000000041</c:v>
                </c:pt>
                <c:pt idx="1304">
                  <c:v>0.15945400000000104</c:v>
                </c:pt>
                <c:pt idx="1305">
                  <c:v>0.16479500000000041</c:v>
                </c:pt>
                <c:pt idx="1306">
                  <c:v>0.16250600000000001</c:v>
                </c:pt>
                <c:pt idx="1307">
                  <c:v>0.16555800000000001</c:v>
                </c:pt>
                <c:pt idx="1308">
                  <c:v>0.15945400000000104</c:v>
                </c:pt>
                <c:pt idx="1309">
                  <c:v>0.16174300000000041</c:v>
                </c:pt>
                <c:pt idx="1310">
                  <c:v>0.16861000000000001</c:v>
                </c:pt>
                <c:pt idx="1311">
                  <c:v>0.16403200000000001</c:v>
                </c:pt>
                <c:pt idx="1312">
                  <c:v>0.17089799999999999</c:v>
                </c:pt>
                <c:pt idx="1313">
                  <c:v>0.16555800000000001</c:v>
                </c:pt>
                <c:pt idx="1314">
                  <c:v>0.16174300000000041</c:v>
                </c:pt>
                <c:pt idx="1315">
                  <c:v>0.16174300000000041</c:v>
                </c:pt>
                <c:pt idx="1316">
                  <c:v>0.17089799999999999</c:v>
                </c:pt>
                <c:pt idx="1317">
                  <c:v>0.16479500000000041</c:v>
                </c:pt>
                <c:pt idx="1318">
                  <c:v>0.16708400000000001</c:v>
                </c:pt>
                <c:pt idx="1319">
                  <c:v>0.15716600000000044</c:v>
                </c:pt>
                <c:pt idx="1320">
                  <c:v>0.15945400000000104</c:v>
                </c:pt>
                <c:pt idx="1321">
                  <c:v>0.166321</c:v>
                </c:pt>
                <c:pt idx="1322">
                  <c:v>0.17242399999999999</c:v>
                </c:pt>
                <c:pt idx="1323">
                  <c:v>0.166321</c:v>
                </c:pt>
                <c:pt idx="1324">
                  <c:v>0.16174300000000041</c:v>
                </c:pt>
                <c:pt idx="1325">
                  <c:v>0.16861000000000001</c:v>
                </c:pt>
                <c:pt idx="1326">
                  <c:v>0.16098000000000001</c:v>
                </c:pt>
                <c:pt idx="1327">
                  <c:v>0.16479500000000041</c:v>
                </c:pt>
                <c:pt idx="1328">
                  <c:v>0.17166100000000001</c:v>
                </c:pt>
                <c:pt idx="1329">
                  <c:v>0.17318700000000001</c:v>
                </c:pt>
                <c:pt idx="1330">
                  <c:v>0.16021700000000041</c:v>
                </c:pt>
                <c:pt idx="1331">
                  <c:v>0.17242399999999999</c:v>
                </c:pt>
                <c:pt idx="1332">
                  <c:v>0.16555800000000001</c:v>
                </c:pt>
                <c:pt idx="1333">
                  <c:v>0.16784700000000041</c:v>
                </c:pt>
                <c:pt idx="1334">
                  <c:v>0.16250600000000001</c:v>
                </c:pt>
                <c:pt idx="1335">
                  <c:v>0.16861000000000001</c:v>
                </c:pt>
                <c:pt idx="1336">
                  <c:v>0.16174300000000041</c:v>
                </c:pt>
                <c:pt idx="1337">
                  <c:v>0.16784700000000041</c:v>
                </c:pt>
                <c:pt idx="1338">
                  <c:v>0.15945400000000104</c:v>
                </c:pt>
                <c:pt idx="1339">
                  <c:v>0.16250600000000001</c:v>
                </c:pt>
                <c:pt idx="1340">
                  <c:v>0.15564000000000044</c:v>
                </c:pt>
                <c:pt idx="1341">
                  <c:v>0.16403200000000001</c:v>
                </c:pt>
                <c:pt idx="1342">
                  <c:v>0.17318700000000001</c:v>
                </c:pt>
                <c:pt idx="1343">
                  <c:v>0.16250600000000001</c:v>
                </c:pt>
                <c:pt idx="1344">
                  <c:v>0.169373</c:v>
                </c:pt>
                <c:pt idx="1345">
                  <c:v>0.17166100000000001</c:v>
                </c:pt>
                <c:pt idx="1346">
                  <c:v>0.16555800000000001</c:v>
                </c:pt>
                <c:pt idx="1347">
                  <c:v>0.169373</c:v>
                </c:pt>
                <c:pt idx="1348">
                  <c:v>0.169373</c:v>
                </c:pt>
                <c:pt idx="1349">
                  <c:v>0.17166100000000001</c:v>
                </c:pt>
                <c:pt idx="1350">
                  <c:v>0.16555800000000001</c:v>
                </c:pt>
                <c:pt idx="1351">
                  <c:v>0.15182499999999999</c:v>
                </c:pt>
                <c:pt idx="1352">
                  <c:v>0.16479500000000041</c:v>
                </c:pt>
                <c:pt idx="1353">
                  <c:v>0.16403200000000001</c:v>
                </c:pt>
                <c:pt idx="1354">
                  <c:v>0.16784700000000041</c:v>
                </c:pt>
                <c:pt idx="1355">
                  <c:v>0.15716600000000044</c:v>
                </c:pt>
                <c:pt idx="1356">
                  <c:v>0.15564000000000044</c:v>
                </c:pt>
                <c:pt idx="1357">
                  <c:v>0.16555800000000001</c:v>
                </c:pt>
                <c:pt idx="1358">
                  <c:v>0.16098000000000001</c:v>
                </c:pt>
                <c:pt idx="1359">
                  <c:v>0.16784700000000041</c:v>
                </c:pt>
                <c:pt idx="1360">
                  <c:v>0.16326900000000041</c:v>
                </c:pt>
                <c:pt idx="1361">
                  <c:v>0.16098000000000001</c:v>
                </c:pt>
                <c:pt idx="1362">
                  <c:v>0.166321</c:v>
                </c:pt>
                <c:pt idx="1363">
                  <c:v>0.169373</c:v>
                </c:pt>
                <c:pt idx="1364">
                  <c:v>0.15945400000000104</c:v>
                </c:pt>
                <c:pt idx="1365">
                  <c:v>0.16250600000000001</c:v>
                </c:pt>
                <c:pt idx="1366">
                  <c:v>0.17013500000000001</c:v>
                </c:pt>
                <c:pt idx="1367">
                  <c:v>0.16098000000000001</c:v>
                </c:pt>
                <c:pt idx="1368">
                  <c:v>0.166321</c:v>
                </c:pt>
                <c:pt idx="1369">
                  <c:v>0.166321</c:v>
                </c:pt>
                <c:pt idx="1370">
                  <c:v>0.16708400000000001</c:v>
                </c:pt>
                <c:pt idx="1371">
                  <c:v>0.16708400000000001</c:v>
                </c:pt>
                <c:pt idx="1372">
                  <c:v>0.16174300000000041</c:v>
                </c:pt>
                <c:pt idx="1373">
                  <c:v>0.16555800000000001</c:v>
                </c:pt>
                <c:pt idx="1374">
                  <c:v>0.16861000000000001</c:v>
                </c:pt>
                <c:pt idx="1375">
                  <c:v>0.166321</c:v>
                </c:pt>
                <c:pt idx="1376">
                  <c:v>0.16861000000000001</c:v>
                </c:pt>
                <c:pt idx="1377">
                  <c:v>0.16555800000000001</c:v>
                </c:pt>
                <c:pt idx="1378">
                  <c:v>0.166321</c:v>
                </c:pt>
                <c:pt idx="1379">
                  <c:v>0.15869100000000044</c:v>
                </c:pt>
                <c:pt idx="1380">
                  <c:v>0.16708400000000001</c:v>
                </c:pt>
                <c:pt idx="1381">
                  <c:v>0.17013500000000001</c:v>
                </c:pt>
                <c:pt idx="1382">
                  <c:v>0.15945400000000104</c:v>
                </c:pt>
                <c:pt idx="1383">
                  <c:v>0.16174300000000041</c:v>
                </c:pt>
                <c:pt idx="1384">
                  <c:v>0.16021700000000041</c:v>
                </c:pt>
                <c:pt idx="1385">
                  <c:v>0.17318700000000001</c:v>
                </c:pt>
                <c:pt idx="1386">
                  <c:v>0.16250600000000001</c:v>
                </c:pt>
                <c:pt idx="1387">
                  <c:v>0.15182499999999999</c:v>
                </c:pt>
                <c:pt idx="1388">
                  <c:v>0.16250600000000001</c:v>
                </c:pt>
                <c:pt idx="1389">
                  <c:v>0.16098000000000001</c:v>
                </c:pt>
                <c:pt idx="1390">
                  <c:v>0.16861000000000001</c:v>
                </c:pt>
                <c:pt idx="1391">
                  <c:v>0.16021700000000041</c:v>
                </c:pt>
                <c:pt idx="1392">
                  <c:v>0.16098000000000001</c:v>
                </c:pt>
                <c:pt idx="1393">
                  <c:v>0.16098000000000001</c:v>
                </c:pt>
                <c:pt idx="1394">
                  <c:v>0.16403200000000001</c:v>
                </c:pt>
                <c:pt idx="1395">
                  <c:v>0.17395000000000024</c:v>
                </c:pt>
                <c:pt idx="1396">
                  <c:v>0.16555800000000001</c:v>
                </c:pt>
                <c:pt idx="1397">
                  <c:v>0.16555800000000001</c:v>
                </c:pt>
                <c:pt idx="1398">
                  <c:v>0.16403200000000001</c:v>
                </c:pt>
                <c:pt idx="1399">
                  <c:v>0.17089799999999999</c:v>
                </c:pt>
                <c:pt idx="1400">
                  <c:v>0.16708400000000001</c:v>
                </c:pt>
                <c:pt idx="1401">
                  <c:v>0.16174300000000041</c:v>
                </c:pt>
                <c:pt idx="1402">
                  <c:v>0.16784700000000041</c:v>
                </c:pt>
                <c:pt idx="1403">
                  <c:v>0.17013500000000001</c:v>
                </c:pt>
                <c:pt idx="1404">
                  <c:v>0.17318700000000001</c:v>
                </c:pt>
                <c:pt idx="1405">
                  <c:v>0.16784700000000041</c:v>
                </c:pt>
                <c:pt idx="1406">
                  <c:v>0.16861000000000001</c:v>
                </c:pt>
                <c:pt idx="1407">
                  <c:v>0.17242399999999999</c:v>
                </c:pt>
                <c:pt idx="1408">
                  <c:v>0.16098000000000001</c:v>
                </c:pt>
                <c:pt idx="1409">
                  <c:v>0.169373</c:v>
                </c:pt>
                <c:pt idx="1410">
                  <c:v>0.169373</c:v>
                </c:pt>
                <c:pt idx="1411">
                  <c:v>0.16708400000000001</c:v>
                </c:pt>
                <c:pt idx="1412">
                  <c:v>0.15716600000000044</c:v>
                </c:pt>
                <c:pt idx="1413">
                  <c:v>0.16250600000000001</c:v>
                </c:pt>
                <c:pt idx="1414">
                  <c:v>0.16861000000000001</c:v>
                </c:pt>
                <c:pt idx="1415">
                  <c:v>0.15792800000000104</c:v>
                </c:pt>
                <c:pt idx="1416">
                  <c:v>0.16784700000000041</c:v>
                </c:pt>
                <c:pt idx="1417">
                  <c:v>0.16021700000000041</c:v>
                </c:pt>
                <c:pt idx="1418">
                  <c:v>0.15945400000000104</c:v>
                </c:pt>
                <c:pt idx="1419">
                  <c:v>0.16861000000000001</c:v>
                </c:pt>
                <c:pt idx="1420">
                  <c:v>0.16479500000000041</c:v>
                </c:pt>
                <c:pt idx="1421">
                  <c:v>0.16708400000000001</c:v>
                </c:pt>
                <c:pt idx="1422">
                  <c:v>0.16708400000000001</c:v>
                </c:pt>
                <c:pt idx="1423">
                  <c:v>0.16326900000000041</c:v>
                </c:pt>
                <c:pt idx="1424">
                  <c:v>0.17242399999999999</c:v>
                </c:pt>
                <c:pt idx="1425">
                  <c:v>0.17089799999999999</c:v>
                </c:pt>
                <c:pt idx="1426">
                  <c:v>0.169373</c:v>
                </c:pt>
                <c:pt idx="1427">
                  <c:v>0.17013500000000001</c:v>
                </c:pt>
                <c:pt idx="1428">
                  <c:v>0.16708400000000001</c:v>
                </c:pt>
                <c:pt idx="1429">
                  <c:v>0.15487699999999999</c:v>
                </c:pt>
                <c:pt idx="1430">
                  <c:v>0.16098000000000001</c:v>
                </c:pt>
                <c:pt idx="1431">
                  <c:v>0.16403200000000001</c:v>
                </c:pt>
                <c:pt idx="1432">
                  <c:v>0.17089799999999999</c:v>
                </c:pt>
                <c:pt idx="1433">
                  <c:v>0.16555800000000001</c:v>
                </c:pt>
                <c:pt idx="1434">
                  <c:v>0.16098000000000001</c:v>
                </c:pt>
                <c:pt idx="1435">
                  <c:v>0.166321</c:v>
                </c:pt>
                <c:pt idx="1436">
                  <c:v>0.16403200000000001</c:v>
                </c:pt>
                <c:pt idx="1437">
                  <c:v>0.16479500000000041</c:v>
                </c:pt>
                <c:pt idx="1438">
                  <c:v>0.16784700000000041</c:v>
                </c:pt>
                <c:pt idx="1439">
                  <c:v>0.15411400000000081</c:v>
                </c:pt>
                <c:pt idx="1440">
                  <c:v>0.166321</c:v>
                </c:pt>
                <c:pt idx="1441">
                  <c:v>0.15640300000000101</c:v>
                </c:pt>
                <c:pt idx="1442">
                  <c:v>0.16403200000000001</c:v>
                </c:pt>
                <c:pt idx="1443">
                  <c:v>0.169373</c:v>
                </c:pt>
                <c:pt idx="1444">
                  <c:v>0.169373</c:v>
                </c:pt>
                <c:pt idx="1445">
                  <c:v>0.16403200000000001</c:v>
                </c:pt>
                <c:pt idx="1446">
                  <c:v>0.16555800000000001</c:v>
                </c:pt>
                <c:pt idx="1447">
                  <c:v>0.17318700000000001</c:v>
                </c:pt>
                <c:pt idx="1448">
                  <c:v>0.16784700000000041</c:v>
                </c:pt>
                <c:pt idx="1449">
                  <c:v>0.17318700000000001</c:v>
                </c:pt>
                <c:pt idx="1450">
                  <c:v>0.166321</c:v>
                </c:pt>
                <c:pt idx="1451">
                  <c:v>0.169373</c:v>
                </c:pt>
                <c:pt idx="1452">
                  <c:v>0.166321</c:v>
                </c:pt>
                <c:pt idx="1453">
                  <c:v>0.16479500000000041</c:v>
                </c:pt>
                <c:pt idx="1454">
                  <c:v>0.16784700000000041</c:v>
                </c:pt>
                <c:pt idx="1455">
                  <c:v>0.16861000000000001</c:v>
                </c:pt>
                <c:pt idx="1456">
                  <c:v>0.16174300000000041</c:v>
                </c:pt>
                <c:pt idx="1457">
                  <c:v>0.16555800000000001</c:v>
                </c:pt>
                <c:pt idx="1458">
                  <c:v>0.15945400000000104</c:v>
                </c:pt>
                <c:pt idx="1459">
                  <c:v>0.16479500000000041</c:v>
                </c:pt>
                <c:pt idx="1460">
                  <c:v>0.15716600000000044</c:v>
                </c:pt>
                <c:pt idx="1461">
                  <c:v>0.16708400000000001</c:v>
                </c:pt>
                <c:pt idx="1462">
                  <c:v>0.166321</c:v>
                </c:pt>
                <c:pt idx="1463">
                  <c:v>0.16861000000000001</c:v>
                </c:pt>
                <c:pt idx="1464">
                  <c:v>0.169373</c:v>
                </c:pt>
                <c:pt idx="1465">
                  <c:v>0.16784700000000041</c:v>
                </c:pt>
                <c:pt idx="1466">
                  <c:v>0.17013500000000001</c:v>
                </c:pt>
                <c:pt idx="1467">
                  <c:v>0.16861000000000001</c:v>
                </c:pt>
                <c:pt idx="1468">
                  <c:v>0.17013500000000001</c:v>
                </c:pt>
                <c:pt idx="1469">
                  <c:v>0.16784700000000041</c:v>
                </c:pt>
                <c:pt idx="1470">
                  <c:v>0.169373</c:v>
                </c:pt>
                <c:pt idx="1471">
                  <c:v>0.15869100000000044</c:v>
                </c:pt>
                <c:pt idx="1472">
                  <c:v>0.16479500000000041</c:v>
                </c:pt>
                <c:pt idx="1473">
                  <c:v>0.17089799999999999</c:v>
                </c:pt>
                <c:pt idx="1474">
                  <c:v>0.16021700000000041</c:v>
                </c:pt>
                <c:pt idx="1475">
                  <c:v>0.16555800000000001</c:v>
                </c:pt>
                <c:pt idx="1476">
                  <c:v>0.15564000000000044</c:v>
                </c:pt>
                <c:pt idx="1477">
                  <c:v>0.16174300000000041</c:v>
                </c:pt>
                <c:pt idx="1478">
                  <c:v>0.16098000000000001</c:v>
                </c:pt>
                <c:pt idx="1479">
                  <c:v>0.16555800000000001</c:v>
                </c:pt>
                <c:pt idx="1480">
                  <c:v>0.16403200000000001</c:v>
                </c:pt>
                <c:pt idx="1481">
                  <c:v>0.16403200000000001</c:v>
                </c:pt>
                <c:pt idx="1482">
                  <c:v>0.166321</c:v>
                </c:pt>
                <c:pt idx="1483">
                  <c:v>0.16098000000000001</c:v>
                </c:pt>
                <c:pt idx="1484">
                  <c:v>0.16250600000000001</c:v>
                </c:pt>
                <c:pt idx="1485">
                  <c:v>0.16861000000000001</c:v>
                </c:pt>
                <c:pt idx="1486">
                  <c:v>0.17013500000000001</c:v>
                </c:pt>
                <c:pt idx="1487">
                  <c:v>0.16861000000000001</c:v>
                </c:pt>
                <c:pt idx="1488">
                  <c:v>0.166321</c:v>
                </c:pt>
                <c:pt idx="1489">
                  <c:v>0.16403200000000001</c:v>
                </c:pt>
                <c:pt idx="1490">
                  <c:v>0.17013500000000001</c:v>
                </c:pt>
                <c:pt idx="1491">
                  <c:v>0.16708400000000001</c:v>
                </c:pt>
                <c:pt idx="1492">
                  <c:v>0.14877299999999999</c:v>
                </c:pt>
                <c:pt idx="1493">
                  <c:v>0.15869100000000044</c:v>
                </c:pt>
                <c:pt idx="1494">
                  <c:v>0.166321</c:v>
                </c:pt>
                <c:pt idx="1495">
                  <c:v>0.16174300000000041</c:v>
                </c:pt>
                <c:pt idx="1496">
                  <c:v>0.16784700000000041</c:v>
                </c:pt>
                <c:pt idx="1497">
                  <c:v>0.15716600000000044</c:v>
                </c:pt>
                <c:pt idx="1498">
                  <c:v>0.16479500000000041</c:v>
                </c:pt>
                <c:pt idx="1499">
                  <c:v>0.16861000000000001</c:v>
                </c:pt>
                <c:pt idx="1500">
                  <c:v>0.16861000000000001</c:v>
                </c:pt>
                <c:pt idx="1501">
                  <c:v>0.16326900000000041</c:v>
                </c:pt>
                <c:pt idx="1502">
                  <c:v>0.16784700000000041</c:v>
                </c:pt>
                <c:pt idx="1503">
                  <c:v>0.16555800000000001</c:v>
                </c:pt>
                <c:pt idx="1504">
                  <c:v>0.17089799999999999</c:v>
                </c:pt>
                <c:pt idx="1505">
                  <c:v>0.16555800000000001</c:v>
                </c:pt>
                <c:pt idx="1506">
                  <c:v>0.17013500000000001</c:v>
                </c:pt>
                <c:pt idx="1507">
                  <c:v>0.17547599999999999</c:v>
                </c:pt>
                <c:pt idx="1508">
                  <c:v>0.15945400000000104</c:v>
                </c:pt>
                <c:pt idx="1509">
                  <c:v>0.166321</c:v>
                </c:pt>
                <c:pt idx="1510">
                  <c:v>0.16479500000000041</c:v>
                </c:pt>
                <c:pt idx="1511">
                  <c:v>0.17547599999999999</c:v>
                </c:pt>
                <c:pt idx="1512">
                  <c:v>0.17089799999999999</c:v>
                </c:pt>
                <c:pt idx="1513">
                  <c:v>0.16021700000000041</c:v>
                </c:pt>
                <c:pt idx="1514">
                  <c:v>0.16708400000000001</c:v>
                </c:pt>
                <c:pt idx="1515">
                  <c:v>0.17089799999999999</c:v>
                </c:pt>
                <c:pt idx="1516">
                  <c:v>0.16708400000000001</c:v>
                </c:pt>
                <c:pt idx="1517">
                  <c:v>0.16326900000000041</c:v>
                </c:pt>
                <c:pt idx="1518">
                  <c:v>0.166321</c:v>
                </c:pt>
                <c:pt idx="1519">
                  <c:v>0.16784700000000041</c:v>
                </c:pt>
                <c:pt idx="1520">
                  <c:v>0.16708400000000001</c:v>
                </c:pt>
                <c:pt idx="1521">
                  <c:v>0.17318700000000001</c:v>
                </c:pt>
                <c:pt idx="1522">
                  <c:v>0.16098000000000001</c:v>
                </c:pt>
                <c:pt idx="1523">
                  <c:v>0.16708400000000001</c:v>
                </c:pt>
                <c:pt idx="1524">
                  <c:v>0.166321</c:v>
                </c:pt>
                <c:pt idx="1525">
                  <c:v>0.16708400000000001</c:v>
                </c:pt>
                <c:pt idx="1526">
                  <c:v>0.16250600000000001</c:v>
                </c:pt>
                <c:pt idx="1527">
                  <c:v>0.16479500000000041</c:v>
                </c:pt>
                <c:pt idx="1528">
                  <c:v>0.16861000000000001</c:v>
                </c:pt>
                <c:pt idx="1529">
                  <c:v>0.16326900000000041</c:v>
                </c:pt>
                <c:pt idx="1530">
                  <c:v>0.166321</c:v>
                </c:pt>
                <c:pt idx="1531">
                  <c:v>0.17318700000000001</c:v>
                </c:pt>
                <c:pt idx="1532">
                  <c:v>0.17089799999999999</c:v>
                </c:pt>
                <c:pt idx="1533">
                  <c:v>0.16708400000000001</c:v>
                </c:pt>
                <c:pt idx="1534">
                  <c:v>0.16861000000000001</c:v>
                </c:pt>
                <c:pt idx="1535">
                  <c:v>0.16021700000000041</c:v>
                </c:pt>
                <c:pt idx="1536">
                  <c:v>0.16708400000000001</c:v>
                </c:pt>
                <c:pt idx="1537">
                  <c:v>0.16098000000000001</c:v>
                </c:pt>
                <c:pt idx="1538">
                  <c:v>0.16784700000000041</c:v>
                </c:pt>
                <c:pt idx="1539">
                  <c:v>0.16021700000000041</c:v>
                </c:pt>
                <c:pt idx="1540">
                  <c:v>0.16250600000000001</c:v>
                </c:pt>
                <c:pt idx="1541">
                  <c:v>0.17013500000000001</c:v>
                </c:pt>
                <c:pt idx="1542">
                  <c:v>0.17013500000000001</c:v>
                </c:pt>
                <c:pt idx="1543">
                  <c:v>0.16861000000000001</c:v>
                </c:pt>
                <c:pt idx="1544">
                  <c:v>0.16708400000000001</c:v>
                </c:pt>
                <c:pt idx="1545">
                  <c:v>0.16174300000000041</c:v>
                </c:pt>
                <c:pt idx="1546">
                  <c:v>0.15945400000000104</c:v>
                </c:pt>
                <c:pt idx="1547">
                  <c:v>0.16861000000000001</c:v>
                </c:pt>
                <c:pt idx="1548">
                  <c:v>0.16479500000000041</c:v>
                </c:pt>
                <c:pt idx="1549">
                  <c:v>0.16021700000000041</c:v>
                </c:pt>
                <c:pt idx="1550">
                  <c:v>0.15716600000000044</c:v>
                </c:pt>
                <c:pt idx="1551">
                  <c:v>0.16098000000000001</c:v>
                </c:pt>
                <c:pt idx="1552">
                  <c:v>0.17318700000000001</c:v>
                </c:pt>
                <c:pt idx="1553">
                  <c:v>0.16784700000000041</c:v>
                </c:pt>
                <c:pt idx="1554">
                  <c:v>0.16708400000000001</c:v>
                </c:pt>
                <c:pt idx="1555">
                  <c:v>0.17089799999999999</c:v>
                </c:pt>
                <c:pt idx="1556">
                  <c:v>0.166321</c:v>
                </c:pt>
                <c:pt idx="1557">
                  <c:v>0.17013500000000001</c:v>
                </c:pt>
                <c:pt idx="1558">
                  <c:v>0.169373</c:v>
                </c:pt>
                <c:pt idx="1559">
                  <c:v>0.169373</c:v>
                </c:pt>
                <c:pt idx="1560">
                  <c:v>0.16479500000000041</c:v>
                </c:pt>
                <c:pt idx="1561">
                  <c:v>0.166321</c:v>
                </c:pt>
                <c:pt idx="1562">
                  <c:v>0.16326900000000041</c:v>
                </c:pt>
                <c:pt idx="1563">
                  <c:v>0.17089799999999999</c:v>
                </c:pt>
                <c:pt idx="1564">
                  <c:v>0.16403200000000001</c:v>
                </c:pt>
                <c:pt idx="1565">
                  <c:v>0.17242399999999999</c:v>
                </c:pt>
                <c:pt idx="1566">
                  <c:v>0.16174300000000041</c:v>
                </c:pt>
                <c:pt idx="1567">
                  <c:v>0.16479500000000041</c:v>
                </c:pt>
                <c:pt idx="1568">
                  <c:v>0.15792800000000104</c:v>
                </c:pt>
                <c:pt idx="1569">
                  <c:v>0.16555800000000001</c:v>
                </c:pt>
                <c:pt idx="1570">
                  <c:v>0.17013500000000001</c:v>
                </c:pt>
                <c:pt idx="1571">
                  <c:v>0.16403200000000001</c:v>
                </c:pt>
                <c:pt idx="1572">
                  <c:v>0.17089799999999999</c:v>
                </c:pt>
                <c:pt idx="1573">
                  <c:v>0.166321</c:v>
                </c:pt>
                <c:pt idx="1574">
                  <c:v>0.16708400000000001</c:v>
                </c:pt>
                <c:pt idx="1575">
                  <c:v>0.16479500000000041</c:v>
                </c:pt>
                <c:pt idx="1576">
                  <c:v>0.169373</c:v>
                </c:pt>
                <c:pt idx="1577">
                  <c:v>0.16555800000000001</c:v>
                </c:pt>
                <c:pt idx="1578">
                  <c:v>0.16403200000000001</c:v>
                </c:pt>
                <c:pt idx="1579">
                  <c:v>0.16098000000000001</c:v>
                </c:pt>
                <c:pt idx="1580">
                  <c:v>0.16555800000000001</c:v>
                </c:pt>
                <c:pt idx="1581">
                  <c:v>0.16555800000000001</c:v>
                </c:pt>
                <c:pt idx="1582">
                  <c:v>0.16403200000000001</c:v>
                </c:pt>
                <c:pt idx="1583">
                  <c:v>0.16708400000000001</c:v>
                </c:pt>
                <c:pt idx="1584">
                  <c:v>0.17166100000000001</c:v>
                </c:pt>
                <c:pt idx="1585">
                  <c:v>0.16403200000000001</c:v>
                </c:pt>
                <c:pt idx="1586">
                  <c:v>0.16708400000000001</c:v>
                </c:pt>
                <c:pt idx="1587">
                  <c:v>0.169373</c:v>
                </c:pt>
                <c:pt idx="1588">
                  <c:v>0.16861000000000001</c:v>
                </c:pt>
                <c:pt idx="1589">
                  <c:v>0.16098000000000001</c:v>
                </c:pt>
                <c:pt idx="1590">
                  <c:v>0.166321</c:v>
                </c:pt>
                <c:pt idx="1591">
                  <c:v>0.16861000000000001</c:v>
                </c:pt>
                <c:pt idx="1592">
                  <c:v>0.15792800000000104</c:v>
                </c:pt>
                <c:pt idx="1593">
                  <c:v>0.16403200000000001</c:v>
                </c:pt>
                <c:pt idx="1594">
                  <c:v>0.166321</c:v>
                </c:pt>
                <c:pt idx="1595">
                  <c:v>0.16784700000000041</c:v>
                </c:pt>
                <c:pt idx="1596">
                  <c:v>0.16174300000000041</c:v>
                </c:pt>
                <c:pt idx="1597">
                  <c:v>0.15411400000000081</c:v>
                </c:pt>
                <c:pt idx="1598">
                  <c:v>0.16250600000000001</c:v>
                </c:pt>
                <c:pt idx="1599">
                  <c:v>0.17166100000000001</c:v>
                </c:pt>
                <c:pt idx="1600">
                  <c:v>0.17166100000000001</c:v>
                </c:pt>
                <c:pt idx="1601">
                  <c:v>0.15716600000000044</c:v>
                </c:pt>
                <c:pt idx="1602">
                  <c:v>0.17166100000000001</c:v>
                </c:pt>
                <c:pt idx="1603">
                  <c:v>0.16555800000000001</c:v>
                </c:pt>
                <c:pt idx="1604">
                  <c:v>0.16250600000000001</c:v>
                </c:pt>
                <c:pt idx="1605">
                  <c:v>0.17547599999999999</c:v>
                </c:pt>
                <c:pt idx="1606">
                  <c:v>0.17013500000000001</c:v>
                </c:pt>
                <c:pt idx="1607">
                  <c:v>0.16784700000000041</c:v>
                </c:pt>
                <c:pt idx="1608">
                  <c:v>0.16098000000000001</c:v>
                </c:pt>
                <c:pt idx="1609">
                  <c:v>0.169373</c:v>
                </c:pt>
                <c:pt idx="1610">
                  <c:v>0.166321</c:v>
                </c:pt>
                <c:pt idx="1611">
                  <c:v>0.17089799999999999</c:v>
                </c:pt>
                <c:pt idx="1612">
                  <c:v>0.166321</c:v>
                </c:pt>
                <c:pt idx="1613">
                  <c:v>0.15182499999999999</c:v>
                </c:pt>
                <c:pt idx="1614">
                  <c:v>0.16326900000000041</c:v>
                </c:pt>
                <c:pt idx="1615">
                  <c:v>0.16784700000000041</c:v>
                </c:pt>
                <c:pt idx="1616">
                  <c:v>0.17013500000000001</c:v>
                </c:pt>
                <c:pt idx="1617">
                  <c:v>0.16326900000000041</c:v>
                </c:pt>
                <c:pt idx="1618">
                  <c:v>0.16784700000000041</c:v>
                </c:pt>
                <c:pt idx="1619">
                  <c:v>0.16555800000000001</c:v>
                </c:pt>
                <c:pt idx="1620">
                  <c:v>0.16708400000000001</c:v>
                </c:pt>
                <c:pt idx="1621">
                  <c:v>0.16250600000000001</c:v>
                </c:pt>
                <c:pt idx="1622">
                  <c:v>0.16326900000000041</c:v>
                </c:pt>
                <c:pt idx="1623">
                  <c:v>0.16326900000000041</c:v>
                </c:pt>
                <c:pt idx="1624">
                  <c:v>0.166321</c:v>
                </c:pt>
                <c:pt idx="1625">
                  <c:v>0.16784700000000041</c:v>
                </c:pt>
                <c:pt idx="1626">
                  <c:v>0.169373</c:v>
                </c:pt>
                <c:pt idx="1627">
                  <c:v>0.166321</c:v>
                </c:pt>
                <c:pt idx="1628">
                  <c:v>0.16098000000000001</c:v>
                </c:pt>
                <c:pt idx="1629">
                  <c:v>0.166321</c:v>
                </c:pt>
                <c:pt idx="1630">
                  <c:v>0.17013500000000001</c:v>
                </c:pt>
                <c:pt idx="1631">
                  <c:v>0.17471300000000092</c:v>
                </c:pt>
                <c:pt idx="1632">
                  <c:v>0.16555800000000001</c:v>
                </c:pt>
                <c:pt idx="1633">
                  <c:v>0.166321</c:v>
                </c:pt>
                <c:pt idx="1634">
                  <c:v>0.16174300000000041</c:v>
                </c:pt>
                <c:pt idx="1635">
                  <c:v>0.16250600000000001</c:v>
                </c:pt>
                <c:pt idx="1636">
                  <c:v>0.16784700000000041</c:v>
                </c:pt>
                <c:pt idx="1637">
                  <c:v>0.16861000000000001</c:v>
                </c:pt>
                <c:pt idx="1638">
                  <c:v>0.15487699999999999</c:v>
                </c:pt>
                <c:pt idx="1639">
                  <c:v>0.15792800000000104</c:v>
                </c:pt>
                <c:pt idx="1640">
                  <c:v>0.16174300000000041</c:v>
                </c:pt>
                <c:pt idx="1641">
                  <c:v>0.15640300000000101</c:v>
                </c:pt>
                <c:pt idx="1642">
                  <c:v>0.17318700000000001</c:v>
                </c:pt>
                <c:pt idx="1643">
                  <c:v>0.16174300000000041</c:v>
                </c:pt>
                <c:pt idx="1644">
                  <c:v>0.15640300000000101</c:v>
                </c:pt>
                <c:pt idx="1645">
                  <c:v>0.166321</c:v>
                </c:pt>
                <c:pt idx="1646">
                  <c:v>0.16403200000000001</c:v>
                </c:pt>
                <c:pt idx="1647">
                  <c:v>0.16403200000000001</c:v>
                </c:pt>
                <c:pt idx="1648">
                  <c:v>0.16708400000000001</c:v>
                </c:pt>
                <c:pt idx="1649">
                  <c:v>0.17929100000000092</c:v>
                </c:pt>
                <c:pt idx="1650">
                  <c:v>0.16861000000000001</c:v>
                </c:pt>
                <c:pt idx="1651">
                  <c:v>0.16326900000000041</c:v>
                </c:pt>
                <c:pt idx="1652">
                  <c:v>0.169373</c:v>
                </c:pt>
                <c:pt idx="1653">
                  <c:v>0.16555800000000001</c:v>
                </c:pt>
                <c:pt idx="1654">
                  <c:v>0.16250600000000001</c:v>
                </c:pt>
                <c:pt idx="1655">
                  <c:v>0.17166100000000001</c:v>
                </c:pt>
                <c:pt idx="1656">
                  <c:v>0.15869100000000044</c:v>
                </c:pt>
                <c:pt idx="1657">
                  <c:v>0.169373</c:v>
                </c:pt>
                <c:pt idx="1658">
                  <c:v>0.169373</c:v>
                </c:pt>
                <c:pt idx="1659">
                  <c:v>0.15869100000000044</c:v>
                </c:pt>
                <c:pt idx="1660">
                  <c:v>0.16326900000000041</c:v>
                </c:pt>
                <c:pt idx="1661">
                  <c:v>0.16403200000000001</c:v>
                </c:pt>
                <c:pt idx="1662">
                  <c:v>0.15869100000000044</c:v>
                </c:pt>
                <c:pt idx="1663">
                  <c:v>0.17166100000000001</c:v>
                </c:pt>
                <c:pt idx="1664">
                  <c:v>0.16708400000000001</c:v>
                </c:pt>
                <c:pt idx="1665">
                  <c:v>0.16784700000000041</c:v>
                </c:pt>
                <c:pt idx="1666">
                  <c:v>0.16479500000000041</c:v>
                </c:pt>
                <c:pt idx="1667">
                  <c:v>0.166321</c:v>
                </c:pt>
                <c:pt idx="1668">
                  <c:v>0.17013500000000001</c:v>
                </c:pt>
                <c:pt idx="1669">
                  <c:v>0.16861000000000001</c:v>
                </c:pt>
                <c:pt idx="1670">
                  <c:v>0.17013500000000001</c:v>
                </c:pt>
                <c:pt idx="1671">
                  <c:v>0.16784700000000041</c:v>
                </c:pt>
                <c:pt idx="1672">
                  <c:v>0.16403200000000001</c:v>
                </c:pt>
                <c:pt idx="1673">
                  <c:v>0.169373</c:v>
                </c:pt>
                <c:pt idx="1674">
                  <c:v>0.17471300000000092</c:v>
                </c:pt>
                <c:pt idx="1675">
                  <c:v>0.16784700000000041</c:v>
                </c:pt>
                <c:pt idx="1676">
                  <c:v>0.15945400000000104</c:v>
                </c:pt>
                <c:pt idx="1677">
                  <c:v>0.169373</c:v>
                </c:pt>
                <c:pt idx="1678">
                  <c:v>0.17013500000000001</c:v>
                </c:pt>
                <c:pt idx="1679">
                  <c:v>0.15869100000000044</c:v>
                </c:pt>
                <c:pt idx="1680">
                  <c:v>0.166321</c:v>
                </c:pt>
                <c:pt idx="1681">
                  <c:v>0.16174300000000041</c:v>
                </c:pt>
                <c:pt idx="1682">
                  <c:v>0.15869100000000044</c:v>
                </c:pt>
                <c:pt idx="1683">
                  <c:v>0.16174300000000041</c:v>
                </c:pt>
                <c:pt idx="1684">
                  <c:v>0.16861000000000001</c:v>
                </c:pt>
                <c:pt idx="1685">
                  <c:v>0.16784700000000041</c:v>
                </c:pt>
                <c:pt idx="1686">
                  <c:v>0.16098000000000001</c:v>
                </c:pt>
                <c:pt idx="1687">
                  <c:v>0.16861000000000001</c:v>
                </c:pt>
                <c:pt idx="1688">
                  <c:v>0.17089799999999999</c:v>
                </c:pt>
                <c:pt idx="1689">
                  <c:v>0.17471300000000092</c:v>
                </c:pt>
                <c:pt idx="1690">
                  <c:v>0.17089799999999999</c:v>
                </c:pt>
                <c:pt idx="1691">
                  <c:v>0.16098000000000001</c:v>
                </c:pt>
                <c:pt idx="1692">
                  <c:v>0.16708400000000001</c:v>
                </c:pt>
                <c:pt idx="1693">
                  <c:v>0.16479500000000041</c:v>
                </c:pt>
                <c:pt idx="1694">
                  <c:v>0.16555800000000001</c:v>
                </c:pt>
                <c:pt idx="1695">
                  <c:v>0.16555800000000001</c:v>
                </c:pt>
                <c:pt idx="1696">
                  <c:v>0.17242399999999999</c:v>
                </c:pt>
                <c:pt idx="1697">
                  <c:v>0.16479500000000041</c:v>
                </c:pt>
                <c:pt idx="1698">
                  <c:v>0.16098000000000001</c:v>
                </c:pt>
                <c:pt idx="1699">
                  <c:v>0.16403200000000001</c:v>
                </c:pt>
                <c:pt idx="1700">
                  <c:v>0.16784700000000041</c:v>
                </c:pt>
                <c:pt idx="1701">
                  <c:v>0.17166100000000001</c:v>
                </c:pt>
                <c:pt idx="1702">
                  <c:v>0.15869100000000044</c:v>
                </c:pt>
                <c:pt idx="1703">
                  <c:v>0.15792800000000104</c:v>
                </c:pt>
                <c:pt idx="1704">
                  <c:v>0.17166100000000001</c:v>
                </c:pt>
                <c:pt idx="1705">
                  <c:v>0.166321</c:v>
                </c:pt>
                <c:pt idx="1706">
                  <c:v>0.16326900000000041</c:v>
                </c:pt>
                <c:pt idx="1707">
                  <c:v>0.16326900000000041</c:v>
                </c:pt>
                <c:pt idx="1708">
                  <c:v>0.17700199999999999</c:v>
                </c:pt>
                <c:pt idx="1709">
                  <c:v>0.16555800000000001</c:v>
                </c:pt>
                <c:pt idx="1710">
                  <c:v>0.166321</c:v>
                </c:pt>
                <c:pt idx="1711">
                  <c:v>0.16250600000000001</c:v>
                </c:pt>
                <c:pt idx="1712">
                  <c:v>0.17089799999999999</c:v>
                </c:pt>
                <c:pt idx="1713">
                  <c:v>0.17623900000000092</c:v>
                </c:pt>
                <c:pt idx="1714">
                  <c:v>0.17013500000000001</c:v>
                </c:pt>
                <c:pt idx="1715">
                  <c:v>0.16403200000000001</c:v>
                </c:pt>
                <c:pt idx="1716">
                  <c:v>0.16250600000000001</c:v>
                </c:pt>
                <c:pt idx="1717">
                  <c:v>0.16021700000000041</c:v>
                </c:pt>
                <c:pt idx="1718">
                  <c:v>0.16479500000000041</c:v>
                </c:pt>
                <c:pt idx="1719">
                  <c:v>0.166321</c:v>
                </c:pt>
                <c:pt idx="1720">
                  <c:v>0.17471300000000092</c:v>
                </c:pt>
                <c:pt idx="1721">
                  <c:v>0.15792800000000104</c:v>
                </c:pt>
                <c:pt idx="1722">
                  <c:v>0.16403200000000001</c:v>
                </c:pt>
                <c:pt idx="1723">
                  <c:v>0.16174300000000041</c:v>
                </c:pt>
                <c:pt idx="1724">
                  <c:v>0.16784700000000041</c:v>
                </c:pt>
                <c:pt idx="1725">
                  <c:v>0.17318700000000001</c:v>
                </c:pt>
                <c:pt idx="1726">
                  <c:v>0.17089799999999999</c:v>
                </c:pt>
                <c:pt idx="1727">
                  <c:v>0.15640300000000101</c:v>
                </c:pt>
                <c:pt idx="1728">
                  <c:v>0.16708400000000001</c:v>
                </c:pt>
                <c:pt idx="1729">
                  <c:v>0.16784700000000041</c:v>
                </c:pt>
                <c:pt idx="1730">
                  <c:v>0.169373</c:v>
                </c:pt>
                <c:pt idx="1731">
                  <c:v>0.17166100000000001</c:v>
                </c:pt>
                <c:pt idx="1732">
                  <c:v>0.169373</c:v>
                </c:pt>
                <c:pt idx="1733">
                  <c:v>0.15869100000000044</c:v>
                </c:pt>
                <c:pt idx="1734">
                  <c:v>0.17166100000000001</c:v>
                </c:pt>
                <c:pt idx="1735">
                  <c:v>0.17013500000000001</c:v>
                </c:pt>
                <c:pt idx="1736">
                  <c:v>0.16479500000000041</c:v>
                </c:pt>
                <c:pt idx="1737">
                  <c:v>0.16708400000000001</c:v>
                </c:pt>
                <c:pt idx="1738">
                  <c:v>0.16784700000000041</c:v>
                </c:pt>
                <c:pt idx="1739">
                  <c:v>0.16174300000000041</c:v>
                </c:pt>
                <c:pt idx="1740">
                  <c:v>0.15945400000000104</c:v>
                </c:pt>
                <c:pt idx="1741">
                  <c:v>0.17089799999999999</c:v>
                </c:pt>
                <c:pt idx="1742">
                  <c:v>0.17013500000000001</c:v>
                </c:pt>
                <c:pt idx="1743">
                  <c:v>0.16784700000000041</c:v>
                </c:pt>
                <c:pt idx="1744">
                  <c:v>0.16479500000000041</c:v>
                </c:pt>
                <c:pt idx="1745">
                  <c:v>0.17013500000000001</c:v>
                </c:pt>
                <c:pt idx="1746">
                  <c:v>0.16708400000000001</c:v>
                </c:pt>
                <c:pt idx="1747">
                  <c:v>0.169373</c:v>
                </c:pt>
                <c:pt idx="1748">
                  <c:v>0.15792800000000104</c:v>
                </c:pt>
                <c:pt idx="1749">
                  <c:v>0.169373</c:v>
                </c:pt>
                <c:pt idx="1750">
                  <c:v>0.16098000000000001</c:v>
                </c:pt>
                <c:pt idx="1751">
                  <c:v>0.16708400000000001</c:v>
                </c:pt>
                <c:pt idx="1752">
                  <c:v>0.17318700000000001</c:v>
                </c:pt>
                <c:pt idx="1753">
                  <c:v>0.17089799999999999</c:v>
                </c:pt>
                <c:pt idx="1754">
                  <c:v>0.16326900000000041</c:v>
                </c:pt>
                <c:pt idx="1755">
                  <c:v>0.16403200000000001</c:v>
                </c:pt>
                <c:pt idx="1756">
                  <c:v>0.16708400000000001</c:v>
                </c:pt>
                <c:pt idx="1757">
                  <c:v>0.17242399999999999</c:v>
                </c:pt>
                <c:pt idx="1758">
                  <c:v>0.16479500000000041</c:v>
                </c:pt>
                <c:pt idx="1759">
                  <c:v>0.16403200000000001</c:v>
                </c:pt>
                <c:pt idx="1760">
                  <c:v>0.169373</c:v>
                </c:pt>
                <c:pt idx="1761">
                  <c:v>0.16250600000000001</c:v>
                </c:pt>
                <c:pt idx="1762">
                  <c:v>0.17166100000000001</c:v>
                </c:pt>
                <c:pt idx="1763">
                  <c:v>0.16174300000000041</c:v>
                </c:pt>
                <c:pt idx="1764">
                  <c:v>0.15487699999999999</c:v>
                </c:pt>
                <c:pt idx="1765">
                  <c:v>0.16708400000000001</c:v>
                </c:pt>
                <c:pt idx="1766">
                  <c:v>0.17166100000000001</c:v>
                </c:pt>
                <c:pt idx="1767">
                  <c:v>0.17013500000000001</c:v>
                </c:pt>
                <c:pt idx="1768">
                  <c:v>0.16326900000000041</c:v>
                </c:pt>
                <c:pt idx="1769">
                  <c:v>0.16021700000000041</c:v>
                </c:pt>
                <c:pt idx="1770">
                  <c:v>0.17166100000000001</c:v>
                </c:pt>
                <c:pt idx="1771">
                  <c:v>0.16098000000000001</c:v>
                </c:pt>
                <c:pt idx="1772">
                  <c:v>0.17242399999999999</c:v>
                </c:pt>
                <c:pt idx="1773">
                  <c:v>0.169373</c:v>
                </c:pt>
                <c:pt idx="1774">
                  <c:v>0.169373</c:v>
                </c:pt>
                <c:pt idx="1775">
                  <c:v>0.16250600000000001</c:v>
                </c:pt>
                <c:pt idx="1776">
                  <c:v>0.16708400000000001</c:v>
                </c:pt>
                <c:pt idx="1777">
                  <c:v>0.16403200000000001</c:v>
                </c:pt>
                <c:pt idx="1778">
                  <c:v>0.16784700000000041</c:v>
                </c:pt>
                <c:pt idx="1779">
                  <c:v>0.166321</c:v>
                </c:pt>
                <c:pt idx="1780">
                  <c:v>0.16250600000000001</c:v>
                </c:pt>
                <c:pt idx="1781">
                  <c:v>0.16326900000000041</c:v>
                </c:pt>
                <c:pt idx="1782">
                  <c:v>0.17166100000000001</c:v>
                </c:pt>
                <c:pt idx="1783">
                  <c:v>0.16326900000000041</c:v>
                </c:pt>
                <c:pt idx="1784">
                  <c:v>0.17013500000000001</c:v>
                </c:pt>
                <c:pt idx="1785">
                  <c:v>0.16250600000000001</c:v>
                </c:pt>
                <c:pt idx="1786">
                  <c:v>0.16784700000000041</c:v>
                </c:pt>
                <c:pt idx="1787">
                  <c:v>0.17166100000000001</c:v>
                </c:pt>
                <c:pt idx="1788">
                  <c:v>0.17318700000000001</c:v>
                </c:pt>
                <c:pt idx="1789">
                  <c:v>0.16174300000000041</c:v>
                </c:pt>
                <c:pt idx="1790">
                  <c:v>0.16479500000000041</c:v>
                </c:pt>
                <c:pt idx="1791">
                  <c:v>0.16098000000000001</c:v>
                </c:pt>
                <c:pt idx="1792">
                  <c:v>0.17166100000000001</c:v>
                </c:pt>
                <c:pt idx="1793">
                  <c:v>0.16403200000000001</c:v>
                </c:pt>
                <c:pt idx="1794">
                  <c:v>0.16174300000000041</c:v>
                </c:pt>
                <c:pt idx="1795">
                  <c:v>0.16784700000000041</c:v>
                </c:pt>
                <c:pt idx="1796">
                  <c:v>0.17013500000000001</c:v>
                </c:pt>
                <c:pt idx="1797">
                  <c:v>0.16861000000000001</c:v>
                </c:pt>
                <c:pt idx="1798">
                  <c:v>0.16479500000000041</c:v>
                </c:pt>
                <c:pt idx="1799">
                  <c:v>0.16708400000000001</c:v>
                </c:pt>
                <c:pt idx="1800">
                  <c:v>0.15792800000000104</c:v>
                </c:pt>
                <c:pt idx="1801">
                  <c:v>0.16403200000000001</c:v>
                </c:pt>
                <c:pt idx="1802">
                  <c:v>0.16555800000000001</c:v>
                </c:pt>
                <c:pt idx="1803">
                  <c:v>0.16708400000000001</c:v>
                </c:pt>
                <c:pt idx="1804">
                  <c:v>0.16784700000000041</c:v>
                </c:pt>
                <c:pt idx="1805">
                  <c:v>0.16479500000000041</c:v>
                </c:pt>
                <c:pt idx="1806">
                  <c:v>0.16784700000000041</c:v>
                </c:pt>
                <c:pt idx="1807">
                  <c:v>0.17395000000000024</c:v>
                </c:pt>
                <c:pt idx="1808">
                  <c:v>0.169373</c:v>
                </c:pt>
                <c:pt idx="1809">
                  <c:v>0.16861000000000001</c:v>
                </c:pt>
                <c:pt idx="1810">
                  <c:v>0.16098000000000001</c:v>
                </c:pt>
                <c:pt idx="1811">
                  <c:v>0.16250600000000001</c:v>
                </c:pt>
                <c:pt idx="1812">
                  <c:v>0.16326900000000041</c:v>
                </c:pt>
                <c:pt idx="1813">
                  <c:v>0.16555800000000001</c:v>
                </c:pt>
                <c:pt idx="1814">
                  <c:v>0.16021700000000041</c:v>
                </c:pt>
                <c:pt idx="1815">
                  <c:v>0.17242399999999999</c:v>
                </c:pt>
                <c:pt idx="1816">
                  <c:v>0.166321</c:v>
                </c:pt>
                <c:pt idx="1817">
                  <c:v>0.16021700000000041</c:v>
                </c:pt>
                <c:pt idx="1818">
                  <c:v>0.16174300000000041</c:v>
                </c:pt>
                <c:pt idx="1819">
                  <c:v>0.169373</c:v>
                </c:pt>
                <c:pt idx="1820">
                  <c:v>0.16403200000000001</c:v>
                </c:pt>
                <c:pt idx="1821">
                  <c:v>0.15869100000000044</c:v>
                </c:pt>
                <c:pt idx="1822">
                  <c:v>0.17318700000000001</c:v>
                </c:pt>
                <c:pt idx="1823">
                  <c:v>0.16479500000000041</c:v>
                </c:pt>
                <c:pt idx="1824">
                  <c:v>0.17013500000000001</c:v>
                </c:pt>
                <c:pt idx="1825">
                  <c:v>0.16708400000000001</c:v>
                </c:pt>
                <c:pt idx="1826">
                  <c:v>0.16098000000000001</c:v>
                </c:pt>
                <c:pt idx="1827">
                  <c:v>0.16861000000000001</c:v>
                </c:pt>
                <c:pt idx="1828">
                  <c:v>0.16861000000000001</c:v>
                </c:pt>
                <c:pt idx="1829">
                  <c:v>0.16555800000000001</c:v>
                </c:pt>
                <c:pt idx="1830">
                  <c:v>0.17013500000000001</c:v>
                </c:pt>
                <c:pt idx="1831">
                  <c:v>0.16708400000000001</c:v>
                </c:pt>
                <c:pt idx="1832">
                  <c:v>0.16250600000000001</c:v>
                </c:pt>
                <c:pt idx="1833">
                  <c:v>0.166321</c:v>
                </c:pt>
                <c:pt idx="1834">
                  <c:v>0.16479500000000041</c:v>
                </c:pt>
                <c:pt idx="1835">
                  <c:v>0.16021700000000041</c:v>
                </c:pt>
                <c:pt idx="1836">
                  <c:v>0.17089799999999999</c:v>
                </c:pt>
                <c:pt idx="1837">
                  <c:v>0.16784700000000041</c:v>
                </c:pt>
                <c:pt idx="1838">
                  <c:v>0.16250600000000001</c:v>
                </c:pt>
                <c:pt idx="1839">
                  <c:v>0.16784700000000041</c:v>
                </c:pt>
                <c:pt idx="1840">
                  <c:v>0.16403200000000001</c:v>
                </c:pt>
                <c:pt idx="1841">
                  <c:v>0.15869100000000044</c:v>
                </c:pt>
                <c:pt idx="1842">
                  <c:v>0.16403200000000001</c:v>
                </c:pt>
                <c:pt idx="1843">
                  <c:v>0.17166100000000001</c:v>
                </c:pt>
                <c:pt idx="1844">
                  <c:v>0.16174300000000041</c:v>
                </c:pt>
                <c:pt idx="1845">
                  <c:v>0.16708400000000001</c:v>
                </c:pt>
                <c:pt idx="1846">
                  <c:v>0.15640300000000101</c:v>
                </c:pt>
                <c:pt idx="1847">
                  <c:v>0.17242399999999999</c:v>
                </c:pt>
                <c:pt idx="1848">
                  <c:v>0.17089799999999999</c:v>
                </c:pt>
                <c:pt idx="1849">
                  <c:v>0.16403200000000001</c:v>
                </c:pt>
                <c:pt idx="1850">
                  <c:v>0.16784700000000041</c:v>
                </c:pt>
                <c:pt idx="1851">
                  <c:v>0.16250600000000001</c:v>
                </c:pt>
                <c:pt idx="1852">
                  <c:v>0.16479500000000041</c:v>
                </c:pt>
                <c:pt idx="1853">
                  <c:v>0.16784700000000041</c:v>
                </c:pt>
                <c:pt idx="1854">
                  <c:v>0.17395000000000024</c:v>
                </c:pt>
                <c:pt idx="1855">
                  <c:v>0.169373</c:v>
                </c:pt>
                <c:pt idx="1856">
                  <c:v>0.16403200000000001</c:v>
                </c:pt>
                <c:pt idx="1857">
                  <c:v>0.16021700000000041</c:v>
                </c:pt>
                <c:pt idx="1858">
                  <c:v>0.16403200000000001</c:v>
                </c:pt>
                <c:pt idx="1859">
                  <c:v>0.16555800000000001</c:v>
                </c:pt>
                <c:pt idx="1860">
                  <c:v>0.17013500000000001</c:v>
                </c:pt>
                <c:pt idx="1861">
                  <c:v>0.16784700000000041</c:v>
                </c:pt>
                <c:pt idx="1862">
                  <c:v>0.166321</c:v>
                </c:pt>
                <c:pt idx="1863">
                  <c:v>0.166321</c:v>
                </c:pt>
                <c:pt idx="1864">
                  <c:v>0.16784700000000041</c:v>
                </c:pt>
                <c:pt idx="1865">
                  <c:v>0.16861000000000001</c:v>
                </c:pt>
                <c:pt idx="1866">
                  <c:v>0.16479500000000041</c:v>
                </c:pt>
                <c:pt idx="1867">
                  <c:v>0.15716600000000044</c:v>
                </c:pt>
                <c:pt idx="1868">
                  <c:v>0.16174300000000041</c:v>
                </c:pt>
                <c:pt idx="1869">
                  <c:v>0.17395000000000024</c:v>
                </c:pt>
                <c:pt idx="1870">
                  <c:v>0.16784700000000041</c:v>
                </c:pt>
                <c:pt idx="1871">
                  <c:v>0.16784700000000041</c:v>
                </c:pt>
                <c:pt idx="1872">
                  <c:v>0.17013500000000001</c:v>
                </c:pt>
                <c:pt idx="1873">
                  <c:v>0.15869100000000044</c:v>
                </c:pt>
                <c:pt idx="1874">
                  <c:v>0.16250600000000001</c:v>
                </c:pt>
                <c:pt idx="1875">
                  <c:v>0.16708400000000001</c:v>
                </c:pt>
                <c:pt idx="1876">
                  <c:v>0.16326900000000041</c:v>
                </c:pt>
                <c:pt idx="1877">
                  <c:v>0.17089799999999999</c:v>
                </c:pt>
                <c:pt idx="1878">
                  <c:v>0.15792800000000104</c:v>
                </c:pt>
                <c:pt idx="1879">
                  <c:v>0.15487699999999999</c:v>
                </c:pt>
                <c:pt idx="1880">
                  <c:v>0.169373</c:v>
                </c:pt>
                <c:pt idx="1881">
                  <c:v>0.169373</c:v>
                </c:pt>
                <c:pt idx="1882">
                  <c:v>0.16479500000000041</c:v>
                </c:pt>
                <c:pt idx="1883">
                  <c:v>0.17013500000000001</c:v>
                </c:pt>
                <c:pt idx="1884">
                  <c:v>0.16555800000000001</c:v>
                </c:pt>
                <c:pt idx="1885">
                  <c:v>0.16098000000000001</c:v>
                </c:pt>
                <c:pt idx="1886">
                  <c:v>0.16250600000000001</c:v>
                </c:pt>
                <c:pt idx="1887">
                  <c:v>0.16784700000000041</c:v>
                </c:pt>
                <c:pt idx="1888">
                  <c:v>0.16479500000000041</c:v>
                </c:pt>
                <c:pt idx="1889">
                  <c:v>0.17013500000000001</c:v>
                </c:pt>
                <c:pt idx="1890">
                  <c:v>0.169373</c:v>
                </c:pt>
                <c:pt idx="1891">
                  <c:v>0.16021700000000041</c:v>
                </c:pt>
                <c:pt idx="1892">
                  <c:v>0.16326900000000041</c:v>
                </c:pt>
                <c:pt idx="1893">
                  <c:v>0.16479500000000041</c:v>
                </c:pt>
                <c:pt idx="1894">
                  <c:v>0.16098000000000001</c:v>
                </c:pt>
                <c:pt idx="1895">
                  <c:v>0.16098000000000001</c:v>
                </c:pt>
                <c:pt idx="1896">
                  <c:v>0.17166100000000001</c:v>
                </c:pt>
                <c:pt idx="1897">
                  <c:v>0.16174300000000041</c:v>
                </c:pt>
                <c:pt idx="1898">
                  <c:v>0.15869100000000044</c:v>
                </c:pt>
                <c:pt idx="1899">
                  <c:v>0.15640300000000101</c:v>
                </c:pt>
                <c:pt idx="1900">
                  <c:v>0.16250600000000001</c:v>
                </c:pt>
                <c:pt idx="1901">
                  <c:v>0.15869100000000044</c:v>
                </c:pt>
                <c:pt idx="1902">
                  <c:v>0.16326900000000041</c:v>
                </c:pt>
                <c:pt idx="1903">
                  <c:v>0.166321</c:v>
                </c:pt>
                <c:pt idx="1904">
                  <c:v>0.16098000000000001</c:v>
                </c:pt>
                <c:pt idx="1905">
                  <c:v>0.17166100000000001</c:v>
                </c:pt>
                <c:pt idx="1906">
                  <c:v>0.17242399999999999</c:v>
                </c:pt>
                <c:pt idx="1907">
                  <c:v>0.166321</c:v>
                </c:pt>
                <c:pt idx="1908">
                  <c:v>0.17242399999999999</c:v>
                </c:pt>
                <c:pt idx="1909">
                  <c:v>0.15945400000000104</c:v>
                </c:pt>
                <c:pt idx="1910">
                  <c:v>0.17471300000000092</c:v>
                </c:pt>
                <c:pt idx="1911">
                  <c:v>0.17242399999999999</c:v>
                </c:pt>
                <c:pt idx="1912">
                  <c:v>0.16021700000000041</c:v>
                </c:pt>
                <c:pt idx="1913">
                  <c:v>0.16174300000000041</c:v>
                </c:pt>
                <c:pt idx="1914">
                  <c:v>0.16403200000000001</c:v>
                </c:pt>
                <c:pt idx="1915">
                  <c:v>0.169373</c:v>
                </c:pt>
                <c:pt idx="1916">
                  <c:v>0.16555800000000001</c:v>
                </c:pt>
                <c:pt idx="1917">
                  <c:v>0.17166100000000001</c:v>
                </c:pt>
                <c:pt idx="1918">
                  <c:v>0.16250600000000001</c:v>
                </c:pt>
                <c:pt idx="1919">
                  <c:v>0.16479500000000041</c:v>
                </c:pt>
                <c:pt idx="1920">
                  <c:v>0.16403200000000001</c:v>
                </c:pt>
                <c:pt idx="1921">
                  <c:v>0.16403200000000001</c:v>
                </c:pt>
                <c:pt idx="1922">
                  <c:v>0.17166100000000001</c:v>
                </c:pt>
                <c:pt idx="1923">
                  <c:v>0.16784700000000041</c:v>
                </c:pt>
                <c:pt idx="1924">
                  <c:v>0.17166100000000001</c:v>
                </c:pt>
                <c:pt idx="1925">
                  <c:v>0.166321</c:v>
                </c:pt>
                <c:pt idx="1926">
                  <c:v>0.17547599999999999</c:v>
                </c:pt>
                <c:pt idx="1927">
                  <c:v>0.17700199999999999</c:v>
                </c:pt>
                <c:pt idx="1928">
                  <c:v>0.16861000000000001</c:v>
                </c:pt>
                <c:pt idx="1929">
                  <c:v>0.16555800000000001</c:v>
                </c:pt>
                <c:pt idx="1930">
                  <c:v>0.16403200000000001</c:v>
                </c:pt>
                <c:pt idx="1931">
                  <c:v>0.17242399999999999</c:v>
                </c:pt>
                <c:pt idx="1932">
                  <c:v>0.16784700000000041</c:v>
                </c:pt>
                <c:pt idx="1933">
                  <c:v>0.16174300000000041</c:v>
                </c:pt>
                <c:pt idx="1934">
                  <c:v>0.17166100000000001</c:v>
                </c:pt>
                <c:pt idx="1935">
                  <c:v>0.16174300000000041</c:v>
                </c:pt>
                <c:pt idx="1936">
                  <c:v>0.16098000000000001</c:v>
                </c:pt>
                <c:pt idx="1937">
                  <c:v>0.166321</c:v>
                </c:pt>
                <c:pt idx="1938">
                  <c:v>0.16250600000000001</c:v>
                </c:pt>
                <c:pt idx="1939">
                  <c:v>0.15869100000000044</c:v>
                </c:pt>
                <c:pt idx="1940">
                  <c:v>0.15716600000000044</c:v>
                </c:pt>
                <c:pt idx="1941">
                  <c:v>0.17242399999999999</c:v>
                </c:pt>
                <c:pt idx="1942">
                  <c:v>0.16250600000000001</c:v>
                </c:pt>
                <c:pt idx="1943">
                  <c:v>0.16861000000000001</c:v>
                </c:pt>
                <c:pt idx="1944">
                  <c:v>0.17089799999999999</c:v>
                </c:pt>
                <c:pt idx="1945">
                  <c:v>0.16479500000000041</c:v>
                </c:pt>
                <c:pt idx="1946">
                  <c:v>0.17242399999999999</c:v>
                </c:pt>
                <c:pt idx="1947">
                  <c:v>0.169373</c:v>
                </c:pt>
                <c:pt idx="1948">
                  <c:v>0.16479500000000041</c:v>
                </c:pt>
                <c:pt idx="1949">
                  <c:v>0.169373</c:v>
                </c:pt>
                <c:pt idx="1950">
                  <c:v>0.17471300000000092</c:v>
                </c:pt>
                <c:pt idx="1951">
                  <c:v>0.16250600000000001</c:v>
                </c:pt>
                <c:pt idx="1952">
                  <c:v>0.16479500000000041</c:v>
                </c:pt>
                <c:pt idx="1953">
                  <c:v>0.17013500000000001</c:v>
                </c:pt>
                <c:pt idx="1954">
                  <c:v>0.16555800000000001</c:v>
                </c:pt>
                <c:pt idx="1955">
                  <c:v>0.169373</c:v>
                </c:pt>
                <c:pt idx="1956">
                  <c:v>0.16555800000000001</c:v>
                </c:pt>
                <c:pt idx="1957">
                  <c:v>0.16326900000000041</c:v>
                </c:pt>
                <c:pt idx="1958">
                  <c:v>0.16403200000000001</c:v>
                </c:pt>
                <c:pt idx="1959">
                  <c:v>0.17166100000000001</c:v>
                </c:pt>
                <c:pt idx="1960">
                  <c:v>0.16784700000000041</c:v>
                </c:pt>
                <c:pt idx="1961">
                  <c:v>0.15335099999999999</c:v>
                </c:pt>
                <c:pt idx="1962">
                  <c:v>0.169373</c:v>
                </c:pt>
                <c:pt idx="1963">
                  <c:v>0.17166100000000001</c:v>
                </c:pt>
                <c:pt idx="1964">
                  <c:v>0.16403200000000001</c:v>
                </c:pt>
                <c:pt idx="1965">
                  <c:v>0.16403200000000001</c:v>
                </c:pt>
                <c:pt idx="1966">
                  <c:v>0.16403200000000001</c:v>
                </c:pt>
                <c:pt idx="1967">
                  <c:v>0.16861000000000001</c:v>
                </c:pt>
                <c:pt idx="1968">
                  <c:v>0.16403200000000001</c:v>
                </c:pt>
                <c:pt idx="1969">
                  <c:v>0.16708400000000001</c:v>
                </c:pt>
                <c:pt idx="1970">
                  <c:v>0.16861000000000001</c:v>
                </c:pt>
                <c:pt idx="1971">
                  <c:v>0.16021700000000041</c:v>
                </c:pt>
                <c:pt idx="1972">
                  <c:v>0.17013500000000001</c:v>
                </c:pt>
                <c:pt idx="1973">
                  <c:v>0.16555800000000001</c:v>
                </c:pt>
                <c:pt idx="1974">
                  <c:v>0.16784700000000041</c:v>
                </c:pt>
                <c:pt idx="1975">
                  <c:v>0.16098000000000001</c:v>
                </c:pt>
                <c:pt idx="1976">
                  <c:v>0.15716600000000044</c:v>
                </c:pt>
                <c:pt idx="1977">
                  <c:v>0.16861000000000001</c:v>
                </c:pt>
                <c:pt idx="1978">
                  <c:v>0.166321</c:v>
                </c:pt>
                <c:pt idx="1979">
                  <c:v>0.16784700000000041</c:v>
                </c:pt>
                <c:pt idx="1980">
                  <c:v>0.166321</c:v>
                </c:pt>
                <c:pt idx="1981">
                  <c:v>0.16326900000000041</c:v>
                </c:pt>
                <c:pt idx="1982">
                  <c:v>0.16403200000000001</c:v>
                </c:pt>
                <c:pt idx="1983">
                  <c:v>0.16708400000000001</c:v>
                </c:pt>
                <c:pt idx="1984">
                  <c:v>0.17395000000000024</c:v>
                </c:pt>
                <c:pt idx="1985">
                  <c:v>0.17013500000000001</c:v>
                </c:pt>
                <c:pt idx="1986">
                  <c:v>0.15869100000000044</c:v>
                </c:pt>
                <c:pt idx="1987">
                  <c:v>0.16250600000000001</c:v>
                </c:pt>
                <c:pt idx="1988">
                  <c:v>0.16326900000000041</c:v>
                </c:pt>
                <c:pt idx="1989">
                  <c:v>0.16174300000000041</c:v>
                </c:pt>
                <c:pt idx="1990">
                  <c:v>0.17547599999999999</c:v>
                </c:pt>
                <c:pt idx="1991">
                  <c:v>0.16555800000000001</c:v>
                </c:pt>
                <c:pt idx="1992">
                  <c:v>0.16326900000000041</c:v>
                </c:pt>
                <c:pt idx="1993">
                  <c:v>0.166321</c:v>
                </c:pt>
                <c:pt idx="1994">
                  <c:v>0.16784700000000041</c:v>
                </c:pt>
                <c:pt idx="1995">
                  <c:v>0.17013500000000001</c:v>
                </c:pt>
                <c:pt idx="1996">
                  <c:v>0.166321</c:v>
                </c:pt>
                <c:pt idx="1997">
                  <c:v>0.15945400000000104</c:v>
                </c:pt>
                <c:pt idx="1998">
                  <c:v>0.16479500000000041</c:v>
                </c:pt>
                <c:pt idx="1999">
                  <c:v>0.166321</c:v>
                </c:pt>
              </c:numCache>
            </c:numRef>
          </c:yVal>
        </c:ser>
        <c:ser>
          <c:idx val="1"/>
          <c:order val="1"/>
          <c:tx>
            <c:strRef>
              <c:f>'Punn - bent output'!$C$1</c:f>
              <c:strCache>
                <c:ptCount val="1"/>
                <c:pt idx="0">
                  <c:v>Short strip V</c:v>
                </c:pt>
              </c:strCache>
            </c:strRef>
          </c:tx>
          <c:spPr>
            <a:ln>
              <a:prstDash val="dash"/>
            </a:ln>
          </c:spPr>
          <c:marker>
            <c:symbol val="none"/>
          </c:marker>
          <c:xVal>
            <c:numRef>
              <c:f>'Punn - bent output'!$A$2:$A$2001</c:f>
              <c:numCache>
                <c:formatCode>0.0000</c:formatCode>
                <c:ptCount val="2000"/>
                <c:pt idx="0">
                  <c:v>0</c:v>
                </c:pt>
                <c:pt idx="1">
                  <c:v>2.5000000000000092E-3</c:v>
                </c:pt>
                <c:pt idx="2">
                  <c:v>5.0000000000000114E-3</c:v>
                </c:pt>
                <c:pt idx="3">
                  <c:v>7.5000000000000353E-3</c:v>
                </c:pt>
                <c:pt idx="4">
                  <c:v>1.0000000000000005E-2</c:v>
                </c:pt>
                <c:pt idx="5">
                  <c:v>1.2500000000000001E-2</c:v>
                </c:pt>
                <c:pt idx="6">
                  <c:v>1.4999999999999998E-2</c:v>
                </c:pt>
                <c:pt idx="7">
                  <c:v>1.7500000000000005E-2</c:v>
                </c:pt>
                <c:pt idx="8">
                  <c:v>2.0000000000000011E-2</c:v>
                </c:pt>
                <c:pt idx="9">
                  <c:v>2.2500000000000006E-2</c:v>
                </c:pt>
                <c:pt idx="10">
                  <c:v>2.5000000000000001E-2</c:v>
                </c:pt>
                <c:pt idx="11">
                  <c:v>2.7500000000000011E-2</c:v>
                </c:pt>
                <c:pt idx="12">
                  <c:v>3.0000000000000002E-2</c:v>
                </c:pt>
                <c:pt idx="13">
                  <c:v>3.2500000000000001E-2</c:v>
                </c:pt>
                <c:pt idx="14">
                  <c:v>3.500000000000001E-2</c:v>
                </c:pt>
                <c:pt idx="15">
                  <c:v>3.7500000000000006E-2</c:v>
                </c:pt>
                <c:pt idx="16">
                  <c:v>4.0000000000000022E-2</c:v>
                </c:pt>
                <c:pt idx="17">
                  <c:v>4.2500000000000003E-2</c:v>
                </c:pt>
                <c:pt idx="18">
                  <c:v>4.5000000000000012E-2</c:v>
                </c:pt>
                <c:pt idx="19">
                  <c:v>4.7500000000000014E-2</c:v>
                </c:pt>
                <c:pt idx="20">
                  <c:v>0.05</c:v>
                </c:pt>
                <c:pt idx="21">
                  <c:v>5.2500000000000012E-2</c:v>
                </c:pt>
                <c:pt idx="22">
                  <c:v>5.5000000000000014E-2</c:v>
                </c:pt>
                <c:pt idx="23">
                  <c:v>5.7500000000000023E-2</c:v>
                </c:pt>
                <c:pt idx="24">
                  <c:v>6.0000000000000032E-2</c:v>
                </c:pt>
                <c:pt idx="25">
                  <c:v>6.25E-2</c:v>
                </c:pt>
                <c:pt idx="26">
                  <c:v>6.5000000000000002E-2</c:v>
                </c:pt>
                <c:pt idx="27">
                  <c:v>6.7500000000000004E-2</c:v>
                </c:pt>
                <c:pt idx="28">
                  <c:v>7.0000000000000021E-2</c:v>
                </c:pt>
                <c:pt idx="29">
                  <c:v>7.2500000000000023E-2</c:v>
                </c:pt>
                <c:pt idx="30">
                  <c:v>7.5000000000000011E-2</c:v>
                </c:pt>
                <c:pt idx="31">
                  <c:v>7.7500000000000013E-2</c:v>
                </c:pt>
                <c:pt idx="32">
                  <c:v>8.0000000000000043E-2</c:v>
                </c:pt>
                <c:pt idx="33">
                  <c:v>8.2500000000000004E-2</c:v>
                </c:pt>
                <c:pt idx="34">
                  <c:v>8.5000000000000006E-2</c:v>
                </c:pt>
                <c:pt idx="35">
                  <c:v>8.7500000000000008E-2</c:v>
                </c:pt>
                <c:pt idx="36">
                  <c:v>9.0000000000000024E-2</c:v>
                </c:pt>
                <c:pt idx="37">
                  <c:v>9.2500000000000027E-2</c:v>
                </c:pt>
                <c:pt idx="38">
                  <c:v>9.5000000000000043E-2</c:v>
                </c:pt>
                <c:pt idx="39">
                  <c:v>9.7500000000000045E-2</c:v>
                </c:pt>
                <c:pt idx="40">
                  <c:v>0.1</c:v>
                </c:pt>
                <c:pt idx="41">
                  <c:v>0.10249999999999998</c:v>
                </c:pt>
                <c:pt idx="42">
                  <c:v>0.10500000000000002</c:v>
                </c:pt>
                <c:pt idx="43">
                  <c:v>0.10750000000000012</c:v>
                </c:pt>
                <c:pt idx="44">
                  <c:v>0.11</c:v>
                </c:pt>
                <c:pt idx="45">
                  <c:v>0.1125</c:v>
                </c:pt>
                <c:pt idx="46">
                  <c:v>0.115</c:v>
                </c:pt>
                <c:pt idx="47">
                  <c:v>0.11749999999999998</c:v>
                </c:pt>
                <c:pt idx="48">
                  <c:v>0.12000000000000002</c:v>
                </c:pt>
                <c:pt idx="49">
                  <c:v>0.12250000000000009</c:v>
                </c:pt>
                <c:pt idx="50">
                  <c:v>0.125</c:v>
                </c:pt>
                <c:pt idx="51">
                  <c:v>0.1275</c:v>
                </c:pt>
                <c:pt idx="52">
                  <c:v>0.13</c:v>
                </c:pt>
                <c:pt idx="53">
                  <c:v>0.13250000000000001</c:v>
                </c:pt>
                <c:pt idx="54">
                  <c:v>0.13500000000000001</c:v>
                </c:pt>
                <c:pt idx="55">
                  <c:v>0.13750000000000001</c:v>
                </c:pt>
                <c:pt idx="56">
                  <c:v>0.14000000000000001</c:v>
                </c:pt>
                <c:pt idx="57">
                  <c:v>0.14250000000000004</c:v>
                </c:pt>
                <c:pt idx="58">
                  <c:v>0.14500000000000021</c:v>
                </c:pt>
                <c:pt idx="59">
                  <c:v>0.14750000000000021</c:v>
                </c:pt>
                <c:pt idx="60">
                  <c:v>0.15000000000000024</c:v>
                </c:pt>
                <c:pt idx="61">
                  <c:v>0.15250000000000041</c:v>
                </c:pt>
                <c:pt idx="62">
                  <c:v>0.15500000000000044</c:v>
                </c:pt>
                <c:pt idx="63">
                  <c:v>0.15750000000000081</c:v>
                </c:pt>
                <c:pt idx="64">
                  <c:v>0.16</c:v>
                </c:pt>
                <c:pt idx="65">
                  <c:v>0.16250000000000001</c:v>
                </c:pt>
                <c:pt idx="66">
                  <c:v>0.16500000000000001</c:v>
                </c:pt>
                <c:pt idx="67">
                  <c:v>0.16750000000000001</c:v>
                </c:pt>
                <c:pt idx="68">
                  <c:v>0.17</c:v>
                </c:pt>
                <c:pt idx="69">
                  <c:v>0.17250000000000001</c:v>
                </c:pt>
                <c:pt idx="70">
                  <c:v>0.17500000000000004</c:v>
                </c:pt>
                <c:pt idx="71">
                  <c:v>0.17750000000000021</c:v>
                </c:pt>
                <c:pt idx="72">
                  <c:v>0.18000000000000024</c:v>
                </c:pt>
                <c:pt idx="73">
                  <c:v>0.18250000000000041</c:v>
                </c:pt>
                <c:pt idx="74">
                  <c:v>0.18500000000000041</c:v>
                </c:pt>
                <c:pt idx="75">
                  <c:v>0.18750000000000044</c:v>
                </c:pt>
                <c:pt idx="76">
                  <c:v>0.19</c:v>
                </c:pt>
                <c:pt idx="77">
                  <c:v>0.1925</c:v>
                </c:pt>
                <c:pt idx="78">
                  <c:v>0.19500000000000001</c:v>
                </c:pt>
                <c:pt idx="79">
                  <c:v>0.19750000000000001</c:v>
                </c:pt>
                <c:pt idx="80">
                  <c:v>0.2</c:v>
                </c:pt>
                <c:pt idx="81">
                  <c:v>0.20250000000000001</c:v>
                </c:pt>
                <c:pt idx="82">
                  <c:v>0.20500000000000004</c:v>
                </c:pt>
                <c:pt idx="83">
                  <c:v>0.20750000000000021</c:v>
                </c:pt>
                <c:pt idx="84">
                  <c:v>0.21000000000000021</c:v>
                </c:pt>
                <c:pt idx="85">
                  <c:v>0.21250000000000024</c:v>
                </c:pt>
                <c:pt idx="86">
                  <c:v>0.21500000000000041</c:v>
                </c:pt>
                <c:pt idx="87">
                  <c:v>0.21750000000000044</c:v>
                </c:pt>
                <c:pt idx="88">
                  <c:v>0.22</c:v>
                </c:pt>
                <c:pt idx="89">
                  <c:v>0.2225</c:v>
                </c:pt>
                <c:pt idx="90">
                  <c:v>0.22500000000000001</c:v>
                </c:pt>
                <c:pt idx="91">
                  <c:v>0.22750000000000001</c:v>
                </c:pt>
                <c:pt idx="92">
                  <c:v>0.23</c:v>
                </c:pt>
                <c:pt idx="93">
                  <c:v>0.23250000000000001</c:v>
                </c:pt>
                <c:pt idx="94">
                  <c:v>0.23500000000000001</c:v>
                </c:pt>
                <c:pt idx="95">
                  <c:v>0.23750000000000004</c:v>
                </c:pt>
                <c:pt idx="96">
                  <c:v>0.24000000000000021</c:v>
                </c:pt>
                <c:pt idx="97">
                  <c:v>0.24250000000000024</c:v>
                </c:pt>
                <c:pt idx="98">
                  <c:v>0.24500000000000041</c:v>
                </c:pt>
                <c:pt idx="99">
                  <c:v>0.24750000000000041</c:v>
                </c:pt>
                <c:pt idx="100">
                  <c:v>0.25</c:v>
                </c:pt>
                <c:pt idx="101">
                  <c:v>0.2525</c:v>
                </c:pt>
                <c:pt idx="102">
                  <c:v>0.255</c:v>
                </c:pt>
                <c:pt idx="103">
                  <c:v>0.25750000000000001</c:v>
                </c:pt>
                <c:pt idx="104">
                  <c:v>0.26</c:v>
                </c:pt>
                <c:pt idx="105">
                  <c:v>0.26250000000000001</c:v>
                </c:pt>
                <c:pt idx="106">
                  <c:v>0.26500000000000001</c:v>
                </c:pt>
                <c:pt idx="107">
                  <c:v>0.26750000000000002</c:v>
                </c:pt>
                <c:pt idx="108">
                  <c:v>0.27</c:v>
                </c:pt>
                <c:pt idx="109">
                  <c:v>0.27250000000000002</c:v>
                </c:pt>
                <c:pt idx="110">
                  <c:v>0.27500000000000002</c:v>
                </c:pt>
                <c:pt idx="111">
                  <c:v>0.27750000000000002</c:v>
                </c:pt>
                <c:pt idx="112">
                  <c:v>0.28000000000000008</c:v>
                </c:pt>
                <c:pt idx="113">
                  <c:v>0.28250000000000008</c:v>
                </c:pt>
                <c:pt idx="114">
                  <c:v>0.28500000000000031</c:v>
                </c:pt>
                <c:pt idx="115">
                  <c:v>0.28750000000000031</c:v>
                </c:pt>
                <c:pt idx="116">
                  <c:v>0.29000000000000031</c:v>
                </c:pt>
                <c:pt idx="117">
                  <c:v>0.29250000000000032</c:v>
                </c:pt>
                <c:pt idx="118">
                  <c:v>0.29500000000000032</c:v>
                </c:pt>
                <c:pt idx="119">
                  <c:v>0.29750000000000032</c:v>
                </c:pt>
                <c:pt idx="120">
                  <c:v>0.30000000000000032</c:v>
                </c:pt>
                <c:pt idx="121">
                  <c:v>0.30250000000000032</c:v>
                </c:pt>
                <c:pt idx="122">
                  <c:v>0.30500000000000038</c:v>
                </c:pt>
                <c:pt idx="123">
                  <c:v>0.30750000000000038</c:v>
                </c:pt>
                <c:pt idx="124">
                  <c:v>0.3100000000000015</c:v>
                </c:pt>
                <c:pt idx="125">
                  <c:v>0.3125000000000015</c:v>
                </c:pt>
                <c:pt idx="126">
                  <c:v>0.3150000000000015</c:v>
                </c:pt>
                <c:pt idx="127">
                  <c:v>0.31750000000000167</c:v>
                </c:pt>
                <c:pt idx="128">
                  <c:v>0.32000000000000167</c:v>
                </c:pt>
                <c:pt idx="129">
                  <c:v>0.32250000000000167</c:v>
                </c:pt>
                <c:pt idx="130">
                  <c:v>0.32500000000000168</c:v>
                </c:pt>
                <c:pt idx="131">
                  <c:v>0.32750000000000168</c:v>
                </c:pt>
                <c:pt idx="132">
                  <c:v>0.33000000000000196</c:v>
                </c:pt>
                <c:pt idx="133">
                  <c:v>0.33250000000000196</c:v>
                </c:pt>
                <c:pt idx="134">
                  <c:v>0.33500000000000196</c:v>
                </c:pt>
                <c:pt idx="135">
                  <c:v>0.33750000000000197</c:v>
                </c:pt>
                <c:pt idx="136">
                  <c:v>0.34</c:v>
                </c:pt>
                <c:pt idx="137">
                  <c:v>0.34250000000000008</c:v>
                </c:pt>
                <c:pt idx="138">
                  <c:v>0.34500000000000008</c:v>
                </c:pt>
                <c:pt idx="139">
                  <c:v>0.34750000000000031</c:v>
                </c:pt>
                <c:pt idx="140">
                  <c:v>0.35000000000000031</c:v>
                </c:pt>
                <c:pt idx="141">
                  <c:v>0.35250000000000031</c:v>
                </c:pt>
                <c:pt idx="142">
                  <c:v>0.35500000000000032</c:v>
                </c:pt>
                <c:pt idx="143">
                  <c:v>0.35750000000000032</c:v>
                </c:pt>
                <c:pt idx="144">
                  <c:v>0.36000000000000032</c:v>
                </c:pt>
                <c:pt idx="145">
                  <c:v>0.36250000000000032</c:v>
                </c:pt>
                <c:pt idx="146">
                  <c:v>0.36500000000000032</c:v>
                </c:pt>
                <c:pt idx="147">
                  <c:v>0.36750000000000038</c:v>
                </c:pt>
                <c:pt idx="148">
                  <c:v>0.37000000000000038</c:v>
                </c:pt>
                <c:pt idx="149">
                  <c:v>0.3725000000000015</c:v>
                </c:pt>
                <c:pt idx="150">
                  <c:v>0.3750000000000015</c:v>
                </c:pt>
                <c:pt idx="151">
                  <c:v>0.3775000000000015</c:v>
                </c:pt>
                <c:pt idx="152">
                  <c:v>0.38000000000000167</c:v>
                </c:pt>
                <c:pt idx="153">
                  <c:v>0.38250000000000167</c:v>
                </c:pt>
                <c:pt idx="154">
                  <c:v>0.38500000000000167</c:v>
                </c:pt>
                <c:pt idx="155">
                  <c:v>0.38750000000000168</c:v>
                </c:pt>
                <c:pt idx="156">
                  <c:v>0.39000000000000168</c:v>
                </c:pt>
                <c:pt idx="157">
                  <c:v>0.39250000000000196</c:v>
                </c:pt>
                <c:pt idx="158">
                  <c:v>0.39500000000000196</c:v>
                </c:pt>
                <c:pt idx="159">
                  <c:v>0.39750000000000196</c:v>
                </c:pt>
                <c:pt idx="160">
                  <c:v>0.4</c:v>
                </c:pt>
                <c:pt idx="161">
                  <c:v>0.40250000000000002</c:v>
                </c:pt>
                <c:pt idx="162">
                  <c:v>0.40500000000000008</c:v>
                </c:pt>
                <c:pt idx="163">
                  <c:v>0.40750000000000008</c:v>
                </c:pt>
                <c:pt idx="164">
                  <c:v>0.41000000000000031</c:v>
                </c:pt>
                <c:pt idx="165">
                  <c:v>0.41250000000000031</c:v>
                </c:pt>
                <c:pt idx="166">
                  <c:v>0.41500000000000031</c:v>
                </c:pt>
                <c:pt idx="167">
                  <c:v>0.41750000000000032</c:v>
                </c:pt>
                <c:pt idx="168">
                  <c:v>0.42000000000000032</c:v>
                </c:pt>
                <c:pt idx="169">
                  <c:v>0.42250000000000032</c:v>
                </c:pt>
                <c:pt idx="170">
                  <c:v>0.42500000000000032</c:v>
                </c:pt>
                <c:pt idx="171">
                  <c:v>0.42750000000000032</c:v>
                </c:pt>
                <c:pt idx="172">
                  <c:v>0.43000000000000038</c:v>
                </c:pt>
                <c:pt idx="173">
                  <c:v>0.43250000000000038</c:v>
                </c:pt>
                <c:pt idx="174">
                  <c:v>0.4350000000000015</c:v>
                </c:pt>
                <c:pt idx="175">
                  <c:v>0.4375000000000015</c:v>
                </c:pt>
                <c:pt idx="176">
                  <c:v>0.44</c:v>
                </c:pt>
                <c:pt idx="177">
                  <c:v>0.4425</c:v>
                </c:pt>
                <c:pt idx="178">
                  <c:v>0.44500000000000001</c:v>
                </c:pt>
                <c:pt idx="179">
                  <c:v>0.44750000000000001</c:v>
                </c:pt>
                <c:pt idx="180">
                  <c:v>0.45</c:v>
                </c:pt>
                <c:pt idx="181">
                  <c:v>0.45250000000000001</c:v>
                </c:pt>
                <c:pt idx="182">
                  <c:v>0.45500000000000002</c:v>
                </c:pt>
                <c:pt idx="183">
                  <c:v>0.45750000000000002</c:v>
                </c:pt>
                <c:pt idx="184">
                  <c:v>0.46</c:v>
                </c:pt>
                <c:pt idx="185">
                  <c:v>0.46250000000000002</c:v>
                </c:pt>
                <c:pt idx="186">
                  <c:v>0.46500000000000002</c:v>
                </c:pt>
                <c:pt idx="187">
                  <c:v>0.46750000000000008</c:v>
                </c:pt>
                <c:pt idx="188">
                  <c:v>0.47000000000000008</c:v>
                </c:pt>
                <c:pt idx="189">
                  <c:v>0.47250000000000031</c:v>
                </c:pt>
                <c:pt idx="190">
                  <c:v>0.47500000000000031</c:v>
                </c:pt>
                <c:pt idx="191">
                  <c:v>0.47750000000000031</c:v>
                </c:pt>
                <c:pt idx="192">
                  <c:v>0.48000000000000032</c:v>
                </c:pt>
                <c:pt idx="193">
                  <c:v>0.48250000000000032</c:v>
                </c:pt>
                <c:pt idx="194">
                  <c:v>0.48500000000000032</c:v>
                </c:pt>
                <c:pt idx="195">
                  <c:v>0.48750000000000032</c:v>
                </c:pt>
                <c:pt idx="196">
                  <c:v>0.49000000000000032</c:v>
                </c:pt>
                <c:pt idx="197">
                  <c:v>0.49250000000000038</c:v>
                </c:pt>
                <c:pt idx="198">
                  <c:v>0.49500000000000038</c:v>
                </c:pt>
                <c:pt idx="199">
                  <c:v>0.4975000000000015</c:v>
                </c:pt>
                <c:pt idx="200">
                  <c:v>0.5</c:v>
                </c:pt>
                <c:pt idx="201">
                  <c:v>0.5024999999999995</c:v>
                </c:pt>
                <c:pt idx="202">
                  <c:v>0.505</c:v>
                </c:pt>
                <c:pt idx="203">
                  <c:v>0.50749999999999951</c:v>
                </c:pt>
                <c:pt idx="204">
                  <c:v>0.51</c:v>
                </c:pt>
                <c:pt idx="205">
                  <c:v>0.51249999999999996</c:v>
                </c:pt>
                <c:pt idx="206">
                  <c:v>0.51500000000000001</c:v>
                </c:pt>
                <c:pt idx="207">
                  <c:v>0.51749999999999996</c:v>
                </c:pt>
                <c:pt idx="208">
                  <c:v>0.52</c:v>
                </c:pt>
                <c:pt idx="209">
                  <c:v>0.52249999999999996</c:v>
                </c:pt>
                <c:pt idx="210">
                  <c:v>0.52500000000000002</c:v>
                </c:pt>
                <c:pt idx="211">
                  <c:v>0.52749999999999997</c:v>
                </c:pt>
                <c:pt idx="212">
                  <c:v>0.53</c:v>
                </c:pt>
                <c:pt idx="213">
                  <c:v>0.53249999999999997</c:v>
                </c:pt>
                <c:pt idx="214">
                  <c:v>0.53500000000000003</c:v>
                </c:pt>
                <c:pt idx="215">
                  <c:v>0.53749999999999998</c:v>
                </c:pt>
                <c:pt idx="216">
                  <c:v>0.54</c:v>
                </c:pt>
                <c:pt idx="217">
                  <c:v>0.54249999999999998</c:v>
                </c:pt>
                <c:pt idx="218">
                  <c:v>0.54500000000000004</c:v>
                </c:pt>
                <c:pt idx="219">
                  <c:v>0.54749999999999999</c:v>
                </c:pt>
                <c:pt idx="220">
                  <c:v>0.55000000000000004</c:v>
                </c:pt>
                <c:pt idx="221">
                  <c:v>0.55249999999999999</c:v>
                </c:pt>
                <c:pt idx="222">
                  <c:v>0.55500000000000005</c:v>
                </c:pt>
                <c:pt idx="223">
                  <c:v>0.5575</c:v>
                </c:pt>
                <c:pt idx="224">
                  <c:v>0.56000000000000005</c:v>
                </c:pt>
                <c:pt idx="225">
                  <c:v>0.5625</c:v>
                </c:pt>
                <c:pt idx="226">
                  <c:v>0.56499999999999995</c:v>
                </c:pt>
                <c:pt idx="227">
                  <c:v>0.5675</c:v>
                </c:pt>
                <c:pt idx="228">
                  <c:v>0.56999999999999995</c:v>
                </c:pt>
                <c:pt idx="229">
                  <c:v>0.57250000000000001</c:v>
                </c:pt>
                <c:pt idx="230">
                  <c:v>0.57500000000000062</c:v>
                </c:pt>
                <c:pt idx="231">
                  <c:v>0.57750000000000001</c:v>
                </c:pt>
                <c:pt idx="232">
                  <c:v>0.58000000000000007</c:v>
                </c:pt>
                <c:pt idx="233">
                  <c:v>0.58249999999999957</c:v>
                </c:pt>
                <c:pt idx="234">
                  <c:v>0.58499999999999996</c:v>
                </c:pt>
                <c:pt idx="235">
                  <c:v>0.58749999999999958</c:v>
                </c:pt>
                <c:pt idx="236">
                  <c:v>0.59</c:v>
                </c:pt>
                <c:pt idx="237">
                  <c:v>0.59249999999999958</c:v>
                </c:pt>
                <c:pt idx="238">
                  <c:v>0.59499999999999997</c:v>
                </c:pt>
                <c:pt idx="239">
                  <c:v>0.59749999999999959</c:v>
                </c:pt>
                <c:pt idx="240">
                  <c:v>0.60000000000000064</c:v>
                </c:pt>
                <c:pt idx="241">
                  <c:v>0.60250000000000004</c:v>
                </c:pt>
                <c:pt idx="242">
                  <c:v>0.60500000000000065</c:v>
                </c:pt>
                <c:pt idx="243">
                  <c:v>0.60750000000000004</c:v>
                </c:pt>
                <c:pt idx="244">
                  <c:v>0.61000000000000065</c:v>
                </c:pt>
                <c:pt idx="245">
                  <c:v>0.61250000000000004</c:v>
                </c:pt>
                <c:pt idx="246">
                  <c:v>0.61500000000000299</c:v>
                </c:pt>
                <c:pt idx="247">
                  <c:v>0.61750000000000005</c:v>
                </c:pt>
                <c:pt idx="248">
                  <c:v>0.62000000000000299</c:v>
                </c:pt>
                <c:pt idx="249">
                  <c:v>0.62250000000000005</c:v>
                </c:pt>
                <c:pt idx="250">
                  <c:v>0.62500000000000311</c:v>
                </c:pt>
                <c:pt idx="251">
                  <c:v>0.62749999999999995</c:v>
                </c:pt>
                <c:pt idx="252">
                  <c:v>0.63000000000000334</c:v>
                </c:pt>
                <c:pt idx="253">
                  <c:v>0.63249999999999995</c:v>
                </c:pt>
                <c:pt idx="254">
                  <c:v>0.63500000000000334</c:v>
                </c:pt>
                <c:pt idx="255">
                  <c:v>0.63750000000000062</c:v>
                </c:pt>
                <c:pt idx="256">
                  <c:v>0.64000000000000334</c:v>
                </c:pt>
                <c:pt idx="257">
                  <c:v>0.64250000000000063</c:v>
                </c:pt>
                <c:pt idx="258">
                  <c:v>0.64500000000000335</c:v>
                </c:pt>
                <c:pt idx="259">
                  <c:v>0.64750000000000063</c:v>
                </c:pt>
                <c:pt idx="260">
                  <c:v>0.65000000000000346</c:v>
                </c:pt>
                <c:pt idx="261">
                  <c:v>0.65250000000000064</c:v>
                </c:pt>
                <c:pt idx="262">
                  <c:v>0.65500000000000391</c:v>
                </c:pt>
                <c:pt idx="263">
                  <c:v>0.65750000000000064</c:v>
                </c:pt>
                <c:pt idx="264">
                  <c:v>0.66000000000000392</c:v>
                </c:pt>
                <c:pt idx="265">
                  <c:v>0.66250000000000064</c:v>
                </c:pt>
                <c:pt idx="266">
                  <c:v>0.66500000000000392</c:v>
                </c:pt>
                <c:pt idx="267">
                  <c:v>0.66750000000000065</c:v>
                </c:pt>
                <c:pt idx="268">
                  <c:v>0.67000000000000393</c:v>
                </c:pt>
                <c:pt idx="269">
                  <c:v>0.67250000000000065</c:v>
                </c:pt>
                <c:pt idx="270">
                  <c:v>0.67500000000000393</c:v>
                </c:pt>
                <c:pt idx="271">
                  <c:v>0.67750000000000299</c:v>
                </c:pt>
                <c:pt idx="272">
                  <c:v>0.68</c:v>
                </c:pt>
                <c:pt idx="273">
                  <c:v>0.6825</c:v>
                </c:pt>
                <c:pt idx="274">
                  <c:v>0.68500000000000005</c:v>
                </c:pt>
                <c:pt idx="275">
                  <c:v>0.6875</c:v>
                </c:pt>
                <c:pt idx="276">
                  <c:v>0.69000000000000061</c:v>
                </c:pt>
                <c:pt idx="277">
                  <c:v>0.6925</c:v>
                </c:pt>
                <c:pt idx="278">
                  <c:v>0.69499999999999995</c:v>
                </c:pt>
                <c:pt idx="279">
                  <c:v>0.69750000000000001</c:v>
                </c:pt>
                <c:pt idx="280">
                  <c:v>0.70000000000000062</c:v>
                </c:pt>
                <c:pt idx="281">
                  <c:v>0.70250000000000001</c:v>
                </c:pt>
                <c:pt idx="282">
                  <c:v>0.70500000000000063</c:v>
                </c:pt>
                <c:pt idx="283">
                  <c:v>0.70750000000000002</c:v>
                </c:pt>
                <c:pt idx="284">
                  <c:v>0.71000000000000063</c:v>
                </c:pt>
                <c:pt idx="285">
                  <c:v>0.71250000000000002</c:v>
                </c:pt>
                <c:pt idx="286">
                  <c:v>0.71500000000000064</c:v>
                </c:pt>
                <c:pt idx="287">
                  <c:v>0.71750000000000003</c:v>
                </c:pt>
                <c:pt idx="288">
                  <c:v>0.72000000000000064</c:v>
                </c:pt>
                <c:pt idx="289">
                  <c:v>0.72250000000000003</c:v>
                </c:pt>
                <c:pt idx="290">
                  <c:v>0.72500000000000064</c:v>
                </c:pt>
                <c:pt idx="291">
                  <c:v>0.72750000000000004</c:v>
                </c:pt>
                <c:pt idx="292">
                  <c:v>0.73000000000000065</c:v>
                </c:pt>
                <c:pt idx="293">
                  <c:v>0.73250000000000004</c:v>
                </c:pt>
                <c:pt idx="294">
                  <c:v>0.73500000000000065</c:v>
                </c:pt>
                <c:pt idx="295">
                  <c:v>0.73750000000000004</c:v>
                </c:pt>
                <c:pt idx="296">
                  <c:v>0.74000000000000299</c:v>
                </c:pt>
                <c:pt idx="297">
                  <c:v>0.74250000000000005</c:v>
                </c:pt>
                <c:pt idx="298">
                  <c:v>0.74500000000000299</c:v>
                </c:pt>
                <c:pt idx="299">
                  <c:v>0.74750000000000005</c:v>
                </c:pt>
                <c:pt idx="300">
                  <c:v>0.75000000000000311</c:v>
                </c:pt>
                <c:pt idx="301">
                  <c:v>0.75249999999999995</c:v>
                </c:pt>
                <c:pt idx="302">
                  <c:v>0.75500000000000334</c:v>
                </c:pt>
                <c:pt idx="303">
                  <c:v>0.75749999999999995</c:v>
                </c:pt>
                <c:pt idx="304">
                  <c:v>0.76000000000000334</c:v>
                </c:pt>
                <c:pt idx="305">
                  <c:v>0.76250000000000062</c:v>
                </c:pt>
                <c:pt idx="306">
                  <c:v>0.76500000000000334</c:v>
                </c:pt>
                <c:pt idx="307">
                  <c:v>0.76750000000000063</c:v>
                </c:pt>
                <c:pt idx="308">
                  <c:v>0.77000000000000335</c:v>
                </c:pt>
                <c:pt idx="309">
                  <c:v>0.77250000000000063</c:v>
                </c:pt>
                <c:pt idx="310">
                  <c:v>0.77500000000000346</c:v>
                </c:pt>
                <c:pt idx="311">
                  <c:v>0.77750000000000064</c:v>
                </c:pt>
                <c:pt idx="312">
                  <c:v>0.78</c:v>
                </c:pt>
                <c:pt idx="313">
                  <c:v>0.78249999999999997</c:v>
                </c:pt>
                <c:pt idx="314">
                  <c:v>0.78500000000000003</c:v>
                </c:pt>
                <c:pt idx="315">
                  <c:v>0.78749999999999998</c:v>
                </c:pt>
                <c:pt idx="316">
                  <c:v>0.79</c:v>
                </c:pt>
                <c:pt idx="317">
                  <c:v>0.79249999999999998</c:v>
                </c:pt>
                <c:pt idx="318">
                  <c:v>0.79500000000000004</c:v>
                </c:pt>
                <c:pt idx="319">
                  <c:v>0.79749999999999999</c:v>
                </c:pt>
                <c:pt idx="320">
                  <c:v>0.8</c:v>
                </c:pt>
                <c:pt idx="321">
                  <c:v>0.80249999999999999</c:v>
                </c:pt>
                <c:pt idx="322">
                  <c:v>0.80500000000000005</c:v>
                </c:pt>
                <c:pt idx="323">
                  <c:v>0.8075</c:v>
                </c:pt>
                <c:pt idx="324">
                  <c:v>0.81</c:v>
                </c:pt>
                <c:pt idx="325">
                  <c:v>0.8125</c:v>
                </c:pt>
                <c:pt idx="326">
                  <c:v>0.81499999999999995</c:v>
                </c:pt>
                <c:pt idx="327">
                  <c:v>0.8175</c:v>
                </c:pt>
                <c:pt idx="328">
                  <c:v>0.82000000000000062</c:v>
                </c:pt>
                <c:pt idx="329">
                  <c:v>0.82250000000000001</c:v>
                </c:pt>
                <c:pt idx="330">
                  <c:v>0.82500000000000062</c:v>
                </c:pt>
                <c:pt idx="331">
                  <c:v>0.82750000000000001</c:v>
                </c:pt>
                <c:pt idx="332">
                  <c:v>0.83000000000000063</c:v>
                </c:pt>
                <c:pt idx="333">
                  <c:v>0.83250000000000002</c:v>
                </c:pt>
                <c:pt idx="334">
                  <c:v>0.83500000000000063</c:v>
                </c:pt>
                <c:pt idx="335">
                  <c:v>0.83750000000000002</c:v>
                </c:pt>
                <c:pt idx="336">
                  <c:v>0.84000000000000064</c:v>
                </c:pt>
                <c:pt idx="337">
                  <c:v>0.84250000000000003</c:v>
                </c:pt>
                <c:pt idx="338">
                  <c:v>0.84500000000000064</c:v>
                </c:pt>
                <c:pt idx="339">
                  <c:v>0.84750000000000003</c:v>
                </c:pt>
                <c:pt idx="340">
                  <c:v>0.85000000000000064</c:v>
                </c:pt>
                <c:pt idx="341">
                  <c:v>0.85250000000000004</c:v>
                </c:pt>
                <c:pt idx="342">
                  <c:v>0.85500000000000065</c:v>
                </c:pt>
                <c:pt idx="343">
                  <c:v>0.85750000000000004</c:v>
                </c:pt>
                <c:pt idx="344">
                  <c:v>0.86000000000000065</c:v>
                </c:pt>
                <c:pt idx="345">
                  <c:v>0.86250000000000004</c:v>
                </c:pt>
                <c:pt idx="346">
                  <c:v>0.86500000000000299</c:v>
                </c:pt>
                <c:pt idx="347">
                  <c:v>0.86750000000000005</c:v>
                </c:pt>
                <c:pt idx="348">
                  <c:v>0.87000000000000299</c:v>
                </c:pt>
                <c:pt idx="349">
                  <c:v>0.87250000000000005</c:v>
                </c:pt>
                <c:pt idx="350">
                  <c:v>0.87500000000000311</c:v>
                </c:pt>
                <c:pt idx="351">
                  <c:v>0.87749999999999995</c:v>
                </c:pt>
                <c:pt idx="352">
                  <c:v>0.88</c:v>
                </c:pt>
                <c:pt idx="353">
                  <c:v>0.88249999999999951</c:v>
                </c:pt>
                <c:pt idx="354">
                  <c:v>0.88500000000000001</c:v>
                </c:pt>
                <c:pt idx="355">
                  <c:v>0.88749999999999996</c:v>
                </c:pt>
                <c:pt idx="356">
                  <c:v>0.89</c:v>
                </c:pt>
                <c:pt idx="357">
                  <c:v>0.89249999999999996</c:v>
                </c:pt>
                <c:pt idx="358">
                  <c:v>0.89500000000000002</c:v>
                </c:pt>
                <c:pt idx="359">
                  <c:v>0.89749999999999996</c:v>
                </c:pt>
                <c:pt idx="360">
                  <c:v>0.9</c:v>
                </c:pt>
                <c:pt idx="361">
                  <c:v>0.90249999999999997</c:v>
                </c:pt>
                <c:pt idx="362">
                  <c:v>0.90500000000000003</c:v>
                </c:pt>
                <c:pt idx="363">
                  <c:v>0.90749999999999997</c:v>
                </c:pt>
                <c:pt idx="364">
                  <c:v>0.91</c:v>
                </c:pt>
                <c:pt idx="365">
                  <c:v>0.91249999999999998</c:v>
                </c:pt>
                <c:pt idx="366">
                  <c:v>0.91500000000000004</c:v>
                </c:pt>
                <c:pt idx="367">
                  <c:v>0.91749999999999998</c:v>
                </c:pt>
                <c:pt idx="368">
                  <c:v>0.92</c:v>
                </c:pt>
                <c:pt idx="369">
                  <c:v>0.92249999999999999</c:v>
                </c:pt>
                <c:pt idx="370">
                  <c:v>0.92500000000000004</c:v>
                </c:pt>
                <c:pt idx="371">
                  <c:v>0.92749999999999999</c:v>
                </c:pt>
                <c:pt idx="372">
                  <c:v>0.93</c:v>
                </c:pt>
                <c:pt idx="373">
                  <c:v>0.9325</c:v>
                </c:pt>
                <c:pt idx="374">
                  <c:v>0.93500000000000005</c:v>
                </c:pt>
                <c:pt idx="375">
                  <c:v>0.9375</c:v>
                </c:pt>
                <c:pt idx="376">
                  <c:v>0.94000000000000061</c:v>
                </c:pt>
                <c:pt idx="377">
                  <c:v>0.9425</c:v>
                </c:pt>
                <c:pt idx="378">
                  <c:v>0.94499999999999995</c:v>
                </c:pt>
                <c:pt idx="379">
                  <c:v>0.94750000000000001</c:v>
                </c:pt>
                <c:pt idx="380">
                  <c:v>0.95000000000000062</c:v>
                </c:pt>
                <c:pt idx="381">
                  <c:v>0.95250000000000001</c:v>
                </c:pt>
                <c:pt idx="382">
                  <c:v>0.95500000000000063</c:v>
                </c:pt>
                <c:pt idx="383">
                  <c:v>0.95750000000000002</c:v>
                </c:pt>
                <c:pt idx="384">
                  <c:v>0.96000000000000063</c:v>
                </c:pt>
                <c:pt idx="385">
                  <c:v>0.96250000000000002</c:v>
                </c:pt>
                <c:pt idx="386">
                  <c:v>0.96500000000000064</c:v>
                </c:pt>
                <c:pt idx="387">
                  <c:v>0.96750000000000003</c:v>
                </c:pt>
                <c:pt idx="388">
                  <c:v>0.97000000000000064</c:v>
                </c:pt>
                <c:pt idx="389">
                  <c:v>0.97250000000000003</c:v>
                </c:pt>
                <c:pt idx="390">
                  <c:v>0.97500000000000064</c:v>
                </c:pt>
                <c:pt idx="391">
                  <c:v>0.97750000000000004</c:v>
                </c:pt>
                <c:pt idx="392">
                  <c:v>0.98</c:v>
                </c:pt>
                <c:pt idx="393">
                  <c:v>0.98249999999999948</c:v>
                </c:pt>
                <c:pt idx="394">
                  <c:v>0.98499999999999999</c:v>
                </c:pt>
                <c:pt idx="395">
                  <c:v>0.98749999999999949</c:v>
                </c:pt>
                <c:pt idx="396">
                  <c:v>0.99</c:v>
                </c:pt>
                <c:pt idx="397">
                  <c:v>0.99249999999999949</c:v>
                </c:pt>
                <c:pt idx="398">
                  <c:v>0.995</c:v>
                </c:pt>
                <c:pt idx="399">
                  <c:v>0.9974999999999995</c:v>
                </c:pt>
                <c:pt idx="400">
                  <c:v>1</c:v>
                </c:pt>
                <c:pt idx="401">
                  <c:v>1.002499999999994</c:v>
                </c:pt>
                <c:pt idx="402">
                  <c:v>1.0049999999999932</c:v>
                </c:pt>
                <c:pt idx="403">
                  <c:v>1.0074999999999927</c:v>
                </c:pt>
                <c:pt idx="404">
                  <c:v>1.01</c:v>
                </c:pt>
                <c:pt idx="405">
                  <c:v>1.0125</c:v>
                </c:pt>
                <c:pt idx="406">
                  <c:v>1.0149999999999932</c:v>
                </c:pt>
                <c:pt idx="407">
                  <c:v>1.0174999999999927</c:v>
                </c:pt>
                <c:pt idx="408">
                  <c:v>1.02</c:v>
                </c:pt>
                <c:pt idx="409">
                  <c:v>1.0225</c:v>
                </c:pt>
                <c:pt idx="410">
                  <c:v>1.0249999999999932</c:v>
                </c:pt>
                <c:pt idx="411">
                  <c:v>1.0274999999999928</c:v>
                </c:pt>
                <c:pt idx="412">
                  <c:v>1.03</c:v>
                </c:pt>
                <c:pt idx="413">
                  <c:v>1.0325</c:v>
                </c:pt>
                <c:pt idx="414">
                  <c:v>1.0349999999999933</c:v>
                </c:pt>
                <c:pt idx="415">
                  <c:v>1.0374999999999928</c:v>
                </c:pt>
                <c:pt idx="416">
                  <c:v>1.04</c:v>
                </c:pt>
                <c:pt idx="417">
                  <c:v>1.0425</c:v>
                </c:pt>
                <c:pt idx="418">
                  <c:v>1.0449999999999939</c:v>
                </c:pt>
                <c:pt idx="419">
                  <c:v>1.0474999999999928</c:v>
                </c:pt>
                <c:pt idx="420">
                  <c:v>1.05</c:v>
                </c:pt>
                <c:pt idx="421">
                  <c:v>1.0525</c:v>
                </c:pt>
                <c:pt idx="422">
                  <c:v>1.0549999999999939</c:v>
                </c:pt>
                <c:pt idx="423">
                  <c:v>1.0574999999999934</c:v>
                </c:pt>
                <c:pt idx="424">
                  <c:v>1.06</c:v>
                </c:pt>
                <c:pt idx="425">
                  <c:v>1.0625</c:v>
                </c:pt>
                <c:pt idx="426">
                  <c:v>1.064999999999994</c:v>
                </c:pt>
                <c:pt idx="427">
                  <c:v>1.0674999999999932</c:v>
                </c:pt>
                <c:pt idx="428">
                  <c:v>1.07</c:v>
                </c:pt>
                <c:pt idx="429">
                  <c:v>1.0725</c:v>
                </c:pt>
                <c:pt idx="430">
                  <c:v>1.075</c:v>
                </c:pt>
                <c:pt idx="431">
                  <c:v>1.0774999999999932</c:v>
                </c:pt>
                <c:pt idx="432">
                  <c:v>1.08</c:v>
                </c:pt>
                <c:pt idx="433">
                  <c:v>1.0825</c:v>
                </c:pt>
                <c:pt idx="434">
                  <c:v>1.085</c:v>
                </c:pt>
                <c:pt idx="435">
                  <c:v>1.0874999999999932</c:v>
                </c:pt>
                <c:pt idx="436">
                  <c:v>1.0900000000000001</c:v>
                </c:pt>
                <c:pt idx="437">
                  <c:v>1.0925</c:v>
                </c:pt>
                <c:pt idx="438">
                  <c:v>1.095</c:v>
                </c:pt>
                <c:pt idx="439">
                  <c:v>1.0974999999999933</c:v>
                </c:pt>
                <c:pt idx="440">
                  <c:v>1.1000000000000001</c:v>
                </c:pt>
                <c:pt idx="441">
                  <c:v>1.1025</c:v>
                </c:pt>
                <c:pt idx="442">
                  <c:v>1.105</c:v>
                </c:pt>
                <c:pt idx="443">
                  <c:v>1.1074999999999939</c:v>
                </c:pt>
                <c:pt idx="444">
                  <c:v>1.1100000000000001</c:v>
                </c:pt>
                <c:pt idx="445">
                  <c:v>1.1125</c:v>
                </c:pt>
                <c:pt idx="446">
                  <c:v>1.115</c:v>
                </c:pt>
                <c:pt idx="447">
                  <c:v>1.1174999999999939</c:v>
                </c:pt>
                <c:pt idx="448">
                  <c:v>1.1200000000000001</c:v>
                </c:pt>
                <c:pt idx="449">
                  <c:v>1.1225000000000001</c:v>
                </c:pt>
                <c:pt idx="450">
                  <c:v>1.125</c:v>
                </c:pt>
                <c:pt idx="451">
                  <c:v>1.127499999999994</c:v>
                </c:pt>
                <c:pt idx="452">
                  <c:v>1.1299999999999932</c:v>
                </c:pt>
                <c:pt idx="453">
                  <c:v>1.1325000000000001</c:v>
                </c:pt>
                <c:pt idx="454">
                  <c:v>1.135</c:v>
                </c:pt>
                <c:pt idx="455">
                  <c:v>1.1375</c:v>
                </c:pt>
                <c:pt idx="456">
                  <c:v>1.1399999999999932</c:v>
                </c:pt>
                <c:pt idx="457">
                  <c:v>1.1425000000000001</c:v>
                </c:pt>
                <c:pt idx="458">
                  <c:v>1.145</c:v>
                </c:pt>
                <c:pt idx="459">
                  <c:v>1.1475</c:v>
                </c:pt>
                <c:pt idx="460">
                  <c:v>1.1499999999999932</c:v>
                </c:pt>
                <c:pt idx="461">
                  <c:v>1.1525000000000001</c:v>
                </c:pt>
                <c:pt idx="462">
                  <c:v>1.155</c:v>
                </c:pt>
                <c:pt idx="463">
                  <c:v>1.1575</c:v>
                </c:pt>
                <c:pt idx="464">
                  <c:v>1.1599999999999933</c:v>
                </c:pt>
                <c:pt idx="465">
                  <c:v>1.1625000000000001</c:v>
                </c:pt>
                <c:pt idx="466">
                  <c:v>1.165</c:v>
                </c:pt>
                <c:pt idx="467">
                  <c:v>1.1675</c:v>
                </c:pt>
                <c:pt idx="468">
                  <c:v>1.1700000000000021</c:v>
                </c:pt>
                <c:pt idx="469">
                  <c:v>1.1725000000000001</c:v>
                </c:pt>
                <c:pt idx="470">
                  <c:v>1.175</c:v>
                </c:pt>
                <c:pt idx="471">
                  <c:v>1.1775</c:v>
                </c:pt>
                <c:pt idx="472">
                  <c:v>1.1800000000000059</c:v>
                </c:pt>
                <c:pt idx="473">
                  <c:v>1.1825000000000001</c:v>
                </c:pt>
                <c:pt idx="474">
                  <c:v>1.1850000000000001</c:v>
                </c:pt>
                <c:pt idx="475">
                  <c:v>1.1875</c:v>
                </c:pt>
                <c:pt idx="476">
                  <c:v>1.1900000000000059</c:v>
                </c:pt>
                <c:pt idx="477">
                  <c:v>1.1924999999999999</c:v>
                </c:pt>
                <c:pt idx="478">
                  <c:v>1.1950000000000001</c:v>
                </c:pt>
                <c:pt idx="479">
                  <c:v>1.1975</c:v>
                </c:pt>
                <c:pt idx="480">
                  <c:v>1.2</c:v>
                </c:pt>
                <c:pt idx="481">
                  <c:v>1.2024999999999932</c:v>
                </c:pt>
                <c:pt idx="482">
                  <c:v>1.2049999999999927</c:v>
                </c:pt>
                <c:pt idx="483">
                  <c:v>1.2074999999999914</c:v>
                </c:pt>
                <c:pt idx="484">
                  <c:v>1.21</c:v>
                </c:pt>
                <c:pt idx="485">
                  <c:v>1.2124999999999932</c:v>
                </c:pt>
                <c:pt idx="486">
                  <c:v>1.2149999999999928</c:v>
                </c:pt>
                <c:pt idx="487">
                  <c:v>1.2174999999999914</c:v>
                </c:pt>
                <c:pt idx="488">
                  <c:v>1.22</c:v>
                </c:pt>
                <c:pt idx="489">
                  <c:v>1.2224999999999933</c:v>
                </c:pt>
                <c:pt idx="490">
                  <c:v>1.2249999999999928</c:v>
                </c:pt>
                <c:pt idx="491">
                  <c:v>1.2274999999999914</c:v>
                </c:pt>
                <c:pt idx="492">
                  <c:v>1.23</c:v>
                </c:pt>
                <c:pt idx="493">
                  <c:v>1.2324999999999939</c:v>
                </c:pt>
                <c:pt idx="494">
                  <c:v>1.2349999999999928</c:v>
                </c:pt>
                <c:pt idx="495">
                  <c:v>1.2374999999999914</c:v>
                </c:pt>
                <c:pt idx="496">
                  <c:v>1.24</c:v>
                </c:pt>
                <c:pt idx="497">
                  <c:v>1.2424999999999939</c:v>
                </c:pt>
                <c:pt idx="498">
                  <c:v>1.2449999999999934</c:v>
                </c:pt>
                <c:pt idx="499">
                  <c:v>1.2474999999999914</c:v>
                </c:pt>
                <c:pt idx="500">
                  <c:v>1.25</c:v>
                </c:pt>
                <c:pt idx="501">
                  <c:v>1.252499999999994</c:v>
                </c:pt>
                <c:pt idx="502">
                  <c:v>1.2549999999999932</c:v>
                </c:pt>
                <c:pt idx="503">
                  <c:v>1.2574999999999927</c:v>
                </c:pt>
                <c:pt idx="504">
                  <c:v>1.26</c:v>
                </c:pt>
                <c:pt idx="505">
                  <c:v>1.2625</c:v>
                </c:pt>
                <c:pt idx="506">
                  <c:v>1.2649999999999932</c:v>
                </c:pt>
                <c:pt idx="507">
                  <c:v>1.2674999999999927</c:v>
                </c:pt>
                <c:pt idx="508">
                  <c:v>1.27</c:v>
                </c:pt>
                <c:pt idx="509">
                  <c:v>1.2725</c:v>
                </c:pt>
                <c:pt idx="510">
                  <c:v>1.2749999999999932</c:v>
                </c:pt>
                <c:pt idx="511">
                  <c:v>1.2774999999999928</c:v>
                </c:pt>
                <c:pt idx="512">
                  <c:v>1.28</c:v>
                </c:pt>
                <c:pt idx="513">
                  <c:v>1.2825</c:v>
                </c:pt>
                <c:pt idx="514">
                  <c:v>1.2849999999999933</c:v>
                </c:pt>
                <c:pt idx="515">
                  <c:v>1.2874999999999928</c:v>
                </c:pt>
                <c:pt idx="516">
                  <c:v>1.29</c:v>
                </c:pt>
                <c:pt idx="517">
                  <c:v>1.2925</c:v>
                </c:pt>
                <c:pt idx="518">
                  <c:v>1.2949999999999939</c:v>
                </c:pt>
                <c:pt idx="519">
                  <c:v>1.2974999999999928</c:v>
                </c:pt>
                <c:pt idx="520">
                  <c:v>1.3</c:v>
                </c:pt>
                <c:pt idx="521">
                  <c:v>1.3025</c:v>
                </c:pt>
                <c:pt idx="522">
                  <c:v>1.3049999999999939</c:v>
                </c:pt>
                <c:pt idx="523">
                  <c:v>1.3074999999999934</c:v>
                </c:pt>
                <c:pt idx="524">
                  <c:v>1.31</c:v>
                </c:pt>
                <c:pt idx="525">
                  <c:v>1.3125</c:v>
                </c:pt>
                <c:pt idx="526">
                  <c:v>1.314999999999994</c:v>
                </c:pt>
                <c:pt idx="527">
                  <c:v>1.3174999999999932</c:v>
                </c:pt>
                <c:pt idx="528">
                  <c:v>1.32</c:v>
                </c:pt>
                <c:pt idx="529">
                  <c:v>1.3225</c:v>
                </c:pt>
                <c:pt idx="530">
                  <c:v>1.325</c:v>
                </c:pt>
                <c:pt idx="531">
                  <c:v>1.3274999999999932</c:v>
                </c:pt>
                <c:pt idx="532">
                  <c:v>1.33</c:v>
                </c:pt>
                <c:pt idx="533">
                  <c:v>1.3325</c:v>
                </c:pt>
                <c:pt idx="534">
                  <c:v>1.335</c:v>
                </c:pt>
                <c:pt idx="535">
                  <c:v>1.3374999999999932</c:v>
                </c:pt>
                <c:pt idx="536">
                  <c:v>1.34</c:v>
                </c:pt>
                <c:pt idx="537">
                  <c:v>1.3425</c:v>
                </c:pt>
                <c:pt idx="538">
                  <c:v>1.345</c:v>
                </c:pt>
                <c:pt idx="539">
                  <c:v>1.3474999999999933</c:v>
                </c:pt>
                <c:pt idx="540">
                  <c:v>1.35</c:v>
                </c:pt>
                <c:pt idx="541">
                  <c:v>1.3525</c:v>
                </c:pt>
                <c:pt idx="542">
                  <c:v>1.355</c:v>
                </c:pt>
                <c:pt idx="543">
                  <c:v>1.3574999999999939</c:v>
                </c:pt>
                <c:pt idx="544">
                  <c:v>1.36</c:v>
                </c:pt>
                <c:pt idx="545">
                  <c:v>1.3625</c:v>
                </c:pt>
                <c:pt idx="546">
                  <c:v>1.365</c:v>
                </c:pt>
                <c:pt idx="547">
                  <c:v>1.3674999999999939</c:v>
                </c:pt>
                <c:pt idx="548">
                  <c:v>1.37</c:v>
                </c:pt>
                <c:pt idx="549">
                  <c:v>1.3725000000000001</c:v>
                </c:pt>
                <c:pt idx="550">
                  <c:v>1.375</c:v>
                </c:pt>
                <c:pt idx="551">
                  <c:v>1.377499999999994</c:v>
                </c:pt>
                <c:pt idx="552">
                  <c:v>1.3800000000000001</c:v>
                </c:pt>
                <c:pt idx="553">
                  <c:v>1.3825000000000001</c:v>
                </c:pt>
                <c:pt idx="554">
                  <c:v>1.385</c:v>
                </c:pt>
                <c:pt idx="555">
                  <c:v>1.3875</c:v>
                </c:pt>
                <c:pt idx="556">
                  <c:v>1.3900000000000001</c:v>
                </c:pt>
                <c:pt idx="557">
                  <c:v>1.3925000000000001</c:v>
                </c:pt>
                <c:pt idx="558">
                  <c:v>1.395</c:v>
                </c:pt>
                <c:pt idx="559">
                  <c:v>1.3975</c:v>
                </c:pt>
                <c:pt idx="560">
                  <c:v>1.4</c:v>
                </c:pt>
                <c:pt idx="561">
                  <c:v>1.4024999999999928</c:v>
                </c:pt>
                <c:pt idx="562">
                  <c:v>1.4049999999999914</c:v>
                </c:pt>
                <c:pt idx="563">
                  <c:v>1.4074999999999895</c:v>
                </c:pt>
                <c:pt idx="564">
                  <c:v>1.41</c:v>
                </c:pt>
                <c:pt idx="565">
                  <c:v>1.4124999999999928</c:v>
                </c:pt>
                <c:pt idx="566">
                  <c:v>1.4149999999999914</c:v>
                </c:pt>
                <c:pt idx="567">
                  <c:v>1.4174999999999895</c:v>
                </c:pt>
                <c:pt idx="568">
                  <c:v>1.42</c:v>
                </c:pt>
                <c:pt idx="569">
                  <c:v>1.4224999999999928</c:v>
                </c:pt>
                <c:pt idx="570">
                  <c:v>1.4249999999999914</c:v>
                </c:pt>
                <c:pt idx="571">
                  <c:v>1.4274999999999896</c:v>
                </c:pt>
                <c:pt idx="572">
                  <c:v>1.43</c:v>
                </c:pt>
                <c:pt idx="573">
                  <c:v>1.4324999999999934</c:v>
                </c:pt>
                <c:pt idx="574">
                  <c:v>1.4349999999999914</c:v>
                </c:pt>
                <c:pt idx="575">
                  <c:v>1.4374999999999896</c:v>
                </c:pt>
                <c:pt idx="576">
                  <c:v>1.44</c:v>
                </c:pt>
                <c:pt idx="577">
                  <c:v>1.4424999999999932</c:v>
                </c:pt>
                <c:pt idx="578">
                  <c:v>1.4449999999999927</c:v>
                </c:pt>
                <c:pt idx="579">
                  <c:v>1.4474999999999896</c:v>
                </c:pt>
                <c:pt idx="580">
                  <c:v>1.45</c:v>
                </c:pt>
                <c:pt idx="581">
                  <c:v>1.4524999999999932</c:v>
                </c:pt>
                <c:pt idx="582">
                  <c:v>1.4549999999999927</c:v>
                </c:pt>
                <c:pt idx="583">
                  <c:v>1.4574999999999914</c:v>
                </c:pt>
                <c:pt idx="584">
                  <c:v>1.46</c:v>
                </c:pt>
                <c:pt idx="585">
                  <c:v>1.4624999999999932</c:v>
                </c:pt>
                <c:pt idx="586">
                  <c:v>1.4649999999999928</c:v>
                </c:pt>
                <c:pt idx="587">
                  <c:v>1.4674999999999914</c:v>
                </c:pt>
                <c:pt idx="588">
                  <c:v>1.47</c:v>
                </c:pt>
                <c:pt idx="589">
                  <c:v>1.4724999999999933</c:v>
                </c:pt>
                <c:pt idx="590">
                  <c:v>1.4749999999999928</c:v>
                </c:pt>
                <c:pt idx="591">
                  <c:v>1.4774999999999914</c:v>
                </c:pt>
                <c:pt idx="592">
                  <c:v>1.48</c:v>
                </c:pt>
                <c:pt idx="593">
                  <c:v>1.4824999999999939</c:v>
                </c:pt>
                <c:pt idx="594">
                  <c:v>1.4849999999999928</c:v>
                </c:pt>
                <c:pt idx="595">
                  <c:v>1.4874999999999914</c:v>
                </c:pt>
                <c:pt idx="596">
                  <c:v>1.49</c:v>
                </c:pt>
                <c:pt idx="597">
                  <c:v>1.4924999999999939</c:v>
                </c:pt>
                <c:pt idx="598">
                  <c:v>1.4949999999999934</c:v>
                </c:pt>
                <c:pt idx="599">
                  <c:v>1.4974999999999914</c:v>
                </c:pt>
                <c:pt idx="600">
                  <c:v>1.5</c:v>
                </c:pt>
                <c:pt idx="601">
                  <c:v>1.502499999999994</c:v>
                </c:pt>
                <c:pt idx="602">
                  <c:v>1.5049999999999932</c:v>
                </c:pt>
                <c:pt idx="603">
                  <c:v>1.5074999999999927</c:v>
                </c:pt>
                <c:pt idx="604">
                  <c:v>1.51</c:v>
                </c:pt>
                <c:pt idx="605">
                  <c:v>1.5125</c:v>
                </c:pt>
                <c:pt idx="606">
                  <c:v>1.5149999999999932</c:v>
                </c:pt>
                <c:pt idx="607">
                  <c:v>1.5174999999999927</c:v>
                </c:pt>
                <c:pt idx="608">
                  <c:v>1.52</c:v>
                </c:pt>
                <c:pt idx="609">
                  <c:v>1.5225</c:v>
                </c:pt>
                <c:pt idx="610">
                  <c:v>1.5249999999999932</c:v>
                </c:pt>
                <c:pt idx="611">
                  <c:v>1.5274999999999928</c:v>
                </c:pt>
                <c:pt idx="612">
                  <c:v>1.53</c:v>
                </c:pt>
                <c:pt idx="613">
                  <c:v>1.5325</c:v>
                </c:pt>
                <c:pt idx="614">
                  <c:v>1.5349999999999933</c:v>
                </c:pt>
                <c:pt idx="615">
                  <c:v>1.5374999999999928</c:v>
                </c:pt>
                <c:pt idx="616">
                  <c:v>1.54</c:v>
                </c:pt>
                <c:pt idx="617">
                  <c:v>1.5425</c:v>
                </c:pt>
                <c:pt idx="618">
                  <c:v>1.5449999999999939</c:v>
                </c:pt>
                <c:pt idx="619">
                  <c:v>1.5474999999999928</c:v>
                </c:pt>
                <c:pt idx="620">
                  <c:v>1.55</c:v>
                </c:pt>
                <c:pt idx="621">
                  <c:v>1.5525</c:v>
                </c:pt>
                <c:pt idx="622">
                  <c:v>1.5549999999999939</c:v>
                </c:pt>
                <c:pt idx="623">
                  <c:v>1.5574999999999934</c:v>
                </c:pt>
                <c:pt idx="624">
                  <c:v>1.56</c:v>
                </c:pt>
                <c:pt idx="625">
                  <c:v>1.5625</c:v>
                </c:pt>
                <c:pt idx="626">
                  <c:v>1.564999999999994</c:v>
                </c:pt>
                <c:pt idx="627">
                  <c:v>1.5674999999999932</c:v>
                </c:pt>
                <c:pt idx="628">
                  <c:v>1.57</c:v>
                </c:pt>
                <c:pt idx="629">
                  <c:v>1.5725</c:v>
                </c:pt>
                <c:pt idx="630">
                  <c:v>1.575</c:v>
                </c:pt>
                <c:pt idx="631">
                  <c:v>1.5774999999999932</c:v>
                </c:pt>
                <c:pt idx="632">
                  <c:v>1.58</c:v>
                </c:pt>
                <c:pt idx="633">
                  <c:v>1.5825</c:v>
                </c:pt>
                <c:pt idx="634">
                  <c:v>1.585</c:v>
                </c:pt>
                <c:pt idx="635">
                  <c:v>1.5874999999999932</c:v>
                </c:pt>
                <c:pt idx="636">
                  <c:v>1.59</c:v>
                </c:pt>
                <c:pt idx="637">
                  <c:v>1.5925</c:v>
                </c:pt>
                <c:pt idx="638">
                  <c:v>1.595</c:v>
                </c:pt>
                <c:pt idx="639">
                  <c:v>1.5974999999999933</c:v>
                </c:pt>
                <c:pt idx="640">
                  <c:v>1.6</c:v>
                </c:pt>
                <c:pt idx="641">
                  <c:v>1.6025</c:v>
                </c:pt>
                <c:pt idx="642">
                  <c:v>1.605</c:v>
                </c:pt>
                <c:pt idx="643">
                  <c:v>1.6074999999999939</c:v>
                </c:pt>
                <c:pt idx="644">
                  <c:v>1.61</c:v>
                </c:pt>
                <c:pt idx="645">
                  <c:v>1.6125</c:v>
                </c:pt>
                <c:pt idx="646">
                  <c:v>1.615</c:v>
                </c:pt>
                <c:pt idx="647">
                  <c:v>1.6174999999999939</c:v>
                </c:pt>
                <c:pt idx="648">
                  <c:v>1.62</c:v>
                </c:pt>
                <c:pt idx="649">
                  <c:v>1.6225000000000001</c:v>
                </c:pt>
                <c:pt idx="650">
                  <c:v>1.625</c:v>
                </c:pt>
                <c:pt idx="651">
                  <c:v>1.627499999999994</c:v>
                </c:pt>
                <c:pt idx="652">
                  <c:v>1.6300000000000001</c:v>
                </c:pt>
                <c:pt idx="653">
                  <c:v>1.6325000000000001</c:v>
                </c:pt>
                <c:pt idx="654">
                  <c:v>1.635</c:v>
                </c:pt>
                <c:pt idx="655">
                  <c:v>1.6375</c:v>
                </c:pt>
                <c:pt idx="656">
                  <c:v>1.6400000000000001</c:v>
                </c:pt>
                <c:pt idx="657">
                  <c:v>1.6425000000000001</c:v>
                </c:pt>
                <c:pt idx="658">
                  <c:v>1.645</c:v>
                </c:pt>
                <c:pt idx="659">
                  <c:v>1.6475</c:v>
                </c:pt>
                <c:pt idx="660">
                  <c:v>1.6500000000000001</c:v>
                </c:pt>
                <c:pt idx="661">
                  <c:v>1.6525000000000001</c:v>
                </c:pt>
                <c:pt idx="662">
                  <c:v>1.655</c:v>
                </c:pt>
                <c:pt idx="663">
                  <c:v>1.6575</c:v>
                </c:pt>
                <c:pt idx="664">
                  <c:v>1.6600000000000001</c:v>
                </c:pt>
                <c:pt idx="665">
                  <c:v>1.6625000000000001</c:v>
                </c:pt>
                <c:pt idx="666">
                  <c:v>1.665</c:v>
                </c:pt>
                <c:pt idx="667">
                  <c:v>1.6675</c:v>
                </c:pt>
                <c:pt idx="668">
                  <c:v>1.6700000000000021</c:v>
                </c:pt>
                <c:pt idx="669">
                  <c:v>1.6725000000000001</c:v>
                </c:pt>
                <c:pt idx="670">
                  <c:v>1.675</c:v>
                </c:pt>
                <c:pt idx="671">
                  <c:v>1.6775</c:v>
                </c:pt>
                <c:pt idx="672">
                  <c:v>1.6800000000000059</c:v>
                </c:pt>
                <c:pt idx="673">
                  <c:v>1.6825000000000001</c:v>
                </c:pt>
                <c:pt idx="674">
                  <c:v>1.6850000000000001</c:v>
                </c:pt>
                <c:pt idx="675">
                  <c:v>1.6875</c:v>
                </c:pt>
                <c:pt idx="676">
                  <c:v>1.6900000000000059</c:v>
                </c:pt>
                <c:pt idx="677">
                  <c:v>1.6924999999999999</c:v>
                </c:pt>
                <c:pt idx="678">
                  <c:v>1.6950000000000001</c:v>
                </c:pt>
                <c:pt idx="679">
                  <c:v>1.6975</c:v>
                </c:pt>
                <c:pt idx="680">
                  <c:v>1.7</c:v>
                </c:pt>
                <c:pt idx="681">
                  <c:v>1.7024999999999932</c:v>
                </c:pt>
                <c:pt idx="682">
                  <c:v>1.7049999999999927</c:v>
                </c:pt>
                <c:pt idx="683">
                  <c:v>1.7074999999999914</c:v>
                </c:pt>
                <c:pt idx="684">
                  <c:v>1.71</c:v>
                </c:pt>
                <c:pt idx="685">
                  <c:v>1.7124999999999932</c:v>
                </c:pt>
                <c:pt idx="686">
                  <c:v>1.7149999999999928</c:v>
                </c:pt>
                <c:pt idx="687">
                  <c:v>1.7174999999999914</c:v>
                </c:pt>
                <c:pt idx="688">
                  <c:v>1.72</c:v>
                </c:pt>
                <c:pt idx="689">
                  <c:v>1.7224999999999933</c:v>
                </c:pt>
                <c:pt idx="690">
                  <c:v>1.7249999999999928</c:v>
                </c:pt>
                <c:pt idx="691">
                  <c:v>1.7274999999999914</c:v>
                </c:pt>
                <c:pt idx="692">
                  <c:v>1.73</c:v>
                </c:pt>
                <c:pt idx="693">
                  <c:v>1.7324999999999939</c:v>
                </c:pt>
                <c:pt idx="694">
                  <c:v>1.7349999999999928</c:v>
                </c:pt>
                <c:pt idx="695">
                  <c:v>1.7374999999999914</c:v>
                </c:pt>
                <c:pt idx="696">
                  <c:v>1.74</c:v>
                </c:pt>
                <c:pt idx="697">
                  <c:v>1.7424999999999939</c:v>
                </c:pt>
                <c:pt idx="698">
                  <c:v>1.7449999999999934</c:v>
                </c:pt>
                <c:pt idx="699">
                  <c:v>1.7474999999999914</c:v>
                </c:pt>
                <c:pt idx="700">
                  <c:v>1.75</c:v>
                </c:pt>
                <c:pt idx="701">
                  <c:v>1.752499999999994</c:v>
                </c:pt>
                <c:pt idx="702">
                  <c:v>1.7549999999999932</c:v>
                </c:pt>
                <c:pt idx="703">
                  <c:v>1.7574999999999927</c:v>
                </c:pt>
                <c:pt idx="704">
                  <c:v>1.76</c:v>
                </c:pt>
                <c:pt idx="705">
                  <c:v>1.7625</c:v>
                </c:pt>
                <c:pt idx="706">
                  <c:v>1.7649999999999932</c:v>
                </c:pt>
                <c:pt idx="707">
                  <c:v>1.7674999999999927</c:v>
                </c:pt>
                <c:pt idx="708">
                  <c:v>1.77</c:v>
                </c:pt>
                <c:pt idx="709">
                  <c:v>1.7725</c:v>
                </c:pt>
                <c:pt idx="710">
                  <c:v>1.7749999999999932</c:v>
                </c:pt>
                <c:pt idx="711">
                  <c:v>1.7774999999999928</c:v>
                </c:pt>
                <c:pt idx="712">
                  <c:v>1.78</c:v>
                </c:pt>
                <c:pt idx="713">
                  <c:v>1.7825</c:v>
                </c:pt>
                <c:pt idx="714">
                  <c:v>1.7849999999999933</c:v>
                </c:pt>
                <c:pt idx="715">
                  <c:v>1.7874999999999928</c:v>
                </c:pt>
                <c:pt idx="716">
                  <c:v>1.79</c:v>
                </c:pt>
                <c:pt idx="717">
                  <c:v>1.7925</c:v>
                </c:pt>
                <c:pt idx="718">
                  <c:v>1.7949999999999939</c:v>
                </c:pt>
                <c:pt idx="719">
                  <c:v>1.7974999999999928</c:v>
                </c:pt>
                <c:pt idx="720">
                  <c:v>1.8</c:v>
                </c:pt>
                <c:pt idx="721">
                  <c:v>1.8025</c:v>
                </c:pt>
                <c:pt idx="722">
                  <c:v>1.8049999999999939</c:v>
                </c:pt>
                <c:pt idx="723">
                  <c:v>1.8074999999999934</c:v>
                </c:pt>
                <c:pt idx="724">
                  <c:v>1.81</c:v>
                </c:pt>
                <c:pt idx="725">
                  <c:v>1.8125</c:v>
                </c:pt>
                <c:pt idx="726">
                  <c:v>1.814999999999994</c:v>
                </c:pt>
                <c:pt idx="727">
                  <c:v>1.8174999999999932</c:v>
                </c:pt>
                <c:pt idx="728">
                  <c:v>1.82</c:v>
                </c:pt>
                <c:pt idx="729">
                  <c:v>1.8225</c:v>
                </c:pt>
                <c:pt idx="730">
                  <c:v>1.825</c:v>
                </c:pt>
                <c:pt idx="731">
                  <c:v>1.8274999999999932</c:v>
                </c:pt>
                <c:pt idx="732">
                  <c:v>1.83</c:v>
                </c:pt>
                <c:pt idx="733">
                  <c:v>1.8325</c:v>
                </c:pt>
                <c:pt idx="734">
                  <c:v>1.835</c:v>
                </c:pt>
                <c:pt idx="735">
                  <c:v>1.8374999999999932</c:v>
                </c:pt>
                <c:pt idx="736">
                  <c:v>1.84</c:v>
                </c:pt>
                <c:pt idx="737">
                  <c:v>1.8425</c:v>
                </c:pt>
                <c:pt idx="738">
                  <c:v>1.845</c:v>
                </c:pt>
                <c:pt idx="739">
                  <c:v>1.8474999999999933</c:v>
                </c:pt>
                <c:pt idx="740">
                  <c:v>1.85</c:v>
                </c:pt>
                <c:pt idx="741">
                  <c:v>1.8525</c:v>
                </c:pt>
                <c:pt idx="742">
                  <c:v>1.855</c:v>
                </c:pt>
                <c:pt idx="743">
                  <c:v>1.8574999999999939</c:v>
                </c:pt>
                <c:pt idx="744">
                  <c:v>1.86</c:v>
                </c:pt>
                <c:pt idx="745">
                  <c:v>1.8625</c:v>
                </c:pt>
                <c:pt idx="746">
                  <c:v>1.865</c:v>
                </c:pt>
                <c:pt idx="747">
                  <c:v>1.8674999999999939</c:v>
                </c:pt>
                <c:pt idx="748">
                  <c:v>1.87</c:v>
                </c:pt>
                <c:pt idx="749">
                  <c:v>1.8725000000000001</c:v>
                </c:pt>
                <c:pt idx="750">
                  <c:v>1.875</c:v>
                </c:pt>
                <c:pt idx="751">
                  <c:v>1.877499999999994</c:v>
                </c:pt>
                <c:pt idx="752">
                  <c:v>1.8800000000000001</c:v>
                </c:pt>
                <c:pt idx="753">
                  <c:v>1.8825000000000001</c:v>
                </c:pt>
                <c:pt idx="754">
                  <c:v>1.885</c:v>
                </c:pt>
                <c:pt idx="755">
                  <c:v>1.8875</c:v>
                </c:pt>
                <c:pt idx="756">
                  <c:v>1.8900000000000001</c:v>
                </c:pt>
                <c:pt idx="757">
                  <c:v>1.8925000000000001</c:v>
                </c:pt>
                <c:pt idx="758">
                  <c:v>1.895</c:v>
                </c:pt>
                <c:pt idx="759">
                  <c:v>1.8975</c:v>
                </c:pt>
                <c:pt idx="760">
                  <c:v>1.9000000000000001</c:v>
                </c:pt>
                <c:pt idx="761">
                  <c:v>1.9025000000000001</c:v>
                </c:pt>
                <c:pt idx="762">
                  <c:v>1.905</c:v>
                </c:pt>
                <c:pt idx="763">
                  <c:v>1.9075</c:v>
                </c:pt>
                <c:pt idx="764">
                  <c:v>1.9100000000000001</c:v>
                </c:pt>
                <c:pt idx="765">
                  <c:v>1.9125000000000001</c:v>
                </c:pt>
                <c:pt idx="766">
                  <c:v>1.915</c:v>
                </c:pt>
                <c:pt idx="767">
                  <c:v>1.9175</c:v>
                </c:pt>
                <c:pt idx="768">
                  <c:v>1.9200000000000021</c:v>
                </c:pt>
                <c:pt idx="769">
                  <c:v>1.9225000000000001</c:v>
                </c:pt>
                <c:pt idx="770">
                  <c:v>1.925</c:v>
                </c:pt>
                <c:pt idx="771">
                  <c:v>1.9275</c:v>
                </c:pt>
                <c:pt idx="772">
                  <c:v>1.9300000000000059</c:v>
                </c:pt>
                <c:pt idx="773">
                  <c:v>1.9325000000000001</c:v>
                </c:pt>
                <c:pt idx="774">
                  <c:v>1.9350000000000001</c:v>
                </c:pt>
                <c:pt idx="775">
                  <c:v>1.9375</c:v>
                </c:pt>
                <c:pt idx="776">
                  <c:v>1.9400000000000059</c:v>
                </c:pt>
                <c:pt idx="777">
                  <c:v>1.9424999999999999</c:v>
                </c:pt>
                <c:pt idx="778">
                  <c:v>1.9450000000000001</c:v>
                </c:pt>
                <c:pt idx="779">
                  <c:v>1.9475</c:v>
                </c:pt>
                <c:pt idx="780">
                  <c:v>1.950000000000006</c:v>
                </c:pt>
                <c:pt idx="781">
                  <c:v>1.9524999999999999</c:v>
                </c:pt>
                <c:pt idx="782">
                  <c:v>1.9550000000000001</c:v>
                </c:pt>
                <c:pt idx="783">
                  <c:v>1.9575</c:v>
                </c:pt>
                <c:pt idx="784">
                  <c:v>1.960000000000006</c:v>
                </c:pt>
                <c:pt idx="785">
                  <c:v>1.9624999999999999</c:v>
                </c:pt>
                <c:pt idx="786">
                  <c:v>1.9650000000000001</c:v>
                </c:pt>
                <c:pt idx="787">
                  <c:v>1.9675</c:v>
                </c:pt>
                <c:pt idx="788">
                  <c:v>1.970000000000006</c:v>
                </c:pt>
                <c:pt idx="789">
                  <c:v>1.9724999999999999</c:v>
                </c:pt>
                <c:pt idx="790">
                  <c:v>1.9750000000000001</c:v>
                </c:pt>
                <c:pt idx="791">
                  <c:v>1.9775</c:v>
                </c:pt>
                <c:pt idx="792">
                  <c:v>1.9800000000000066</c:v>
                </c:pt>
                <c:pt idx="793">
                  <c:v>1.9824999999999999</c:v>
                </c:pt>
                <c:pt idx="794">
                  <c:v>1.9850000000000001</c:v>
                </c:pt>
                <c:pt idx="795">
                  <c:v>1.9875</c:v>
                </c:pt>
                <c:pt idx="796">
                  <c:v>1.9900000000000067</c:v>
                </c:pt>
                <c:pt idx="797">
                  <c:v>1.9924999999999999</c:v>
                </c:pt>
                <c:pt idx="798">
                  <c:v>1.9950000000000001</c:v>
                </c:pt>
                <c:pt idx="799">
                  <c:v>1.9975000000000001</c:v>
                </c:pt>
                <c:pt idx="800">
                  <c:v>2</c:v>
                </c:pt>
                <c:pt idx="801">
                  <c:v>2.0024999999999977</c:v>
                </c:pt>
                <c:pt idx="802">
                  <c:v>2.0049999999999999</c:v>
                </c:pt>
                <c:pt idx="803">
                  <c:v>2.0074999999999998</c:v>
                </c:pt>
                <c:pt idx="804">
                  <c:v>2.0099999999999998</c:v>
                </c:pt>
                <c:pt idx="805">
                  <c:v>2.0124999999999873</c:v>
                </c:pt>
                <c:pt idx="806">
                  <c:v>2.0149999999999997</c:v>
                </c:pt>
                <c:pt idx="807">
                  <c:v>2.0175000000000001</c:v>
                </c:pt>
                <c:pt idx="808">
                  <c:v>2.02</c:v>
                </c:pt>
                <c:pt idx="809">
                  <c:v>2.0225</c:v>
                </c:pt>
                <c:pt idx="810">
                  <c:v>2.0249999999999999</c:v>
                </c:pt>
                <c:pt idx="811">
                  <c:v>2.0274999999999999</c:v>
                </c:pt>
                <c:pt idx="812">
                  <c:v>2.0299999999999998</c:v>
                </c:pt>
                <c:pt idx="813">
                  <c:v>2.0324999999999873</c:v>
                </c:pt>
                <c:pt idx="814">
                  <c:v>2.0349999999999997</c:v>
                </c:pt>
                <c:pt idx="815">
                  <c:v>2.0375000000000001</c:v>
                </c:pt>
                <c:pt idx="816">
                  <c:v>2.04</c:v>
                </c:pt>
                <c:pt idx="817">
                  <c:v>2.0425</c:v>
                </c:pt>
                <c:pt idx="818">
                  <c:v>2.0449999999999999</c:v>
                </c:pt>
                <c:pt idx="819">
                  <c:v>2.0474999999999999</c:v>
                </c:pt>
                <c:pt idx="820">
                  <c:v>2.0499999999999998</c:v>
                </c:pt>
                <c:pt idx="821">
                  <c:v>2.0524999999999967</c:v>
                </c:pt>
                <c:pt idx="822">
                  <c:v>2.0549999999999997</c:v>
                </c:pt>
                <c:pt idx="823">
                  <c:v>2.0575000000000001</c:v>
                </c:pt>
                <c:pt idx="824">
                  <c:v>2.06</c:v>
                </c:pt>
                <c:pt idx="825">
                  <c:v>2.0625</c:v>
                </c:pt>
                <c:pt idx="826">
                  <c:v>2.0649999999999999</c:v>
                </c:pt>
                <c:pt idx="827">
                  <c:v>2.0674999999999999</c:v>
                </c:pt>
                <c:pt idx="828">
                  <c:v>2.0699999999999998</c:v>
                </c:pt>
                <c:pt idx="829">
                  <c:v>2.0724999999999967</c:v>
                </c:pt>
                <c:pt idx="830">
                  <c:v>2.0749999999999997</c:v>
                </c:pt>
                <c:pt idx="831">
                  <c:v>2.0775000000000001</c:v>
                </c:pt>
                <c:pt idx="832">
                  <c:v>2.08</c:v>
                </c:pt>
                <c:pt idx="833">
                  <c:v>2.0825</c:v>
                </c:pt>
                <c:pt idx="834">
                  <c:v>2.085</c:v>
                </c:pt>
                <c:pt idx="835">
                  <c:v>2.0874999999999999</c:v>
                </c:pt>
                <c:pt idx="836">
                  <c:v>2.09</c:v>
                </c:pt>
                <c:pt idx="837">
                  <c:v>2.0924999999999967</c:v>
                </c:pt>
                <c:pt idx="838">
                  <c:v>2.0949999999999998</c:v>
                </c:pt>
                <c:pt idx="839">
                  <c:v>2.0975000000000001</c:v>
                </c:pt>
                <c:pt idx="840">
                  <c:v>2.1</c:v>
                </c:pt>
                <c:pt idx="841">
                  <c:v>2.1025</c:v>
                </c:pt>
                <c:pt idx="842">
                  <c:v>2.105</c:v>
                </c:pt>
                <c:pt idx="843">
                  <c:v>2.1074999999999999</c:v>
                </c:pt>
                <c:pt idx="844">
                  <c:v>2.11</c:v>
                </c:pt>
                <c:pt idx="845">
                  <c:v>2.1124999999999967</c:v>
                </c:pt>
                <c:pt idx="846">
                  <c:v>2.1149999999999998</c:v>
                </c:pt>
                <c:pt idx="847">
                  <c:v>2.1175000000000002</c:v>
                </c:pt>
                <c:pt idx="848">
                  <c:v>2.12</c:v>
                </c:pt>
                <c:pt idx="849">
                  <c:v>2.1225000000000001</c:v>
                </c:pt>
                <c:pt idx="850">
                  <c:v>2.125</c:v>
                </c:pt>
                <c:pt idx="851">
                  <c:v>2.1274999999999999</c:v>
                </c:pt>
                <c:pt idx="852">
                  <c:v>2.13</c:v>
                </c:pt>
                <c:pt idx="853">
                  <c:v>2.1324999999999967</c:v>
                </c:pt>
                <c:pt idx="854">
                  <c:v>2.1349999999999998</c:v>
                </c:pt>
                <c:pt idx="855">
                  <c:v>2.1375000000000002</c:v>
                </c:pt>
                <c:pt idx="856">
                  <c:v>2.14</c:v>
                </c:pt>
                <c:pt idx="857">
                  <c:v>2.1425000000000001</c:v>
                </c:pt>
                <c:pt idx="858">
                  <c:v>2.145</c:v>
                </c:pt>
                <c:pt idx="859">
                  <c:v>2.147500000000012</c:v>
                </c:pt>
                <c:pt idx="860">
                  <c:v>2.15</c:v>
                </c:pt>
                <c:pt idx="861">
                  <c:v>2.1524999999999967</c:v>
                </c:pt>
                <c:pt idx="862">
                  <c:v>2.1549999999999998</c:v>
                </c:pt>
                <c:pt idx="863">
                  <c:v>2.1575000000000002</c:v>
                </c:pt>
                <c:pt idx="864">
                  <c:v>2.16</c:v>
                </c:pt>
                <c:pt idx="865">
                  <c:v>2.1625000000000001</c:v>
                </c:pt>
                <c:pt idx="866">
                  <c:v>2.165</c:v>
                </c:pt>
                <c:pt idx="867">
                  <c:v>2.167500000000012</c:v>
                </c:pt>
                <c:pt idx="868">
                  <c:v>2.17</c:v>
                </c:pt>
                <c:pt idx="869">
                  <c:v>2.1724999999999977</c:v>
                </c:pt>
                <c:pt idx="870">
                  <c:v>2.1749999999999998</c:v>
                </c:pt>
                <c:pt idx="871">
                  <c:v>2.1775000000000002</c:v>
                </c:pt>
                <c:pt idx="872">
                  <c:v>2.1800000000000002</c:v>
                </c:pt>
                <c:pt idx="873">
                  <c:v>2.1825000000000001</c:v>
                </c:pt>
                <c:pt idx="874">
                  <c:v>2.1850000000000001</c:v>
                </c:pt>
                <c:pt idx="875">
                  <c:v>2.1875000000000147</c:v>
                </c:pt>
                <c:pt idx="876">
                  <c:v>2.19</c:v>
                </c:pt>
                <c:pt idx="877">
                  <c:v>2.1924999999999977</c:v>
                </c:pt>
                <c:pt idx="878">
                  <c:v>2.1949999999999998</c:v>
                </c:pt>
                <c:pt idx="879">
                  <c:v>2.1974999999999998</c:v>
                </c:pt>
                <c:pt idx="880">
                  <c:v>2.2000000000000002</c:v>
                </c:pt>
                <c:pt idx="881">
                  <c:v>2.2025000000000001</c:v>
                </c:pt>
                <c:pt idx="882">
                  <c:v>2.2050000000000001</c:v>
                </c:pt>
                <c:pt idx="883">
                  <c:v>2.2075000000000147</c:v>
                </c:pt>
                <c:pt idx="884">
                  <c:v>2.21</c:v>
                </c:pt>
                <c:pt idx="885">
                  <c:v>2.2124999999999977</c:v>
                </c:pt>
                <c:pt idx="886">
                  <c:v>2.2149999999999999</c:v>
                </c:pt>
                <c:pt idx="887">
                  <c:v>2.2174999999999998</c:v>
                </c:pt>
                <c:pt idx="888">
                  <c:v>2.2200000000000002</c:v>
                </c:pt>
                <c:pt idx="889">
                  <c:v>2.2225000000000001</c:v>
                </c:pt>
                <c:pt idx="890">
                  <c:v>2.2250000000000001</c:v>
                </c:pt>
                <c:pt idx="891">
                  <c:v>2.2275000000000147</c:v>
                </c:pt>
                <c:pt idx="892">
                  <c:v>2.23</c:v>
                </c:pt>
                <c:pt idx="893">
                  <c:v>2.2324999999999977</c:v>
                </c:pt>
                <c:pt idx="894">
                  <c:v>2.2349999999999999</c:v>
                </c:pt>
                <c:pt idx="895">
                  <c:v>2.2374999999999998</c:v>
                </c:pt>
                <c:pt idx="896">
                  <c:v>2.2400000000000002</c:v>
                </c:pt>
                <c:pt idx="897">
                  <c:v>2.2425000000000002</c:v>
                </c:pt>
                <c:pt idx="898">
                  <c:v>2.2450000000000001</c:v>
                </c:pt>
                <c:pt idx="899">
                  <c:v>2.2475000000000147</c:v>
                </c:pt>
                <c:pt idx="900">
                  <c:v>2.25</c:v>
                </c:pt>
                <c:pt idx="901">
                  <c:v>2.2524999999999977</c:v>
                </c:pt>
                <c:pt idx="902">
                  <c:v>2.2549999999999999</c:v>
                </c:pt>
                <c:pt idx="903">
                  <c:v>2.2574999999999998</c:v>
                </c:pt>
                <c:pt idx="904">
                  <c:v>2.2599999999999998</c:v>
                </c:pt>
                <c:pt idx="905">
                  <c:v>2.2625000000000002</c:v>
                </c:pt>
                <c:pt idx="906">
                  <c:v>2.2650000000000001</c:v>
                </c:pt>
                <c:pt idx="907">
                  <c:v>2.2675000000000147</c:v>
                </c:pt>
                <c:pt idx="908">
                  <c:v>2.27</c:v>
                </c:pt>
                <c:pt idx="909">
                  <c:v>2.2725</c:v>
                </c:pt>
                <c:pt idx="910">
                  <c:v>2.2749999999999999</c:v>
                </c:pt>
                <c:pt idx="911">
                  <c:v>2.2774999999999999</c:v>
                </c:pt>
                <c:pt idx="912">
                  <c:v>2.2799999999999998</c:v>
                </c:pt>
                <c:pt idx="913">
                  <c:v>2.2825000000000002</c:v>
                </c:pt>
                <c:pt idx="914">
                  <c:v>2.2850000000000001</c:v>
                </c:pt>
                <c:pt idx="915">
                  <c:v>2.2875000000000147</c:v>
                </c:pt>
                <c:pt idx="916">
                  <c:v>2.29</c:v>
                </c:pt>
                <c:pt idx="917">
                  <c:v>2.2925</c:v>
                </c:pt>
                <c:pt idx="918">
                  <c:v>2.2949999999999999</c:v>
                </c:pt>
                <c:pt idx="919">
                  <c:v>2.2974999999999999</c:v>
                </c:pt>
                <c:pt idx="920">
                  <c:v>2.2999999999999998</c:v>
                </c:pt>
                <c:pt idx="921">
                  <c:v>2.3024999999999967</c:v>
                </c:pt>
                <c:pt idx="922">
                  <c:v>2.3049999999999997</c:v>
                </c:pt>
                <c:pt idx="923">
                  <c:v>2.3075000000000001</c:v>
                </c:pt>
                <c:pt idx="924">
                  <c:v>2.3099999999999987</c:v>
                </c:pt>
                <c:pt idx="925">
                  <c:v>2.3124999999999822</c:v>
                </c:pt>
                <c:pt idx="926">
                  <c:v>2.3149999999999977</c:v>
                </c:pt>
                <c:pt idx="927">
                  <c:v>2.3174999999999977</c:v>
                </c:pt>
                <c:pt idx="928">
                  <c:v>2.3199999999999967</c:v>
                </c:pt>
                <c:pt idx="929">
                  <c:v>2.3224999999999967</c:v>
                </c:pt>
                <c:pt idx="930">
                  <c:v>2.3249999999999997</c:v>
                </c:pt>
                <c:pt idx="931">
                  <c:v>2.3275000000000001</c:v>
                </c:pt>
                <c:pt idx="932">
                  <c:v>2.3299999999999987</c:v>
                </c:pt>
                <c:pt idx="933">
                  <c:v>2.3324999999999823</c:v>
                </c:pt>
                <c:pt idx="934">
                  <c:v>2.3349999999999977</c:v>
                </c:pt>
                <c:pt idx="935">
                  <c:v>2.3374999999999977</c:v>
                </c:pt>
                <c:pt idx="936">
                  <c:v>2.34</c:v>
                </c:pt>
                <c:pt idx="937">
                  <c:v>2.3424999999999967</c:v>
                </c:pt>
                <c:pt idx="938">
                  <c:v>2.3449999999999998</c:v>
                </c:pt>
                <c:pt idx="939">
                  <c:v>2.3475000000000001</c:v>
                </c:pt>
                <c:pt idx="940">
                  <c:v>2.3499999999999988</c:v>
                </c:pt>
                <c:pt idx="941">
                  <c:v>2.352499999999984</c:v>
                </c:pt>
                <c:pt idx="942">
                  <c:v>2.3549999999999978</c:v>
                </c:pt>
                <c:pt idx="943">
                  <c:v>2.3574999999999977</c:v>
                </c:pt>
                <c:pt idx="944">
                  <c:v>2.36</c:v>
                </c:pt>
                <c:pt idx="945">
                  <c:v>2.3624999999999967</c:v>
                </c:pt>
                <c:pt idx="946">
                  <c:v>2.3649999999999998</c:v>
                </c:pt>
                <c:pt idx="947">
                  <c:v>2.3675000000000002</c:v>
                </c:pt>
                <c:pt idx="948">
                  <c:v>2.3699999999999997</c:v>
                </c:pt>
                <c:pt idx="949">
                  <c:v>2.3724999999999841</c:v>
                </c:pt>
                <c:pt idx="950">
                  <c:v>2.3749999999999987</c:v>
                </c:pt>
                <c:pt idx="951">
                  <c:v>2.3774999999999977</c:v>
                </c:pt>
                <c:pt idx="952">
                  <c:v>2.38</c:v>
                </c:pt>
                <c:pt idx="953">
                  <c:v>2.3824999999999967</c:v>
                </c:pt>
                <c:pt idx="954">
                  <c:v>2.3849999999999998</c:v>
                </c:pt>
                <c:pt idx="955">
                  <c:v>2.3875000000000002</c:v>
                </c:pt>
                <c:pt idx="956">
                  <c:v>2.3899999999999997</c:v>
                </c:pt>
                <c:pt idx="957">
                  <c:v>2.3924999999999841</c:v>
                </c:pt>
                <c:pt idx="958">
                  <c:v>2.3949999999999987</c:v>
                </c:pt>
                <c:pt idx="959">
                  <c:v>2.3975</c:v>
                </c:pt>
                <c:pt idx="960">
                  <c:v>2.4</c:v>
                </c:pt>
                <c:pt idx="961">
                  <c:v>2.4024999999999967</c:v>
                </c:pt>
                <c:pt idx="962">
                  <c:v>2.4049999999999998</c:v>
                </c:pt>
                <c:pt idx="963">
                  <c:v>2.4075000000000002</c:v>
                </c:pt>
                <c:pt idx="964">
                  <c:v>2.4099999999999997</c:v>
                </c:pt>
                <c:pt idx="965">
                  <c:v>2.4124999999999841</c:v>
                </c:pt>
                <c:pt idx="966">
                  <c:v>2.4149999999999987</c:v>
                </c:pt>
                <c:pt idx="967">
                  <c:v>2.4175</c:v>
                </c:pt>
                <c:pt idx="968">
                  <c:v>2.42</c:v>
                </c:pt>
                <c:pt idx="969">
                  <c:v>2.4224999999999977</c:v>
                </c:pt>
                <c:pt idx="970">
                  <c:v>2.4249999999999998</c:v>
                </c:pt>
                <c:pt idx="971">
                  <c:v>2.4275000000000002</c:v>
                </c:pt>
                <c:pt idx="972">
                  <c:v>2.4299999999999997</c:v>
                </c:pt>
                <c:pt idx="973">
                  <c:v>2.4324999999999841</c:v>
                </c:pt>
                <c:pt idx="974">
                  <c:v>2.4349999999999987</c:v>
                </c:pt>
                <c:pt idx="975">
                  <c:v>2.4375</c:v>
                </c:pt>
                <c:pt idx="976">
                  <c:v>2.44</c:v>
                </c:pt>
                <c:pt idx="977">
                  <c:v>2.4424999999999977</c:v>
                </c:pt>
                <c:pt idx="978">
                  <c:v>2.4449999999999998</c:v>
                </c:pt>
                <c:pt idx="979">
                  <c:v>2.4474999999999998</c:v>
                </c:pt>
                <c:pt idx="980">
                  <c:v>2.4499999999999997</c:v>
                </c:pt>
                <c:pt idx="981">
                  <c:v>2.4524999999999841</c:v>
                </c:pt>
                <c:pt idx="982">
                  <c:v>2.4549999999999987</c:v>
                </c:pt>
                <c:pt idx="983">
                  <c:v>2.4575</c:v>
                </c:pt>
                <c:pt idx="984">
                  <c:v>2.46</c:v>
                </c:pt>
                <c:pt idx="985">
                  <c:v>2.4624999999999977</c:v>
                </c:pt>
                <c:pt idx="986">
                  <c:v>2.4649999999999999</c:v>
                </c:pt>
                <c:pt idx="987">
                  <c:v>2.4674999999999998</c:v>
                </c:pt>
                <c:pt idx="988">
                  <c:v>2.4699999999999998</c:v>
                </c:pt>
                <c:pt idx="989">
                  <c:v>2.4724999999999868</c:v>
                </c:pt>
                <c:pt idx="990">
                  <c:v>2.4749999999999988</c:v>
                </c:pt>
                <c:pt idx="991">
                  <c:v>2.4775</c:v>
                </c:pt>
                <c:pt idx="992">
                  <c:v>2.48</c:v>
                </c:pt>
                <c:pt idx="993">
                  <c:v>2.4824999999999977</c:v>
                </c:pt>
                <c:pt idx="994">
                  <c:v>2.4849999999999999</c:v>
                </c:pt>
                <c:pt idx="995">
                  <c:v>2.4874999999999998</c:v>
                </c:pt>
                <c:pt idx="996">
                  <c:v>2.4899999999999998</c:v>
                </c:pt>
                <c:pt idx="997">
                  <c:v>2.4924999999999868</c:v>
                </c:pt>
                <c:pt idx="998">
                  <c:v>2.4949999999999997</c:v>
                </c:pt>
                <c:pt idx="999">
                  <c:v>2.4975000000000001</c:v>
                </c:pt>
                <c:pt idx="1000">
                  <c:v>2.5</c:v>
                </c:pt>
                <c:pt idx="1001">
                  <c:v>2.5024999999999977</c:v>
                </c:pt>
                <c:pt idx="1002">
                  <c:v>2.5049999999999999</c:v>
                </c:pt>
                <c:pt idx="1003">
                  <c:v>2.5074999999999998</c:v>
                </c:pt>
                <c:pt idx="1004">
                  <c:v>2.5099999999999998</c:v>
                </c:pt>
                <c:pt idx="1005">
                  <c:v>2.5124999999999873</c:v>
                </c:pt>
                <c:pt idx="1006">
                  <c:v>2.5149999999999997</c:v>
                </c:pt>
                <c:pt idx="1007">
                  <c:v>2.5175000000000001</c:v>
                </c:pt>
                <c:pt idx="1008">
                  <c:v>2.52</c:v>
                </c:pt>
                <c:pt idx="1009">
                  <c:v>2.5225</c:v>
                </c:pt>
                <c:pt idx="1010">
                  <c:v>2.5249999999999999</c:v>
                </c:pt>
                <c:pt idx="1011">
                  <c:v>2.5274999999999999</c:v>
                </c:pt>
                <c:pt idx="1012">
                  <c:v>2.5299999999999998</c:v>
                </c:pt>
                <c:pt idx="1013">
                  <c:v>2.5324999999999873</c:v>
                </c:pt>
                <c:pt idx="1014">
                  <c:v>2.5349999999999997</c:v>
                </c:pt>
                <c:pt idx="1015">
                  <c:v>2.5375000000000001</c:v>
                </c:pt>
                <c:pt idx="1016">
                  <c:v>2.54</c:v>
                </c:pt>
                <c:pt idx="1017">
                  <c:v>2.5425</c:v>
                </c:pt>
                <c:pt idx="1018">
                  <c:v>2.5449999999999999</c:v>
                </c:pt>
                <c:pt idx="1019">
                  <c:v>2.5474999999999999</c:v>
                </c:pt>
                <c:pt idx="1020">
                  <c:v>2.5499999999999998</c:v>
                </c:pt>
                <c:pt idx="1021">
                  <c:v>2.5524999999999967</c:v>
                </c:pt>
                <c:pt idx="1022">
                  <c:v>2.5549999999999997</c:v>
                </c:pt>
                <c:pt idx="1023">
                  <c:v>2.5575000000000001</c:v>
                </c:pt>
                <c:pt idx="1024">
                  <c:v>2.56</c:v>
                </c:pt>
                <c:pt idx="1025">
                  <c:v>2.5625</c:v>
                </c:pt>
                <c:pt idx="1026">
                  <c:v>2.5649999999999999</c:v>
                </c:pt>
                <c:pt idx="1027">
                  <c:v>2.5674999999999999</c:v>
                </c:pt>
                <c:pt idx="1028">
                  <c:v>2.57</c:v>
                </c:pt>
                <c:pt idx="1029">
                  <c:v>2.5724999999999967</c:v>
                </c:pt>
                <c:pt idx="1030">
                  <c:v>2.5749999999999997</c:v>
                </c:pt>
                <c:pt idx="1031">
                  <c:v>2.5775000000000001</c:v>
                </c:pt>
                <c:pt idx="1032">
                  <c:v>2.58</c:v>
                </c:pt>
                <c:pt idx="1033">
                  <c:v>2.5825</c:v>
                </c:pt>
                <c:pt idx="1034">
                  <c:v>2.585</c:v>
                </c:pt>
                <c:pt idx="1035">
                  <c:v>2.5874999999999999</c:v>
                </c:pt>
                <c:pt idx="1036">
                  <c:v>2.59</c:v>
                </c:pt>
                <c:pt idx="1037">
                  <c:v>2.5924999999999967</c:v>
                </c:pt>
                <c:pt idx="1038">
                  <c:v>2.5949999999999998</c:v>
                </c:pt>
                <c:pt idx="1039">
                  <c:v>2.5975000000000001</c:v>
                </c:pt>
                <c:pt idx="1040">
                  <c:v>2.6</c:v>
                </c:pt>
                <c:pt idx="1041">
                  <c:v>2.6025</c:v>
                </c:pt>
                <c:pt idx="1042">
                  <c:v>2.605</c:v>
                </c:pt>
                <c:pt idx="1043">
                  <c:v>2.6074999999999999</c:v>
                </c:pt>
                <c:pt idx="1044">
                  <c:v>2.61</c:v>
                </c:pt>
                <c:pt idx="1045">
                  <c:v>2.6124999999999967</c:v>
                </c:pt>
                <c:pt idx="1046">
                  <c:v>2.6149999999999998</c:v>
                </c:pt>
                <c:pt idx="1047">
                  <c:v>2.6175000000000002</c:v>
                </c:pt>
                <c:pt idx="1048">
                  <c:v>2.62</c:v>
                </c:pt>
                <c:pt idx="1049">
                  <c:v>2.6225000000000001</c:v>
                </c:pt>
                <c:pt idx="1050">
                  <c:v>2.625</c:v>
                </c:pt>
                <c:pt idx="1051">
                  <c:v>2.6274999999999999</c:v>
                </c:pt>
                <c:pt idx="1052">
                  <c:v>2.63</c:v>
                </c:pt>
                <c:pt idx="1053">
                  <c:v>2.6324999999999967</c:v>
                </c:pt>
                <c:pt idx="1054">
                  <c:v>2.6349999999999998</c:v>
                </c:pt>
                <c:pt idx="1055">
                  <c:v>2.6375000000000002</c:v>
                </c:pt>
                <c:pt idx="1056">
                  <c:v>2.64</c:v>
                </c:pt>
                <c:pt idx="1057">
                  <c:v>2.6425000000000001</c:v>
                </c:pt>
                <c:pt idx="1058">
                  <c:v>2.645</c:v>
                </c:pt>
                <c:pt idx="1059">
                  <c:v>2.647500000000012</c:v>
                </c:pt>
                <c:pt idx="1060">
                  <c:v>2.65</c:v>
                </c:pt>
                <c:pt idx="1061">
                  <c:v>2.6524999999999967</c:v>
                </c:pt>
                <c:pt idx="1062">
                  <c:v>2.6549999999999998</c:v>
                </c:pt>
                <c:pt idx="1063">
                  <c:v>2.6575000000000002</c:v>
                </c:pt>
                <c:pt idx="1064">
                  <c:v>2.66</c:v>
                </c:pt>
                <c:pt idx="1065">
                  <c:v>2.6625000000000001</c:v>
                </c:pt>
                <c:pt idx="1066">
                  <c:v>2.665</c:v>
                </c:pt>
                <c:pt idx="1067">
                  <c:v>2.667500000000012</c:v>
                </c:pt>
                <c:pt idx="1068">
                  <c:v>2.67</c:v>
                </c:pt>
                <c:pt idx="1069">
                  <c:v>2.6724999999999977</c:v>
                </c:pt>
                <c:pt idx="1070">
                  <c:v>2.6749999999999998</c:v>
                </c:pt>
                <c:pt idx="1071">
                  <c:v>2.6775000000000002</c:v>
                </c:pt>
                <c:pt idx="1072">
                  <c:v>2.68</c:v>
                </c:pt>
                <c:pt idx="1073">
                  <c:v>2.6825000000000001</c:v>
                </c:pt>
                <c:pt idx="1074">
                  <c:v>2.6850000000000001</c:v>
                </c:pt>
                <c:pt idx="1075">
                  <c:v>2.6875000000000147</c:v>
                </c:pt>
                <c:pt idx="1076">
                  <c:v>2.69</c:v>
                </c:pt>
                <c:pt idx="1077">
                  <c:v>2.6924999999999977</c:v>
                </c:pt>
                <c:pt idx="1078">
                  <c:v>2.6949999999999998</c:v>
                </c:pt>
                <c:pt idx="1079">
                  <c:v>2.6974999999999998</c:v>
                </c:pt>
                <c:pt idx="1080">
                  <c:v>2.7</c:v>
                </c:pt>
                <c:pt idx="1081">
                  <c:v>2.7025000000000001</c:v>
                </c:pt>
                <c:pt idx="1082">
                  <c:v>2.7050000000000001</c:v>
                </c:pt>
                <c:pt idx="1083">
                  <c:v>2.7075000000000147</c:v>
                </c:pt>
                <c:pt idx="1084">
                  <c:v>2.71</c:v>
                </c:pt>
                <c:pt idx="1085">
                  <c:v>2.7124999999999977</c:v>
                </c:pt>
                <c:pt idx="1086">
                  <c:v>2.7149999999999999</c:v>
                </c:pt>
                <c:pt idx="1087">
                  <c:v>2.7174999999999998</c:v>
                </c:pt>
                <c:pt idx="1088">
                  <c:v>2.72</c:v>
                </c:pt>
                <c:pt idx="1089">
                  <c:v>2.7225000000000001</c:v>
                </c:pt>
                <c:pt idx="1090">
                  <c:v>2.7250000000000001</c:v>
                </c:pt>
                <c:pt idx="1091">
                  <c:v>2.7275000000000147</c:v>
                </c:pt>
                <c:pt idx="1092">
                  <c:v>2.73</c:v>
                </c:pt>
                <c:pt idx="1093">
                  <c:v>2.7324999999999977</c:v>
                </c:pt>
                <c:pt idx="1094">
                  <c:v>2.7349999999999999</c:v>
                </c:pt>
                <c:pt idx="1095">
                  <c:v>2.7374999999999998</c:v>
                </c:pt>
                <c:pt idx="1096">
                  <c:v>2.74</c:v>
                </c:pt>
                <c:pt idx="1097">
                  <c:v>2.7425000000000002</c:v>
                </c:pt>
                <c:pt idx="1098">
                  <c:v>2.7450000000000001</c:v>
                </c:pt>
                <c:pt idx="1099">
                  <c:v>2.7475000000000147</c:v>
                </c:pt>
                <c:pt idx="1100">
                  <c:v>2.75</c:v>
                </c:pt>
                <c:pt idx="1101">
                  <c:v>2.7524999999999977</c:v>
                </c:pt>
                <c:pt idx="1102">
                  <c:v>2.7549999999999999</c:v>
                </c:pt>
                <c:pt idx="1103">
                  <c:v>2.7574999999999998</c:v>
                </c:pt>
                <c:pt idx="1104">
                  <c:v>2.7600000000000002</c:v>
                </c:pt>
                <c:pt idx="1105">
                  <c:v>2.7625000000000002</c:v>
                </c:pt>
                <c:pt idx="1106">
                  <c:v>2.7650000000000001</c:v>
                </c:pt>
                <c:pt idx="1107">
                  <c:v>2.7675000000000147</c:v>
                </c:pt>
                <c:pt idx="1108">
                  <c:v>2.77</c:v>
                </c:pt>
                <c:pt idx="1109">
                  <c:v>2.7725</c:v>
                </c:pt>
                <c:pt idx="1110">
                  <c:v>2.7749999999999999</c:v>
                </c:pt>
                <c:pt idx="1111">
                  <c:v>2.7774999999999999</c:v>
                </c:pt>
                <c:pt idx="1112">
                  <c:v>2.7800000000000002</c:v>
                </c:pt>
                <c:pt idx="1113">
                  <c:v>2.7825000000000002</c:v>
                </c:pt>
                <c:pt idx="1114">
                  <c:v>2.7850000000000001</c:v>
                </c:pt>
                <c:pt idx="1115">
                  <c:v>2.7875000000000147</c:v>
                </c:pt>
                <c:pt idx="1116">
                  <c:v>2.79</c:v>
                </c:pt>
                <c:pt idx="1117">
                  <c:v>2.7925</c:v>
                </c:pt>
                <c:pt idx="1118">
                  <c:v>2.7949999999999999</c:v>
                </c:pt>
                <c:pt idx="1119">
                  <c:v>2.7974999999999999</c:v>
                </c:pt>
                <c:pt idx="1120">
                  <c:v>2.8</c:v>
                </c:pt>
                <c:pt idx="1121">
                  <c:v>2.8024999999999967</c:v>
                </c:pt>
                <c:pt idx="1122">
                  <c:v>2.8049999999999997</c:v>
                </c:pt>
                <c:pt idx="1123">
                  <c:v>2.8075000000000001</c:v>
                </c:pt>
                <c:pt idx="1124">
                  <c:v>2.8099999999999987</c:v>
                </c:pt>
                <c:pt idx="1125">
                  <c:v>2.8124999999999822</c:v>
                </c:pt>
                <c:pt idx="1126">
                  <c:v>2.8149999999999977</c:v>
                </c:pt>
                <c:pt idx="1127">
                  <c:v>2.8174999999999977</c:v>
                </c:pt>
                <c:pt idx="1128">
                  <c:v>2.82</c:v>
                </c:pt>
                <c:pt idx="1129">
                  <c:v>2.8224999999999967</c:v>
                </c:pt>
                <c:pt idx="1130">
                  <c:v>2.8249999999999997</c:v>
                </c:pt>
                <c:pt idx="1131">
                  <c:v>2.8275000000000001</c:v>
                </c:pt>
                <c:pt idx="1132">
                  <c:v>2.8299999999999987</c:v>
                </c:pt>
                <c:pt idx="1133">
                  <c:v>2.8324999999999823</c:v>
                </c:pt>
                <c:pt idx="1134">
                  <c:v>2.8349999999999977</c:v>
                </c:pt>
                <c:pt idx="1135">
                  <c:v>2.8374999999999977</c:v>
                </c:pt>
                <c:pt idx="1136">
                  <c:v>2.84</c:v>
                </c:pt>
                <c:pt idx="1137">
                  <c:v>2.8424999999999967</c:v>
                </c:pt>
                <c:pt idx="1138">
                  <c:v>2.8449999999999998</c:v>
                </c:pt>
                <c:pt idx="1139">
                  <c:v>2.8475000000000001</c:v>
                </c:pt>
                <c:pt idx="1140">
                  <c:v>2.8499999999999988</c:v>
                </c:pt>
                <c:pt idx="1141">
                  <c:v>2.852499999999984</c:v>
                </c:pt>
                <c:pt idx="1142">
                  <c:v>2.8549999999999978</c:v>
                </c:pt>
                <c:pt idx="1143">
                  <c:v>2.8574999999999977</c:v>
                </c:pt>
                <c:pt idx="1144">
                  <c:v>2.86</c:v>
                </c:pt>
                <c:pt idx="1145">
                  <c:v>2.8624999999999967</c:v>
                </c:pt>
                <c:pt idx="1146">
                  <c:v>2.8649999999999998</c:v>
                </c:pt>
                <c:pt idx="1147">
                  <c:v>2.8675000000000002</c:v>
                </c:pt>
                <c:pt idx="1148">
                  <c:v>2.8699999999999997</c:v>
                </c:pt>
                <c:pt idx="1149">
                  <c:v>2.8724999999999841</c:v>
                </c:pt>
                <c:pt idx="1150">
                  <c:v>2.8749999999999987</c:v>
                </c:pt>
                <c:pt idx="1151">
                  <c:v>2.8774999999999977</c:v>
                </c:pt>
                <c:pt idx="1152">
                  <c:v>2.88</c:v>
                </c:pt>
                <c:pt idx="1153">
                  <c:v>2.8824999999999967</c:v>
                </c:pt>
                <c:pt idx="1154">
                  <c:v>2.8849999999999998</c:v>
                </c:pt>
                <c:pt idx="1155">
                  <c:v>2.8875000000000002</c:v>
                </c:pt>
                <c:pt idx="1156">
                  <c:v>2.8899999999999997</c:v>
                </c:pt>
                <c:pt idx="1157">
                  <c:v>2.8924999999999841</c:v>
                </c:pt>
                <c:pt idx="1158">
                  <c:v>2.8949999999999987</c:v>
                </c:pt>
                <c:pt idx="1159">
                  <c:v>2.8975</c:v>
                </c:pt>
                <c:pt idx="1160">
                  <c:v>2.9</c:v>
                </c:pt>
                <c:pt idx="1161">
                  <c:v>2.9024999999999967</c:v>
                </c:pt>
                <c:pt idx="1162">
                  <c:v>2.9049999999999998</c:v>
                </c:pt>
                <c:pt idx="1163">
                  <c:v>2.9075000000000002</c:v>
                </c:pt>
                <c:pt idx="1164">
                  <c:v>2.9099999999999997</c:v>
                </c:pt>
                <c:pt idx="1165">
                  <c:v>2.9124999999999841</c:v>
                </c:pt>
                <c:pt idx="1166">
                  <c:v>2.9149999999999987</c:v>
                </c:pt>
                <c:pt idx="1167">
                  <c:v>2.9175</c:v>
                </c:pt>
                <c:pt idx="1168">
                  <c:v>2.92</c:v>
                </c:pt>
                <c:pt idx="1169">
                  <c:v>2.9224999999999977</c:v>
                </c:pt>
                <c:pt idx="1170">
                  <c:v>2.9249999999999998</c:v>
                </c:pt>
                <c:pt idx="1171">
                  <c:v>2.9275000000000002</c:v>
                </c:pt>
                <c:pt idx="1172">
                  <c:v>2.9299999999999997</c:v>
                </c:pt>
                <c:pt idx="1173">
                  <c:v>2.9324999999999841</c:v>
                </c:pt>
                <c:pt idx="1174">
                  <c:v>2.9349999999999987</c:v>
                </c:pt>
                <c:pt idx="1175">
                  <c:v>2.9375</c:v>
                </c:pt>
                <c:pt idx="1176">
                  <c:v>2.94</c:v>
                </c:pt>
                <c:pt idx="1177">
                  <c:v>2.9424999999999977</c:v>
                </c:pt>
                <c:pt idx="1178">
                  <c:v>2.9449999999999998</c:v>
                </c:pt>
                <c:pt idx="1179">
                  <c:v>2.9474999999999998</c:v>
                </c:pt>
                <c:pt idx="1180">
                  <c:v>2.9499999999999997</c:v>
                </c:pt>
                <c:pt idx="1181">
                  <c:v>2.9524999999999841</c:v>
                </c:pt>
                <c:pt idx="1182">
                  <c:v>2.9549999999999987</c:v>
                </c:pt>
                <c:pt idx="1183">
                  <c:v>2.9575</c:v>
                </c:pt>
                <c:pt idx="1184">
                  <c:v>2.96</c:v>
                </c:pt>
                <c:pt idx="1185">
                  <c:v>2.9624999999999977</c:v>
                </c:pt>
                <c:pt idx="1186">
                  <c:v>2.9649999999999999</c:v>
                </c:pt>
                <c:pt idx="1187">
                  <c:v>2.9674999999999998</c:v>
                </c:pt>
                <c:pt idx="1188">
                  <c:v>2.9699999999999998</c:v>
                </c:pt>
                <c:pt idx="1189">
                  <c:v>2.9724999999999868</c:v>
                </c:pt>
                <c:pt idx="1190">
                  <c:v>2.9749999999999988</c:v>
                </c:pt>
                <c:pt idx="1191">
                  <c:v>2.9775</c:v>
                </c:pt>
                <c:pt idx="1192">
                  <c:v>2.98</c:v>
                </c:pt>
                <c:pt idx="1193">
                  <c:v>2.9824999999999977</c:v>
                </c:pt>
                <c:pt idx="1194">
                  <c:v>2.9849999999999999</c:v>
                </c:pt>
                <c:pt idx="1195">
                  <c:v>2.9874999999999998</c:v>
                </c:pt>
                <c:pt idx="1196">
                  <c:v>2.9899999999999998</c:v>
                </c:pt>
                <c:pt idx="1197">
                  <c:v>2.9924999999999868</c:v>
                </c:pt>
                <c:pt idx="1198">
                  <c:v>2.9949999999999997</c:v>
                </c:pt>
                <c:pt idx="1199">
                  <c:v>2.9975000000000001</c:v>
                </c:pt>
                <c:pt idx="1200">
                  <c:v>3</c:v>
                </c:pt>
                <c:pt idx="1201">
                  <c:v>3.0024999999999977</c:v>
                </c:pt>
                <c:pt idx="1202">
                  <c:v>3.0049999999999999</c:v>
                </c:pt>
                <c:pt idx="1203">
                  <c:v>3.0074999999999998</c:v>
                </c:pt>
                <c:pt idx="1204">
                  <c:v>3.01</c:v>
                </c:pt>
                <c:pt idx="1205">
                  <c:v>3.0124999999999873</c:v>
                </c:pt>
                <c:pt idx="1206">
                  <c:v>3.0149999999999997</c:v>
                </c:pt>
                <c:pt idx="1207">
                  <c:v>3.0175000000000001</c:v>
                </c:pt>
                <c:pt idx="1208">
                  <c:v>3.02</c:v>
                </c:pt>
                <c:pt idx="1209">
                  <c:v>3.0225</c:v>
                </c:pt>
                <c:pt idx="1210">
                  <c:v>3.0249999999999999</c:v>
                </c:pt>
                <c:pt idx="1211">
                  <c:v>3.0274999999999999</c:v>
                </c:pt>
                <c:pt idx="1212">
                  <c:v>3.03</c:v>
                </c:pt>
                <c:pt idx="1213">
                  <c:v>3.0324999999999873</c:v>
                </c:pt>
                <c:pt idx="1214">
                  <c:v>3.0349999999999997</c:v>
                </c:pt>
                <c:pt idx="1215">
                  <c:v>3.0375000000000001</c:v>
                </c:pt>
                <c:pt idx="1216">
                  <c:v>3.04</c:v>
                </c:pt>
                <c:pt idx="1217">
                  <c:v>3.0425</c:v>
                </c:pt>
                <c:pt idx="1218">
                  <c:v>3.0449999999999999</c:v>
                </c:pt>
                <c:pt idx="1219">
                  <c:v>3.0474999999999999</c:v>
                </c:pt>
                <c:pt idx="1220">
                  <c:v>3.05</c:v>
                </c:pt>
                <c:pt idx="1221">
                  <c:v>3.0524999999999967</c:v>
                </c:pt>
                <c:pt idx="1222">
                  <c:v>3.0549999999999997</c:v>
                </c:pt>
                <c:pt idx="1223">
                  <c:v>3.0575000000000001</c:v>
                </c:pt>
                <c:pt idx="1224">
                  <c:v>3.06</c:v>
                </c:pt>
                <c:pt idx="1225">
                  <c:v>3.0625</c:v>
                </c:pt>
                <c:pt idx="1226">
                  <c:v>3.0649999999999999</c:v>
                </c:pt>
                <c:pt idx="1227">
                  <c:v>3.0674999999999999</c:v>
                </c:pt>
                <c:pt idx="1228">
                  <c:v>3.07</c:v>
                </c:pt>
                <c:pt idx="1229">
                  <c:v>3.0724999999999967</c:v>
                </c:pt>
                <c:pt idx="1230">
                  <c:v>3.0749999999999997</c:v>
                </c:pt>
                <c:pt idx="1231">
                  <c:v>3.0775000000000001</c:v>
                </c:pt>
                <c:pt idx="1232">
                  <c:v>3.08</c:v>
                </c:pt>
                <c:pt idx="1233">
                  <c:v>3.0825</c:v>
                </c:pt>
                <c:pt idx="1234">
                  <c:v>3.085</c:v>
                </c:pt>
                <c:pt idx="1235">
                  <c:v>3.0874999999999999</c:v>
                </c:pt>
                <c:pt idx="1236">
                  <c:v>3.09</c:v>
                </c:pt>
                <c:pt idx="1237">
                  <c:v>3.0924999999999967</c:v>
                </c:pt>
                <c:pt idx="1238">
                  <c:v>3.0949999999999998</c:v>
                </c:pt>
                <c:pt idx="1239">
                  <c:v>3.0975000000000001</c:v>
                </c:pt>
                <c:pt idx="1240">
                  <c:v>3.1</c:v>
                </c:pt>
                <c:pt idx="1241">
                  <c:v>3.1025</c:v>
                </c:pt>
                <c:pt idx="1242">
                  <c:v>3.105</c:v>
                </c:pt>
                <c:pt idx="1243">
                  <c:v>3.1074999999999999</c:v>
                </c:pt>
                <c:pt idx="1244">
                  <c:v>3.11</c:v>
                </c:pt>
                <c:pt idx="1245">
                  <c:v>3.1124999999999967</c:v>
                </c:pt>
                <c:pt idx="1246">
                  <c:v>3.1149999999999998</c:v>
                </c:pt>
                <c:pt idx="1247">
                  <c:v>3.1175000000000002</c:v>
                </c:pt>
                <c:pt idx="1248">
                  <c:v>3.12</c:v>
                </c:pt>
                <c:pt idx="1249">
                  <c:v>3.1225000000000001</c:v>
                </c:pt>
                <c:pt idx="1250">
                  <c:v>3.125</c:v>
                </c:pt>
                <c:pt idx="1251">
                  <c:v>3.1274999999999999</c:v>
                </c:pt>
                <c:pt idx="1252">
                  <c:v>3.13</c:v>
                </c:pt>
                <c:pt idx="1253">
                  <c:v>3.1324999999999967</c:v>
                </c:pt>
                <c:pt idx="1254">
                  <c:v>3.1349999999999998</c:v>
                </c:pt>
                <c:pt idx="1255">
                  <c:v>3.1375000000000002</c:v>
                </c:pt>
                <c:pt idx="1256">
                  <c:v>3.14</c:v>
                </c:pt>
                <c:pt idx="1257">
                  <c:v>3.1425000000000001</c:v>
                </c:pt>
                <c:pt idx="1258">
                  <c:v>3.145</c:v>
                </c:pt>
                <c:pt idx="1259">
                  <c:v>3.147500000000012</c:v>
                </c:pt>
                <c:pt idx="1260">
                  <c:v>3.15</c:v>
                </c:pt>
                <c:pt idx="1261">
                  <c:v>3.1524999999999967</c:v>
                </c:pt>
                <c:pt idx="1262">
                  <c:v>3.1549999999999998</c:v>
                </c:pt>
                <c:pt idx="1263">
                  <c:v>3.1575000000000002</c:v>
                </c:pt>
                <c:pt idx="1264">
                  <c:v>3.16</c:v>
                </c:pt>
                <c:pt idx="1265">
                  <c:v>3.1625000000000001</c:v>
                </c:pt>
                <c:pt idx="1266">
                  <c:v>3.165</c:v>
                </c:pt>
                <c:pt idx="1267">
                  <c:v>3.167500000000012</c:v>
                </c:pt>
                <c:pt idx="1268">
                  <c:v>3.17</c:v>
                </c:pt>
                <c:pt idx="1269">
                  <c:v>3.1724999999999977</c:v>
                </c:pt>
                <c:pt idx="1270">
                  <c:v>3.1749999999999998</c:v>
                </c:pt>
                <c:pt idx="1271">
                  <c:v>3.1775000000000002</c:v>
                </c:pt>
                <c:pt idx="1272">
                  <c:v>3.18</c:v>
                </c:pt>
                <c:pt idx="1273">
                  <c:v>3.1825000000000001</c:v>
                </c:pt>
                <c:pt idx="1274">
                  <c:v>3.1850000000000001</c:v>
                </c:pt>
                <c:pt idx="1275">
                  <c:v>3.1875000000000147</c:v>
                </c:pt>
                <c:pt idx="1276">
                  <c:v>3.19</c:v>
                </c:pt>
                <c:pt idx="1277">
                  <c:v>3.1924999999999977</c:v>
                </c:pt>
                <c:pt idx="1278">
                  <c:v>3.1949999999999998</c:v>
                </c:pt>
                <c:pt idx="1279">
                  <c:v>3.1974999999999998</c:v>
                </c:pt>
                <c:pt idx="1280">
                  <c:v>3.2</c:v>
                </c:pt>
                <c:pt idx="1281">
                  <c:v>3.2025000000000001</c:v>
                </c:pt>
                <c:pt idx="1282">
                  <c:v>3.2050000000000001</c:v>
                </c:pt>
                <c:pt idx="1283">
                  <c:v>3.2075000000000147</c:v>
                </c:pt>
                <c:pt idx="1284">
                  <c:v>3.21</c:v>
                </c:pt>
                <c:pt idx="1285">
                  <c:v>3.2124999999999977</c:v>
                </c:pt>
                <c:pt idx="1286">
                  <c:v>3.2149999999999999</c:v>
                </c:pt>
                <c:pt idx="1287">
                  <c:v>3.2174999999999998</c:v>
                </c:pt>
                <c:pt idx="1288">
                  <c:v>3.22</c:v>
                </c:pt>
                <c:pt idx="1289">
                  <c:v>3.2225000000000001</c:v>
                </c:pt>
                <c:pt idx="1290">
                  <c:v>3.2250000000000001</c:v>
                </c:pt>
                <c:pt idx="1291">
                  <c:v>3.2275000000000147</c:v>
                </c:pt>
                <c:pt idx="1292">
                  <c:v>3.23</c:v>
                </c:pt>
                <c:pt idx="1293">
                  <c:v>3.2324999999999977</c:v>
                </c:pt>
                <c:pt idx="1294">
                  <c:v>3.2349999999999999</c:v>
                </c:pt>
                <c:pt idx="1295">
                  <c:v>3.2374999999999998</c:v>
                </c:pt>
                <c:pt idx="1296">
                  <c:v>3.24</c:v>
                </c:pt>
                <c:pt idx="1297">
                  <c:v>3.2425000000000002</c:v>
                </c:pt>
                <c:pt idx="1298">
                  <c:v>3.2450000000000001</c:v>
                </c:pt>
                <c:pt idx="1299">
                  <c:v>3.2475000000000147</c:v>
                </c:pt>
                <c:pt idx="1300">
                  <c:v>3.25</c:v>
                </c:pt>
                <c:pt idx="1301">
                  <c:v>3.2524999999999977</c:v>
                </c:pt>
                <c:pt idx="1302">
                  <c:v>3.2549999999999999</c:v>
                </c:pt>
                <c:pt idx="1303">
                  <c:v>3.2574999999999998</c:v>
                </c:pt>
                <c:pt idx="1304">
                  <c:v>3.2600000000000002</c:v>
                </c:pt>
                <c:pt idx="1305">
                  <c:v>3.2625000000000002</c:v>
                </c:pt>
                <c:pt idx="1306">
                  <c:v>3.2650000000000001</c:v>
                </c:pt>
                <c:pt idx="1307">
                  <c:v>3.2675000000000147</c:v>
                </c:pt>
                <c:pt idx="1308">
                  <c:v>3.27</c:v>
                </c:pt>
                <c:pt idx="1309">
                  <c:v>3.2725</c:v>
                </c:pt>
                <c:pt idx="1310">
                  <c:v>3.2749999999999999</c:v>
                </c:pt>
                <c:pt idx="1311">
                  <c:v>3.2774999999999999</c:v>
                </c:pt>
                <c:pt idx="1312">
                  <c:v>3.2800000000000002</c:v>
                </c:pt>
                <c:pt idx="1313">
                  <c:v>3.2825000000000002</c:v>
                </c:pt>
                <c:pt idx="1314">
                  <c:v>3.2850000000000001</c:v>
                </c:pt>
                <c:pt idx="1315">
                  <c:v>3.2875000000000147</c:v>
                </c:pt>
                <c:pt idx="1316">
                  <c:v>3.29</c:v>
                </c:pt>
                <c:pt idx="1317">
                  <c:v>3.2925</c:v>
                </c:pt>
                <c:pt idx="1318">
                  <c:v>3.2949999999999999</c:v>
                </c:pt>
                <c:pt idx="1319">
                  <c:v>3.2974999999999999</c:v>
                </c:pt>
                <c:pt idx="1320">
                  <c:v>3.3</c:v>
                </c:pt>
                <c:pt idx="1321">
                  <c:v>3.3024999999999967</c:v>
                </c:pt>
                <c:pt idx="1322">
                  <c:v>3.3049999999999997</c:v>
                </c:pt>
                <c:pt idx="1323">
                  <c:v>3.3075000000000001</c:v>
                </c:pt>
                <c:pt idx="1324">
                  <c:v>3.3099999999999987</c:v>
                </c:pt>
                <c:pt idx="1325">
                  <c:v>3.3124999999999822</c:v>
                </c:pt>
                <c:pt idx="1326">
                  <c:v>3.3149999999999977</c:v>
                </c:pt>
                <c:pt idx="1327">
                  <c:v>3.3174999999999977</c:v>
                </c:pt>
                <c:pt idx="1328">
                  <c:v>3.32</c:v>
                </c:pt>
                <c:pt idx="1329">
                  <c:v>3.3224999999999967</c:v>
                </c:pt>
                <c:pt idx="1330">
                  <c:v>3.3249999999999997</c:v>
                </c:pt>
                <c:pt idx="1331">
                  <c:v>3.3275000000000001</c:v>
                </c:pt>
                <c:pt idx="1332">
                  <c:v>3.3299999999999987</c:v>
                </c:pt>
                <c:pt idx="1333">
                  <c:v>3.3324999999999823</c:v>
                </c:pt>
                <c:pt idx="1334">
                  <c:v>3.3349999999999977</c:v>
                </c:pt>
                <c:pt idx="1335">
                  <c:v>3.3374999999999977</c:v>
                </c:pt>
                <c:pt idx="1336">
                  <c:v>3.34</c:v>
                </c:pt>
                <c:pt idx="1337">
                  <c:v>3.3424999999999967</c:v>
                </c:pt>
                <c:pt idx="1338">
                  <c:v>3.3449999999999998</c:v>
                </c:pt>
                <c:pt idx="1339">
                  <c:v>3.3475000000000001</c:v>
                </c:pt>
                <c:pt idx="1340">
                  <c:v>3.3499999999999988</c:v>
                </c:pt>
                <c:pt idx="1341">
                  <c:v>3.352499999999984</c:v>
                </c:pt>
                <c:pt idx="1342">
                  <c:v>3.3549999999999978</c:v>
                </c:pt>
                <c:pt idx="1343">
                  <c:v>3.3574999999999977</c:v>
                </c:pt>
                <c:pt idx="1344">
                  <c:v>3.36</c:v>
                </c:pt>
                <c:pt idx="1345">
                  <c:v>3.3624999999999967</c:v>
                </c:pt>
                <c:pt idx="1346">
                  <c:v>3.3649999999999998</c:v>
                </c:pt>
                <c:pt idx="1347">
                  <c:v>3.3675000000000002</c:v>
                </c:pt>
                <c:pt idx="1348">
                  <c:v>3.3699999999999997</c:v>
                </c:pt>
                <c:pt idx="1349">
                  <c:v>3.3724999999999841</c:v>
                </c:pt>
                <c:pt idx="1350">
                  <c:v>3.3749999999999987</c:v>
                </c:pt>
                <c:pt idx="1351">
                  <c:v>3.3774999999999977</c:v>
                </c:pt>
                <c:pt idx="1352">
                  <c:v>3.38</c:v>
                </c:pt>
                <c:pt idx="1353">
                  <c:v>3.3824999999999967</c:v>
                </c:pt>
                <c:pt idx="1354">
                  <c:v>3.3849999999999998</c:v>
                </c:pt>
                <c:pt idx="1355">
                  <c:v>3.3875000000000002</c:v>
                </c:pt>
                <c:pt idx="1356">
                  <c:v>3.3899999999999997</c:v>
                </c:pt>
                <c:pt idx="1357">
                  <c:v>3.3924999999999841</c:v>
                </c:pt>
                <c:pt idx="1358">
                  <c:v>3.3949999999999987</c:v>
                </c:pt>
                <c:pt idx="1359">
                  <c:v>3.3975</c:v>
                </c:pt>
                <c:pt idx="1360">
                  <c:v>3.4</c:v>
                </c:pt>
                <c:pt idx="1361">
                  <c:v>3.4024999999999967</c:v>
                </c:pt>
                <c:pt idx="1362">
                  <c:v>3.4049999999999998</c:v>
                </c:pt>
                <c:pt idx="1363">
                  <c:v>3.4075000000000002</c:v>
                </c:pt>
                <c:pt idx="1364">
                  <c:v>3.4099999999999997</c:v>
                </c:pt>
                <c:pt idx="1365">
                  <c:v>3.4124999999999841</c:v>
                </c:pt>
                <c:pt idx="1366">
                  <c:v>3.4149999999999987</c:v>
                </c:pt>
                <c:pt idx="1367">
                  <c:v>3.4175</c:v>
                </c:pt>
                <c:pt idx="1368">
                  <c:v>3.42</c:v>
                </c:pt>
                <c:pt idx="1369">
                  <c:v>3.4224999999999977</c:v>
                </c:pt>
                <c:pt idx="1370">
                  <c:v>3.4249999999999998</c:v>
                </c:pt>
                <c:pt idx="1371">
                  <c:v>3.4275000000000002</c:v>
                </c:pt>
                <c:pt idx="1372">
                  <c:v>3.4299999999999997</c:v>
                </c:pt>
                <c:pt idx="1373">
                  <c:v>3.4324999999999841</c:v>
                </c:pt>
                <c:pt idx="1374">
                  <c:v>3.4349999999999987</c:v>
                </c:pt>
                <c:pt idx="1375">
                  <c:v>3.4375</c:v>
                </c:pt>
                <c:pt idx="1376">
                  <c:v>3.44</c:v>
                </c:pt>
                <c:pt idx="1377">
                  <c:v>3.4424999999999977</c:v>
                </c:pt>
                <c:pt idx="1378">
                  <c:v>3.4449999999999998</c:v>
                </c:pt>
                <c:pt idx="1379">
                  <c:v>3.4474999999999998</c:v>
                </c:pt>
                <c:pt idx="1380">
                  <c:v>3.4499999999999997</c:v>
                </c:pt>
                <c:pt idx="1381">
                  <c:v>3.4524999999999841</c:v>
                </c:pt>
                <c:pt idx="1382">
                  <c:v>3.4549999999999987</c:v>
                </c:pt>
                <c:pt idx="1383">
                  <c:v>3.4575</c:v>
                </c:pt>
                <c:pt idx="1384">
                  <c:v>3.46</c:v>
                </c:pt>
                <c:pt idx="1385">
                  <c:v>3.4624999999999977</c:v>
                </c:pt>
                <c:pt idx="1386">
                  <c:v>3.4649999999999999</c:v>
                </c:pt>
                <c:pt idx="1387">
                  <c:v>3.4674999999999998</c:v>
                </c:pt>
                <c:pt idx="1388">
                  <c:v>3.4699999999999998</c:v>
                </c:pt>
                <c:pt idx="1389">
                  <c:v>3.4724999999999868</c:v>
                </c:pt>
                <c:pt idx="1390">
                  <c:v>3.4749999999999988</c:v>
                </c:pt>
                <c:pt idx="1391">
                  <c:v>3.4775</c:v>
                </c:pt>
                <c:pt idx="1392">
                  <c:v>3.48</c:v>
                </c:pt>
                <c:pt idx="1393">
                  <c:v>3.4824999999999977</c:v>
                </c:pt>
                <c:pt idx="1394">
                  <c:v>3.4849999999999999</c:v>
                </c:pt>
                <c:pt idx="1395">
                  <c:v>3.4874999999999998</c:v>
                </c:pt>
                <c:pt idx="1396">
                  <c:v>3.4899999999999998</c:v>
                </c:pt>
                <c:pt idx="1397">
                  <c:v>3.4924999999999868</c:v>
                </c:pt>
                <c:pt idx="1398">
                  <c:v>3.4949999999999997</c:v>
                </c:pt>
                <c:pt idx="1399">
                  <c:v>3.4975000000000001</c:v>
                </c:pt>
                <c:pt idx="1400">
                  <c:v>3.5</c:v>
                </c:pt>
                <c:pt idx="1401">
                  <c:v>3.5024999999999977</c:v>
                </c:pt>
                <c:pt idx="1402">
                  <c:v>3.5049999999999999</c:v>
                </c:pt>
                <c:pt idx="1403">
                  <c:v>3.5074999999999998</c:v>
                </c:pt>
                <c:pt idx="1404">
                  <c:v>3.51</c:v>
                </c:pt>
                <c:pt idx="1405">
                  <c:v>3.5124999999999873</c:v>
                </c:pt>
                <c:pt idx="1406">
                  <c:v>3.5149999999999997</c:v>
                </c:pt>
                <c:pt idx="1407">
                  <c:v>3.5175000000000001</c:v>
                </c:pt>
                <c:pt idx="1408">
                  <c:v>3.52</c:v>
                </c:pt>
                <c:pt idx="1409">
                  <c:v>3.5225</c:v>
                </c:pt>
                <c:pt idx="1410">
                  <c:v>3.5249999999999999</c:v>
                </c:pt>
                <c:pt idx="1411">
                  <c:v>3.5274999999999999</c:v>
                </c:pt>
                <c:pt idx="1412">
                  <c:v>3.53</c:v>
                </c:pt>
                <c:pt idx="1413">
                  <c:v>3.5324999999999873</c:v>
                </c:pt>
                <c:pt idx="1414">
                  <c:v>3.5349999999999997</c:v>
                </c:pt>
                <c:pt idx="1415">
                  <c:v>3.5375000000000001</c:v>
                </c:pt>
                <c:pt idx="1416">
                  <c:v>3.54</c:v>
                </c:pt>
                <c:pt idx="1417">
                  <c:v>3.5425</c:v>
                </c:pt>
                <c:pt idx="1418">
                  <c:v>3.5449999999999999</c:v>
                </c:pt>
                <c:pt idx="1419">
                  <c:v>3.5474999999999999</c:v>
                </c:pt>
                <c:pt idx="1420">
                  <c:v>3.55</c:v>
                </c:pt>
                <c:pt idx="1421">
                  <c:v>3.5524999999999967</c:v>
                </c:pt>
                <c:pt idx="1422">
                  <c:v>3.5549999999999997</c:v>
                </c:pt>
                <c:pt idx="1423">
                  <c:v>3.5575000000000001</c:v>
                </c:pt>
                <c:pt idx="1424">
                  <c:v>3.56</c:v>
                </c:pt>
                <c:pt idx="1425">
                  <c:v>3.5625</c:v>
                </c:pt>
                <c:pt idx="1426">
                  <c:v>3.5649999999999999</c:v>
                </c:pt>
                <c:pt idx="1427">
                  <c:v>3.5674999999999999</c:v>
                </c:pt>
                <c:pt idx="1428">
                  <c:v>3.57</c:v>
                </c:pt>
                <c:pt idx="1429">
                  <c:v>3.5724999999999967</c:v>
                </c:pt>
                <c:pt idx="1430">
                  <c:v>3.5749999999999997</c:v>
                </c:pt>
                <c:pt idx="1431">
                  <c:v>3.5775000000000001</c:v>
                </c:pt>
                <c:pt idx="1432">
                  <c:v>3.58</c:v>
                </c:pt>
                <c:pt idx="1433">
                  <c:v>3.5825</c:v>
                </c:pt>
                <c:pt idx="1434">
                  <c:v>3.585</c:v>
                </c:pt>
                <c:pt idx="1435">
                  <c:v>3.5874999999999999</c:v>
                </c:pt>
                <c:pt idx="1436">
                  <c:v>3.59</c:v>
                </c:pt>
                <c:pt idx="1437">
                  <c:v>3.5924999999999967</c:v>
                </c:pt>
                <c:pt idx="1438">
                  <c:v>3.5949999999999998</c:v>
                </c:pt>
                <c:pt idx="1439">
                  <c:v>3.5975000000000001</c:v>
                </c:pt>
                <c:pt idx="1440">
                  <c:v>3.6</c:v>
                </c:pt>
                <c:pt idx="1441">
                  <c:v>3.6025</c:v>
                </c:pt>
                <c:pt idx="1442">
                  <c:v>3.605</c:v>
                </c:pt>
                <c:pt idx="1443">
                  <c:v>3.6074999999999999</c:v>
                </c:pt>
                <c:pt idx="1444">
                  <c:v>3.61</c:v>
                </c:pt>
                <c:pt idx="1445">
                  <c:v>3.6124999999999967</c:v>
                </c:pt>
                <c:pt idx="1446">
                  <c:v>3.6149999999999998</c:v>
                </c:pt>
                <c:pt idx="1447">
                  <c:v>3.6175000000000002</c:v>
                </c:pt>
                <c:pt idx="1448">
                  <c:v>3.62</c:v>
                </c:pt>
                <c:pt idx="1449">
                  <c:v>3.6225000000000001</c:v>
                </c:pt>
                <c:pt idx="1450">
                  <c:v>3.625</c:v>
                </c:pt>
                <c:pt idx="1451">
                  <c:v>3.6274999999999999</c:v>
                </c:pt>
                <c:pt idx="1452">
                  <c:v>3.63</c:v>
                </c:pt>
                <c:pt idx="1453">
                  <c:v>3.6324999999999967</c:v>
                </c:pt>
                <c:pt idx="1454">
                  <c:v>3.6349999999999998</c:v>
                </c:pt>
                <c:pt idx="1455">
                  <c:v>3.6375000000000002</c:v>
                </c:pt>
                <c:pt idx="1456">
                  <c:v>3.64</c:v>
                </c:pt>
                <c:pt idx="1457">
                  <c:v>3.6425000000000001</c:v>
                </c:pt>
                <c:pt idx="1458">
                  <c:v>3.645</c:v>
                </c:pt>
                <c:pt idx="1459">
                  <c:v>3.647500000000012</c:v>
                </c:pt>
                <c:pt idx="1460">
                  <c:v>3.65</c:v>
                </c:pt>
                <c:pt idx="1461">
                  <c:v>3.6524999999999967</c:v>
                </c:pt>
                <c:pt idx="1462">
                  <c:v>3.6549999999999998</c:v>
                </c:pt>
                <c:pt idx="1463">
                  <c:v>3.6575000000000002</c:v>
                </c:pt>
                <c:pt idx="1464">
                  <c:v>3.66</c:v>
                </c:pt>
                <c:pt idx="1465">
                  <c:v>3.6625000000000001</c:v>
                </c:pt>
                <c:pt idx="1466">
                  <c:v>3.665</c:v>
                </c:pt>
                <c:pt idx="1467">
                  <c:v>3.667500000000012</c:v>
                </c:pt>
                <c:pt idx="1468">
                  <c:v>3.67</c:v>
                </c:pt>
                <c:pt idx="1469">
                  <c:v>3.6724999999999977</c:v>
                </c:pt>
                <c:pt idx="1470">
                  <c:v>3.6749999999999998</c:v>
                </c:pt>
                <c:pt idx="1471">
                  <c:v>3.6775000000000002</c:v>
                </c:pt>
                <c:pt idx="1472">
                  <c:v>3.68</c:v>
                </c:pt>
                <c:pt idx="1473">
                  <c:v>3.6825000000000001</c:v>
                </c:pt>
                <c:pt idx="1474">
                  <c:v>3.6850000000000001</c:v>
                </c:pt>
                <c:pt idx="1475">
                  <c:v>3.6875000000000147</c:v>
                </c:pt>
                <c:pt idx="1476">
                  <c:v>3.69</c:v>
                </c:pt>
                <c:pt idx="1477">
                  <c:v>3.6924999999999977</c:v>
                </c:pt>
                <c:pt idx="1478">
                  <c:v>3.6949999999999998</c:v>
                </c:pt>
                <c:pt idx="1479">
                  <c:v>3.6974999999999998</c:v>
                </c:pt>
                <c:pt idx="1480">
                  <c:v>3.7</c:v>
                </c:pt>
                <c:pt idx="1481">
                  <c:v>3.7025000000000001</c:v>
                </c:pt>
                <c:pt idx="1482">
                  <c:v>3.7050000000000001</c:v>
                </c:pt>
                <c:pt idx="1483">
                  <c:v>3.7075000000000147</c:v>
                </c:pt>
                <c:pt idx="1484">
                  <c:v>3.71</c:v>
                </c:pt>
                <c:pt idx="1485">
                  <c:v>3.7124999999999977</c:v>
                </c:pt>
                <c:pt idx="1486">
                  <c:v>3.7149999999999999</c:v>
                </c:pt>
                <c:pt idx="1487">
                  <c:v>3.7174999999999998</c:v>
                </c:pt>
                <c:pt idx="1488">
                  <c:v>3.72</c:v>
                </c:pt>
                <c:pt idx="1489">
                  <c:v>3.7225000000000001</c:v>
                </c:pt>
                <c:pt idx="1490">
                  <c:v>3.7250000000000001</c:v>
                </c:pt>
                <c:pt idx="1491">
                  <c:v>3.7275000000000147</c:v>
                </c:pt>
                <c:pt idx="1492">
                  <c:v>3.73</c:v>
                </c:pt>
                <c:pt idx="1493">
                  <c:v>3.7324999999999977</c:v>
                </c:pt>
                <c:pt idx="1494">
                  <c:v>3.7349999999999999</c:v>
                </c:pt>
                <c:pt idx="1495">
                  <c:v>3.7374999999999998</c:v>
                </c:pt>
                <c:pt idx="1496">
                  <c:v>3.74</c:v>
                </c:pt>
                <c:pt idx="1497">
                  <c:v>3.7425000000000002</c:v>
                </c:pt>
                <c:pt idx="1498">
                  <c:v>3.7450000000000001</c:v>
                </c:pt>
                <c:pt idx="1499">
                  <c:v>3.7475000000000147</c:v>
                </c:pt>
                <c:pt idx="1500">
                  <c:v>3.75</c:v>
                </c:pt>
                <c:pt idx="1501">
                  <c:v>3.7524999999999977</c:v>
                </c:pt>
                <c:pt idx="1502">
                  <c:v>3.7549999999999999</c:v>
                </c:pt>
                <c:pt idx="1503">
                  <c:v>3.7574999999999998</c:v>
                </c:pt>
                <c:pt idx="1504">
                  <c:v>3.7600000000000002</c:v>
                </c:pt>
                <c:pt idx="1505">
                  <c:v>3.7625000000000002</c:v>
                </c:pt>
                <c:pt idx="1506">
                  <c:v>3.7650000000000001</c:v>
                </c:pt>
                <c:pt idx="1507">
                  <c:v>3.7675000000000147</c:v>
                </c:pt>
                <c:pt idx="1508">
                  <c:v>3.77</c:v>
                </c:pt>
                <c:pt idx="1509">
                  <c:v>3.7725</c:v>
                </c:pt>
                <c:pt idx="1510">
                  <c:v>3.7749999999999999</c:v>
                </c:pt>
                <c:pt idx="1511">
                  <c:v>3.7774999999999999</c:v>
                </c:pt>
                <c:pt idx="1512">
                  <c:v>3.7800000000000002</c:v>
                </c:pt>
                <c:pt idx="1513">
                  <c:v>3.7825000000000002</c:v>
                </c:pt>
                <c:pt idx="1514">
                  <c:v>3.7850000000000001</c:v>
                </c:pt>
                <c:pt idx="1515">
                  <c:v>3.7875000000000147</c:v>
                </c:pt>
                <c:pt idx="1516">
                  <c:v>3.79</c:v>
                </c:pt>
                <c:pt idx="1517">
                  <c:v>3.7925</c:v>
                </c:pt>
                <c:pt idx="1518">
                  <c:v>3.7949999999999999</c:v>
                </c:pt>
                <c:pt idx="1519">
                  <c:v>3.7974999999999999</c:v>
                </c:pt>
                <c:pt idx="1520">
                  <c:v>3.8</c:v>
                </c:pt>
                <c:pt idx="1521">
                  <c:v>3.8024999999999967</c:v>
                </c:pt>
                <c:pt idx="1522">
                  <c:v>3.8049999999999997</c:v>
                </c:pt>
                <c:pt idx="1523">
                  <c:v>3.8075000000000001</c:v>
                </c:pt>
                <c:pt idx="1524">
                  <c:v>3.8099999999999987</c:v>
                </c:pt>
                <c:pt idx="1525">
                  <c:v>3.8124999999999822</c:v>
                </c:pt>
                <c:pt idx="1526">
                  <c:v>3.8149999999999977</c:v>
                </c:pt>
                <c:pt idx="1527">
                  <c:v>3.8174999999999977</c:v>
                </c:pt>
                <c:pt idx="1528">
                  <c:v>3.82</c:v>
                </c:pt>
                <c:pt idx="1529">
                  <c:v>3.8224999999999967</c:v>
                </c:pt>
                <c:pt idx="1530">
                  <c:v>3.8249999999999997</c:v>
                </c:pt>
                <c:pt idx="1531">
                  <c:v>3.8275000000000001</c:v>
                </c:pt>
                <c:pt idx="1532">
                  <c:v>3.8299999999999987</c:v>
                </c:pt>
                <c:pt idx="1533">
                  <c:v>3.8324999999999823</c:v>
                </c:pt>
                <c:pt idx="1534">
                  <c:v>3.8349999999999977</c:v>
                </c:pt>
                <c:pt idx="1535">
                  <c:v>3.8374999999999977</c:v>
                </c:pt>
                <c:pt idx="1536">
                  <c:v>3.84</c:v>
                </c:pt>
                <c:pt idx="1537">
                  <c:v>3.8424999999999967</c:v>
                </c:pt>
                <c:pt idx="1538">
                  <c:v>3.8449999999999998</c:v>
                </c:pt>
                <c:pt idx="1539">
                  <c:v>3.8475000000000001</c:v>
                </c:pt>
                <c:pt idx="1540">
                  <c:v>3.8499999999999988</c:v>
                </c:pt>
                <c:pt idx="1541">
                  <c:v>3.852499999999984</c:v>
                </c:pt>
                <c:pt idx="1542">
                  <c:v>3.8549999999999978</c:v>
                </c:pt>
                <c:pt idx="1543">
                  <c:v>3.8574999999999977</c:v>
                </c:pt>
                <c:pt idx="1544">
                  <c:v>3.86</c:v>
                </c:pt>
                <c:pt idx="1545">
                  <c:v>3.8624999999999967</c:v>
                </c:pt>
                <c:pt idx="1546">
                  <c:v>3.8649999999999998</c:v>
                </c:pt>
                <c:pt idx="1547">
                  <c:v>3.8675000000000002</c:v>
                </c:pt>
                <c:pt idx="1548">
                  <c:v>3.8699999999999997</c:v>
                </c:pt>
                <c:pt idx="1549">
                  <c:v>3.8724999999999841</c:v>
                </c:pt>
                <c:pt idx="1550">
                  <c:v>3.8749999999999987</c:v>
                </c:pt>
                <c:pt idx="1551">
                  <c:v>3.8774999999999977</c:v>
                </c:pt>
                <c:pt idx="1552">
                  <c:v>3.88</c:v>
                </c:pt>
                <c:pt idx="1553">
                  <c:v>3.8824999999999967</c:v>
                </c:pt>
                <c:pt idx="1554">
                  <c:v>3.8849999999999998</c:v>
                </c:pt>
                <c:pt idx="1555">
                  <c:v>3.8875000000000002</c:v>
                </c:pt>
                <c:pt idx="1556">
                  <c:v>3.8899999999999997</c:v>
                </c:pt>
                <c:pt idx="1557">
                  <c:v>3.8924999999999841</c:v>
                </c:pt>
                <c:pt idx="1558">
                  <c:v>3.8949999999999987</c:v>
                </c:pt>
                <c:pt idx="1559">
                  <c:v>3.8975</c:v>
                </c:pt>
                <c:pt idx="1560">
                  <c:v>3.9</c:v>
                </c:pt>
                <c:pt idx="1561">
                  <c:v>3.9024999999999967</c:v>
                </c:pt>
                <c:pt idx="1562">
                  <c:v>3.9049999999999998</c:v>
                </c:pt>
                <c:pt idx="1563">
                  <c:v>3.9075000000000002</c:v>
                </c:pt>
                <c:pt idx="1564">
                  <c:v>3.9099999999999997</c:v>
                </c:pt>
                <c:pt idx="1565">
                  <c:v>3.9124999999999841</c:v>
                </c:pt>
                <c:pt idx="1566">
                  <c:v>3.9149999999999987</c:v>
                </c:pt>
                <c:pt idx="1567">
                  <c:v>3.9175</c:v>
                </c:pt>
                <c:pt idx="1568">
                  <c:v>3.92</c:v>
                </c:pt>
                <c:pt idx="1569">
                  <c:v>3.9224999999999977</c:v>
                </c:pt>
                <c:pt idx="1570">
                  <c:v>3.9249999999999998</c:v>
                </c:pt>
                <c:pt idx="1571">
                  <c:v>3.9275000000000002</c:v>
                </c:pt>
                <c:pt idx="1572">
                  <c:v>3.9299999999999997</c:v>
                </c:pt>
                <c:pt idx="1573">
                  <c:v>3.9324999999999841</c:v>
                </c:pt>
                <c:pt idx="1574">
                  <c:v>3.9349999999999987</c:v>
                </c:pt>
                <c:pt idx="1575">
                  <c:v>3.9375</c:v>
                </c:pt>
                <c:pt idx="1576">
                  <c:v>3.94</c:v>
                </c:pt>
                <c:pt idx="1577">
                  <c:v>3.9424999999999977</c:v>
                </c:pt>
                <c:pt idx="1578">
                  <c:v>3.9449999999999998</c:v>
                </c:pt>
                <c:pt idx="1579">
                  <c:v>3.9474999999999998</c:v>
                </c:pt>
                <c:pt idx="1580">
                  <c:v>3.9499999999999997</c:v>
                </c:pt>
                <c:pt idx="1581">
                  <c:v>3.9524999999999841</c:v>
                </c:pt>
                <c:pt idx="1582">
                  <c:v>3.9549999999999987</c:v>
                </c:pt>
                <c:pt idx="1583">
                  <c:v>3.9575</c:v>
                </c:pt>
                <c:pt idx="1584">
                  <c:v>3.96</c:v>
                </c:pt>
                <c:pt idx="1585">
                  <c:v>3.9624999999999977</c:v>
                </c:pt>
                <c:pt idx="1586">
                  <c:v>3.9649999999999999</c:v>
                </c:pt>
                <c:pt idx="1587">
                  <c:v>3.9674999999999998</c:v>
                </c:pt>
                <c:pt idx="1588">
                  <c:v>3.9699999999999998</c:v>
                </c:pt>
                <c:pt idx="1589">
                  <c:v>3.9724999999999868</c:v>
                </c:pt>
                <c:pt idx="1590">
                  <c:v>3.9749999999999988</c:v>
                </c:pt>
                <c:pt idx="1591">
                  <c:v>3.9775</c:v>
                </c:pt>
                <c:pt idx="1592">
                  <c:v>3.98</c:v>
                </c:pt>
                <c:pt idx="1593">
                  <c:v>3.9824999999999977</c:v>
                </c:pt>
                <c:pt idx="1594">
                  <c:v>3.9849999999999999</c:v>
                </c:pt>
                <c:pt idx="1595">
                  <c:v>3.9874999999999998</c:v>
                </c:pt>
                <c:pt idx="1596">
                  <c:v>3.9899999999999998</c:v>
                </c:pt>
                <c:pt idx="1597">
                  <c:v>3.9924999999999868</c:v>
                </c:pt>
                <c:pt idx="1598">
                  <c:v>3.9949999999999997</c:v>
                </c:pt>
                <c:pt idx="1599">
                  <c:v>3.9975000000000001</c:v>
                </c:pt>
                <c:pt idx="1600">
                  <c:v>4</c:v>
                </c:pt>
                <c:pt idx="1601">
                  <c:v>4.0024999999999995</c:v>
                </c:pt>
                <c:pt idx="1602">
                  <c:v>4.0049999999999955</c:v>
                </c:pt>
                <c:pt idx="1603">
                  <c:v>4.0074999999999985</c:v>
                </c:pt>
                <c:pt idx="1604">
                  <c:v>4.01</c:v>
                </c:pt>
                <c:pt idx="1605">
                  <c:v>4.0124999999999975</c:v>
                </c:pt>
                <c:pt idx="1606">
                  <c:v>4.0149999999999855</c:v>
                </c:pt>
                <c:pt idx="1607">
                  <c:v>4.0174999999999965</c:v>
                </c:pt>
                <c:pt idx="1608">
                  <c:v>4.0199999999999996</c:v>
                </c:pt>
                <c:pt idx="1609">
                  <c:v>4.0224999999999955</c:v>
                </c:pt>
                <c:pt idx="1610">
                  <c:v>4.0249999999999755</c:v>
                </c:pt>
                <c:pt idx="1611">
                  <c:v>4.0274999999999945</c:v>
                </c:pt>
                <c:pt idx="1612">
                  <c:v>4.03</c:v>
                </c:pt>
                <c:pt idx="1613">
                  <c:v>4.0324999999999998</c:v>
                </c:pt>
                <c:pt idx="1614">
                  <c:v>4.0350000000000001</c:v>
                </c:pt>
                <c:pt idx="1615">
                  <c:v>4.0374999999999996</c:v>
                </c:pt>
                <c:pt idx="1616">
                  <c:v>4.04</c:v>
                </c:pt>
                <c:pt idx="1617">
                  <c:v>4.0424999999999995</c:v>
                </c:pt>
                <c:pt idx="1618">
                  <c:v>4.0449999999999955</c:v>
                </c:pt>
                <c:pt idx="1619">
                  <c:v>4.0474999999999985</c:v>
                </c:pt>
                <c:pt idx="1620">
                  <c:v>4.05</c:v>
                </c:pt>
                <c:pt idx="1621">
                  <c:v>4.0524999999999975</c:v>
                </c:pt>
                <c:pt idx="1622">
                  <c:v>4.0549999999999855</c:v>
                </c:pt>
                <c:pt idx="1623">
                  <c:v>4.0574999999999966</c:v>
                </c:pt>
                <c:pt idx="1624">
                  <c:v>4.0599999999999996</c:v>
                </c:pt>
                <c:pt idx="1625">
                  <c:v>4.0624999999999956</c:v>
                </c:pt>
                <c:pt idx="1626">
                  <c:v>4.0649999999999755</c:v>
                </c:pt>
                <c:pt idx="1627">
                  <c:v>4.0674999999999955</c:v>
                </c:pt>
                <c:pt idx="1628">
                  <c:v>4.07</c:v>
                </c:pt>
                <c:pt idx="1629">
                  <c:v>4.0724999999999998</c:v>
                </c:pt>
                <c:pt idx="1630">
                  <c:v>4.0750000000000002</c:v>
                </c:pt>
                <c:pt idx="1631">
                  <c:v>4.0774999999999997</c:v>
                </c:pt>
                <c:pt idx="1632">
                  <c:v>4.08</c:v>
                </c:pt>
                <c:pt idx="1633">
                  <c:v>4.0824999999999996</c:v>
                </c:pt>
                <c:pt idx="1634">
                  <c:v>4.085</c:v>
                </c:pt>
                <c:pt idx="1635">
                  <c:v>4.0874999999999995</c:v>
                </c:pt>
                <c:pt idx="1636">
                  <c:v>4.09</c:v>
                </c:pt>
                <c:pt idx="1637">
                  <c:v>4.0924999999999985</c:v>
                </c:pt>
                <c:pt idx="1638">
                  <c:v>4.0949999999999855</c:v>
                </c:pt>
                <c:pt idx="1639">
                  <c:v>4.0974999999999975</c:v>
                </c:pt>
                <c:pt idx="1640">
                  <c:v>4.0999999999999996</c:v>
                </c:pt>
                <c:pt idx="1641">
                  <c:v>4.1024999999999965</c:v>
                </c:pt>
                <c:pt idx="1642">
                  <c:v>4.1049999999999756</c:v>
                </c:pt>
                <c:pt idx="1643">
                  <c:v>4.1074999999999955</c:v>
                </c:pt>
                <c:pt idx="1644">
                  <c:v>4.1099999999999985</c:v>
                </c:pt>
                <c:pt idx="1645">
                  <c:v>4.1124999999999945</c:v>
                </c:pt>
                <c:pt idx="1646">
                  <c:v>4.1149999999999745</c:v>
                </c:pt>
                <c:pt idx="1647">
                  <c:v>4.1174999999999855</c:v>
                </c:pt>
                <c:pt idx="1648">
                  <c:v>4.1199999999999966</c:v>
                </c:pt>
                <c:pt idx="1649">
                  <c:v>4.1224999999999845</c:v>
                </c:pt>
                <c:pt idx="1650">
                  <c:v>4.1249999999999689</c:v>
                </c:pt>
                <c:pt idx="1651">
                  <c:v>4.1274999999999755</c:v>
                </c:pt>
                <c:pt idx="1652">
                  <c:v>4.13</c:v>
                </c:pt>
                <c:pt idx="1653">
                  <c:v>4.1324999999999985</c:v>
                </c:pt>
                <c:pt idx="1654">
                  <c:v>4.1349999999999945</c:v>
                </c:pt>
                <c:pt idx="1655">
                  <c:v>4.1374999999999975</c:v>
                </c:pt>
                <c:pt idx="1656">
                  <c:v>4.1399999999999997</c:v>
                </c:pt>
                <c:pt idx="1657">
                  <c:v>4.1424999999999965</c:v>
                </c:pt>
                <c:pt idx="1658">
                  <c:v>4.1449999999999845</c:v>
                </c:pt>
                <c:pt idx="1659">
                  <c:v>4.1474999999999955</c:v>
                </c:pt>
                <c:pt idx="1660">
                  <c:v>4.1499999999999995</c:v>
                </c:pt>
                <c:pt idx="1661">
                  <c:v>4.1524999999999945</c:v>
                </c:pt>
                <c:pt idx="1662">
                  <c:v>4.1549999999999745</c:v>
                </c:pt>
                <c:pt idx="1663">
                  <c:v>4.1574999999999855</c:v>
                </c:pt>
                <c:pt idx="1664">
                  <c:v>4.1599999999999975</c:v>
                </c:pt>
                <c:pt idx="1665">
                  <c:v>4.1624999999999845</c:v>
                </c:pt>
                <c:pt idx="1666">
                  <c:v>4.1649999999999689</c:v>
                </c:pt>
                <c:pt idx="1667">
                  <c:v>4.1674999999999756</c:v>
                </c:pt>
                <c:pt idx="1668">
                  <c:v>4.17</c:v>
                </c:pt>
                <c:pt idx="1669">
                  <c:v>4.1724999999999985</c:v>
                </c:pt>
                <c:pt idx="1670">
                  <c:v>4.1749999999999945</c:v>
                </c:pt>
                <c:pt idx="1671">
                  <c:v>4.1774999999999975</c:v>
                </c:pt>
                <c:pt idx="1672">
                  <c:v>4.18</c:v>
                </c:pt>
                <c:pt idx="1673">
                  <c:v>4.1824999999999966</c:v>
                </c:pt>
                <c:pt idx="1674">
                  <c:v>4.1849999999999845</c:v>
                </c:pt>
                <c:pt idx="1675">
                  <c:v>4.1874999999999956</c:v>
                </c:pt>
                <c:pt idx="1676">
                  <c:v>4.1899999999999995</c:v>
                </c:pt>
                <c:pt idx="1677">
                  <c:v>4.1924999999999955</c:v>
                </c:pt>
                <c:pt idx="1678">
                  <c:v>4.1949999999999745</c:v>
                </c:pt>
                <c:pt idx="1679">
                  <c:v>4.1974999999999945</c:v>
                </c:pt>
                <c:pt idx="1680">
                  <c:v>4.2</c:v>
                </c:pt>
                <c:pt idx="1681">
                  <c:v>4.2024999999999997</c:v>
                </c:pt>
                <c:pt idx="1682">
                  <c:v>4.2050000000000001</c:v>
                </c:pt>
                <c:pt idx="1683">
                  <c:v>4.2074999999999996</c:v>
                </c:pt>
                <c:pt idx="1684">
                  <c:v>4.21</c:v>
                </c:pt>
                <c:pt idx="1685">
                  <c:v>4.2124999999999995</c:v>
                </c:pt>
                <c:pt idx="1686">
                  <c:v>4.2149999999999945</c:v>
                </c:pt>
                <c:pt idx="1687">
                  <c:v>4.2174999999999985</c:v>
                </c:pt>
                <c:pt idx="1688">
                  <c:v>4.22</c:v>
                </c:pt>
                <c:pt idx="1689">
                  <c:v>4.2224999999999975</c:v>
                </c:pt>
                <c:pt idx="1690">
                  <c:v>4.2249999999999845</c:v>
                </c:pt>
                <c:pt idx="1691">
                  <c:v>4.2274999999999965</c:v>
                </c:pt>
                <c:pt idx="1692">
                  <c:v>4.2300000000000004</c:v>
                </c:pt>
                <c:pt idx="1693">
                  <c:v>4.2324999999999999</c:v>
                </c:pt>
                <c:pt idx="1694">
                  <c:v>4.2350000000000003</c:v>
                </c:pt>
                <c:pt idx="1695">
                  <c:v>4.2374999999999998</c:v>
                </c:pt>
                <c:pt idx="1696">
                  <c:v>4.24</c:v>
                </c:pt>
                <c:pt idx="1697">
                  <c:v>4.2424999999999997</c:v>
                </c:pt>
                <c:pt idx="1698">
                  <c:v>4.2450000000000001</c:v>
                </c:pt>
                <c:pt idx="1699">
                  <c:v>4.2474999999999996</c:v>
                </c:pt>
                <c:pt idx="1700">
                  <c:v>4.25</c:v>
                </c:pt>
                <c:pt idx="1701">
                  <c:v>4.2524999999999995</c:v>
                </c:pt>
                <c:pt idx="1702">
                  <c:v>4.2549999999999955</c:v>
                </c:pt>
                <c:pt idx="1703">
                  <c:v>4.2574999999999985</c:v>
                </c:pt>
                <c:pt idx="1704">
                  <c:v>4.26</c:v>
                </c:pt>
                <c:pt idx="1705">
                  <c:v>4.2624999999999975</c:v>
                </c:pt>
                <c:pt idx="1706">
                  <c:v>4.2649999999999855</c:v>
                </c:pt>
                <c:pt idx="1707">
                  <c:v>4.2674999999999965</c:v>
                </c:pt>
                <c:pt idx="1708">
                  <c:v>4.2699999999999996</c:v>
                </c:pt>
                <c:pt idx="1709">
                  <c:v>4.2725</c:v>
                </c:pt>
                <c:pt idx="1710">
                  <c:v>4.2750000000000004</c:v>
                </c:pt>
                <c:pt idx="1711">
                  <c:v>4.2774999999999999</c:v>
                </c:pt>
                <c:pt idx="1712">
                  <c:v>4.28</c:v>
                </c:pt>
                <c:pt idx="1713">
                  <c:v>4.2824999999999998</c:v>
                </c:pt>
                <c:pt idx="1714">
                  <c:v>4.2850000000000001</c:v>
                </c:pt>
                <c:pt idx="1715">
                  <c:v>4.2874999999999996</c:v>
                </c:pt>
                <c:pt idx="1716">
                  <c:v>4.29</c:v>
                </c:pt>
                <c:pt idx="1717">
                  <c:v>4.2924999999999995</c:v>
                </c:pt>
                <c:pt idx="1718">
                  <c:v>4.2949999999999955</c:v>
                </c:pt>
                <c:pt idx="1719">
                  <c:v>4.2974999999999985</c:v>
                </c:pt>
                <c:pt idx="1720">
                  <c:v>4.3</c:v>
                </c:pt>
                <c:pt idx="1721">
                  <c:v>4.3024999999999975</c:v>
                </c:pt>
                <c:pt idx="1722">
                  <c:v>4.3049999999999855</c:v>
                </c:pt>
                <c:pt idx="1723">
                  <c:v>4.3074999999999966</c:v>
                </c:pt>
                <c:pt idx="1724">
                  <c:v>4.3099999999999996</c:v>
                </c:pt>
                <c:pt idx="1725">
                  <c:v>4.3124999999999956</c:v>
                </c:pt>
                <c:pt idx="1726">
                  <c:v>4.3149999999999755</c:v>
                </c:pt>
                <c:pt idx="1727">
                  <c:v>4.3174999999999955</c:v>
                </c:pt>
                <c:pt idx="1728">
                  <c:v>4.3199999999999985</c:v>
                </c:pt>
                <c:pt idx="1729">
                  <c:v>4.3224999999999945</c:v>
                </c:pt>
                <c:pt idx="1730">
                  <c:v>4.3249999999999726</c:v>
                </c:pt>
                <c:pt idx="1731">
                  <c:v>4.3274999999999855</c:v>
                </c:pt>
                <c:pt idx="1732">
                  <c:v>4.33</c:v>
                </c:pt>
                <c:pt idx="1733">
                  <c:v>4.3324999999999996</c:v>
                </c:pt>
                <c:pt idx="1734">
                  <c:v>4.335</c:v>
                </c:pt>
                <c:pt idx="1735">
                  <c:v>4.3374999999999995</c:v>
                </c:pt>
                <c:pt idx="1736">
                  <c:v>4.34</c:v>
                </c:pt>
                <c:pt idx="1737">
                  <c:v>4.3424999999999985</c:v>
                </c:pt>
                <c:pt idx="1738">
                  <c:v>4.3449999999999855</c:v>
                </c:pt>
                <c:pt idx="1739">
                  <c:v>4.3474999999999975</c:v>
                </c:pt>
                <c:pt idx="1740">
                  <c:v>4.3499999999999996</c:v>
                </c:pt>
                <c:pt idx="1741">
                  <c:v>4.3524999999999965</c:v>
                </c:pt>
                <c:pt idx="1742">
                  <c:v>4.3549999999999756</c:v>
                </c:pt>
                <c:pt idx="1743">
                  <c:v>4.3574999999999955</c:v>
                </c:pt>
                <c:pt idx="1744">
                  <c:v>4.3599999999999985</c:v>
                </c:pt>
                <c:pt idx="1745">
                  <c:v>4.3624999999999945</c:v>
                </c:pt>
                <c:pt idx="1746">
                  <c:v>4.3649999999999745</c:v>
                </c:pt>
                <c:pt idx="1747">
                  <c:v>4.3674999999999855</c:v>
                </c:pt>
                <c:pt idx="1748">
                  <c:v>4.37</c:v>
                </c:pt>
                <c:pt idx="1749">
                  <c:v>4.3724999999999996</c:v>
                </c:pt>
                <c:pt idx="1750">
                  <c:v>4.375</c:v>
                </c:pt>
                <c:pt idx="1751">
                  <c:v>4.3774999999999995</c:v>
                </c:pt>
                <c:pt idx="1752">
                  <c:v>4.38</c:v>
                </c:pt>
                <c:pt idx="1753">
                  <c:v>4.3824999999999985</c:v>
                </c:pt>
                <c:pt idx="1754">
                  <c:v>4.3849999999999945</c:v>
                </c:pt>
                <c:pt idx="1755">
                  <c:v>4.3874999999999975</c:v>
                </c:pt>
                <c:pt idx="1756">
                  <c:v>4.3899999999999997</c:v>
                </c:pt>
                <c:pt idx="1757">
                  <c:v>4.3924999999999965</c:v>
                </c:pt>
                <c:pt idx="1758">
                  <c:v>4.3949999999999845</c:v>
                </c:pt>
                <c:pt idx="1759">
                  <c:v>4.3974999999999955</c:v>
                </c:pt>
                <c:pt idx="1760">
                  <c:v>4.4000000000000004</c:v>
                </c:pt>
                <c:pt idx="1761">
                  <c:v>4.4024999999999999</c:v>
                </c:pt>
                <c:pt idx="1762">
                  <c:v>4.4050000000000002</c:v>
                </c:pt>
                <c:pt idx="1763">
                  <c:v>4.4074999999999998</c:v>
                </c:pt>
                <c:pt idx="1764">
                  <c:v>4.41</c:v>
                </c:pt>
                <c:pt idx="1765">
                  <c:v>4.4124999999999996</c:v>
                </c:pt>
                <c:pt idx="1766">
                  <c:v>4.415</c:v>
                </c:pt>
                <c:pt idx="1767">
                  <c:v>4.4174999999999995</c:v>
                </c:pt>
                <c:pt idx="1768">
                  <c:v>4.42</c:v>
                </c:pt>
                <c:pt idx="1769">
                  <c:v>4.4224999999999985</c:v>
                </c:pt>
                <c:pt idx="1770">
                  <c:v>4.4249999999999945</c:v>
                </c:pt>
                <c:pt idx="1771">
                  <c:v>4.4274999999999975</c:v>
                </c:pt>
                <c:pt idx="1772">
                  <c:v>4.4300000000000024</c:v>
                </c:pt>
                <c:pt idx="1773">
                  <c:v>4.4325000000000001</c:v>
                </c:pt>
                <c:pt idx="1774">
                  <c:v>4.4349999999999996</c:v>
                </c:pt>
                <c:pt idx="1775">
                  <c:v>4.4375</c:v>
                </c:pt>
                <c:pt idx="1776">
                  <c:v>4.4400000000000004</c:v>
                </c:pt>
                <c:pt idx="1777">
                  <c:v>4.4424999999999999</c:v>
                </c:pt>
                <c:pt idx="1778">
                  <c:v>4.4450000000000003</c:v>
                </c:pt>
                <c:pt idx="1779">
                  <c:v>4.4474999999999998</c:v>
                </c:pt>
                <c:pt idx="1780">
                  <c:v>4.45</c:v>
                </c:pt>
                <c:pt idx="1781">
                  <c:v>4.4524999999999997</c:v>
                </c:pt>
                <c:pt idx="1782">
                  <c:v>4.4550000000000001</c:v>
                </c:pt>
                <c:pt idx="1783">
                  <c:v>4.4574999999999996</c:v>
                </c:pt>
                <c:pt idx="1784">
                  <c:v>4.46</c:v>
                </c:pt>
                <c:pt idx="1785">
                  <c:v>4.4624999999999995</c:v>
                </c:pt>
                <c:pt idx="1786">
                  <c:v>4.4649999999999945</c:v>
                </c:pt>
                <c:pt idx="1787">
                  <c:v>4.4674999999999985</c:v>
                </c:pt>
                <c:pt idx="1788">
                  <c:v>4.4700000000000024</c:v>
                </c:pt>
                <c:pt idx="1789">
                  <c:v>4.4725000000000001</c:v>
                </c:pt>
                <c:pt idx="1790">
                  <c:v>4.4749999999999996</c:v>
                </c:pt>
                <c:pt idx="1791">
                  <c:v>4.4775</c:v>
                </c:pt>
                <c:pt idx="1792">
                  <c:v>4.4800000000000004</c:v>
                </c:pt>
                <c:pt idx="1793">
                  <c:v>4.4824999999999999</c:v>
                </c:pt>
                <c:pt idx="1794">
                  <c:v>4.4850000000000003</c:v>
                </c:pt>
                <c:pt idx="1795">
                  <c:v>4.4874999999999998</c:v>
                </c:pt>
                <c:pt idx="1796">
                  <c:v>4.49</c:v>
                </c:pt>
                <c:pt idx="1797">
                  <c:v>4.4924999999999997</c:v>
                </c:pt>
                <c:pt idx="1798">
                  <c:v>4.4950000000000001</c:v>
                </c:pt>
                <c:pt idx="1799">
                  <c:v>4.4974999999999996</c:v>
                </c:pt>
                <c:pt idx="1800">
                  <c:v>4.5</c:v>
                </c:pt>
                <c:pt idx="1801">
                  <c:v>4.5024999999999995</c:v>
                </c:pt>
                <c:pt idx="1802">
                  <c:v>4.5049999999999955</c:v>
                </c:pt>
                <c:pt idx="1803">
                  <c:v>4.5074999999999985</c:v>
                </c:pt>
                <c:pt idx="1804">
                  <c:v>4.51</c:v>
                </c:pt>
                <c:pt idx="1805">
                  <c:v>4.5124999999999975</c:v>
                </c:pt>
                <c:pt idx="1806">
                  <c:v>4.5149999999999855</c:v>
                </c:pt>
                <c:pt idx="1807">
                  <c:v>4.5174999999999965</c:v>
                </c:pt>
                <c:pt idx="1808">
                  <c:v>4.5199999999999996</c:v>
                </c:pt>
                <c:pt idx="1809">
                  <c:v>4.5224999999999955</c:v>
                </c:pt>
                <c:pt idx="1810">
                  <c:v>4.5249999999999755</c:v>
                </c:pt>
                <c:pt idx="1811">
                  <c:v>4.5274999999999945</c:v>
                </c:pt>
                <c:pt idx="1812">
                  <c:v>4.53</c:v>
                </c:pt>
                <c:pt idx="1813">
                  <c:v>4.5324999999999998</c:v>
                </c:pt>
                <c:pt idx="1814">
                  <c:v>4.5350000000000001</c:v>
                </c:pt>
                <c:pt idx="1815">
                  <c:v>4.5374999999999996</c:v>
                </c:pt>
                <c:pt idx="1816">
                  <c:v>4.54</c:v>
                </c:pt>
                <c:pt idx="1817">
                  <c:v>4.5424999999999995</c:v>
                </c:pt>
                <c:pt idx="1818">
                  <c:v>4.5449999999999955</c:v>
                </c:pt>
                <c:pt idx="1819">
                  <c:v>4.5474999999999985</c:v>
                </c:pt>
                <c:pt idx="1820">
                  <c:v>4.55</c:v>
                </c:pt>
                <c:pt idx="1821">
                  <c:v>4.5524999999999975</c:v>
                </c:pt>
                <c:pt idx="1822">
                  <c:v>4.5549999999999855</c:v>
                </c:pt>
                <c:pt idx="1823">
                  <c:v>4.5574999999999966</c:v>
                </c:pt>
                <c:pt idx="1824">
                  <c:v>4.5599999999999996</c:v>
                </c:pt>
                <c:pt idx="1825">
                  <c:v>4.5624999999999956</c:v>
                </c:pt>
                <c:pt idx="1826">
                  <c:v>4.5649999999999755</c:v>
                </c:pt>
                <c:pt idx="1827">
                  <c:v>4.5674999999999955</c:v>
                </c:pt>
                <c:pt idx="1828">
                  <c:v>4.57</c:v>
                </c:pt>
                <c:pt idx="1829">
                  <c:v>4.5724999999999998</c:v>
                </c:pt>
                <c:pt idx="1830">
                  <c:v>4.5750000000000002</c:v>
                </c:pt>
                <c:pt idx="1831">
                  <c:v>4.5774999999999997</c:v>
                </c:pt>
                <c:pt idx="1832">
                  <c:v>4.58</c:v>
                </c:pt>
                <c:pt idx="1833">
                  <c:v>4.5824999999999996</c:v>
                </c:pt>
                <c:pt idx="1834">
                  <c:v>4.585</c:v>
                </c:pt>
                <c:pt idx="1835">
                  <c:v>4.5874999999999995</c:v>
                </c:pt>
                <c:pt idx="1836">
                  <c:v>4.59</c:v>
                </c:pt>
                <c:pt idx="1837">
                  <c:v>4.5924999999999985</c:v>
                </c:pt>
                <c:pt idx="1838">
                  <c:v>4.5949999999999855</c:v>
                </c:pt>
                <c:pt idx="1839">
                  <c:v>4.5974999999999975</c:v>
                </c:pt>
                <c:pt idx="1840">
                  <c:v>4.5999999999999996</c:v>
                </c:pt>
                <c:pt idx="1841">
                  <c:v>4.6024999999999965</c:v>
                </c:pt>
                <c:pt idx="1842">
                  <c:v>4.6049999999999756</c:v>
                </c:pt>
                <c:pt idx="1843">
                  <c:v>4.6074999999999955</c:v>
                </c:pt>
                <c:pt idx="1844">
                  <c:v>4.6099999999999985</c:v>
                </c:pt>
                <c:pt idx="1845">
                  <c:v>4.6124999999999945</c:v>
                </c:pt>
                <c:pt idx="1846">
                  <c:v>4.6149999999999745</c:v>
                </c:pt>
                <c:pt idx="1847">
                  <c:v>4.6174999999999855</c:v>
                </c:pt>
                <c:pt idx="1848">
                  <c:v>4.6199999999999966</c:v>
                </c:pt>
                <c:pt idx="1849">
                  <c:v>4.6224999999999845</c:v>
                </c:pt>
                <c:pt idx="1850">
                  <c:v>4.6249999999999689</c:v>
                </c:pt>
                <c:pt idx="1851">
                  <c:v>4.6274999999999755</c:v>
                </c:pt>
                <c:pt idx="1852">
                  <c:v>4.63</c:v>
                </c:pt>
                <c:pt idx="1853">
                  <c:v>4.6324999999999985</c:v>
                </c:pt>
                <c:pt idx="1854">
                  <c:v>4.6349999999999945</c:v>
                </c:pt>
                <c:pt idx="1855">
                  <c:v>4.6374999999999975</c:v>
                </c:pt>
                <c:pt idx="1856">
                  <c:v>4.6399999999999997</c:v>
                </c:pt>
                <c:pt idx="1857">
                  <c:v>4.6424999999999965</c:v>
                </c:pt>
                <c:pt idx="1858">
                  <c:v>4.6449999999999845</c:v>
                </c:pt>
                <c:pt idx="1859">
                  <c:v>4.6474999999999955</c:v>
                </c:pt>
                <c:pt idx="1860">
                  <c:v>4.6499999999999995</c:v>
                </c:pt>
                <c:pt idx="1861">
                  <c:v>4.6524999999999945</c:v>
                </c:pt>
                <c:pt idx="1862">
                  <c:v>4.6549999999999745</c:v>
                </c:pt>
                <c:pt idx="1863">
                  <c:v>4.6574999999999855</c:v>
                </c:pt>
                <c:pt idx="1864">
                  <c:v>4.6599999999999975</c:v>
                </c:pt>
                <c:pt idx="1865">
                  <c:v>4.6624999999999845</c:v>
                </c:pt>
                <c:pt idx="1866">
                  <c:v>4.6649999999999689</c:v>
                </c:pt>
                <c:pt idx="1867">
                  <c:v>4.6674999999999756</c:v>
                </c:pt>
                <c:pt idx="1868">
                  <c:v>4.67</c:v>
                </c:pt>
                <c:pt idx="1869">
                  <c:v>4.6724999999999985</c:v>
                </c:pt>
                <c:pt idx="1870">
                  <c:v>4.6749999999999945</c:v>
                </c:pt>
                <c:pt idx="1871">
                  <c:v>4.6774999999999975</c:v>
                </c:pt>
                <c:pt idx="1872">
                  <c:v>4.68</c:v>
                </c:pt>
                <c:pt idx="1873">
                  <c:v>4.6824999999999966</c:v>
                </c:pt>
                <c:pt idx="1874">
                  <c:v>4.6849999999999845</c:v>
                </c:pt>
                <c:pt idx="1875">
                  <c:v>4.6874999999999956</c:v>
                </c:pt>
                <c:pt idx="1876">
                  <c:v>4.6899999999999995</c:v>
                </c:pt>
                <c:pt idx="1877">
                  <c:v>4.6924999999999955</c:v>
                </c:pt>
                <c:pt idx="1878">
                  <c:v>4.6949999999999745</c:v>
                </c:pt>
                <c:pt idx="1879">
                  <c:v>4.6974999999999945</c:v>
                </c:pt>
                <c:pt idx="1880">
                  <c:v>4.7</c:v>
                </c:pt>
                <c:pt idx="1881">
                  <c:v>4.7024999999999997</c:v>
                </c:pt>
                <c:pt idx="1882">
                  <c:v>4.7050000000000001</c:v>
                </c:pt>
                <c:pt idx="1883">
                  <c:v>4.7074999999999996</c:v>
                </c:pt>
                <c:pt idx="1884">
                  <c:v>4.71</c:v>
                </c:pt>
                <c:pt idx="1885">
                  <c:v>4.7124999999999995</c:v>
                </c:pt>
                <c:pt idx="1886">
                  <c:v>4.7149999999999945</c:v>
                </c:pt>
                <c:pt idx="1887">
                  <c:v>4.7174999999999985</c:v>
                </c:pt>
                <c:pt idx="1888">
                  <c:v>4.72</c:v>
                </c:pt>
                <c:pt idx="1889">
                  <c:v>4.7224999999999975</c:v>
                </c:pt>
                <c:pt idx="1890">
                  <c:v>4.7249999999999845</c:v>
                </c:pt>
                <c:pt idx="1891">
                  <c:v>4.7274999999999965</c:v>
                </c:pt>
                <c:pt idx="1892">
                  <c:v>4.7300000000000004</c:v>
                </c:pt>
                <c:pt idx="1893">
                  <c:v>4.7324999999999999</c:v>
                </c:pt>
                <c:pt idx="1894">
                  <c:v>4.7350000000000003</c:v>
                </c:pt>
                <c:pt idx="1895">
                  <c:v>4.7374999999999998</c:v>
                </c:pt>
                <c:pt idx="1896">
                  <c:v>4.74</c:v>
                </c:pt>
                <c:pt idx="1897">
                  <c:v>4.7424999999999997</c:v>
                </c:pt>
                <c:pt idx="1898">
                  <c:v>4.7450000000000001</c:v>
                </c:pt>
                <c:pt idx="1899">
                  <c:v>4.7474999999999996</c:v>
                </c:pt>
                <c:pt idx="1900">
                  <c:v>4.75</c:v>
                </c:pt>
                <c:pt idx="1901">
                  <c:v>4.7524999999999995</c:v>
                </c:pt>
                <c:pt idx="1902">
                  <c:v>4.7549999999999955</c:v>
                </c:pt>
                <c:pt idx="1903">
                  <c:v>4.7574999999999985</c:v>
                </c:pt>
                <c:pt idx="1904">
                  <c:v>4.76</c:v>
                </c:pt>
                <c:pt idx="1905">
                  <c:v>4.7624999999999975</c:v>
                </c:pt>
                <c:pt idx="1906">
                  <c:v>4.7649999999999855</c:v>
                </c:pt>
                <c:pt idx="1907">
                  <c:v>4.7674999999999965</c:v>
                </c:pt>
                <c:pt idx="1908">
                  <c:v>4.7699999999999996</c:v>
                </c:pt>
                <c:pt idx="1909">
                  <c:v>4.7725</c:v>
                </c:pt>
                <c:pt idx="1910">
                  <c:v>4.7750000000000004</c:v>
                </c:pt>
                <c:pt idx="1911">
                  <c:v>4.7774999999999999</c:v>
                </c:pt>
                <c:pt idx="1912">
                  <c:v>4.78</c:v>
                </c:pt>
                <c:pt idx="1913">
                  <c:v>4.7824999999999998</c:v>
                </c:pt>
                <c:pt idx="1914">
                  <c:v>4.7850000000000001</c:v>
                </c:pt>
                <c:pt idx="1915">
                  <c:v>4.7874999999999996</c:v>
                </c:pt>
                <c:pt idx="1916">
                  <c:v>4.79</c:v>
                </c:pt>
                <c:pt idx="1917">
                  <c:v>4.7924999999999995</c:v>
                </c:pt>
                <c:pt idx="1918">
                  <c:v>4.7949999999999955</c:v>
                </c:pt>
                <c:pt idx="1919">
                  <c:v>4.7974999999999985</c:v>
                </c:pt>
                <c:pt idx="1920">
                  <c:v>4.8</c:v>
                </c:pt>
                <c:pt idx="1921">
                  <c:v>4.8024999999999975</c:v>
                </c:pt>
                <c:pt idx="1922">
                  <c:v>4.8049999999999855</c:v>
                </c:pt>
                <c:pt idx="1923">
                  <c:v>4.8074999999999966</c:v>
                </c:pt>
                <c:pt idx="1924">
                  <c:v>4.8099999999999996</c:v>
                </c:pt>
                <c:pt idx="1925">
                  <c:v>4.8124999999999956</c:v>
                </c:pt>
                <c:pt idx="1926">
                  <c:v>4.8149999999999755</c:v>
                </c:pt>
                <c:pt idx="1927">
                  <c:v>4.8174999999999955</c:v>
                </c:pt>
                <c:pt idx="1928">
                  <c:v>4.8199999999999985</c:v>
                </c:pt>
                <c:pt idx="1929">
                  <c:v>4.8224999999999945</c:v>
                </c:pt>
                <c:pt idx="1930">
                  <c:v>4.8249999999999726</c:v>
                </c:pt>
                <c:pt idx="1931">
                  <c:v>4.8274999999999855</c:v>
                </c:pt>
                <c:pt idx="1932">
                  <c:v>4.83</c:v>
                </c:pt>
                <c:pt idx="1933">
                  <c:v>4.8324999999999996</c:v>
                </c:pt>
                <c:pt idx="1934">
                  <c:v>4.835</c:v>
                </c:pt>
                <c:pt idx="1935">
                  <c:v>4.8374999999999995</c:v>
                </c:pt>
                <c:pt idx="1936">
                  <c:v>4.84</c:v>
                </c:pt>
                <c:pt idx="1937">
                  <c:v>4.8424999999999985</c:v>
                </c:pt>
                <c:pt idx="1938">
                  <c:v>4.8449999999999855</c:v>
                </c:pt>
                <c:pt idx="1939">
                  <c:v>4.8474999999999975</c:v>
                </c:pt>
                <c:pt idx="1940">
                  <c:v>4.8499999999999996</c:v>
                </c:pt>
                <c:pt idx="1941">
                  <c:v>4.8524999999999965</c:v>
                </c:pt>
                <c:pt idx="1942">
                  <c:v>4.8549999999999756</c:v>
                </c:pt>
                <c:pt idx="1943">
                  <c:v>4.8574999999999955</c:v>
                </c:pt>
                <c:pt idx="1944">
                  <c:v>4.8599999999999985</c:v>
                </c:pt>
                <c:pt idx="1945">
                  <c:v>4.8624999999999945</c:v>
                </c:pt>
                <c:pt idx="1946">
                  <c:v>4.8649999999999745</c:v>
                </c:pt>
                <c:pt idx="1947">
                  <c:v>4.8674999999999855</c:v>
                </c:pt>
                <c:pt idx="1948">
                  <c:v>4.87</c:v>
                </c:pt>
                <c:pt idx="1949">
                  <c:v>4.8724999999999996</c:v>
                </c:pt>
                <c:pt idx="1950">
                  <c:v>4.875</c:v>
                </c:pt>
                <c:pt idx="1951">
                  <c:v>4.8774999999999995</c:v>
                </c:pt>
                <c:pt idx="1952">
                  <c:v>4.88</c:v>
                </c:pt>
                <c:pt idx="1953">
                  <c:v>4.8824999999999985</c:v>
                </c:pt>
                <c:pt idx="1954">
                  <c:v>4.8849999999999945</c:v>
                </c:pt>
                <c:pt idx="1955">
                  <c:v>4.8874999999999975</c:v>
                </c:pt>
                <c:pt idx="1956">
                  <c:v>4.8899999999999997</c:v>
                </c:pt>
                <c:pt idx="1957">
                  <c:v>4.8924999999999965</c:v>
                </c:pt>
                <c:pt idx="1958">
                  <c:v>4.8949999999999845</c:v>
                </c:pt>
                <c:pt idx="1959">
                  <c:v>4.8974999999999955</c:v>
                </c:pt>
                <c:pt idx="1960">
                  <c:v>4.9000000000000004</c:v>
                </c:pt>
                <c:pt idx="1961">
                  <c:v>4.9024999999999999</c:v>
                </c:pt>
                <c:pt idx="1962">
                  <c:v>4.9050000000000002</c:v>
                </c:pt>
                <c:pt idx="1963">
                  <c:v>4.9074999999999998</c:v>
                </c:pt>
                <c:pt idx="1964">
                  <c:v>4.91</c:v>
                </c:pt>
                <c:pt idx="1965">
                  <c:v>4.9124999999999996</c:v>
                </c:pt>
                <c:pt idx="1966">
                  <c:v>4.915</c:v>
                </c:pt>
                <c:pt idx="1967">
                  <c:v>4.9174999999999995</c:v>
                </c:pt>
                <c:pt idx="1968">
                  <c:v>4.92</c:v>
                </c:pt>
                <c:pt idx="1969">
                  <c:v>4.9224999999999985</c:v>
                </c:pt>
                <c:pt idx="1970">
                  <c:v>4.9249999999999945</c:v>
                </c:pt>
                <c:pt idx="1971">
                  <c:v>4.9274999999999975</c:v>
                </c:pt>
                <c:pt idx="1972">
                  <c:v>4.9300000000000024</c:v>
                </c:pt>
                <c:pt idx="1973">
                  <c:v>4.9325000000000001</c:v>
                </c:pt>
                <c:pt idx="1974">
                  <c:v>4.9349999999999996</c:v>
                </c:pt>
                <c:pt idx="1975">
                  <c:v>4.9375</c:v>
                </c:pt>
                <c:pt idx="1976">
                  <c:v>4.9400000000000004</c:v>
                </c:pt>
                <c:pt idx="1977">
                  <c:v>4.9424999999999999</c:v>
                </c:pt>
                <c:pt idx="1978">
                  <c:v>4.9450000000000003</c:v>
                </c:pt>
                <c:pt idx="1979">
                  <c:v>4.9474999999999998</c:v>
                </c:pt>
                <c:pt idx="1980">
                  <c:v>4.95</c:v>
                </c:pt>
                <c:pt idx="1981">
                  <c:v>4.9524999999999997</c:v>
                </c:pt>
                <c:pt idx="1982">
                  <c:v>4.9550000000000001</c:v>
                </c:pt>
                <c:pt idx="1983">
                  <c:v>4.9574999999999996</c:v>
                </c:pt>
                <c:pt idx="1984">
                  <c:v>4.96</c:v>
                </c:pt>
                <c:pt idx="1985">
                  <c:v>4.9624999999999995</c:v>
                </c:pt>
                <c:pt idx="1986">
                  <c:v>4.9649999999999945</c:v>
                </c:pt>
                <c:pt idx="1987">
                  <c:v>4.9674999999999985</c:v>
                </c:pt>
                <c:pt idx="1988">
                  <c:v>4.9700000000000024</c:v>
                </c:pt>
                <c:pt idx="1989">
                  <c:v>4.9725000000000001</c:v>
                </c:pt>
                <c:pt idx="1990">
                  <c:v>4.9749999999999996</c:v>
                </c:pt>
                <c:pt idx="1991">
                  <c:v>4.9775</c:v>
                </c:pt>
                <c:pt idx="1992">
                  <c:v>4.9800000000000004</c:v>
                </c:pt>
                <c:pt idx="1993">
                  <c:v>4.9824999999999999</c:v>
                </c:pt>
                <c:pt idx="1994">
                  <c:v>4.9850000000000003</c:v>
                </c:pt>
                <c:pt idx="1995">
                  <c:v>4.9874999999999998</c:v>
                </c:pt>
                <c:pt idx="1996">
                  <c:v>4.99</c:v>
                </c:pt>
                <c:pt idx="1997">
                  <c:v>4.9924999999999997</c:v>
                </c:pt>
                <c:pt idx="1998">
                  <c:v>4.9950000000000001</c:v>
                </c:pt>
                <c:pt idx="1999">
                  <c:v>4.9974999999999996</c:v>
                </c:pt>
              </c:numCache>
            </c:numRef>
          </c:xVal>
          <c:yVal>
            <c:numRef>
              <c:f>'Punn - bent output'!$C$2:$C$2001</c:f>
              <c:numCache>
                <c:formatCode>0.0000</c:formatCode>
                <c:ptCount val="2000"/>
                <c:pt idx="0">
                  <c:v>0.59174899999999997</c:v>
                </c:pt>
                <c:pt idx="1">
                  <c:v>0.592911999999997</c:v>
                </c:pt>
                <c:pt idx="2">
                  <c:v>0.593494999999997</c:v>
                </c:pt>
                <c:pt idx="3">
                  <c:v>0.59407599999999949</c:v>
                </c:pt>
                <c:pt idx="4">
                  <c:v>0.59465900000000005</c:v>
                </c:pt>
                <c:pt idx="5">
                  <c:v>0.59523999999999699</c:v>
                </c:pt>
                <c:pt idx="6">
                  <c:v>0.59407599999999949</c:v>
                </c:pt>
                <c:pt idx="7">
                  <c:v>0.59465699999999699</c:v>
                </c:pt>
                <c:pt idx="8">
                  <c:v>0.59407599999999949</c:v>
                </c:pt>
                <c:pt idx="9">
                  <c:v>0.59582100000000005</c:v>
                </c:pt>
                <c:pt idx="10">
                  <c:v>0.59582100000000005</c:v>
                </c:pt>
                <c:pt idx="11">
                  <c:v>0.59465900000000005</c:v>
                </c:pt>
                <c:pt idx="12">
                  <c:v>0.594077999999997</c:v>
                </c:pt>
                <c:pt idx="13">
                  <c:v>0.59465900000000005</c:v>
                </c:pt>
                <c:pt idx="14">
                  <c:v>0.59465900000000005</c:v>
                </c:pt>
                <c:pt idx="15">
                  <c:v>0.594077999999997</c:v>
                </c:pt>
                <c:pt idx="16">
                  <c:v>0.59582299999999699</c:v>
                </c:pt>
                <c:pt idx="17">
                  <c:v>0.5969869999999956</c:v>
                </c:pt>
                <c:pt idx="18">
                  <c:v>0.59582299999999699</c:v>
                </c:pt>
                <c:pt idx="19">
                  <c:v>0.59582299999999699</c:v>
                </c:pt>
                <c:pt idx="20">
                  <c:v>0.5964039999999956</c:v>
                </c:pt>
                <c:pt idx="21">
                  <c:v>0.5964039999999956</c:v>
                </c:pt>
                <c:pt idx="22">
                  <c:v>0.59523999999999699</c:v>
                </c:pt>
                <c:pt idx="23">
                  <c:v>0.59582100000000005</c:v>
                </c:pt>
                <c:pt idx="24">
                  <c:v>0.59523999999999699</c:v>
                </c:pt>
                <c:pt idx="25">
                  <c:v>0.59407599999999949</c:v>
                </c:pt>
                <c:pt idx="26">
                  <c:v>0.593494999999997</c:v>
                </c:pt>
                <c:pt idx="27">
                  <c:v>0.59582100000000005</c:v>
                </c:pt>
                <c:pt idx="28">
                  <c:v>0.59756599999999538</c:v>
                </c:pt>
                <c:pt idx="29">
                  <c:v>0.59756599999999538</c:v>
                </c:pt>
                <c:pt idx="30">
                  <c:v>0.59756599999999538</c:v>
                </c:pt>
                <c:pt idx="31">
                  <c:v>0.59523999999999699</c:v>
                </c:pt>
                <c:pt idx="32">
                  <c:v>0.59523999999999699</c:v>
                </c:pt>
                <c:pt idx="33">
                  <c:v>0.59698499999999688</c:v>
                </c:pt>
                <c:pt idx="34">
                  <c:v>0.59756799999999399</c:v>
                </c:pt>
                <c:pt idx="35">
                  <c:v>0.59814900000000004</c:v>
                </c:pt>
                <c:pt idx="36">
                  <c:v>0.59872999999999998</c:v>
                </c:pt>
                <c:pt idx="37">
                  <c:v>0.60047200000000001</c:v>
                </c:pt>
                <c:pt idx="38">
                  <c:v>0.59930899999999665</c:v>
                </c:pt>
                <c:pt idx="39">
                  <c:v>0.59989000000000003</c:v>
                </c:pt>
                <c:pt idx="40">
                  <c:v>0.6004699999999995</c:v>
                </c:pt>
                <c:pt idx="41">
                  <c:v>0.6004699999999995</c:v>
                </c:pt>
                <c:pt idx="42">
                  <c:v>0.6004699999999995</c:v>
                </c:pt>
                <c:pt idx="43">
                  <c:v>0.60163400000000333</c:v>
                </c:pt>
                <c:pt idx="44">
                  <c:v>0.6004699999999995</c:v>
                </c:pt>
                <c:pt idx="45">
                  <c:v>0.60105100000000333</c:v>
                </c:pt>
                <c:pt idx="46">
                  <c:v>0.6022149999999995</c:v>
                </c:pt>
                <c:pt idx="47">
                  <c:v>0.60105100000000333</c:v>
                </c:pt>
                <c:pt idx="48">
                  <c:v>0.59930899999999665</c:v>
                </c:pt>
                <c:pt idx="49">
                  <c:v>0.59756399999999343</c:v>
                </c:pt>
                <c:pt idx="50">
                  <c:v>0.59930899999999665</c:v>
                </c:pt>
                <c:pt idx="51">
                  <c:v>0.59756399999999343</c:v>
                </c:pt>
                <c:pt idx="52">
                  <c:v>0.59930899999999665</c:v>
                </c:pt>
                <c:pt idx="53">
                  <c:v>0.59814500000000004</c:v>
                </c:pt>
                <c:pt idx="54">
                  <c:v>0.59698099999999665</c:v>
                </c:pt>
                <c:pt idx="55">
                  <c:v>0.59756199999999549</c:v>
                </c:pt>
                <c:pt idx="56">
                  <c:v>0.5958169999999956</c:v>
                </c:pt>
                <c:pt idx="57">
                  <c:v>0.59349099999999699</c:v>
                </c:pt>
                <c:pt idx="58">
                  <c:v>0.59232999999999958</c:v>
                </c:pt>
                <c:pt idx="59">
                  <c:v>0.59465500000000004</c:v>
                </c:pt>
                <c:pt idx="60">
                  <c:v>0.59465500000000004</c:v>
                </c:pt>
                <c:pt idx="61">
                  <c:v>0.59465500000000004</c:v>
                </c:pt>
                <c:pt idx="62">
                  <c:v>0.5952379999999956</c:v>
                </c:pt>
                <c:pt idx="63">
                  <c:v>0.59756199999999549</c:v>
                </c:pt>
                <c:pt idx="64">
                  <c:v>0.59814299999999665</c:v>
                </c:pt>
                <c:pt idx="65">
                  <c:v>0.59756199999999549</c:v>
                </c:pt>
                <c:pt idx="66">
                  <c:v>0.59698099999999665</c:v>
                </c:pt>
                <c:pt idx="67">
                  <c:v>0.59639799999999665</c:v>
                </c:pt>
                <c:pt idx="68">
                  <c:v>0.59756199999999549</c:v>
                </c:pt>
                <c:pt idx="69">
                  <c:v>0.5958169999999956</c:v>
                </c:pt>
                <c:pt idx="70">
                  <c:v>0.59756199999999549</c:v>
                </c:pt>
                <c:pt idx="71">
                  <c:v>0.59814299999999665</c:v>
                </c:pt>
                <c:pt idx="72">
                  <c:v>0.59872599999999998</c:v>
                </c:pt>
                <c:pt idx="73">
                  <c:v>0.59872599999999998</c:v>
                </c:pt>
                <c:pt idx="74">
                  <c:v>0.59930699999999548</c:v>
                </c:pt>
                <c:pt idx="75">
                  <c:v>0.59930699999999548</c:v>
                </c:pt>
                <c:pt idx="76">
                  <c:v>0.59872599999999998</c:v>
                </c:pt>
                <c:pt idx="77">
                  <c:v>0.59872599999999998</c:v>
                </c:pt>
                <c:pt idx="78">
                  <c:v>0.6004699999999995</c:v>
                </c:pt>
                <c:pt idx="79">
                  <c:v>0.60163199999999994</c:v>
                </c:pt>
                <c:pt idx="80">
                  <c:v>0.60105100000000333</c:v>
                </c:pt>
                <c:pt idx="81">
                  <c:v>0.60163400000000333</c:v>
                </c:pt>
                <c:pt idx="82">
                  <c:v>0.6004699999999995</c:v>
                </c:pt>
                <c:pt idx="83">
                  <c:v>0.59930699999999548</c:v>
                </c:pt>
                <c:pt idx="84">
                  <c:v>0.59639999999999949</c:v>
                </c:pt>
                <c:pt idx="85">
                  <c:v>0.59581899999999688</c:v>
                </c:pt>
                <c:pt idx="86">
                  <c:v>0.5969829999999956</c:v>
                </c:pt>
                <c:pt idx="87">
                  <c:v>0.59756399999999343</c:v>
                </c:pt>
                <c:pt idx="88">
                  <c:v>0.5969829999999956</c:v>
                </c:pt>
                <c:pt idx="89">
                  <c:v>0.59581899999999688</c:v>
                </c:pt>
                <c:pt idx="90">
                  <c:v>0.59756399999999343</c:v>
                </c:pt>
                <c:pt idx="91">
                  <c:v>0.59756399999999343</c:v>
                </c:pt>
                <c:pt idx="92">
                  <c:v>0.59581899999999688</c:v>
                </c:pt>
                <c:pt idx="93">
                  <c:v>0.59698099999999665</c:v>
                </c:pt>
                <c:pt idx="94">
                  <c:v>0.5958169999999956</c:v>
                </c:pt>
                <c:pt idx="95">
                  <c:v>0.59698099999999665</c:v>
                </c:pt>
                <c:pt idx="96">
                  <c:v>0.59698099999999665</c:v>
                </c:pt>
                <c:pt idx="97">
                  <c:v>0.59814299999999665</c:v>
                </c:pt>
                <c:pt idx="98">
                  <c:v>0.59872599999999998</c:v>
                </c:pt>
                <c:pt idx="99">
                  <c:v>0.59756199999999549</c:v>
                </c:pt>
                <c:pt idx="100">
                  <c:v>0.59523599999999688</c:v>
                </c:pt>
                <c:pt idx="101">
                  <c:v>0.59407199999999949</c:v>
                </c:pt>
                <c:pt idx="102">
                  <c:v>0.59465299999999677</c:v>
                </c:pt>
                <c:pt idx="103">
                  <c:v>0.59639799999999665</c:v>
                </c:pt>
                <c:pt idx="104">
                  <c:v>0.59756199999999549</c:v>
                </c:pt>
                <c:pt idx="105">
                  <c:v>0.59698099999999665</c:v>
                </c:pt>
                <c:pt idx="106">
                  <c:v>0.5958169999999956</c:v>
                </c:pt>
                <c:pt idx="107">
                  <c:v>0.59639799999999665</c:v>
                </c:pt>
                <c:pt idx="108">
                  <c:v>0.59697900000000004</c:v>
                </c:pt>
                <c:pt idx="109">
                  <c:v>0.59697900000000004</c:v>
                </c:pt>
                <c:pt idx="110">
                  <c:v>0.59930499999999665</c:v>
                </c:pt>
                <c:pt idx="111">
                  <c:v>0.60046699999999653</c:v>
                </c:pt>
                <c:pt idx="112">
                  <c:v>0.60104800000000391</c:v>
                </c:pt>
                <c:pt idx="113">
                  <c:v>0.60104800000000391</c:v>
                </c:pt>
                <c:pt idx="114">
                  <c:v>0.59988599999999959</c:v>
                </c:pt>
                <c:pt idx="115">
                  <c:v>0.60046699999999653</c:v>
                </c:pt>
                <c:pt idx="116">
                  <c:v>0.59930299999999548</c:v>
                </c:pt>
                <c:pt idx="117">
                  <c:v>0.59872199999999998</c:v>
                </c:pt>
                <c:pt idx="118">
                  <c:v>0.59814100000000003</c:v>
                </c:pt>
                <c:pt idx="119">
                  <c:v>0.59814100000000003</c:v>
                </c:pt>
                <c:pt idx="120">
                  <c:v>0.60046699999999653</c:v>
                </c:pt>
                <c:pt idx="121">
                  <c:v>0.59988599999999959</c:v>
                </c:pt>
                <c:pt idx="122">
                  <c:v>0.60046900000000003</c:v>
                </c:pt>
                <c:pt idx="123">
                  <c:v>0.59872400000000003</c:v>
                </c:pt>
                <c:pt idx="124">
                  <c:v>0.59872400000000003</c:v>
                </c:pt>
                <c:pt idx="125">
                  <c:v>0.59755999999999665</c:v>
                </c:pt>
                <c:pt idx="126">
                  <c:v>0.59697900000000004</c:v>
                </c:pt>
                <c:pt idx="127">
                  <c:v>0.59756199999999549</c:v>
                </c:pt>
                <c:pt idx="128">
                  <c:v>0.59814299999999665</c:v>
                </c:pt>
                <c:pt idx="129">
                  <c:v>0.59756199999999549</c:v>
                </c:pt>
                <c:pt idx="130">
                  <c:v>0.59930699999999548</c:v>
                </c:pt>
                <c:pt idx="131">
                  <c:v>0.59930699999999548</c:v>
                </c:pt>
                <c:pt idx="132">
                  <c:v>0.59872599999999998</c:v>
                </c:pt>
                <c:pt idx="133">
                  <c:v>0.59639999999999949</c:v>
                </c:pt>
                <c:pt idx="134">
                  <c:v>0.59639999999999949</c:v>
                </c:pt>
                <c:pt idx="135">
                  <c:v>0.59756199999999549</c:v>
                </c:pt>
                <c:pt idx="136">
                  <c:v>0.59930699999999548</c:v>
                </c:pt>
                <c:pt idx="137">
                  <c:v>0.59989000000000003</c:v>
                </c:pt>
                <c:pt idx="138">
                  <c:v>0.6010529999999995</c:v>
                </c:pt>
                <c:pt idx="139">
                  <c:v>0.60163400000000333</c:v>
                </c:pt>
                <c:pt idx="140">
                  <c:v>0.60105100000000333</c:v>
                </c:pt>
                <c:pt idx="141">
                  <c:v>0.59989000000000003</c:v>
                </c:pt>
                <c:pt idx="142">
                  <c:v>0.6004699999999995</c:v>
                </c:pt>
                <c:pt idx="143">
                  <c:v>0.6004699999999995</c:v>
                </c:pt>
                <c:pt idx="144">
                  <c:v>0.6022149999999995</c:v>
                </c:pt>
                <c:pt idx="145">
                  <c:v>0.6022149999999995</c:v>
                </c:pt>
                <c:pt idx="146">
                  <c:v>0.603379000000003</c:v>
                </c:pt>
                <c:pt idx="147">
                  <c:v>0.603379000000003</c:v>
                </c:pt>
                <c:pt idx="148">
                  <c:v>0.60396000000000005</c:v>
                </c:pt>
                <c:pt idx="149">
                  <c:v>0.60279799999999994</c:v>
                </c:pt>
                <c:pt idx="150">
                  <c:v>0.602217</c:v>
                </c:pt>
                <c:pt idx="151">
                  <c:v>0.60163599999999995</c:v>
                </c:pt>
                <c:pt idx="152">
                  <c:v>0.59930999999999957</c:v>
                </c:pt>
                <c:pt idx="153">
                  <c:v>0.59872999999999998</c:v>
                </c:pt>
                <c:pt idx="154">
                  <c:v>0.59989300000000001</c:v>
                </c:pt>
                <c:pt idx="155">
                  <c:v>0.60047600000000001</c:v>
                </c:pt>
                <c:pt idx="156">
                  <c:v>0.59873100000000001</c:v>
                </c:pt>
                <c:pt idx="157">
                  <c:v>0.5969869999999956</c:v>
                </c:pt>
                <c:pt idx="158">
                  <c:v>0.59582299999999699</c:v>
                </c:pt>
                <c:pt idx="159">
                  <c:v>0.59582299999999699</c:v>
                </c:pt>
                <c:pt idx="160">
                  <c:v>0.59349699999999572</c:v>
                </c:pt>
                <c:pt idx="161">
                  <c:v>0.59233499999999606</c:v>
                </c:pt>
                <c:pt idx="162">
                  <c:v>0.59058999999999606</c:v>
                </c:pt>
                <c:pt idx="163">
                  <c:v>0.59117299999999606</c:v>
                </c:pt>
                <c:pt idx="164">
                  <c:v>0.591754</c:v>
                </c:pt>
                <c:pt idx="165">
                  <c:v>0.59117299999999606</c:v>
                </c:pt>
                <c:pt idx="166">
                  <c:v>0.59001099999999607</c:v>
                </c:pt>
                <c:pt idx="167">
                  <c:v>0.59117299999999606</c:v>
                </c:pt>
                <c:pt idx="168">
                  <c:v>0.59291799999999606</c:v>
                </c:pt>
                <c:pt idx="169">
                  <c:v>0.59291799999999606</c:v>
                </c:pt>
                <c:pt idx="170">
                  <c:v>0.59233499999999606</c:v>
                </c:pt>
                <c:pt idx="171">
                  <c:v>0.591171</c:v>
                </c:pt>
                <c:pt idx="172">
                  <c:v>0.59058899999999548</c:v>
                </c:pt>
                <c:pt idx="173">
                  <c:v>0.59291399999999572</c:v>
                </c:pt>
                <c:pt idx="174">
                  <c:v>0.59291399999999572</c:v>
                </c:pt>
                <c:pt idx="175">
                  <c:v>0.59116999999999653</c:v>
                </c:pt>
                <c:pt idx="176">
                  <c:v>0.59175</c:v>
                </c:pt>
                <c:pt idx="177">
                  <c:v>0.593494999999997</c:v>
                </c:pt>
                <c:pt idx="178">
                  <c:v>0.59233299999999456</c:v>
                </c:pt>
                <c:pt idx="179">
                  <c:v>0.59233299999999456</c:v>
                </c:pt>
                <c:pt idx="180">
                  <c:v>0.59233299999999456</c:v>
                </c:pt>
                <c:pt idx="181">
                  <c:v>0.594077999999997</c:v>
                </c:pt>
                <c:pt idx="182">
                  <c:v>0.59465900000000005</c:v>
                </c:pt>
                <c:pt idx="183">
                  <c:v>0.59582100000000005</c:v>
                </c:pt>
                <c:pt idx="184">
                  <c:v>0.59582100000000005</c:v>
                </c:pt>
                <c:pt idx="185">
                  <c:v>0.59407599999999949</c:v>
                </c:pt>
                <c:pt idx="186">
                  <c:v>0.59407599999999949</c:v>
                </c:pt>
                <c:pt idx="187">
                  <c:v>0.59465699999999699</c:v>
                </c:pt>
                <c:pt idx="188">
                  <c:v>0.59233099999999572</c:v>
                </c:pt>
                <c:pt idx="189">
                  <c:v>0.59407399999999699</c:v>
                </c:pt>
                <c:pt idx="190">
                  <c:v>0.59407399999999699</c:v>
                </c:pt>
                <c:pt idx="191">
                  <c:v>0.59233099999999572</c:v>
                </c:pt>
                <c:pt idx="192">
                  <c:v>0.593494999999997</c:v>
                </c:pt>
                <c:pt idx="193">
                  <c:v>0.59465900000000005</c:v>
                </c:pt>
                <c:pt idx="194">
                  <c:v>0.59291399999999572</c:v>
                </c:pt>
                <c:pt idx="195">
                  <c:v>0.59233099999999572</c:v>
                </c:pt>
                <c:pt idx="196">
                  <c:v>0.59465699999999699</c:v>
                </c:pt>
                <c:pt idx="197">
                  <c:v>0.5952379999999956</c:v>
                </c:pt>
                <c:pt idx="198">
                  <c:v>0.59233099999999572</c:v>
                </c:pt>
                <c:pt idx="199">
                  <c:v>0.59465699999999699</c:v>
                </c:pt>
                <c:pt idx="200">
                  <c:v>0.59582100000000005</c:v>
                </c:pt>
                <c:pt idx="201">
                  <c:v>0.59640199999999688</c:v>
                </c:pt>
                <c:pt idx="202">
                  <c:v>0.5969829999999956</c:v>
                </c:pt>
                <c:pt idx="203">
                  <c:v>0.59814699999999665</c:v>
                </c:pt>
                <c:pt idx="204">
                  <c:v>0.59930999999999957</c:v>
                </c:pt>
                <c:pt idx="205">
                  <c:v>0.59930999999999957</c:v>
                </c:pt>
                <c:pt idx="206">
                  <c:v>0.60105500000000334</c:v>
                </c:pt>
                <c:pt idx="207">
                  <c:v>0.59989099999999951</c:v>
                </c:pt>
                <c:pt idx="208">
                  <c:v>0.59814699999999665</c:v>
                </c:pt>
                <c:pt idx="209">
                  <c:v>0.60047200000000001</c:v>
                </c:pt>
                <c:pt idx="210">
                  <c:v>0.59989099999999951</c:v>
                </c:pt>
                <c:pt idx="211">
                  <c:v>0.59814699999999665</c:v>
                </c:pt>
                <c:pt idx="212">
                  <c:v>0.59930899999999665</c:v>
                </c:pt>
                <c:pt idx="213">
                  <c:v>0.59814500000000004</c:v>
                </c:pt>
                <c:pt idx="214">
                  <c:v>0.59756399999999343</c:v>
                </c:pt>
                <c:pt idx="215">
                  <c:v>0.59756399999999343</c:v>
                </c:pt>
                <c:pt idx="216">
                  <c:v>0.59756399999999343</c:v>
                </c:pt>
                <c:pt idx="217">
                  <c:v>0.59756399999999343</c:v>
                </c:pt>
                <c:pt idx="218">
                  <c:v>0.5969829999999956</c:v>
                </c:pt>
                <c:pt idx="219">
                  <c:v>0.59814500000000004</c:v>
                </c:pt>
                <c:pt idx="220">
                  <c:v>0.59756399999999343</c:v>
                </c:pt>
                <c:pt idx="221">
                  <c:v>0.59814500000000004</c:v>
                </c:pt>
                <c:pt idx="222">
                  <c:v>0.59698099999999665</c:v>
                </c:pt>
                <c:pt idx="223">
                  <c:v>0.59698099999999665</c:v>
                </c:pt>
                <c:pt idx="224">
                  <c:v>0.59872400000000003</c:v>
                </c:pt>
                <c:pt idx="225">
                  <c:v>0.59697900000000004</c:v>
                </c:pt>
                <c:pt idx="226">
                  <c:v>0.59697900000000004</c:v>
                </c:pt>
                <c:pt idx="227">
                  <c:v>0.59581499999999665</c:v>
                </c:pt>
                <c:pt idx="228">
                  <c:v>0.59814100000000003</c:v>
                </c:pt>
                <c:pt idx="229">
                  <c:v>0.59872199999999998</c:v>
                </c:pt>
                <c:pt idx="230">
                  <c:v>0.59697699999999665</c:v>
                </c:pt>
                <c:pt idx="231">
                  <c:v>0.59465100000000004</c:v>
                </c:pt>
                <c:pt idx="232">
                  <c:v>0.59639599999999959</c:v>
                </c:pt>
                <c:pt idx="233">
                  <c:v>0.59697699999999665</c:v>
                </c:pt>
                <c:pt idx="234">
                  <c:v>0.59814100000000003</c:v>
                </c:pt>
                <c:pt idx="235">
                  <c:v>0.59755799999999548</c:v>
                </c:pt>
                <c:pt idx="236">
                  <c:v>0.59697699999999665</c:v>
                </c:pt>
                <c:pt idx="237">
                  <c:v>0.59697699999999665</c:v>
                </c:pt>
                <c:pt idx="238">
                  <c:v>0.59523199999999665</c:v>
                </c:pt>
                <c:pt idx="239">
                  <c:v>0.59406899999999607</c:v>
                </c:pt>
                <c:pt idx="240">
                  <c:v>0.59465100000000004</c:v>
                </c:pt>
                <c:pt idx="241">
                  <c:v>0.59406899999999607</c:v>
                </c:pt>
                <c:pt idx="242">
                  <c:v>0.59406899999999607</c:v>
                </c:pt>
                <c:pt idx="243">
                  <c:v>0.59523199999999665</c:v>
                </c:pt>
                <c:pt idx="244">
                  <c:v>0.59465100000000004</c:v>
                </c:pt>
                <c:pt idx="245">
                  <c:v>0.59290900000000002</c:v>
                </c:pt>
                <c:pt idx="246">
                  <c:v>0.59407199999999949</c:v>
                </c:pt>
                <c:pt idx="247">
                  <c:v>0.59290900000000002</c:v>
                </c:pt>
                <c:pt idx="248">
                  <c:v>0.59407199999999949</c:v>
                </c:pt>
                <c:pt idx="249">
                  <c:v>0.59407199999999949</c:v>
                </c:pt>
                <c:pt idx="250">
                  <c:v>0.59349099999999699</c:v>
                </c:pt>
                <c:pt idx="251">
                  <c:v>0.59407399999999699</c:v>
                </c:pt>
                <c:pt idx="252">
                  <c:v>0.59407399999999699</c:v>
                </c:pt>
                <c:pt idx="253">
                  <c:v>0.59349299999999561</c:v>
                </c:pt>
                <c:pt idx="254">
                  <c:v>0.59465699999999699</c:v>
                </c:pt>
                <c:pt idx="255">
                  <c:v>0.59349299999999561</c:v>
                </c:pt>
                <c:pt idx="256">
                  <c:v>0.59349299999999561</c:v>
                </c:pt>
                <c:pt idx="257">
                  <c:v>0.59407399999999699</c:v>
                </c:pt>
                <c:pt idx="258">
                  <c:v>0.5952379999999956</c:v>
                </c:pt>
                <c:pt idx="259">
                  <c:v>0.59582100000000005</c:v>
                </c:pt>
                <c:pt idx="260">
                  <c:v>0.5964039999999956</c:v>
                </c:pt>
                <c:pt idx="261">
                  <c:v>0.5964039999999956</c:v>
                </c:pt>
                <c:pt idx="262">
                  <c:v>0.59582299999999699</c:v>
                </c:pt>
                <c:pt idx="263">
                  <c:v>0.5964039999999956</c:v>
                </c:pt>
                <c:pt idx="264">
                  <c:v>0.59465900000000005</c:v>
                </c:pt>
                <c:pt idx="265">
                  <c:v>0.59465900000000005</c:v>
                </c:pt>
                <c:pt idx="266">
                  <c:v>0.593494999999997</c:v>
                </c:pt>
                <c:pt idx="267">
                  <c:v>0.592911999999997</c:v>
                </c:pt>
                <c:pt idx="268">
                  <c:v>0.592911999999997</c:v>
                </c:pt>
                <c:pt idx="269">
                  <c:v>0.59233099999999572</c:v>
                </c:pt>
                <c:pt idx="270">
                  <c:v>0.59116999999999653</c:v>
                </c:pt>
                <c:pt idx="271">
                  <c:v>0.59291399999999572</c:v>
                </c:pt>
                <c:pt idx="272">
                  <c:v>0.59407599999999949</c:v>
                </c:pt>
                <c:pt idx="273">
                  <c:v>0.59582100000000005</c:v>
                </c:pt>
                <c:pt idx="274">
                  <c:v>0.59465699999999699</c:v>
                </c:pt>
                <c:pt idx="275">
                  <c:v>0.5952379999999956</c:v>
                </c:pt>
                <c:pt idx="276">
                  <c:v>0.59640199999999688</c:v>
                </c:pt>
                <c:pt idx="277">
                  <c:v>0.59698499999999688</c:v>
                </c:pt>
                <c:pt idx="278">
                  <c:v>0.59698499999999688</c:v>
                </c:pt>
                <c:pt idx="279">
                  <c:v>0.59523999999999699</c:v>
                </c:pt>
                <c:pt idx="280">
                  <c:v>0.59407599999999949</c:v>
                </c:pt>
                <c:pt idx="281">
                  <c:v>0.59349299999999561</c:v>
                </c:pt>
                <c:pt idx="282">
                  <c:v>0.59290999999999949</c:v>
                </c:pt>
                <c:pt idx="283">
                  <c:v>0.59523599999999688</c:v>
                </c:pt>
                <c:pt idx="284">
                  <c:v>0.59232999999999958</c:v>
                </c:pt>
                <c:pt idx="285">
                  <c:v>0.59349299999999561</c:v>
                </c:pt>
                <c:pt idx="286">
                  <c:v>0.59465500000000004</c:v>
                </c:pt>
                <c:pt idx="287">
                  <c:v>0.59639999999999949</c:v>
                </c:pt>
                <c:pt idx="288">
                  <c:v>0.59814500000000004</c:v>
                </c:pt>
                <c:pt idx="289">
                  <c:v>0.6004699999999995</c:v>
                </c:pt>
                <c:pt idx="290">
                  <c:v>0.60163199999999994</c:v>
                </c:pt>
                <c:pt idx="291">
                  <c:v>0.60279400000000394</c:v>
                </c:pt>
                <c:pt idx="292">
                  <c:v>0.60279400000000394</c:v>
                </c:pt>
                <c:pt idx="293">
                  <c:v>0.60279400000000394</c:v>
                </c:pt>
                <c:pt idx="294">
                  <c:v>0.60337499999999999</c:v>
                </c:pt>
                <c:pt idx="295">
                  <c:v>0.60570100000000393</c:v>
                </c:pt>
                <c:pt idx="296">
                  <c:v>0.60570100000000393</c:v>
                </c:pt>
                <c:pt idx="297">
                  <c:v>0.60686300000000004</c:v>
                </c:pt>
                <c:pt idx="298">
                  <c:v>0.60744399999999998</c:v>
                </c:pt>
                <c:pt idx="299">
                  <c:v>0.60918899999999998</c:v>
                </c:pt>
                <c:pt idx="300">
                  <c:v>0.60918899999999998</c:v>
                </c:pt>
                <c:pt idx="301">
                  <c:v>0.611514</c:v>
                </c:pt>
                <c:pt idx="302">
                  <c:v>0.6109329999999995</c:v>
                </c:pt>
                <c:pt idx="303">
                  <c:v>0.61209700000000333</c:v>
                </c:pt>
                <c:pt idx="304">
                  <c:v>0.61209700000000333</c:v>
                </c:pt>
                <c:pt idx="305">
                  <c:v>0.613842000000003</c:v>
                </c:pt>
                <c:pt idx="306">
                  <c:v>0.61558500000000005</c:v>
                </c:pt>
                <c:pt idx="307">
                  <c:v>0.61442300000000005</c:v>
                </c:pt>
                <c:pt idx="308">
                  <c:v>0.613842000000003</c:v>
                </c:pt>
                <c:pt idx="309">
                  <c:v>0.6132609999999995</c:v>
                </c:pt>
                <c:pt idx="310">
                  <c:v>0.61209899999999995</c:v>
                </c:pt>
                <c:pt idx="311">
                  <c:v>0.61209899999999995</c:v>
                </c:pt>
                <c:pt idx="312">
                  <c:v>0.61268000000000333</c:v>
                </c:pt>
                <c:pt idx="313">
                  <c:v>0.613842000000003</c:v>
                </c:pt>
                <c:pt idx="314">
                  <c:v>0.61558500000000005</c:v>
                </c:pt>
                <c:pt idx="315">
                  <c:v>0.61674700000000393</c:v>
                </c:pt>
                <c:pt idx="316">
                  <c:v>0.61674700000000393</c:v>
                </c:pt>
                <c:pt idx="317">
                  <c:v>0.61790900000000393</c:v>
                </c:pt>
                <c:pt idx="318">
                  <c:v>0.61907000000000334</c:v>
                </c:pt>
                <c:pt idx="319">
                  <c:v>0.61965099999999995</c:v>
                </c:pt>
                <c:pt idx="320">
                  <c:v>0.62139400000000333</c:v>
                </c:pt>
                <c:pt idx="321">
                  <c:v>0.62662700000000393</c:v>
                </c:pt>
                <c:pt idx="322">
                  <c:v>0.62778900000000393</c:v>
                </c:pt>
                <c:pt idx="323">
                  <c:v>0.63185700000000333</c:v>
                </c:pt>
                <c:pt idx="324">
                  <c:v>0.63476399999999999</c:v>
                </c:pt>
                <c:pt idx="325">
                  <c:v>0.63592600000000299</c:v>
                </c:pt>
                <c:pt idx="326">
                  <c:v>0.63766900000000393</c:v>
                </c:pt>
                <c:pt idx="327">
                  <c:v>0.63999399999999995</c:v>
                </c:pt>
                <c:pt idx="328">
                  <c:v>0.64290099999999994</c:v>
                </c:pt>
                <c:pt idx="329">
                  <c:v>0.64638899999999999</c:v>
                </c:pt>
                <c:pt idx="330">
                  <c:v>0.64929500000000451</c:v>
                </c:pt>
                <c:pt idx="331">
                  <c:v>0.65278300000000333</c:v>
                </c:pt>
                <c:pt idx="332">
                  <c:v>0.65452600000000005</c:v>
                </c:pt>
                <c:pt idx="333">
                  <c:v>0.65510699999999999</c:v>
                </c:pt>
                <c:pt idx="334">
                  <c:v>0.65685100000000463</c:v>
                </c:pt>
                <c:pt idx="335">
                  <c:v>0.65627000000000335</c:v>
                </c:pt>
                <c:pt idx="336">
                  <c:v>0.65801500000000335</c:v>
                </c:pt>
                <c:pt idx="337">
                  <c:v>0.66034100000000451</c:v>
                </c:pt>
                <c:pt idx="338">
                  <c:v>0.66034100000000451</c:v>
                </c:pt>
                <c:pt idx="339">
                  <c:v>0.66150500000000334</c:v>
                </c:pt>
                <c:pt idx="340">
                  <c:v>0.66208599999999995</c:v>
                </c:pt>
                <c:pt idx="341">
                  <c:v>0.66266899999999995</c:v>
                </c:pt>
                <c:pt idx="342">
                  <c:v>0.66150500000000334</c:v>
                </c:pt>
                <c:pt idx="343">
                  <c:v>0.66325000000000334</c:v>
                </c:pt>
                <c:pt idx="344">
                  <c:v>0.66266899999999995</c:v>
                </c:pt>
                <c:pt idx="345">
                  <c:v>0.66150500000000334</c:v>
                </c:pt>
                <c:pt idx="346">
                  <c:v>0.66208599999999995</c:v>
                </c:pt>
                <c:pt idx="347">
                  <c:v>0.66441099999999997</c:v>
                </c:pt>
                <c:pt idx="348">
                  <c:v>0.66383000000000392</c:v>
                </c:pt>
                <c:pt idx="349">
                  <c:v>0.66441099999999997</c:v>
                </c:pt>
                <c:pt idx="350">
                  <c:v>0.66441099999999997</c:v>
                </c:pt>
                <c:pt idx="351">
                  <c:v>0.66499200000000391</c:v>
                </c:pt>
                <c:pt idx="352">
                  <c:v>0.66557299999999997</c:v>
                </c:pt>
                <c:pt idx="353">
                  <c:v>0.66731799999999997</c:v>
                </c:pt>
                <c:pt idx="354">
                  <c:v>0.66964400000000679</c:v>
                </c:pt>
                <c:pt idx="355">
                  <c:v>0.67196800000000334</c:v>
                </c:pt>
                <c:pt idx="356">
                  <c:v>0.67313100000000392</c:v>
                </c:pt>
                <c:pt idx="357">
                  <c:v>0.67255000000000065</c:v>
                </c:pt>
                <c:pt idx="358">
                  <c:v>0.67371200000000064</c:v>
                </c:pt>
                <c:pt idx="359">
                  <c:v>0.67545699999999997</c:v>
                </c:pt>
                <c:pt idx="360">
                  <c:v>0.6772000000000038</c:v>
                </c:pt>
                <c:pt idx="361">
                  <c:v>0.67952600000000063</c:v>
                </c:pt>
                <c:pt idx="362">
                  <c:v>0.68068799999999996</c:v>
                </c:pt>
                <c:pt idx="363">
                  <c:v>0.68068799999999996</c:v>
                </c:pt>
                <c:pt idx="364">
                  <c:v>0.67952400000000335</c:v>
                </c:pt>
                <c:pt idx="365">
                  <c:v>0.68185000000000062</c:v>
                </c:pt>
                <c:pt idx="366">
                  <c:v>0.68242999999999998</c:v>
                </c:pt>
                <c:pt idx="367">
                  <c:v>0.68301299999999665</c:v>
                </c:pt>
                <c:pt idx="368">
                  <c:v>0.68417499999999998</c:v>
                </c:pt>
                <c:pt idx="369">
                  <c:v>0.68533699999999653</c:v>
                </c:pt>
                <c:pt idx="370">
                  <c:v>0.68591800000000003</c:v>
                </c:pt>
                <c:pt idx="371">
                  <c:v>0.68649899999999997</c:v>
                </c:pt>
                <c:pt idx="372">
                  <c:v>0.68591800000000003</c:v>
                </c:pt>
                <c:pt idx="373">
                  <c:v>0.68708000000000002</c:v>
                </c:pt>
                <c:pt idx="374">
                  <c:v>0.68766099999999997</c:v>
                </c:pt>
                <c:pt idx="375">
                  <c:v>0.68824200000000002</c:v>
                </c:pt>
                <c:pt idx="376">
                  <c:v>0.68591800000000003</c:v>
                </c:pt>
                <c:pt idx="377">
                  <c:v>0.68533500000000003</c:v>
                </c:pt>
                <c:pt idx="378">
                  <c:v>0.68533500000000003</c:v>
                </c:pt>
                <c:pt idx="379">
                  <c:v>0.68475399999999997</c:v>
                </c:pt>
                <c:pt idx="380">
                  <c:v>0.68475399999999997</c:v>
                </c:pt>
                <c:pt idx="381">
                  <c:v>0.68533500000000003</c:v>
                </c:pt>
                <c:pt idx="382">
                  <c:v>0.68591599999999997</c:v>
                </c:pt>
                <c:pt idx="383">
                  <c:v>0.68591599999999997</c:v>
                </c:pt>
                <c:pt idx="384">
                  <c:v>0.68766099999999997</c:v>
                </c:pt>
                <c:pt idx="385">
                  <c:v>0.68940599999999996</c:v>
                </c:pt>
                <c:pt idx="386">
                  <c:v>0.68998700000000002</c:v>
                </c:pt>
                <c:pt idx="387">
                  <c:v>0.69115000000000004</c:v>
                </c:pt>
                <c:pt idx="388">
                  <c:v>0.69289299999999998</c:v>
                </c:pt>
                <c:pt idx="389">
                  <c:v>0.69289299999999998</c:v>
                </c:pt>
                <c:pt idx="390">
                  <c:v>0.69231199999999959</c:v>
                </c:pt>
                <c:pt idx="391">
                  <c:v>0.69231199999999959</c:v>
                </c:pt>
                <c:pt idx="392">
                  <c:v>0.69405499999999998</c:v>
                </c:pt>
                <c:pt idx="393">
                  <c:v>0.69637899999999997</c:v>
                </c:pt>
                <c:pt idx="394">
                  <c:v>0.69637899999999997</c:v>
                </c:pt>
                <c:pt idx="395">
                  <c:v>0.69696000000000002</c:v>
                </c:pt>
                <c:pt idx="396">
                  <c:v>0.69696000000000002</c:v>
                </c:pt>
                <c:pt idx="397">
                  <c:v>0.69870299999999996</c:v>
                </c:pt>
                <c:pt idx="398">
                  <c:v>0.70102900000000334</c:v>
                </c:pt>
                <c:pt idx="399">
                  <c:v>0.70218999999999998</c:v>
                </c:pt>
                <c:pt idx="400">
                  <c:v>0.70509699999999997</c:v>
                </c:pt>
                <c:pt idx="401">
                  <c:v>0.70625899999999997</c:v>
                </c:pt>
                <c:pt idx="402">
                  <c:v>0.70567800000000391</c:v>
                </c:pt>
                <c:pt idx="403">
                  <c:v>0.70625899999999997</c:v>
                </c:pt>
                <c:pt idx="404">
                  <c:v>0.70800399999999997</c:v>
                </c:pt>
                <c:pt idx="405">
                  <c:v>0.70858500000000002</c:v>
                </c:pt>
                <c:pt idx="406">
                  <c:v>0.71091000000000004</c:v>
                </c:pt>
                <c:pt idx="407">
                  <c:v>0.71149099999999998</c:v>
                </c:pt>
                <c:pt idx="408">
                  <c:v>0.71265299999999998</c:v>
                </c:pt>
                <c:pt idx="409">
                  <c:v>0.71265299999999998</c:v>
                </c:pt>
                <c:pt idx="410">
                  <c:v>0.71381700000000003</c:v>
                </c:pt>
                <c:pt idx="411">
                  <c:v>0.71614299999999997</c:v>
                </c:pt>
                <c:pt idx="412">
                  <c:v>0.71730499999999997</c:v>
                </c:pt>
                <c:pt idx="413">
                  <c:v>0.71788799999999997</c:v>
                </c:pt>
                <c:pt idx="414">
                  <c:v>0.71847000000000005</c:v>
                </c:pt>
                <c:pt idx="415">
                  <c:v>0.72021500000000005</c:v>
                </c:pt>
                <c:pt idx="416">
                  <c:v>0.72137899999999999</c:v>
                </c:pt>
                <c:pt idx="417">
                  <c:v>0.72428599999999999</c:v>
                </c:pt>
                <c:pt idx="418">
                  <c:v>0.72428599999999999</c:v>
                </c:pt>
                <c:pt idx="419">
                  <c:v>0.72545000000000004</c:v>
                </c:pt>
                <c:pt idx="420">
                  <c:v>0.729518</c:v>
                </c:pt>
                <c:pt idx="421">
                  <c:v>0.72719199999999995</c:v>
                </c:pt>
                <c:pt idx="422">
                  <c:v>0.728356</c:v>
                </c:pt>
                <c:pt idx="423">
                  <c:v>0.73010100000000311</c:v>
                </c:pt>
                <c:pt idx="424">
                  <c:v>0.73184600000000299</c:v>
                </c:pt>
                <c:pt idx="425">
                  <c:v>0.73184600000000299</c:v>
                </c:pt>
                <c:pt idx="426">
                  <c:v>0.73301000000000005</c:v>
                </c:pt>
                <c:pt idx="427">
                  <c:v>0.73417100000000335</c:v>
                </c:pt>
                <c:pt idx="428">
                  <c:v>0.73533499999999996</c:v>
                </c:pt>
                <c:pt idx="429">
                  <c:v>0.73766100000000334</c:v>
                </c:pt>
                <c:pt idx="430">
                  <c:v>0.73882499999999995</c:v>
                </c:pt>
                <c:pt idx="431">
                  <c:v>0.73824199999999995</c:v>
                </c:pt>
                <c:pt idx="432">
                  <c:v>0.73998500000000333</c:v>
                </c:pt>
                <c:pt idx="433">
                  <c:v>0.74173000000000311</c:v>
                </c:pt>
                <c:pt idx="434">
                  <c:v>0.74347200000000002</c:v>
                </c:pt>
                <c:pt idx="435">
                  <c:v>0.74463400000000335</c:v>
                </c:pt>
                <c:pt idx="436">
                  <c:v>0.74405299999999996</c:v>
                </c:pt>
                <c:pt idx="437">
                  <c:v>0.74347200000000002</c:v>
                </c:pt>
                <c:pt idx="438">
                  <c:v>0.74231000000000003</c:v>
                </c:pt>
                <c:pt idx="439">
                  <c:v>0.74347399999999997</c:v>
                </c:pt>
                <c:pt idx="440">
                  <c:v>0.74521700000000002</c:v>
                </c:pt>
                <c:pt idx="441">
                  <c:v>0.74463600000000063</c:v>
                </c:pt>
                <c:pt idx="442">
                  <c:v>0.74696200000000001</c:v>
                </c:pt>
                <c:pt idx="443">
                  <c:v>0.74754299999999996</c:v>
                </c:pt>
                <c:pt idx="444">
                  <c:v>0.74928600000000001</c:v>
                </c:pt>
                <c:pt idx="445">
                  <c:v>0.74986699999999951</c:v>
                </c:pt>
                <c:pt idx="446">
                  <c:v>0.75219000000000391</c:v>
                </c:pt>
                <c:pt idx="447">
                  <c:v>0.75393299999999996</c:v>
                </c:pt>
                <c:pt idx="448">
                  <c:v>0.75393299999999996</c:v>
                </c:pt>
                <c:pt idx="449">
                  <c:v>0.75625699999999996</c:v>
                </c:pt>
                <c:pt idx="450">
                  <c:v>0.75741899999999951</c:v>
                </c:pt>
                <c:pt idx="451">
                  <c:v>0.760324000000003</c:v>
                </c:pt>
                <c:pt idx="452">
                  <c:v>0.76497500000000462</c:v>
                </c:pt>
                <c:pt idx="453">
                  <c:v>0.76555600000000001</c:v>
                </c:pt>
                <c:pt idx="454">
                  <c:v>0.76555600000000001</c:v>
                </c:pt>
                <c:pt idx="455">
                  <c:v>0.76671800000000334</c:v>
                </c:pt>
                <c:pt idx="456">
                  <c:v>0.76904399999999995</c:v>
                </c:pt>
                <c:pt idx="457">
                  <c:v>0.77194900000000599</c:v>
                </c:pt>
                <c:pt idx="458">
                  <c:v>0.77427200000000063</c:v>
                </c:pt>
                <c:pt idx="459">
                  <c:v>0.77601500000000334</c:v>
                </c:pt>
                <c:pt idx="460">
                  <c:v>0.77891999999999995</c:v>
                </c:pt>
                <c:pt idx="461">
                  <c:v>0.779501000000003</c:v>
                </c:pt>
                <c:pt idx="462">
                  <c:v>0.7800819999999995</c:v>
                </c:pt>
                <c:pt idx="463">
                  <c:v>0.780663</c:v>
                </c:pt>
                <c:pt idx="464">
                  <c:v>0.78298699999999699</c:v>
                </c:pt>
                <c:pt idx="465">
                  <c:v>0.78240599999999949</c:v>
                </c:pt>
                <c:pt idx="466">
                  <c:v>0.78531199999999957</c:v>
                </c:pt>
                <c:pt idx="467">
                  <c:v>0.78531199999999957</c:v>
                </c:pt>
                <c:pt idx="468">
                  <c:v>0.78531199999999957</c:v>
                </c:pt>
                <c:pt idx="469">
                  <c:v>0.78531199999999957</c:v>
                </c:pt>
                <c:pt idx="470">
                  <c:v>0.78473099999999996</c:v>
                </c:pt>
                <c:pt idx="471">
                  <c:v>0.78415000000000001</c:v>
                </c:pt>
                <c:pt idx="472">
                  <c:v>0.781246</c:v>
                </c:pt>
                <c:pt idx="473">
                  <c:v>0.77891999999999995</c:v>
                </c:pt>
                <c:pt idx="474">
                  <c:v>0.779501000000003</c:v>
                </c:pt>
                <c:pt idx="475">
                  <c:v>0.780663</c:v>
                </c:pt>
                <c:pt idx="476">
                  <c:v>0.77833900000000333</c:v>
                </c:pt>
                <c:pt idx="477">
                  <c:v>0.77601299999999951</c:v>
                </c:pt>
                <c:pt idx="478">
                  <c:v>0.77252600000000005</c:v>
                </c:pt>
                <c:pt idx="479">
                  <c:v>0.77020200000000005</c:v>
                </c:pt>
                <c:pt idx="480">
                  <c:v>0.76787799999999995</c:v>
                </c:pt>
                <c:pt idx="481">
                  <c:v>0.76555399999999996</c:v>
                </c:pt>
                <c:pt idx="482">
                  <c:v>0.76381100000000335</c:v>
                </c:pt>
                <c:pt idx="483">
                  <c:v>0.76148800000000005</c:v>
                </c:pt>
                <c:pt idx="484">
                  <c:v>0.75974299999999995</c:v>
                </c:pt>
                <c:pt idx="485">
                  <c:v>0.75683800000000334</c:v>
                </c:pt>
                <c:pt idx="486">
                  <c:v>0.75393100000000335</c:v>
                </c:pt>
                <c:pt idx="487">
                  <c:v>0.74927999999999995</c:v>
                </c:pt>
                <c:pt idx="488">
                  <c:v>0.74579200000000334</c:v>
                </c:pt>
                <c:pt idx="489">
                  <c:v>0.74405000000000165</c:v>
                </c:pt>
                <c:pt idx="490">
                  <c:v>0.74172400000000394</c:v>
                </c:pt>
                <c:pt idx="491">
                  <c:v>0.73939999999999995</c:v>
                </c:pt>
                <c:pt idx="492">
                  <c:v>0.73591200000000001</c:v>
                </c:pt>
                <c:pt idx="493">
                  <c:v>0.73649299999999951</c:v>
                </c:pt>
                <c:pt idx="494">
                  <c:v>0.73358699999999699</c:v>
                </c:pt>
                <c:pt idx="495">
                  <c:v>0.73009900000000394</c:v>
                </c:pt>
                <c:pt idx="496">
                  <c:v>0.72545000000000004</c:v>
                </c:pt>
                <c:pt idx="497">
                  <c:v>0.72312399999999999</c:v>
                </c:pt>
                <c:pt idx="498">
                  <c:v>0.720217</c:v>
                </c:pt>
                <c:pt idx="499">
                  <c:v>0.7184739999999995</c:v>
                </c:pt>
                <c:pt idx="500">
                  <c:v>0.71673000000000064</c:v>
                </c:pt>
                <c:pt idx="501">
                  <c:v>0.71498499999999998</c:v>
                </c:pt>
                <c:pt idx="502">
                  <c:v>0.71207799999999999</c:v>
                </c:pt>
                <c:pt idx="503">
                  <c:v>0.70917100000000299</c:v>
                </c:pt>
                <c:pt idx="504">
                  <c:v>0.70684600000000064</c:v>
                </c:pt>
                <c:pt idx="505">
                  <c:v>0.70568399999999998</c:v>
                </c:pt>
                <c:pt idx="506">
                  <c:v>0.70393899999999998</c:v>
                </c:pt>
                <c:pt idx="507">
                  <c:v>0.70219600000000004</c:v>
                </c:pt>
                <c:pt idx="508">
                  <c:v>0.69987200000000005</c:v>
                </c:pt>
                <c:pt idx="509">
                  <c:v>0.69813000000000003</c:v>
                </c:pt>
                <c:pt idx="510">
                  <c:v>0.69522300000000004</c:v>
                </c:pt>
                <c:pt idx="511">
                  <c:v>0.69289900000000393</c:v>
                </c:pt>
                <c:pt idx="512">
                  <c:v>0.68882900000000391</c:v>
                </c:pt>
                <c:pt idx="513">
                  <c:v>0.68766700000000003</c:v>
                </c:pt>
                <c:pt idx="514">
                  <c:v>0.68476000000000004</c:v>
                </c:pt>
                <c:pt idx="515">
                  <c:v>0.68359800000000004</c:v>
                </c:pt>
                <c:pt idx="516">
                  <c:v>0.67953000000000063</c:v>
                </c:pt>
                <c:pt idx="517">
                  <c:v>0.6777850000000053</c:v>
                </c:pt>
                <c:pt idx="518">
                  <c:v>0.6760400000000053</c:v>
                </c:pt>
                <c:pt idx="519">
                  <c:v>0.67429500000000531</c:v>
                </c:pt>
                <c:pt idx="520">
                  <c:v>0.67197000000000451</c:v>
                </c:pt>
                <c:pt idx="521">
                  <c:v>0.67138900000000334</c:v>
                </c:pt>
                <c:pt idx="522">
                  <c:v>0.66848200000000002</c:v>
                </c:pt>
                <c:pt idx="523">
                  <c:v>0.6649940000000053</c:v>
                </c:pt>
                <c:pt idx="524">
                  <c:v>0.66325000000000334</c:v>
                </c:pt>
                <c:pt idx="525">
                  <c:v>0.66034300000000334</c:v>
                </c:pt>
                <c:pt idx="526">
                  <c:v>0.6562740000000038</c:v>
                </c:pt>
                <c:pt idx="527">
                  <c:v>0.6533679999999995</c:v>
                </c:pt>
                <c:pt idx="528">
                  <c:v>0.65162299999999995</c:v>
                </c:pt>
                <c:pt idx="529">
                  <c:v>0.64929700000000334</c:v>
                </c:pt>
                <c:pt idx="530">
                  <c:v>0.64755200000000002</c:v>
                </c:pt>
                <c:pt idx="531">
                  <c:v>0.64522699999999999</c:v>
                </c:pt>
                <c:pt idx="532">
                  <c:v>0.643482</c:v>
                </c:pt>
                <c:pt idx="533">
                  <c:v>0.64173899999999995</c:v>
                </c:pt>
                <c:pt idx="534">
                  <c:v>0.63999399999999995</c:v>
                </c:pt>
                <c:pt idx="535">
                  <c:v>0.63766900000000393</c:v>
                </c:pt>
                <c:pt idx="536">
                  <c:v>0.63418099999999999</c:v>
                </c:pt>
                <c:pt idx="537">
                  <c:v>0.63360000000000394</c:v>
                </c:pt>
                <c:pt idx="538">
                  <c:v>0.63185700000000333</c:v>
                </c:pt>
                <c:pt idx="539">
                  <c:v>0.62953300000000001</c:v>
                </c:pt>
                <c:pt idx="540">
                  <c:v>0.62721000000000005</c:v>
                </c:pt>
                <c:pt idx="541">
                  <c:v>0.62604800000000393</c:v>
                </c:pt>
                <c:pt idx="542">
                  <c:v>0.62023399999999951</c:v>
                </c:pt>
                <c:pt idx="543">
                  <c:v>0.61790900000000393</c:v>
                </c:pt>
                <c:pt idx="544">
                  <c:v>0.61674500000000543</c:v>
                </c:pt>
                <c:pt idx="545">
                  <c:v>0.612676000000003</c:v>
                </c:pt>
                <c:pt idx="546">
                  <c:v>0.61093100000000333</c:v>
                </c:pt>
                <c:pt idx="547">
                  <c:v>0.60860600000000065</c:v>
                </c:pt>
                <c:pt idx="548">
                  <c:v>0.60686300000000004</c:v>
                </c:pt>
                <c:pt idx="549">
                  <c:v>0.60511999999999999</c:v>
                </c:pt>
                <c:pt idx="550">
                  <c:v>0.60453900000000005</c:v>
                </c:pt>
                <c:pt idx="551">
                  <c:v>0.60337700000000005</c:v>
                </c:pt>
                <c:pt idx="552">
                  <c:v>0.6004699999999995</c:v>
                </c:pt>
                <c:pt idx="553">
                  <c:v>0.5969829999999956</c:v>
                </c:pt>
                <c:pt idx="554">
                  <c:v>0.5969829999999956</c:v>
                </c:pt>
                <c:pt idx="555">
                  <c:v>0.59407599999999949</c:v>
                </c:pt>
                <c:pt idx="556">
                  <c:v>0.59116999999999653</c:v>
                </c:pt>
                <c:pt idx="557">
                  <c:v>0.58884400000000003</c:v>
                </c:pt>
                <c:pt idx="558">
                  <c:v>0.5859369999999956</c:v>
                </c:pt>
                <c:pt idx="559">
                  <c:v>0.58419199999999949</c:v>
                </c:pt>
                <c:pt idx="560">
                  <c:v>0.58244799999999641</c:v>
                </c:pt>
                <c:pt idx="561">
                  <c:v>0.58128399999999547</c:v>
                </c:pt>
                <c:pt idx="562">
                  <c:v>0.57779600000000064</c:v>
                </c:pt>
                <c:pt idx="563">
                  <c:v>0.57721500000000003</c:v>
                </c:pt>
                <c:pt idx="564">
                  <c:v>0.57605300000000004</c:v>
                </c:pt>
                <c:pt idx="565">
                  <c:v>0.57547199999999998</c:v>
                </c:pt>
                <c:pt idx="566">
                  <c:v>0.57430999999999999</c:v>
                </c:pt>
                <c:pt idx="567">
                  <c:v>0.57256799999999641</c:v>
                </c:pt>
                <c:pt idx="568">
                  <c:v>0.57314900000000335</c:v>
                </c:pt>
                <c:pt idx="569">
                  <c:v>0.57024200000000003</c:v>
                </c:pt>
                <c:pt idx="570">
                  <c:v>0.56791599999999998</c:v>
                </c:pt>
                <c:pt idx="571">
                  <c:v>0.56617099999999998</c:v>
                </c:pt>
                <c:pt idx="572">
                  <c:v>0.56268399999999996</c:v>
                </c:pt>
                <c:pt idx="573">
                  <c:v>0.56152199999999997</c:v>
                </c:pt>
                <c:pt idx="574">
                  <c:v>0.56152199999999997</c:v>
                </c:pt>
                <c:pt idx="575">
                  <c:v>0.55919600000000003</c:v>
                </c:pt>
                <c:pt idx="576">
                  <c:v>0.56035999999999997</c:v>
                </c:pt>
                <c:pt idx="577">
                  <c:v>0.55977900000000391</c:v>
                </c:pt>
                <c:pt idx="578">
                  <c:v>0.56035999999999997</c:v>
                </c:pt>
                <c:pt idx="579">
                  <c:v>0.55919799999999997</c:v>
                </c:pt>
                <c:pt idx="580">
                  <c:v>0.55745500000000003</c:v>
                </c:pt>
                <c:pt idx="581">
                  <c:v>0.55687399999999998</c:v>
                </c:pt>
                <c:pt idx="582">
                  <c:v>0.55454999999999999</c:v>
                </c:pt>
                <c:pt idx="583">
                  <c:v>0.55396999999999996</c:v>
                </c:pt>
                <c:pt idx="584">
                  <c:v>0.55396999999999996</c:v>
                </c:pt>
                <c:pt idx="585">
                  <c:v>0.55338900000000002</c:v>
                </c:pt>
                <c:pt idx="586">
                  <c:v>0.55222700000000002</c:v>
                </c:pt>
                <c:pt idx="587">
                  <c:v>0.55280799999999997</c:v>
                </c:pt>
                <c:pt idx="588">
                  <c:v>0.55222700000000002</c:v>
                </c:pt>
                <c:pt idx="589">
                  <c:v>0.54990300000000003</c:v>
                </c:pt>
                <c:pt idx="590">
                  <c:v>0.55048399999999653</c:v>
                </c:pt>
                <c:pt idx="591">
                  <c:v>0.54932199999999998</c:v>
                </c:pt>
                <c:pt idx="592">
                  <c:v>0.54815999999999998</c:v>
                </c:pt>
                <c:pt idx="593">
                  <c:v>0.54874100000000392</c:v>
                </c:pt>
                <c:pt idx="594">
                  <c:v>0.54932199999999998</c:v>
                </c:pt>
                <c:pt idx="595">
                  <c:v>0.54815999999999998</c:v>
                </c:pt>
                <c:pt idx="596">
                  <c:v>0.5464169999999956</c:v>
                </c:pt>
                <c:pt idx="597">
                  <c:v>0.54350999999999949</c:v>
                </c:pt>
                <c:pt idx="598">
                  <c:v>0.54060399999999997</c:v>
                </c:pt>
                <c:pt idx="599">
                  <c:v>0.53711599999999959</c:v>
                </c:pt>
                <c:pt idx="600">
                  <c:v>0.53653499999999665</c:v>
                </c:pt>
                <c:pt idx="601">
                  <c:v>0.53537100000000004</c:v>
                </c:pt>
                <c:pt idx="602">
                  <c:v>0.53304600000000002</c:v>
                </c:pt>
                <c:pt idx="603">
                  <c:v>0.53013900000000003</c:v>
                </c:pt>
                <c:pt idx="604">
                  <c:v>0.52897499999999997</c:v>
                </c:pt>
                <c:pt idx="605">
                  <c:v>0.52781299999999665</c:v>
                </c:pt>
                <c:pt idx="606">
                  <c:v>0.52606900000000001</c:v>
                </c:pt>
                <c:pt idx="607">
                  <c:v>0.52432400000000001</c:v>
                </c:pt>
                <c:pt idx="608">
                  <c:v>0.52257900000000002</c:v>
                </c:pt>
                <c:pt idx="609">
                  <c:v>0.52141499999999608</c:v>
                </c:pt>
                <c:pt idx="610">
                  <c:v>0.52025100000000002</c:v>
                </c:pt>
                <c:pt idx="611">
                  <c:v>0.516764</c:v>
                </c:pt>
                <c:pt idx="612">
                  <c:v>0.515019</c:v>
                </c:pt>
                <c:pt idx="613">
                  <c:v>0.51269299999999951</c:v>
                </c:pt>
                <c:pt idx="614">
                  <c:v>0.50978699999999699</c:v>
                </c:pt>
                <c:pt idx="615">
                  <c:v>0.50629900000000005</c:v>
                </c:pt>
                <c:pt idx="616">
                  <c:v>0.50281100000000001</c:v>
                </c:pt>
                <c:pt idx="617">
                  <c:v>0.49932400000000277</c:v>
                </c:pt>
                <c:pt idx="618">
                  <c:v>0.4958360000000015</c:v>
                </c:pt>
                <c:pt idx="619">
                  <c:v>0.495255</c:v>
                </c:pt>
                <c:pt idx="620">
                  <c:v>0.494093</c:v>
                </c:pt>
                <c:pt idx="621">
                  <c:v>0.49234900000000031</c:v>
                </c:pt>
                <c:pt idx="622">
                  <c:v>0.49234900000000031</c:v>
                </c:pt>
                <c:pt idx="623">
                  <c:v>0.49234900000000031</c:v>
                </c:pt>
                <c:pt idx="624">
                  <c:v>0.49234900000000031</c:v>
                </c:pt>
                <c:pt idx="625">
                  <c:v>0.49293000000000031</c:v>
                </c:pt>
                <c:pt idx="626">
                  <c:v>0.49060400000000032</c:v>
                </c:pt>
                <c:pt idx="627">
                  <c:v>0.49060400000000032</c:v>
                </c:pt>
                <c:pt idx="628">
                  <c:v>0.49060400000000032</c:v>
                </c:pt>
                <c:pt idx="629">
                  <c:v>0.49002300000000032</c:v>
                </c:pt>
                <c:pt idx="630">
                  <c:v>0.48886100000000032</c:v>
                </c:pt>
                <c:pt idx="631">
                  <c:v>0.49002500000000032</c:v>
                </c:pt>
                <c:pt idx="632">
                  <c:v>0.49002500000000032</c:v>
                </c:pt>
                <c:pt idx="633">
                  <c:v>0.49118700000000032</c:v>
                </c:pt>
                <c:pt idx="634">
                  <c:v>0.49002500000000032</c:v>
                </c:pt>
                <c:pt idx="635">
                  <c:v>0.49060600000000032</c:v>
                </c:pt>
                <c:pt idx="636">
                  <c:v>0.49293100000000001</c:v>
                </c:pt>
                <c:pt idx="637">
                  <c:v>0.495255</c:v>
                </c:pt>
                <c:pt idx="638">
                  <c:v>0.49641700000000138</c:v>
                </c:pt>
                <c:pt idx="639">
                  <c:v>0.4987410000000001</c:v>
                </c:pt>
                <c:pt idx="640">
                  <c:v>0.49932200000000276</c:v>
                </c:pt>
                <c:pt idx="641">
                  <c:v>0.49990300000000032</c:v>
                </c:pt>
                <c:pt idx="642">
                  <c:v>0.49932200000000276</c:v>
                </c:pt>
                <c:pt idx="643">
                  <c:v>0.49757900000000038</c:v>
                </c:pt>
                <c:pt idx="644">
                  <c:v>0.49816200000000038</c:v>
                </c:pt>
                <c:pt idx="645">
                  <c:v>0.4970000000000015</c:v>
                </c:pt>
                <c:pt idx="646">
                  <c:v>0.4958380000000015</c:v>
                </c:pt>
                <c:pt idx="647">
                  <c:v>0.495257</c:v>
                </c:pt>
                <c:pt idx="648">
                  <c:v>0.49409500000000001</c:v>
                </c:pt>
                <c:pt idx="649">
                  <c:v>0.49235200000000168</c:v>
                </c:pt>
                <c:pt idx="650">
                  <c:v>0.49177100000000001</c:v>
                </c:pt>
                <c:pt idx="651">
                  <c:v>0.49177100000000001</c:v>
                </c:pt>
                <c:pt idx="652">
                  <c:v>0.49002700000000032</c:v>
                </c:pt>
                <c:pt idx="653">
                  <c:v>0.48944600000000038</c:v>
                </c:pt>
                <c:pt idx="654">
                  <c:v>0.48944600000000038</c:v>
                </c:pt>
                <c:pt idx="655">
                  <c:v>0.48944600000000038</c:v>
                </c:pt>
                <c:pt idx="656">
                  <c:v>0.487703</c:v>
                </c:pt>
                <c:pt idx="657">
                  <c:v>0.48421500000000001</c:v>
                </c:pt>
                <c:pt idx="658">
                  <c:v>0.48131000000000196</c:v>
                </c:pt>
                <c:pt idx="659">
                  <c:v>0.48131000000000196</c:v>
                </c:pt>
                <c:pt idx="660">
                  <c:v>0.4801490000000001</c:v>
                </c:pt>
                <c:pt idx="661">
                  <c:v>0.47898700000000038</c:v>
                </c:pt>
                <c:pt idx="662">
                  <c:v>0.4784060000000015</c:v>
                </c:pt>
                <c:pt idx="663">
                  <c:v>0.47956800000000038</c:v>
                </c:pt>
                <c:pt idx="664">
                  <c:v>0.47898700000000038</c:v>
                </c:pt>
                <c:pt idx="665">
                  <c:v>0.475499</c:v>
                </c:pt>
                <c:pt idx="666">
                  <c:v>0.476661</c:v>
                </c:pt>
                <c:pt idx="667">
                  <c:v>0.47608000000000156</c:v>
                </c:pt>
                <c:pt idx="668">
                  <c:v>0.47608000000000156</c:v>
                </c:pt>
                <c:pt idx="669">
                  <c:v>0.47491800000000167</c:v>
                </c:pt>
                <c:pt idx="670">
                  <c:v>0.47317300000000001</c:v>
                </c:pt>
                <c:pt idx="671">
                  <c:v>0.47259200000000001</c:v>
                </c:pt>
                <c:pt idx="672">
                  <c:v>0.47201100000000001</c:v>
                </c:pt>
                <c:pt idx="673">
                  <c:v>0.4702690000000001</c:v>
                </c:pt>
                <c:pt idx="674">
                  <c:v>0.4702690000000001</c:v>
                </c:pt>
                <c:pt idx="675">
                  <c:v>0.4673640000000015</c:v>
                </c:pt>
                <c:pt idx="676">
                  <c:v>0.467945</c:v>
                </c:pt>
                <c:pt idx="677">
                  <c:v>0.46968800000000038</c:v>
                </c:pt>
                <c:pt idx="678">
                  <c:v>0.47085000000000032</c:v>
                </c:pt>
                <c:pt idx="679">
                  <c:v>0.47143000000000002</c:v>
                </c:pt>
                <c:pt idx="680">
                  <c:v>0.47201100000000001</c:v>
                </c:pt>
                <c:pt idx="681">
                  <c:v>0.47085000000000032</c:v>
                </c:pt>
                <c:pt idx="682">
                  <c:v>0.47259200000000001</c:v>
                </c:pt>
                <c:pt idx="683">
                  <c:v>0.47317300000000001</c:v>
                </c:pt>
                <c:pt idx="684">
                  <c:v>0.47433700000000001</c:v>
                </c:pt>
                <c:pt idx="685">
                  <c:v>0.47608000000000156</c:v>
                </c:pt>
                <c:pt idx="686">
                  <c:v>0.47840400000000038</c:v>
                </c:pt>
                <c:pt idx="687">
                  <c:v>0.47956600000000038</c:v>
                </c:pt>
                <c:pt idx="688">
                  <c:v>0.48072800000000032</c:v>
                </c:pt>
                <c:pt idx="689">
                  <c:v>0.48247000000000168</c:v>
                </c:pt>
                <c:pt idx="690">
                  <c:v>0.484213</c:v>
                </c:pt>
                <c:pt idx="691">
                  <c:v>0.4859580000000015</c:v>
                </c:pt>
                <c:pt idx="692">
                  <c:v>0.48828400000000038</c:v>
                </c:pt>
                <c:pt idx="693">
                  <c:v>0.487703</c:v>
                </c:pt>
                <c:pt idx="694">
                  <c:v>0.49060800000000032</c:v>
                </c:pt>
                <c:pt idx="695">
                  <c:v>0.49177000000000032</c:v>
                </c:pt>
                <c:pt idx="696">
                  <c:v>0.49293100000000001</c:v>
                </c:pt>
                <c:pt idx="697">
                  <c:v>0.49351200000000167</c:v>
                </c:pt>
                <c:pt idx="698">
                  <c:v>0.494093</c:v>
                </c:pt>
                <c:pt idx="699">
                  <c:v>0.4946740000000015</c:v>
                </c:pt>
                <c:pt idx="700">
                  <c:v>0.49699800000000038</c:v>
                </c:pt>
                <c:pt idx="701">
                  <c:v>0.49699800000000038</c:v>
                </c:pt>
                <c:pt idx="702">
                  <c:v>0.49990500000000032</c:v>
                </c:pt>
                <c:pt idx="703">
                  <c:v>0.49990500000000032</c:v>
                </c:pt>
                <c:pt idx="704">
                  <c:v>0.50222999999999951</c:v>
                </c:pt>
                <c:pt idx="705">
                  <c:v>0.50106699999999549</c:v>
                </c:pt>
                <c:pt idx="706">
                  <c:v>0.50164799999999998</c:v>
                </c:pt>
                <c:pt idx="707">
                  <c:v>0.50222900000000004</c:v>
                </c:pt>
                <c:pt idx="708">
                  <c:v>0.50280999999999998</c:v>
                </c:pt>
                <c:pt idx="709">
                  <c:v>0.50280999999999998</c:v>
                </c:pt>
                <c:pt idx="710">
                  <c:v>0.503973</c:v>
                </c:pt>
                <c:pt idx="711">
                  <c:v>0.50513699999999606</c:v>
                </c:pt>
                <c:pt idx="712">
                  <c:v>0.50688</c:v>
                </c:pt>
                <c:pt idx="713">
                  <c:v>0.50688</c:v>
                </c:pt>
                <c:pt idx="714">
                  <c:v>0.5103679999999956</c:v>
                </c:pt>
                <c:pt idx="715">
                  <c:v>0.50978699999999699</c:v>
                </c:pt>
                <c:pt idx="716">
                  <c:v>0.51153099999999607</c:v>
                </c:pt>
                <c:pt idx="717">
                  <c:v>0.51385700000000001</c:v>
                </c:pt>
                <c:pt idx="718">
                  <c:v>0.51443799999999607</c:v>
                </c:pt>
                <c:pt idx="719">
                  <c:v>0.51327599999999951</c:v>
                </c:pt>
                <c:pt idx="720">
                  <c:v>0.51618299999999606</c:v>
                </c:pt>
                <c:pt idx="721">
                  <c:v>0.51618299999999606</c:v>
                </c:pt>
                <c:pt idx="722">
                  <c:v>0.51618299999999606</c:v>
                </c:pt>
                <c:pt idx="723">
                  <c:v>0.51618299999999606</c:v>
                </c:pt>
                <c:pt idx="724">
                  <c:v>0.515602</c:v>
                </c:pt>
                <c:pt idx="725">
                  <c:v>0.51618299999999606</c:v>
                </c:pt>
                <c:pt idx="726">
                  <c:v>0.517347</c:v>
                </c:pt>
                <c:pt idx="727">
                  <c:v>0.5167659999999995</c:v>
                </c:pt>
                <c:pt idx="728">
                  <c:v>0.51793</c:v>
                </c:pt>
                <c:pt idx="729">
                  <c:v>0.5173489999999995</c:v>
                </c:pt>
                <c:pt idx="730">
                  <c:v>0.51851199999999653</c:v>
                </c:pt>
                <c:pt idx="731">
                  <c:v>0.51967399999999997</c:v>
                </c:pt>
                <c:pt idx="732">
                  <c:v>0.52025500000000002</c:v>
                </c:pt>
                <c:pt idx="733">
                  <c:v>0.52141899999999641</c:v>
                </c:pt>
                <c:pt idx="734">
                  <c:v>0.52083599999999997</c:v>
                </c:pt>
                <c:pt idx="735">
                  <c:v>0.51850999999999958</c:v>
                </c:pt>
                <c:pt idx="736">
                  <c:v>0.51967399999999997</c:v>
                </c:pt>
                <c:pt idx="737">
                  <c:v>0.52025500000000002</c:v>
                </c:pt>
                <c:pt idx="738">
                  <c:v>0.52083599999999997</c:v>
                </c:pt>
                <c:pt idx="739">
                  <c:v>0.52083599999999997</c:v>
                </c:pt>
                <c:pt idx="740">
                  <c:v>0.52258099999999608</c:v>
                </c:pt>
                <c:pt idx="741">
                  <c:v>0.52258099999999608</c:v>
                </c:pt>
                <c:pt idx="742">
                  <c:v>0.52374500000000335</c:v>
                </c:pt>
                <c:pt idx="743">
                  <c:v>0.52549000000000001</c:v>
                </c:pt>
                <c:pt idx="744">
                  <c:v>0.52665099999999998</c:v>
                </c:pt>
                <c:pt idx="745">
                  <c:v>0.52839599999999998</c:v>
                </c:pt>
                <c:pt idx="746">
                  <c:v>0.52781500000000003</c:v>
                </c:pt>
                <c:pt idx="747">
                  <c:v>0.52781500000000003</c:v>
                </c:pt>
                <c:pt idx="748">
                  <c:v>0.52839599999999998</c:v>
                </c:pt>
                <c:pt idx="749">
                  <c:v>0.52781500000000003</c:v>
                </c:pt>
                <c:pt idx="750">
                  <c:v>0.53072200000000003</c:v>
                </c:pt>
                <c:pt idx="751">
                  <c:v>0.53188400000000002</c:v>
                </c:pt>
                <c:pt idx="752">
                  <c:v>0.53188400000000002</c:v>
                </c:pt>
                <c:pt idx="753">
                  <c:v>0.53130299999999653</c:v>
                </c:pt>
                <c:pt idx="754">
                  <c:v>0.53130299999999653</c:v>
                </c:pt>
                <c:pt idx="755">
                  <c:v>0.53362900000000335</c:v>
                </c:pt>
                <c:pt idx="756">
                  <c:v>0.53478999999999999</c:v>
                </c:pt>
                <c:pt idx="757">
                  <c:v>0.53595199999999998</c:v>
                </c:pt>
                <c:pt idx="758">
                  <c:v>0.53595199999999998</c:v>
                </c:pt>
                <c:pt idx="759">
                  <c:v>0.53653299999999549</c:v>
                </c:pt>
                <c:pt idx="760">
                  <c:v>0.53769699999999998</c:v>
                </c:pt>
                <c:pt idx="761">
                  <c:v>0.53769699999999998</c:v>
                </c:pt>
                <c:pt idx="762">
                  <c:v>0.53769699999999998</c:v>
                </c:pt>
                <c:pt idx="763">
                  <c:v>0.53827800000000003</c:v>
                </c:pt>
                <c:pt idx="764">
                  <c:v>0.53769500000000392</c:v>
                </c:pt>
                <c:pt idx="765">
                  <c:v>0.53827599999999998</c:v>
                </c:pt>
                <c:pt idx="766">
                  <c:v>0.53885700000000003</c:v>
                </c:pt>
                <c:pt idx="767">
                  <c:v>0.54059999999999997</c:v>
                </c:pt>
                <c:pt idx="768">
                  <c:v>0.54118100000000002</c:v>
                </c:pt>
                <c:pt idx="769">
                  <c:v>0.54350699999999608</c:v>
                </c:pt>
                <c:pt idx="770">
                  <c:v>0.54525000000000001</c:v>
                </c:pt>
                <c:pt idx="771">
                  <c:v>0.54583000000000004</c:v>
                </c:pt>
                <c:pt idx="772">
                  <c:v>0.54583000000000004</c:v>
                </c:pt>
                <c:pt idx="773">
                  <c:v>0.54583000000000004</c:v>
                </c:pt>
                <c:pt idx="774">
                  <c:v>0.54757299999999665</c:v>
                </c:pt>
                <c:pt idx="775">
                  <c:v>0.54873499999999997</c:v>
                </c:pt>
                <c:pt idx="776">
                  <c:v>0.54815400000000003</c:v>
                </c:pt>
                <c:pt idx="777">
                  <c:v>0.54873700000000003</c:v>
                </c:pt>
                <c:pt idx="778">
                  <c:v>0.54641099999999665</c:v>
                </c:pt>
                <c:pt idx="779">
                  <c:v>0.54815400000000003</c:v>
                </c:pt>
                <c:pt idx="780">
                  <c:v>0.54699200000000003</c:v>
                </c:pt>
                <c:pt idx="781">
                  <c:v>0.54757299999999665</c:v>
                </c:pt>
                <c:pt idx="782">
                  <c:v>0.54757299999999665</c:v>
                </c:pt>
                <c:pt idx="783">
                  <c:v>0.54641099999999665</c:v>
                </c:pt>
                <c:pt idx="784">
                  <c:v>0.54641099999999665</c:v>
                </c:pt>
                <c:pt idx="785">
                  <c:v>0.54757500000000003</c:v>
                </c:pt>
                <c:pt idx="786">
                  <c:v>0.54641299999999549</c:v>
                </c:pt>
                <c:pt idx="787">
                  <c:v>0.54525100000000004</c:v>
                </c:pt>
                <c:pt idx="788">
                  <c:v>0.54350900000000002</c:v>
                </c:pt>
                <c:pt idx="789">
                  <c:v>0.54408999999999996</c:v>
                </c:pt>
                <c:pt idx="790">
                  <c:v>0.54466999999999999</c:v>
                </c:pt>
                <c:pt idx="791">
                  <c:v>0.54408999999999996</c:v>
                </c:pt>
                <c:pt idx="792">
                  <c:v>0.54350900000000002</c:v>
                </c:pt>
                <c:pt idx="793">
                  <c:v>0.54350900000000002</c:v>
                </c:pt>
                <c:pt idx="794">
                  <c:v>0.54234700000000002</c:v>
                </c:pt>
                <c:pt idx="795">
                  <c:v>0.54118500000000003</c:v>
                </c:pt>
                <c:pt idx="796">
                  <c:v>0.54060399999999997</c:v>
                </c:pt>
                <c:pt idx="797">
                  <c:v>0.54118500000000003</c:v>
                </c:pt>
                <c:pt idx="798">
                  <c:v>0.54176599999999997</c:v>
                </c:pt>
                <c:pt idx="799">
                  <c:v>0.54525299999999688</c:v>
                </c:pt>
                <c:pt idx="800">
                  <c:v>0.54409099999999999</c:v>
                </c:pt>
                <c:pt idx="801">
                  <c:v>0.54583400000000004</c:v>
                </c:pt>
                <c:pt idx="802">
                  <c:v>0.54583400000000004</c:v>
                </c:pt>
                <c:pt idx="803">
                  <c:v>0.54699600000000004</c:v>
                </c:pt>
                <c:pt idx="804">
                  <c:v>0.54815800000000003</c:v>
                </c:pt>
                <c:pt idx="805">
                  <c:v>0.54815800000000003</c:v>
                </c:pt>
                <c:pt idx="806">
                  <c:v>0.54873899999999998</c:v>
                </c:pt>
                <c:pt idx="807">
                  <c:v>0.54873899999999998</c:v>
                </c:pt>
                <c:pt idx="808">
                  <c:v>0.55048199999999958</c:v>
                </c:pt>
                <c:pt idx="809">
                  <c:v>0.55106299999999653</c:v>
                </c:pt>
                <c:pt idx="810">
                  <c:v>0.54931799999999653</c:v>
                </c:pt>
                <c:pt idx="811">
                  <c:v>0.54873700000000003</c:v>
                </c:pt>
                <c:pt idx="812">
                  <c:v>0.54989900000000391</c:v>
                </c:pt>
                <c:pt idx="813">
                  <c:v>0.55047999999999997</c:v>
                </c:pt>
                <c:pt idx="814">
                  <c:v>0.55222300000000002</c:v>
                </c:pt>
                <c:pt idx="815">
                  <c:v>0.55338500000000002</c:v>
                </c:pt>
                <c:pt idx="816">
                  <c:v>0.55454700000000001</c:v>
                </c:pt>
                <c:pt idx="817">
                  <c:v>0.55628999999999951</c:v>
                </c:pt>
                <c:pt idx="818">
                  <c:v>0.55512799999999951</c:v>
                </c:pt>
                <c:pt idx="819">
                  <c:v>0.55628999999999951</c:v>
                </c:pt>
                <c:pt idx="820">
                  <c:v>0.55628999999999951</c:v>
                </c:pt>
                <c:pt idx="821">
                  <c:v>0.55803199999999997</c:v>
                </c:pt>
                <c:pt idx="822">
                  <c:v>0.55803199999999997</c:v>
                </c:pt>
                <c:pt idx="823">
                  <c:v>0.55686999999999998</c:v>
                </c:pt>
                <c:pt idx="824">
                  <c:v>0.55745100000000003</c:v>
                </c:pt>
                <c:pt idx="825">
                  <c:v>0.55745100000000003</c:v>
                </c:pt>
                <c:pt idx="826">
                  <c:v>0.55803199999999997</c:v>
                </c:pt>
                <c:pt idx="827">
                  <c:v>0.55861300000000003</c:v>
                </c:pt>
                <c:pt idx="828">
                  <c:v>0.56035599999999997</c:v>
                </c:pt>
                <c:pt idx="829">
                  <c:v>0.55977500000000346</c:v>
                </c:pt>
                <c:pt idx="830">
                  <c:v>0.56093700000000002</c:v>
                </c:pt>
                <c:pt idx="831">
                  <c:v>0.56326299999999607</c:v>
                </c:pt>
                <c:pt idx="832">
                  <c:v>0.56268200000000002</c:v>
                </c:pt>
                <c:pt idx="833">
                  <c:v>0.56093899999999997</c:v>
                </c:pt>
                <c:pt idx="834">
                  <c:v>0.56035800000000002</c:v>
                </c:pt>
                <c:pt idx="835">
                  <c:v>0.55977699999999997</c:v>
                </c:pt>
                <c:pt idx="836">
                  <c:v>0.55977699999999997</c:v>
                </c:pt>
                <c:pt idx="837">
                  <c:v>0.56035800000000002</c:v>
                </c:pt>
                <c:pt idx="838">
                  <c:v>0.55745299999999665</c:v>
                </c:pt>
                <c:pt idx="839">
                  <c:v>0.55861499999999997</c:v>
                </c:pt>
                <c:pt idx="840">
                  <c:v>0.56035999999999997</c:v>
                </c:pt>
                <c:pt idx="841">
                  <c:v>0.55977900000000391</c:v>
                </c:pt>
                <c:pt idx="842">
                  <c:v>0.55919799999999997</c:v>
                </c:pt>
                <c:pt idx="843">
                  <c:v>0.55745500000000003</c:v>
                </c:pt>
                <c:pt idx="844">
                  <c:v>0.56035999999999997</c:v>
                </c:pt>
                <c:pt idx="845">
                  <c:v>0.56152199999999997</c:v>
                </c:pt>
                <c:pt idx="846">
                  <c:v>0.56210300000000002</c:v>
                </c:pt>
                <c:pt idx="847">
                  <c:v>0.56152199999999997</c:v>
                </c:pt>
                <c:pt idx="848">
                  <c:v>0.56210300000000002</c:v>
                </c:pt>
                <c:pt idx="849">
                  <c:v>0.56152199999999997</c:v>
                </c:pt>
                <c:pt idx="850">
                  <c:v>0.56326500000000002</c:v>
                </c:pt>
                <c:pt idx="851">
                  <c:v>0.56268399999999996</c:v>
                </c:pt>
                <c:pt idx="852">
                  <c:v>0.56326500000000002</c:v>
                </c:pt>
                <c:pt idx="853">
                  <c:v>0.56384600000000062</c:v>
                </c:pt>
                <c:pt idx="854">
                  <c:v>0.56500799999999951</c:v>
                </c:pt>
                <c:pt idx="855">
                  <c:v>0.56442700000000001</c:v>
                </c:pt>
                <c:pt idx="856">
                  <c:v>0.56442700000000001</c:v>
                </c:pt>
                <c:pt idx="857">
                  <c:v>0.56616999999999951</c:v>
                </c:pt>
                <c:pt idx="858">
                  <c:v>0.56500799999999951</c:v>
                </c:pt>
                <c:pt idx="859">
                  <c:v>0.56733100000000003</c:v>
                </c:pt>
                <c:pt idx="860">
                  <c:v>0.56733100000000003</c:v>
                </c:pt>
                <c:pt idx="861">
                  <c:v>0.56500600000000001</c:v>
                </c:pt>
                <c:pt idx="862">
                  <c:v>0.56500600000000001</c:v>
                </c:pt>
                <c:pt idx="863">
                  <c:v>0.56384400000000334</c:v>
                </c:pt>
                <c:pt idx="864">
                  <c:v>0.56500600000000001</c:v>
                </c:pt>
                <c:pt idx="865">
                  <c:v>0.56442499999999951</c:v>
                </c:pt>
                <c:pt idx="866">
                  <c:v>0.56500799999999951</c:v>
                </c:pt>
                <c:pt idx="867">
                  <c:v>0.56500799999999951</c:v>
                </c:pt>
                <c:pt idx="868">
                  <c:v>0.56675000000000064</c:v>
                </c:pt>
                <c:pt idx="869">
                  <c:v>0.56849499999999997</c:v>
                </c:pt>
                <c:pt idx="870">
                  <c:v>0.56965699999999997</c:v>
                </c:pt>
                <c:pt idx="871">
                  <c:v>0.56616999999999951</c:v>
                </c:pt>
                <c:pt idx="872">
                  <c:v>0.56733100000000003</c:v>
                </c:pt>
                <c:pt idx="873">
                  <c:v>0.56733100000000003</c:v>
                </c:pt>
                <c:pt idx="874">
                  <c:v>0.56907600000000003</c:v>
                </c:pt>
                <c:pt idx="875">
                  <c:v>0.56791400000000003</c:v>
                </c:pt>
                <c:pt idx="876">
                  <c:v>0.56791400000000003</c:v>
                </c:pt>
                <c:pt idx="877">
                  <c:v>0.56733299999999665</c:v>
                </c:pt>
                <c:pt idx="878">
                  <c:v>0.56617099999999998</c:v>
                </c:pt>
                <c:pt idx="879">
                  <c:v>0.56559000000000004</c:v>
                </c:pt>
                <c:pt idx="880">
                  <c:v>0.56617099999999998</c:v>
                </c:pt>
                <c:pt idx="881">
                  <c:v>0.56675200000000003</c:v>
                </c:pt>
                <c:pt idx="882">
                  <c:v>0.56733299999999665</c:v>
                </c:pt>
                <c:pt idx="883">
                  <c:v>0.56733299999999665</c:v>
                </c:pt>
                <c:pt idx="884">
                  <c:v>0.56791400000000003</c:v>
                </c:pt>
                <c:pt idx="885">
                  <c:v>0.56791400000000003</c:v>
                </c:pt>
                <c:pt idx="886">
                  <c:v>0.56617099999999998</c:v>
                </c:pt>
                <c:pt idx="887">
                  <c:v>0.56558900000000001</c:v>
                </c:pt>
                <c:pt idx="888">
                  <c:v>0.56616999999999951</c:v>
                </c:pt>
                <c:pt idx="889">
                  <c:v>0.56384600000000062</c:v>
                </c:pt>
                <c:pt idx="890">
                  <c:v>0.56210099999999996</c:v>
                </c:pt>
                <c:pt idx="891">
                  <c:v>0.56210099999999996</c:v>
                </c:pt>
                <c:pt idx="892">
                  <c:v>0.56558900000000001</c:v>
                </c:pt>
                <c:pt idx="893">
                  <c:v>0.56500799999999951</c:v>
                </c:pt>
                <c:pt idx="894">
                  <c:v>0.56384600000000062</c:v>
                </c:pt>
                <c:pt idx="895">
                  <c:v>0.56268200000000002</c:v>
                </c:pt>
                <c:pt idx="896">
                  <c:v>0.56326299999999607</c:v>
                </c:pt>
                <c:pt idx="897">
                  <c:v>0.56558900000000001</c:v>
                </c:pt>
                <c:pt idx="898">
                  <c:v>0.56675000000000064</c:v>
                </c:pt>
                <c:pt idx="899">
                  <c:v>0.56733100000000003</c:v>
                </c:pt>
                <c:pt idx="900">
                  <c:v>0.56965500000000346</c:v>
                </c:pt>
                <c:pt idx="901">
                  <c:v>0.56849300000000003</c:v>
                </c:pt>
                <c:pt idx="902">
                  <c:v>0.56907399999999997</c:v>
                </c:pt>
                <c:pt idx="903">
                  <c:v>0.56849300000000003</c:v>
                </c:pt>
                <c:pt idx="904">
                  <c:v>0.56965500000000346</c:v>
                </c:pt>
                <c:pt idx="905">
                  <c:v>0.57140000000000002</c:v>
                </c:pt>
                <c:pt idx="906">
                  <c:v>0.57314299999999996</c:v>
                </c:pt>
                <c:pt idx="907">
                  <c:v>0.57372400000000334</c:v>
                </c:pt>
                <c:pt idx="908">
                  <c:v>0.57256199999999957</c:v>
                </c:pt>
                <c:pt idx="909">
                  <c:v>0.57256199999999957</c:v>
                </c:pt>
                <c:pt idx="910">
                  <c:v>0.57372400000000334</c:v>
                </c:pt>
                <c:pt idx="911">
                  <c:v>0.57372400000000334</c:v>
                </c:pt>
                <c:pt idx="912">
                  <c:v>0.57256199999999957</c:v>
                </c:pt>
                <c:pt idx="913">
                  <c:v>0.57198099999999996</c:v>
                </c:pt>
                <c:pt idx="914">
                  <c:v>0.57372600000000062</c:v>
                </c:pt>
                <c:pt idx="915">
                  <c:v>0.57605099999999998</c:v>
                </c:pt>
                <c:pt idx="916">
                  <c:v>0.57489000000000334</c:v>
                </c:pt>
                <c:pt idx="917">
                  <c:v>0.57605099999999998</c:v>
                </c:pt>
                <c:pt idx="918">
                  <c:v>0.57488799999999951</c:v>
                </c:pt>
                <c:pt idx="919">
                  <c:v>0.57488799999999951</c:v>
                </c:pt>
                <c:pt idx="920">
                  <c:v>0.57372600000000062</c:v>
                </c:pt>
                <c:pt idx="921">
                  <c:v>0.57372600000000062</c:v>
                </c:pt>
                <c:pt idx="922">
                  <c:v>0.57372600000000062</c:v>
                </c:pt>
                <c:pt idx="923">
                  <c:v>0.57372600000000062</c:v>
                </c:pt>
                <c:pt idx="924">
                  <c:v>0.57372600000000062</c:v>
                </c:pt>
                <c:pt idx="925">
                  <c:v>0.57140199999999997</c:v>
                </c:pt>
                <c:pt idx="926">
                  <c:v>0.56965699999999997</c:v>
                </c:pt>
                <c:pt idx="927">
                  <c:v>0.56849499999999997</c:v>
                </c:pt>
                <c:pt idx="928">
                  <c:v>0.57082100000000369</c:v>
                </c:pt>
                <c:pt idx="929">
                  <c:v>0.57256599999999958</c:v>
                </c:pt>
                <c:pt idx="930">
                  <c:v>0.57314699999999996</c:v>
                </c:pt>
                <c:pt idx="931">
                  <c:v>0.57430899999999996</c:v>
                </c:pt>
                <c:pt idx="932">
                  <c:v>0.57489000000000334</c:v>
                </c:pt>
                <c:pt idx="933">
                  <c:v>0.57605099999999998</c:v>
                </c:pt>
                <c:pt idx="934">
                  <c:v>0.57605099999999998</c:v>
                </c:pt>
                <c:pt idx="935">
                  <c:v>0.57372600000000062</c:v>
                </c:pt>
                <c:pt idx="936">
                  <c:v>0.57372600000000062</c:v>
                </c:pt>
                <c:pt idx="937">
                  <c:v>0.57546900000000001</c:v>
                </c:pt>
                <c:pt idx="938">
                  <c:v>0.57663200000000003</c:v>
                </c:pt>
                <c:pt idx="939">
                  <c:v>0.57721299999999665</c:v>
                </c:pt>
                <c:pt idx="940">
                  <c:v>0.57721299999999665</c:v>
                </c:pt>
                <c:pt idx="941">
                  <c:v>0.57895600000000003</c:v>
                </c:pt>
                <c:pt idx="942">
                  <c:v>0.57779400000000392</c:v>
                </c:pt>
                <c:pt idx="943">
                  <c:v>0.57837499999999997</c:v>
                </c:pt>
                <c:pt idx="944">
                  <c:v>0.57895799999999997</c:v>
                </c:pt>
                <c:pt idx="945">
                  <c:v>0.57895799999999997</c:v>
                </c:pt>
                <c:pt idx="946">
                  <c:v>0.58070100000000002</c:v>
                </c:pt>
                <c:pt idx="947">
                  <c:v>0.58128199999999641</c:v>
                </c:pt>
                <c:pt idx="948">
                  <c:v>0.58128199999999641</c:v>
                </c:pt>
                <c:pt idx="949">
                  <c:v>0.58128199999999641</c:v>
                </c:pt>
                <c:pt idx="950">
                  <c:v>0.58069899999999997</c:v>
                </c:pt>
                <c:pt idx="951">
                  <c:v>0.58069899999999997</c:v>
                </c:pt>
                <c:pt idx="952">
                  <c:v>0.58011799999999547</c:v>
                </c:pt>
                <c:pt idx="953">
                  <c:v>0.58011799999999547</c:v>
                </c:pt>
                <c:pt idx="954">
                  <c:v>0.57895600000000003</c:v>
                </c:pt>
                <c:pt idx="955">
                  <c:v>0.57837499999999997</c:v>
                </c:pt>
                <c:pt idx="956">
                  <c:v>0.57953699999999653</c:v>
                </c:pt>
                <c:pt idx="957">
                  <c:v>0.57721100000000003</c:v>
                </c:pt>
                <c:pt idx="958">
                  <c:v>0.57663000000000064</c:v>
                </c:pt>
                <c:pt idx="959">
                  <c:v>0.57604800000000334</c:v>
                </c:pt>
                <c:pt idx="960">
                  <c:v>0.57546699999999607</c:v>
                </c:pt>
                <c:pt idx="961">
                  <c:v>0.57488600000000001</c:v>
                </c:pt>
                <c:pt idx="962">
                  <c:v>0.57372400000000334</c:v>
                </c:pt>
                <c:pt idx="963">
                  <c:v>0.57430499999999951</c:v>
                </c:pt>
                <c:pt idx="964">
                  <c:v>0.57430499999999951</c:v>
                </c:pt>
                <c:pt idx="965">
                  <c:v>0.57255999999999996</c:v>
                </c:pt>
                <c:pt idx="966">
                  <c:v>0.57314100000000334</c:v>
                </c:pt>
                <c:pt idx="967">
                  <c:v>0.57255999999999996</c:v>
                </c:pt>
                <c:pt idx="968">
                  <c:v>0.57314100000000334</c:v>
                </c:pt>
                <c:pt idx="969">
                  <c:v>0.57488600000000001</c:v>
                </c:pt>
                <c:pt idx="970">
                  <c:v>0.57314100000000334</c:v>
                </c:pt>
                <c:pt idx="971">
                  <c:v>0.57197900000000335</c:v>
                </c:pt>
                <c:pt idx="972">
                  <c:v>0.57139799999999996</c:v>
                </c:pt>
                <c:pt idx="973">
                  <c:v>0.57023599999999997</c:v>
                </c:pt>
                <c:pt idx="974">
                  <c:v>0.56965500000000346</c:v>
                </c:pt>
                <c:pt idx="975">
                  <c:v>0.56965500000000346</c:v>
                </c:pt>
                <c:pt idx="976">
                  <c:v>0.57023599999999997</c:v>
                </c:pt>
                <c:pt idx="977">
                  <c:v>0.57023599999999997</c:v>
                </c:pt>
                <c:pt idx="978">
                  <c:v>0.57256199999999957</c:v>
                </c:pt>
                <c:pt idx="979">
                  <c:v>0.57430700000000001</c:v>
                </c:pt>
                <c:pt idx="980">
                  <c:v>0.57314500000000335</c:v>
                </c:pt>
                <c:pt idx="981">
                  <c:v>0.57256399999999608</c:v>
                </c:pt>
                <c:pt idx="982">
                  <c:v>0.57140199999999997</c:v>
                </c:pt>
                <c:pt idx="983">
                  <c:v>0.57256399999999608</c:v>
                </c:pt>
                <c:pt idx="984">
                  <c:v>0.57314500000000335</c:v>
                </c:pt>
                <c:pt idx="985">
                  <c:v>0.57256399999999608</c:v>
                </c:pt>
                <c:pt idx="986">
                  <c:v>0.57430899999999996</c:v>
                </c:pt>
                <c:pt idx="987">
                  <c:v>0.57430899999999996</c:v>
                </c:pt>
                <c:pt idx="988">
                  <c:v>0.57605300000000004</c:v>
                </c:pt>
                <c:pt idx="989">
                  <c:v>0.57663600000000004</c:v>
                </c:pt>
                <c:pt idx="990">
                  <c:v>0.57547199999999998</c:v>
                </c:pt>
                <c:pt idx="991">
                  <c:v>0.57605300000000004</c:v>
                </c:pt>
                <c:pt idx="992">
                  <c:v>0.57605300000000004</c:v>
                </c:pt>
                <c:pt idx="993">
                  <c:v>0.57605300000000004</c:v>
                </c:pt>
                <c:pt idx="994">
                  <c:v>0.57837899999999998</c:v>
                </c:pt>
                <c:pt idx="995">
                  <c:v>0.57837899999999998</c:v>
                </c:pt>
                <c:pt idx="996">
                  <c:v>0.58070500000000003</c:v>
                </c:pt>
                <c:pt idx="997">
                  <c:v>0.58070500000000003</c:v>
                </c:pt>
                <c:pt idx="998">
                  <c:v>0.57896199999999998</c:v>
                </c:pt>
                <c:pt idx="999">
                  <c:v>0.57721699999999665</c:v>
                </c:pt>
                <c:pt idx="1000">
                  <c:v>0.57547199999999998</c:v>
                </c:pt>
                <c:pt idx="1001">
                  <c:v>0.57547199999999998</c:v>
                </c:pt>
                <c:pt idx="1002">
                  <c:v>0.57605300000000004</c:v>
                </c:pt>
                <c:pt idx="1003">
                  <c:v>0.57721500000000003</c:v>
                </c:pt>
                <c:pt idx="1004">
                  <c:v>0.57721500000000003</c:v>
                </c:pt>
                <c:pt idx="1005">
                  <c:v>0.57721500000000003</c:v>
                </c:pt>
                <c:pt idx="1006">
                  <c:v>0.57663399999999998</c:v>
                </c:pt>
                <c:pt idx="1007">
                  <c:v>0.57663399999999998</c:v>
                </c:pt>
                <c:pt idx="1008">
                  <c:v>0.57954099999999997</c:v>
                </c:pt>
                <c:pt idx="1009">
                  <c:v>0.58070299999999653</c:v>
                </c:pt>
                <c:pt idx="1010">
                  <c:v>0.57895799999999997</c:v>
                </c:pt>
                <c:pt idx="1011">
                  <c:v>0.58012199999999958</c:v>
                </c:pt>
                <c:pt idx="1012">
                  <c:v>0.58128599999999653</c:v>
                </c:pt>
                <c:pt idx="1013">
                  <c:v>0.58186699999999547</c:v>
                </c:pt>
                <c:pt idx="1014">
                  <c:v>0.58477299999999677</c:v>
                </c:pt>
                <c:pt idx="1015">
                  <c:v>0.58302900000000002</c:v>
                </c:pt>
                <c:pt idx="1016">
                  <c:v>0.58360999999999996</c:v>
                </c:pt>
                <c:pt idx="1017">
                  <c:v>0.58186499999999641</c:v>
                </c:pt>
                <c:pt idx="1018">
                  <c:v>0.58128399999999547</c:v>
                </c:pt>
                <c:pt idx="1019">
                  <c:v>0.58244599999999958</c:v>
                </c:pt>
                <c:pt idx="1020">
                  <c:v>0.58418999999999677</c:v>
                </c:pt>
                <c:pt idx="1021">
                  <c:v>0.58418999999999677</c:v>
                </c:pt>
                <c:pt idx="1022">
                  <c:v>0.58535199999999665</c:v>
                </c:pt>
                <c:pt idx="1023">
                  <c:v>0.58767800000000003</c:v>
                </c:pt>
                <c:pt idx="1024">
                  <c:v>0.58825899999999665</c:v>
                </c:pt>
                <c:pt idx="1025">
                  <c:v>0.58825899999999665</c:v>
                </c:pt>
                <c:pt idx="1026">
                  <c:v>0.58825899999999665</c:v>
                </c:pt>
                <c:pt idx="1027">
                  <c:v>0.58884000000000003</c:v>
                </c:pt>
                <c:pt idx="1028">
                  <c:v>0.58825699999999548</c:v>
                </c:pt>
                <c:pt idx="1029">
                  <c:v>0.58767599999999998</c:v>
                </c:pt>
                <c:pt idx="1030">
                  <c:v>0.58477000000000001</c:v>
                </c:pt>
                <c:pt idx="1031">
                  <c:v>0.58534999999999959</c:v>
                </c:pt>
                <c:pt idx="1032">
                  <c:v>0.58360599999999996</c:v>
                </c:pt>
                <c:pt idx="1033">
                  <c:v>0.58360599999999996</c:v>
                </c:pt>
                <c:pt idx="1034">
                  <c:v>0.58477000000000001</c:v>
                </c:pt>
                <c:pt idx="1035">
                  <c:v>0.58244399999999608</c:v>
                </c:pt>
                <c:pt idx="1036">
                  <c:v>0.58360599999999996</c:v>
                </c:pt>
                <c:pt idx="1037">
                  <c:v>0.58418899999999607</c:v>
                </c:pt>
                <c:pt idx="1038">
                  <c:v>0.58477000000000001</c:v>
                </c:pt>
                <c:pt idx="1039">
                  <c:v>0.58534999999999959</c:v>
                </c:pt>
                <c:pt idx="1040">
                  <c:v>0.58534999999999959</c:v>
                </c:pt>
                <c:pt idx="1041">
                  <c:v>0.58360599999999996</c:v>
                </c:pt>
                <c:pt idx="1042">
                  <c:v>0.58360599999999996</c:v>
                </c:pt>
                <c:pt idx="1043">
                  <c:v>0.58244399999999608</c:v>
                </c:pt>
                <c:pt idx="1044">
                  <c:v>0.58128199999999641</c:v>
                </c:pt>
                <c:pt idx="1045">
                  <c:v>0.58011999999999653</c:v>
                </c:pt>
                <c:pt idx="1046">
                  <c:v>0.58070299999999653</c:v>
                </c:pt>
                <c:pt idx="1047">
                  <c:v>0.58012199999999958</c:v>
                </c:pt>
                <c:pt idx="1048">
                  <c:v>0.58186699999999547</c:v>
                </c:pt>
                <c:pt idx="1049">
                  <c:v>0.58244999999999958</c:v>
                </c:pt>
                <c:pt idx="1050">
                  <c:v>0.58128599999999653</c:v>
                </c:pt>
                <c:pt idx="1051">
                  <c:v>0.58302999999999949</c:v>
                </c:pt>
                <c:pt idx="1052">
                  <c:v>0.58244999999999958</c:v>
                </c:pt>
                <c:pt idx="1053">
                  <c:v>0.58244999999999958</c:v>
                </c:pt>
                <c:pt idx="1054">
                  <c:v>0.58186699999999547</c:v>
                </c:pt>
                <c:pt idx="1055">
                  <c:v>0.58128399999999547</c:v>
                </c:pt>
                <c:pt idx="1056">
                  <c:v>0.58128399999999547</c:v>
                </c:pt>
                <c:pt idx="1057">
                  <c:v>0.58186699999999547</c:v>
                </c:pt>
                <c:pt idx="1058">
                  <c:v>0.58070299999999653</c:v>
                </c:pt>
                <c:pt idx="1059">
                  <c:v>0.58070299999999653</c:v>
                </c:pt>
                <c:pt idx="1060">
                  <c:v>0.58070299999999653</c:v>
                </c:pt>
                <c:pt idx="1061">
                  <c:v>0.58186699999999547</c:v>
                </c:pt>
                <c:pt idx="1062">
                  <c:v>0.58186699999999547</c:v>
                </c:pt>
                <c:pt idx="1063">
                  <c:v>0.58244799999999641</c:v>
                </c:pt>
                <c:pt idx="1064">
                  <c:v>0.5853539999999956</c:v>
                </c:pt>
                <c:pt idx="1065">
                  <c:v>0.58593499999999665</c:v>
                </c:pt>
                <c:pt idx="1066">
                  <c:v>0.58709699999999665</c:v>
                </c:pt>
                <c:pt idx="1067">
                  <c:v>0.58535199999999665</c:v>
                </c:pt>
                <c:pt idx="1068">
                  <c:v>0.58593299999999549</c:v>
                </c:pt>
                <c:pt idx="1069">
                  <c:v>0.58244599999999958</c:v>
                </c:pt>
                <c:pt idx="1070">
                  <c:v>0.58186299999999502</c:v>
                </c:pt>
                <c:pt idx="1071">
                  <c:v>0.58128199999999641</c:v>
                </c:pt>
                <c:pt idx="1072">
                  <c:v>0.58186299999999502</c:v>
                </c:pt>
                <c:pt idx="1073">
                  <c:v>0.58534999999999959</c:v>
                </c:pt>
                <c:pt idx="1074">
                  <c:v>0.59</c:v>
                </c:pt>
                <c:pt idx="1075">
                  <c:v>0.59755799999999548</c:v>
                </c:pt>
                <c:pt idx="1076">
                  <c:v>0.60743999999999998</c:v>
                </c:pt>
                <c:pt idx="1077">
                  <c:v>0.61848599999999998</c:v>
                </c:pt>
                <c:pt idx="1078">
                  <c:v>0.63127200000000061</c:v>
                </c:pt>
                <c:pt idx="1079">
                  <c:v>0.64754900000000393</c:v>
                </c:pt>
                <c:pt idx="1080">
                  <c:v>0.66673100000000463</c:v>
                </c:pt>
                <c:pt idx="1081">
                  <c:v>0.68823999999999996</c:v>
                </c:pt>
                <c:pt idx="1082">
                  <c:v>0.71032799999999996</c:v>
                </c:pt>
                <c:pt idx="1083">
                  <c:v>0.73299800000000392</c:v>
                </c:pt>
                <c:pt idx="1084">
                  <c:v>0.75450700000000004</c:v>
                </c:pt>
                <c:pt idx="1085">
                  <c:v>0.77136400000000005</c:v>
                </c:pt>
                <c:pt idx="1086">
                  <c:v>0.78764000000000334</c:v>
                </c:pt>
                <c:pt idx="1087">
                  <c:v>0.80217300000000002</c:v>
                </c:pt>
                <c:pt idx="1088">
                  <c:v>0.81845000000000001</c:v>
                </c:pt>
                <c:pt idx="1089">
                  <c:v>0.83123800000000003</c:v>
                </c:pt>
                <c:pt idx="1090">
                  <c:v>0.84751199999999949</c:v>
                </c:pt>
                <c:pt idx="1091">
                  <c:v>0.86088200000000004</c:v>
                </c:pt>
                <c:pt idx="1092">
                  <c:v>0.87366999999999995</c:v>
                </c:pt>
                <c:pt idx="1093">
                  <c:v>0.885876</c:v>
                </c:pt>
                <c:pt idx="1094">
                  <c:v>0.896339</c:v>
                </c:pt>
                <c:pt idx="1095">
                  <c:v>0.907385</c:v>
                </c:pt>
                <c:pt idx="1096">
                  <c:v>0.9155219999999995</c:v>
                </c:pt>
                <c:pt idx="1097">
                  <c:v>0.91959199999999996</c:v>
                </c:pt>
                <c:pt idx="1098">
                  <c:v>0.92308000000000001</c:v>
                </c:pt>
                <c:pt idx="1099">
                  <c:v>0.92424399999999951</c:v>
                </c:pt>
                <c:pt idx="1100">
                  <c:v>0.92191800000000002</c:v>
                </c:pt>
                <c:pt idx="1101">
                  <c:v>0.917269</c:v>
                </c:pt>
                <c:pt idx="1102">
                  <c:v>0.91087399999999996</c:v>
                </c:pt>
                <c:pt idx="1103">
                  <c:v>0.90041099999999608</c:v>
                </c:pt>
                <c:pt idx="1104">
                  <c:v>0.88994899999999999</c:v>
                </c:pt>
                <c:pt idx="1105">
                  <c:v>0.87948599999999999</c:v>
                </c:pt>
                <c:pt idx="1106">
                  <c:v>0.87251000000000001</c:v>
                </c:pt>
                <c:pt idx="1107">
                  <c:v>0.86669700000000394</c:v>
                </c:pt>
                <c:pt idx="1108">
                  <c:v>0.86437100000000311</c:v>
                </c:pt>
                <c:pt idx="1109">
                  <c:v>0.86204600000000065</c:v>
                </c:pt>
                <c:pt idx="1110">
                  <c:v>0.86088399999999998</c:v>
                </c:pt>
                <c:pt idx="1111">
                  <c:v>0.85855999999999999</c:v>
                </c:pt>
                <c:pt idx="1112">
                  <c:v>0.856236</c:v>
                </c:pt>
                <c:pt idx="1113">
                  <c:v>0.85565500000000394</c:v>
                </c:pt>
                <c:pt idx="1114">
                  <c:v>0.85333099999999951</c:v>
                </c:pt>
                <c:pt idx="1115">
                  <c:v>0.85216999999999998</c:v>
                </c:pt>
                <c:pt idx="1116">
                  <c:v>0.84868200000000005</c:v>
                </c:pt>
                <c:pt idx="1117">
                  <c:v>0.8446129999999995</c:v>
                </c:pt>
                <c:pt idx="1118">
                  <c:v>0.84112600000000004</c:v>
                </c:pt>
                <c:pt idx="1119">
                  <c:v>0.83705700000000005</c:v>
                </c:pt>
                <c:pt idx="1120">
                  <c:v>0.83473100000000322</c:v>
                </c:pt>
                <c:pt idx="1121">
                  <c:v>0.83066300000000004</c:v>
                </c:pt>
                <c:pt idx="1122">
                  <c:v>0.82601100000000005</c:v>
                </c:pt>
                <c:pt idx="1123">
                  <c:v>0.82194299999999998</c:v>
                </c:pt>
                <c:pt idx="1124">
                  <c:v>0.81961700000000004</c:v>
                </c:pt>
                <c:pt idx="1125">
                  <c:v>0.81903599999999999</c:v>
                </c:pt>
                <c:pt idx="1126">
                  <c:v>0.81787200000000004</c:v>
                </c:pt>
                <c:pt idx="1127">
                  <c:v>0.81554700000000002</c:v>
                </c:pt>
                <c:pt idx="1128">
                  <c:v>0.81438500000000003</c:v>
                </c:pt>
                <c:pt idx="1129">
                  <c:v>0.81205899999999998</c:v>
                </c:pt>
                <c:pt idx="1130">
                  <c:v>0.80915199999999998</c:v>
                </c:pt>
                <c:pt idx="1131">
                  <c:v>0.80740800000000001</c:v>
                </c:pt>
                <c:pt idx="1132">
                  <c:v>0.80682699999999996</c:v>
                </c:pt>
                <c:pt idx="1133">
                  <c:v>0.80450100000000002</c:v>
                </c:pt>
                <c:pt idx="1134">
                  <c:v>0.80333900000000003</c:v>
                </c:pt>
                <c:pt idx="1135">
                  <c:v>0.80101299999999664</c:v>
                </c:pt>
                <c:pt idx="1136">
                  <c:v>0.79752599999999996</c:v>
                </c:pt>
                <c:pt idx="1137">
                  <c:v>0.79520000000000002</c:v>
                </c:pt>
                <c:pt idx="1138">
                  <c:v>0.79287399999999997</c:v>
                </c:pt>
                <c:pt idx="1139">
                  <c:v>0.79113</c:v>
                </c:pt>
                <c:pt idx="1140">
                  <c:v>0.78822300000000001</c:v>
                </c:pt>
                <c:pt idx="1141">
                  <c:v>0.78589699999999996</c:v>
                </c:pt>
                <c:pt idx="1142">
                  <c:v>0.78531599999999957</c:v>
                </c:pt>
                <c:pt idx="1143">
                  <c:v>0.78357299999999619</c:v>
                </c:pt>
                <c:pt idx="1144">
                  <c:v>0.780667</c:v>
                </c:pt>
                <c:pt idx="1145">
                  <c:v>0.77950500000000333</c:v>
                </c:pt>
                <c:pt idx="1146">
                  <c:v>0.77776000000000334</c:v>
                </c:pt>
                <c:pt idx="1147">
                  <c:v>0.77717899999999995</c:v>
                </c:pt>
                <c:pt idx="1148">
                  <c:v>0.77601699999999996</c:v>
                </c:pt>
                <c:pt idx="1149">
                  <c:v>0.77369100000000679</c:v>
                </c:pt>
                <c:pt idx="1150">
                  <c:v>0.77078700000000311</c:v>
                </c:pt>
                <c:pt idx="1151">
                  <c:v>0.76904399999999995</c:v>
                </c:pt>
                <c:pt idx="1152">
                  <c:v>0.76672000000000451</c:v>
                </c:pt>
                <c:pt idx="1153">
                  <c:v>0.76497500000000462</c:v>
                </c:pt>
                <c:pt idx="1154">
                  <c:v>0.76555600000000001</c:v>
                </c:pt>
                <c:pt idx="1155">
                  <c:v>0.76381100000000335</c:v>
                </c:pt>
                <c:pt idx="1156">
                  <c:v>0.76439200000000063</c:v>
                </c:pt>
                <c:pt idx="1157">
                  <c:v>0.76497300000000334</c:v>
                </c:pt>
                <c:pt idx="1158">
                  <c:v>0.76555399999999996</c:v>
                </c:pt>
                <c:pt idx="1159">
                  <c:v>0.76497300000000334</c:v>
                </c:pt>
                <c:pt idx="1160">
                  <c:v>0.76555399999999996</c:v>
                </c:pt>
                <c:pt idx="1161">
                  <c:v>0.76555399999999996</c:v>
                </c:pt>
                <c:pt idx="1162">
                  <c:v>0.76381100000000335</c:v>
                </c:pt>
                <c:pt idx="1163">
                  <c:v>0.761486</c:v>
                </c:pt>
                <c:pt idx="1164">
                  <c:v>0.761486</c:v>
                </c:pt>
                <c:pt idx="1165">
                  <c:v>0.761486</c:v>
                </c:pt>
                <c:pt idx="1166">
                  <c:v>0.75974299999999995</c:v>
                </c:pt>
                <c:pt idx="1167">
                  <c:v>0.759162</c:v>
                </c:pt>
                <c:pt idx="1168">
                  <c:v>0.75625500000000334</c:v>
                </c:pt>
                <c:pt idx="1169">
                  <c:v>0.75625500000000334</c:v>
                </c:pt>
                <c:pt idx="1170">
                  <c:v>0.75509300000000334</c:v>
                </c:pt>
                <c:pt idx="1171">
                  <c:v>0.75683599999999995</c:v>
                </c:pt>
                <c:pt idx="1172">
                  <c:v>0.75741700000000001</c:v>
                </c:pt>
                <c:pt idx="1173">
                  <c:v>0.75509100000000451</c:v>
                </c:pt>
                <c:pt idx="1174">
                  <c:v>0.75218499999999999</c:v>
                </c:pt>
                <c:pt idx="1175">
                  <c:v>0.74869699999999995</c:v>
                </c:pt>
                <c:pt idx="1176">
                  <c:v>0.74695400000000334</c:v>
                </c:pt>
                <c:pt idx="1177">
                  <c:v>0.74463000000000334</c:v>
                </c:pt>
                <c:pt idx="1178">
                  <c:v>0.74288799999999999</c:v>
                </c:pt>
                <c:pt idx="1179">
                  <c:v>0.740564</c:v>
                </c:pt>
                <c:pt idx="1180">
                  <c:v>0.73823799999999951</c:v>
                </c:pt>
                <c:pt idx="1181">
                  <c:v>0.73475000000000334</c:v>
                </c:pt>
                <c:pt idx="1182">
                  <c:v>0.73358699999999699</c:v>
                </c:pt>
                <c:pt idx="1183">
                  <c:v>0.73126100000000005</c:v>
                </c:pt>
                <c:pt idx="1184">
                  <c:v>0.73184400000000394</c:v>
                </c:pt>
                <c:pt idx="1185">
                  <c:v>0.73184400000000394</c:v>
                </c:pt>
                <c:pt idx="1186">
                  <c:v>0.731263</c:v>
                </c:pt>
                <c:pt idx="1187">
                  <c:v>0.73184400000000394</c:v>
                </c:pt>
                <c:pt idx="1188">
                  <c:v>0.728356</c:v>
                </c:pt>
                <c:pt idx="1189">
                  <c:v>0.72777499999999995</c:v>
                </c:pt>
                <c:pt idx="1190">
                  <c:v>0.72545000000000004</c:v>
                </c:pt>
                <c:pt idx="1191">
                  <c:v>0.72486700000000004</c:v>
                </c:pt>
                <c:pt idx="1192">
                  <c:v>0.72312399999999999</c:v>
                </c:pt>
                <c:pt idx="1193">
                  <c:v>0.72079800000000394</c:v>
                </c:pt>
                <c:pt idx="1194">
                  <c:v>0.72254300000000005</c:v>
                </c:pt>
                <c:pt idx="1195">
                  <c:v>0.72312399999999999</c:v>
                </c:pt>
                <c:pt idx="1196">
                  <c:v>0.72138100000000005</c:v>
                </c:pt>
                <c:pt idx="1197">
                  <c:v>0.72079800000000394</c:v>
                </c:pt>
                <c:pt idx="1198">
                  <c:v>0.718472</c:v>
                </c:pt>
                <c:pt idx="1199">
                  <c:v>0.71614699999999998</c:v>
                </c:pt>
                <c:pt idx="1200">
                  <c:v>0.71614699999999998</c:v>
                </c:pt>
                <c:pt idx="1201">
                  <c:v>0.71614699999999998</c:v>
                </c:pt>
                <c:pt idx="1202">
                  <c:v>0.71556599999999959</c:v>
                </c:pt>
                <c:pt idx="1203">
                  <c:v>0.71614900000000392</c:v>
                </c:pt>
                <c:pt idx="1204">
                  <c:v>0.71498700000000004</c:v>
                </c:pt>
                <c:pt idx="1205">
                  <c:v>0.71440400000000004</c:v>
                </c:pt>
                <c:pt idx="1206">
                  <c:v>0.71091599999999999</c:v>
                </c:pt>
                <c:pt idx="1207">
                  <c:v>0.70859000000000005</c:v>
                </c:pt>
                <c:pt idx="1208">
                  <c:v>0.70742700000000003</c:v>
                </c:pt>
                <c:pt idx="1209">
                  <c:v>0.70916999999999997</c:v>
                </c:pt>
                <c:pt idx="1210">
                  <c:v>0.70916999999999997</c:v>
                </c:pt>
                <c:pt idx="1211">
                  <c:v>0.70800799999999997</c:v>
                </c:pt>
                <c:pt idx="1212">
                  <c:v>0.70626500000000003</c:v>
                </c:pt>
                <c:pt idx="1213">
                  <c:v>0.70393899999999998</c:v>
                </c:pt>
                <c:pt idx="1214">
                  <c:v>0.70277699999999999</c:v>
                </c:pt>
                <c:pt idx="1215">
                  <c:v>0.70161300000000004</c:v>
                </c:pt>
                <c:pt idx="1216">
                  <c:v>0.69986999999999999</c:v>
                </c:pt>
                <c:pt idx="1217">
                  <c:v>0.70103199999999999</c:v>
                </c:pt>
                <c:pt idx="1218">
                  <c:v>0.69986999999999999</c:v>
                </c:pt>
                <c:pt idx="1219">
                  <c:v>0.69928999999999997</c:v>
                </c:pt>
                <c:pt idx="1220">
                  <c:v>0.70045100000000005</c:v>
                </c:pt>
                <c:pt idx="1221">
                  <c:v>0.69812600000000002</c:v>
                </c:pt>
                <c:pt idx="1222">
                  <c:v>0.69638299999999653</c:v>
                </c:pt>
                <c:pt idx="1223">
                  <c:v>0.69580200000000003</c:v>
                </c:pt>
                <c:pt idx="1224">
                  <c:v>0.69405700000000004</c:v>
                </c:pt>
                <c:pt idx="1225">
                  <c:v>0.69347599999999998</c:v>
                </c:pt>
                <c:pt idx="1226">
                  <c:v>0.69115199999999999</c:v>
                </c:pt>
                <c:pt idx="1227">
                  <c:v>0.69173300000000004</c:v>
                </c:pt>
                <c:pt idx="1228">
                  <c:v>0.69115199999999999</c:v>
                </c:pt>
                <c:pt idx="1229">
                  <c:v>0.69057100000000005</c:v>
                </c:pt>
                <c:pt idx="1230">
                  <c:v>0.68882900000000391</c:v>
                </c:pt>
                <c:pt idx="1231">
                  <c:v>0.68766700000000003</c:v>
                </c:pt>
                <c:pt idx="1232">
                  <c:v>0.68592200000000003</c:v>
                </c:pt>
                <c:pt idx="1233">
                  <c:v>0.68708400000000003</c:v>
                </c:pt>
                <c:pt idx="1234">
                  <c:v>0.68591999999999997</c:v>
                </c:pt>
                <c:pt idx="1235">
                  <c:v>0.68591999999999997</c:v>
                </c:pt>
                <c:pt idx="1236">
                  <c:v>0.68533900000000003</c:v>
                </c:pt>
                <c:pt idx="1237">
                  <c:v>0.68475799999999998</c:v>
                </c:pt>
                <c:pt idx="1238">
                  <c:v>0.68533900000000003</c:v>
                </c:pt>
                <c:pt idx="1239">
                  <c:v>0.68533900000000003</c:v>
                </c:pt>
                <c:pt idx="1240">
                  <c:v>0.68475600000000003</c:v>
                </c:pt>
                <c:pt idx="1241">
                  <c:v>0.68242999999999998</c:v>
                </c:pt>
                <c:pt idx="1242">
                  <c:v>0.68185000000000062</c:v>
                </c:pt>
                <c:pt idx="1243">
                  <c:v>0.68126900000000001</c:v>
                </c:pt>
                <c:pt idx="1244">
                  <c:v>0.67952400000000335</c:v>
                </c:pt>
                <c:pt idx="1245">
                  <c:v>0.67894300000000463</c:v>
                </c:pt>
                <c:pt idx="1246">
                  <c:v>0.67894300000000463</c:v>
                </c:pt>
                <c:pt idx="1247">
                  <c:v>0.67894300000000463</c:v>
                </c:pt>
                <c:pt idx="1248">
                  <c:v>0.67836200000000002</c:v>
                </c:pt>
                <c:pt idx="1249">
                  <c:v>0.67952400000000335</c:v>
                </c:pt>
                <c:pt idx="1250">
                  <c:v>0.67952400000000335</c:v>
                </c:pt>
                <c:pt idx="1251">
                  <c:v>0.67894300000000463</c:v>
                </c:pt>
                <c:pt idx="1252">
                  <c:v>0.67894300000000463</c:v>
                </c:pt>
                <c:pt idx="1253">
                  <c:v>0.67952400000000335</c:v>
                </c:pt>
                <c:pt idx="1254">
                  <c:v>0.67894300000000463</c:v>
                </c:pt>
                <c:pt idx="1255">
                  <c:v>0.67952600000000063</c:v>
                </c:pt>
                <c:pt idx="1256">
                  <c:v>0.67836399999999997</c:v>
                </c:pt>
                <c:pt idx="1257">
                  <c:v>0.67545699999999997</c:v>
                </c:pt>
                <c:pt idx="1258">
                  <c:v>0.67603800000000391</c:v>
                </c:pt>
                <c:pt idx="1259">
                  <c:v>0.67313100000000392</c:v>
                </c:pt>
                <c:pt idx="1260">
                  <c:v>0.67080600000000334</c:v>
                </c:pt>
                <c:pt idx="1261">
                  <c:v>0.67255000000000065</c:v>
                </c:pt>
                <c:pt idx="1262">
                  <c:v>0.67371400000000392</c:v>
                </c:pt>
                <c:pt idx="1263">
                  <c:v>0.67371400000000392</c:v>
                </c:pt>
                <c:pt idx="1264">
                  <c:v>0.67371400000000392</c:v>
                </c:pt>
                <c:pt idx="1265">
                  <c:v>0.67545900000000392</c:v>
                </c:pt>
                <c:pt idx="1266">
                  <c:v>0.67429500000000531</c:v>
                </c:pt>
                <c:pt idx="1267">
                  <c:v>0.67429500000000531</c:v>
                </c:pt>
                <c:pt idx="1268">
                  <c:v>0.67429500000000531</c:v>
                </c:pt>
                <c:pt idx="1269">
                  <c:v>0.67371400000000392</c:v>
                </c:pt>
                <c:pt idx="1270">
                  <c:v>0.67022700000000335</c:v>
                </c:pt>
                <c:pt idx="1271">
                  <c:v>0.66848399999999997</c:v>
                </c:pt>
                <c:pt idx="1272">
                  <c:v>0.66848399999999997</c:v>
                </c:pt>
                <c:pt idx="1273">
                  <c:v>0.66848399999999997</c:v>
                </c:pt>
                <c:pt idx="1274">
                  <c:v>0.66906699999999997</c:v>
                </c:pt>
                <c:pt idx="1275">
                  <c:v>0.66848600000000002</c:v>
                </c:pt>
                <c:pt idx="1276">
                  <c:v>0.66848600000000002</c:v>
                </c:pt>
                <c:pt idx="1277">
                  <c:v>0.66732200000000064</c:v>
                </c:pt>
                <c:pt idx="1278">
                  <c:v>0.66616000000000064</c:v>
                </c:pt>
                <c:pt idx="1279">
                  <c:v>0.65976600000000063</c:v>
                </c:pt>
                <c:pt idx="1280">
                  <c:v>0.65279000000000542</c:v>
                </c:pt>
                <c:pt idx="1281">
                  <c:v>0.64523399999999997</c:v>
                </c:pt>
                <c:pt idx="1282">
                  <c:v>0.63535200000000003</c:v>
                </c:pt>
                <c:pt idx="1283">
                  <c:v>0.62140200000000001</c:v>
                </c:pt>
                <c:pt idx="1284">
                  <c:v>0.60280000000000333</c:v>
                </c:pt>
                <c:pt idx="1285">
                  <c:v>0.581291</c:v>
                </c:pt>
                <c:pt idx="1286">
                  <c:v>0.55745900000000004</c:v>
                </c:pt>
                <c:pt idx="1287">
                  <c:v>0.53478999999999999</c:v>
                </c:pt>
                <c:pt idx="1288">
                  <c:v>0.51328199999999957</c:v>
                </c:pt>
                <c:pt idx="1289">
                  <c:v>0.49409900000000001</c:v>
                </c:pt>
                <c:pt idx="1290">
                  <c:v>0.475497</c:v>
                </c:pt>
                <c:pt idx="1291">
                  <c:v>0.46212800000000032</c:v>
                </c:pt>
                <c:pt idx="1292">
                  <c:v>0.4481750000000001</c:v>
                </c:pt>
                <c:pt idx="1293">
                  <c:v>0.43538700000000197</c:v>
                </c:pt>
                <c:pt idx="1294">
                  <c:v>0.42317900000000008</c:v>
                </c:pt>
                <c:pt idx="1295">
                  <c:v>0.40981000000000167</c:v>
                </c:pt>
                <c:pt idx="1296">
                  <c:v>0.39644000000000185</c:v>
                </c:pt>
                <c:pt idx="1297">
                  <c:v>0.38307000000000196</c:v>
                </c:pt>
                <c:pt idx="1298">
                  <c:v>0.3702820000000015</c:v>
                </c:pt>
                <c:pt idx="1299">
                  <c:v>0.358655</c:v>
                </c:pt>
                <c:pt idx="1300">
                  <c:v>0.3493540000000015</c:v>
                </c:pt>
                <c:pt idx="1301">
                  <c:v>0.34237900000000032</c:v>
                </c:pt>
                <c:pt idx="1302">
                  <c:v>0.33482300000000254</c:v>
                </c:pt>
                <c:pt idx="1303">
                  <c:v>0.32726700000000031</c:v>
                </c:pt>
                <c:pt idx="1304">
                  <c:v>0.32668400000000225</c:v>
                </c:pt>
                <c:pt idx="1305">
                  <c:v>0.32901000000000197</c:v>
                </c:pt>
                <c:pt idx="1306">
                  <c:v>0.33656600000000225</c:v>
                </c:pt>
                <c:pt idx="1307">
                  <c:v>0.34470300000000004</c:v>
                </c:pt>
                <c:pt idx="1308">
                  <c:v>0.35342100000000032</c:v>
                </c:pt>
                <c:pt idx="1309">
                  <c:v>0.36156000000000038</c:v>
                </c:pt>
                <c:pt idx="1310">
                  <c:v>0.368535</c:v>
                </c:pt>
                <c:pt idx="1311">
                  <c:v>0.37493000000000032</c:v>
                </c:pt>
                <c:pt idx="1312">
                  <c:v>0.37667200000000167</c:v>
                </c:pt>
                <c:pt idx="1313">
                  <c:v>0.3789980000000015</c:v>
                </c:pt>
                <c:pt idx="1314">
                  <c:v>0.3795790000000015</c:v>
                </c:pt>
                <c:pt idx="1315">
                  <c:v>0.3801600000000015</c:v>
                </c:pt>
                <c:pt idx="1316">
                  <c:v>0.38132200000000277</c:v>
                </c:pt>
                <c:pt idx="1317">
                  <c:v>0.38248400000000277</c:v>
                </c:pt>
                <c:pt idx="1318">
                  <c:v>0.38480800000000265</c:v>
                </c:pt>
                <c:pt idx="1319">
                  <c:v>0.387133</c:v>
                </c:pt>
                <c:pt idx="1320">
                  <c:v>0.3900400000000015</c:v>
                </c:pt>
                <c:pt idx="1321">
                  <c:v>0.39352800000000276</c:v>
                </c:pt>
                <c:pt idx="1322">
                  <c:v>0.39817900000000167</c:v>
                </c:pt>
                <c:pt idx="1323">
                  <c:v>0.40399200000000002</c:v>
                </c:pt>
                <c:pt idx="1324">
                  <c:v>0.4109680000000015</c:v>
                </c:pt>
                <c:pt idx="1325">
                  <c:v>0.41387400000000196</c:v>
                </c:pt>
                <c:pt idx="1326">
                  <c:v>0.41852400000000167</c:v>
                </c:pt>
                <c:pt idx="1327">
                  <c:v>0.42143000000000008</c:v>
                </c:pt>
                <c:pt idx="1328">
                  <c:v>0.42724400000000001</c:v>
                </c:pt>
                <c:pt idx="1329">
                  <c:v>0.43073100000000003</c:v>
                </c:pt>
                <c:pt idx="1330">
                  <c:v>0.43247400000000202</c:v>
                </c:pt>
                <c:pt idx="1331">
                  <c:v>0.43421900000000002</c:v>
                </c:pt>
                <c:pt idx="1332">
                  <c:v>0.43712600000000185</c:v>
                </c:pt>
                <c:pt idx="1333">
                  <c:v>0.44352000000000008</c:v>
                </c:pt>
                <c:pt idx="1334">
                  <c:v>0.44468400000000002</c:v>
                </c:pt>
                <c:pt idx="1335">
                  <c:v>0.44642900000000002</c:v>
                </c:pt>
                <c:pt idx="1336">
                  <c:v>0.4481730000000001</c:v>
                </c:pt>
                <c:pt idx="1337">
                  <c:v>0.44933500000000004</c:v>
                </c:pt>
                <c:pt idx="1338">
                  <c:v>0.45108000000000031</c:v>
                </c:pt>
                <c:pt idx="1339">
                  <c:v>0.45224399999999998</c:v>
                </c:pt>
                <c:pt idx="1340">
                  <c:v>0.45398900000000031</c:v>
                </c:pt>
                <c:pt idx="1341">
                  <c:v>0.4563140000000015</c:v>
                </c:pt>
                <c:pt idx="1342">
                  <c:v>0.456895</c:v>
                </c:pt>
                <c:pt idx="1343">
                  <c:v>0.45631200000000038</c:v>
                </c:pt>
                <c:pt idx="1344">
                  <c:v>0.45572999999999997</c:v>
                </c:pt>
                <c:pt idx="1345">
                  <c:v>0.45514900000000003</c:v>
                </c:pt>
                <c:pt idx="1346">
                  <c:v>0.45573099999999994</c:v>
                </c:pt>
                <c:pt idx="1347">
                  <c:v>0.45747600000000038</c:v>
                </c:pt>
                <c:pt idx="1348">
                  <c:v>0.4580590000000001</c:v>
                </c:pt>
                <c:pt idx="1349">
                  <c:v>0.4580590000000001</c:v>
                </c:pt>
                <c:pt idx="1350">
                  <c:v>0.45980400000000032</c:v>
                </c:pt>
                <c:pt idx="1351">
                  <c:v>0.4621300000000001</c:v>
                </c:pt>
                <c:pt idx="1352">
                  <c:v>0.46329099999999995</c:v>
                </c:pt>
                <c:pt idx="1353">
                  <c:v>0.46329099999999995</c:v>
                </c:pt>
                <c:pt idx="1354">
                  <c:v>0.46096800000000032</c:v>
                </c:pt>
                <c:pt idx="1355">
                  <c:v>0.4621300000000001</c:v>
                </c:pt>
                <c:pt idx="1356">
                  <c:v>0.46271000000000001</c:v>
                </c:pt>
                <c:pt idx="1357">
                  <c:v>0.4621300000000001</c:v>
                </c:pt>
                <c:pt idx="1358">
                  <c:v>0.4621300000000001</c:v>
                </c:pt>
                <c:pt idx="1359">
                  <c:v>0.46387200000000167</c:v>
                </c:pt>
                <c:pt idx="1360">
                  <c:v>0.464453</c:v>
                </c:pt>
                <c:pt idx="1361">
                  <c:v>0.464453</c:v>
                </c:pt>
                <c:pt idx="1362">
                  <c:v>0.46387200000000167</c:v>
                </c:pt>
                <c:pt idx="1363">
                  <c:v>0.465617</c:v>
                </c:pt>
                <c:pt idx="1364">
                  <c:v>0.4673620000000015</c:v>
                </c:pt>
                <c:pt idx="1365">
                  <c:v>0.4702690000000001</c:v>
                </c:pt>
                <c:pt idx="1366">
                  <c:v>0.4702690000000001</c:v>
                </c:pt>
                <c:pt idx="1367">
                  <c:v>0.47143000000000002</c:v>
                </c:pt>
                <c:pt idx="1368">
                  <c:v>0.47259200000000001</c:v>
                </c:pt>
                <c:pt idx="1369">
                  <c:v>0.47491600000000167</c:v>
                </c:pt>
                <c:pt idx="1370">
                  <c:v>0.476659</c:v>
                </c:pt>
                <c:pt idx="1371">
                  <c:v>0.476659</c:v>
                </c:pt>
                <c:pt idx="1372">
                  <c:v>0.476659</c:v>
                </c:pt>
                <c:pt idx="1373">
                  <c:v>0.47840200000000038</c:v>
                </c:pt>
                <c:pt idx="1374">
                  <c:v>0.4801450000000001</c:v>
                </c:pt>
                <c:pt idx="1375">
                  <c:v>0.48246900000000031</c:v>
                </c:pt>
                <c:pt idx="1376">
                  <c:v>0.484211</c:v>
                </c:pt>
                <c:pt idx="1377">
                  <c:v>0.4853730000000015</c:v>
                </c:pt>
                <c:pt idx="1378">
                  <c:v>0.48595400000000138</c:v>
                </c:pt>
                <c:pt idx="1379">
                  <c:v>0.48828000000000032</c:v>
                </c:pt>
                <c:pt idx="1380">
                  <c:v>0.4876990000000001</c:v>
                </c:pt>
                <c:pt idx="1381">
                  <c:v>0.48944200000000032</c:v>
                </c:pt>
                <c:pt idx="1382">
                  <c:v>0.49060400000000032</c:v>
                </c:pt>
                <c:pt idx="1383">
                  <c:v>0.49292800000000225</c:v>
                </c:pt>
                <c:pt idx="1384">
                  <c:v>0.49409000000000008</c:v>
                </c:pt>
                <c:pt idx="1385">
                  <c:v>0.495251</c:v>
                </c:pt>
                <c:pt idx="1386">
                  <c:v>0.49583200000000038</c:v>
                </c:pt>
                <c:pt idx="1387">
                  <c:v>0.49815600000000032</c:v>
                </c:pt>
                <c:pt idx="1388">
                  <c:v>0.49931800000000265</c:v>
                </c:pt>
                <c:pt idx="1389">
                  <c:v>0.4987370000000001</c:v>
                </c:pt>
                <c:pt idx="1390">
                  <c:v>0.49931800000000265</c:v>
                </c:pt>
                <c:pt idx="1391">
                  <c:v>0.49931800000000265</c:v>
                </c:pt>
                <c:pt idx="1392">
                  <c:v>0.50106099999999665</c:v>
                </c:pt>
                <c:pt idx="1393">
                  <c:v>0.50164200000000003</c:v>
                </c:pt>
                <c:pt idx="1394">
                  <c:v>0.50106099999999665</c:v>
                </c:pt>
                <c:pt idx="1395">
                  <c:v>0.49989900000000032</c:v>
                </c:pt>
                <c:pt idx="1396">
                  <c:v>0.50048199999999665</c:v>
                </c:pt>
                <c:pt idx="1397">
                  <c:v>0.50164600000000004</c:v>
                </c:pt>
                <c:pt idx="1398">
                  <c:v>0.5039709999999995</c:v>
                </c:pt>
                <c:pt idx="1399">
                  <c:v>0.506297</c:v>
                </c:pt>
                <c:pt idx="1400">
                  <c:v>0.507458999999997</c:v>
                </c:pt>
                <c:pt idx="1401">
                  <c:v>0.50920399999999699</c:v>
                </c:pt>
                <c:pt idx="1402">
                  <c:v>0.50978699999999699</c:v>
                </c:pt>
                <c:pt idx="1403">
                  <c:v>0.50978699999999699</c:v>
                </c:pt>
                <c:pt idx="1404">
                  <c:v>0.50920599999999949</c:v>
                </c:pt>
                <c:pt idx="1405">
                  <c:v>0.50978699999999699</c:v>
                </c:pt>
                <c:pt idx="1406">
                  <c:v>0.50978699999999699</c:v>
                </c:pt>
                <c:pt idx="1407">
                  <c:v>0.50804400000000005</c:v>
                </c:pt>
                <c:pt idx="1408">
                  <c:v>0.50862700000000005</c:v>
                </c:pt>
                <c:pt idx="1409">
                  <c:v>0.50978999999999997</c:v>
                </c:pt>
                <c:pt idx="1410">
                  <c:v>0.51211599999999957</c:v>
                </c:pt>
                <c:pt idx="1411">
                  <c:v>0.51269900000000335</c:v>
                </c:pt>
                <c:pt idx="1412">
                  <c:v>0.51153699999999502</c:v>
                </c:pt>
                <c:pt idx="1413">
                  <c:v>0.51037500000000002</c:v>
                </c:pt>
                <c:pt idx="1414">
                  <c:v>0.51153699999999502</c:v>
                </c:pt>
                <c:pt idx="1415">
                  <c:v>0.51211799999999608</c:v>
                </c:pt>
                <c:pt idx="1416">
                  <c:v>0.51444400000000001</c:v>
                </c:pt>
                <c:pt idx="1417">
                  <c:v>0.51211799999999608</c:v>
                </c:pt>
                <c:pt idx="1418">
                  <c:v>0.51211799999999608</c:v>
                </c:pt>
                <c:pt idx="1419">
                  <c:v>0.50979200000000002</c:v>
                </c:pt>
                <c:pt idx="1420">
                  <c:v>0.50979200000000002</c:v>
                </c:pt>
                <c:pt idx="1421">
                  <c:v>0.50921099999999653</c:v>
                </c:pt>
                <c:pt idx="1422">
                  <c:v>0.50979200000000002</c:v>
                </c:pt>
                <c:pt idx="1423">
                  <c:v>0.50804800000000061</c:v>
                </c:pt>
                <c:pt idx="1424">
                  <c:v>0.508629000000003</c:v>
                </c:pt>
                <c:pt idx="1425">
                  <c:v>0.50979200000000002</c:v>
                </c:pt>
                <c:pt idx="1426">
                  <c:v>0.50921099999999653</c:v>
                </c:pt>
                <c:pt idx="1427">
                  <c:v>0.51037500000000002</c:v>
                </c:pt>
                <c:pt idx="1428">
                  <c:v>0.51211799999999608</c:v>
                </c:pt>
                <c:pt idx="1429">
                  <c:v>0.51211799999999608</c:v>
                </c:pt>
                <c:pt idx="1430">
                  <c:v>0.51153499999999608</c:v>
                </c:pt>
                <c:pt idx="1431">
                  <c:v>0.51211599999999957</c:v>
                </c:pt>
                <c:pt idx="1432">
                  <c:v>0.51153299999999469</c:v>
                </c:pt>
                <c:pt idx="1433">
                  <c:v>0.51502099999999951</c:v>
                </c:pt>
                <c:pt idx="1434">
                  <c:v>0.5167659999999995</c:v>
                </c:pt>
                <c:pt idx="1435">
                  <c:v>0.51560399999999951</c:v>
                </c:pt>
                <c:pt idx="1436">
                  <c:v>0.5173489999999995</c:v>
                </c:pt>
                <c:pt idx="1437">
                  <c:v>0.5173489999999995</c:v>
                </c:pt>
                <c:pt idx="1438">
                  <c:v>0.51850999999999958</c:v>
                </c:pt>
                <c:pt idx="1439">
                  <c:v>0.51793</c:v>
                </c:pt>
                <c:pt idx="1440">
                  <c:v>0.51909099999999997</c:v>
                </c:pt>
                <c:pt idx="1441">
                  <c:v>0.51909099999999997</c:v>
                </c:pt>
                <c:pt idx="1442">
                  <c:v>0.52083599999999997</c:v>
                </c:pt>
                <c:pt idx="1443">
                  <c:v>0.52199799999999996</c:v>
                </c:pt>
                <c:pt idx="1444">
                  <c:v>0.52374299999999996</c:v>
                </c:pt>
                <c:pt idx="1445">
                  <c:v>0.52490700000000001</c:v>
                </c:pt>
                <c:pt idx="1446">
                  <c:v>0.52490700000000001</c:v>
                </c:pt>
                <c:pt idx="1447">
                  <c:v>0.52548799999999607</c:v>
                </c:pt>
                <c:pt idx="1448">
                  <c:v>0.52548799999999607</c:v>
                </c:pt>
                <c:pt idx="1449">
                  <c:v>0.52607000000000004</c:v>
                </c:pt>
                <c:pt idx="1450">
                  <c:v>0.52723199999999959</c:v>
                </c:pt>
                <c:pt idx="1451">
                  <c:v>0.52781500000000003</c:v>
                </c:pt>
                <c:pt idx="1452">
                  <c:v>0.52897700000000003</c:v>
                </c:pt>
                <c:pt idx="1453">
                  <c:v>0.52897700000000003</c:v>
                </c:pt>
                <c:pt idx="1454">
                  <c:v>0.52897700000000003</c:v>
                </c:pt>
                <c:pt idx="1455">
                  <c:v>0.52897700000000003</c:v>
                </c:pt>
                <c:pt idx="1456">
                  <c:v>0.53246499999999652</c:v>
                </c:pt>
                <c:pt idx="1457">
                  <c:v>0.53130299999999653</c:v>
                </c:pt>
                <c:pt idx="1458">
                  <c:v>0.53188400000000002</c:v>
                </c:pt>
                <c:pt idx="1459">
                  <c:v>0.53420999999999996</c:v>
                </c:pt>
                <c:pt idx="1460">
                  <c:v>0.53478999999999999</c:v>
                </c:pt>
                <c:pt idx="1461">
                  <c:v>0.53537299999999688</c:v>
                </c:pt>
                <c:pt idx="1462">
                  <c:v>0.53653499999999665</c:v>
                </c:pt>
                <c:pt idx="1463">
                  <c:v>0.53537100000000004</c:v>
                </c:pt>
                <c:pt idx="1464">
                  <c:v>0.53478999999999999</c:v>
                </c:pt>
                <c:pt idx="1465">
                  <c:v>0.53537100000000004</c:v>
                </c:pt>
                <c:pt idx="1466">
                  <c:v>0.53595199999999998</c:v>
                </c:pt>
                <c:pt idx="1467">
                  <c:v>0.53420800000000002</c:v>
                </c:pt>
                <c:pt idx="1468">
                  <c:v>0.53595199999999998</c:v>
                </c:pt>
                <c:pt idx="1469">
                  <c:v>0.53653299999999549</c:v>
                </c:pt>
                <c:pt idx="1470">
                  <c:v>0.53711399999999665</c:v>
                </c:pt>
                <c:pt idx="1471">
                  <c:v>0.53827599999999998</c:v>
                </c:pt>
                <c:pt idx="1472">
                  <c:v>0.53943799999999653</c:v>
                </c:pt>
                <c:pt idx="1473">
                  <c:v>0.53769500000000392</c:v>
                </c:pt>
                <c:pt idx="1474">
                  <c:v>0.53827800000000003</c:v>
                </c:pt>
                <c:pt idx="1475">
                  <c:v>0.53769699999999998</c:v>
                </c:pt>
                <c:pt idx="1476">
                  <c:v>0.53769699999999998</c:v>
                </c:pt>
                <c:pt idx="1477">
                  <c:v>0.53595400000000004</c:v>
                </c:pt>
                <c:pt idx="1478">
                  <c:v>0.53711599999999959</c:v>
                </c:pt>
                <c:pt idx="1479">
                  <c:v>0.53711599999999959</c:v>
                </c:pt>
                <c:pt idx="1480">
                  <c:v>0.53711599999999959</c:v>
                </c:pt>
                <c:pt idx="1481">
                  <c:v>0.53944000000000003</c:v>
                </c:pt>
                <c:pt idx="1482">
                  <c:v>0.53944000000000003</c:v>
                </c:pt>
                <c:pt idx="1483">
                  <c:v>0.53769500000000392</c:v>
                </c:pt>
                <c:pt idx="1484">
                  <c:v>0.53944000000000003</c:v>
                </c:pt>
                <c:pt idx="1485">
                  <c:v>0.53944000000000003</c:v>
                </c:pt>
                <c:pt idx="1486">
                  <c:v>0.54002099999999997</c:v>
                </c:pt>
                <c:pt idx="1487">
                  <c:v>0.53885700000000003</c:v>
                </c:pt>
                <c:pt idx="1488">
                  <c:v>0.54118299999999653</c:v>
                </c:pt>
                <c:pt idx="1489">
                  <c:v>0.54176400000000002</c:v>
                </c:pt>
                <c:pt idx="1490">
                  <c:v>0.54118299999999653</c:v>
                </c:pt>
                <c:pt idx="1491">
                  <c:v>0.54118299999999653</c:v>
                </c:pt>
                <c:pt idx="1492">
                  <c:v>0.53944000000000003</c:v>
                </c:pt>
                <c:pt idx="1493">
                  <c:v>0.53944000000000003</c:v>
                </c:pt>
                <c:pt idx="1494">
                  <c:v>0.54060200000000003</c:v>
                </c:pt>
                <c:pt idx="1495">
                  <c:v>0.54118299999999653</c:v>
                </c:pt>
                <c:pt idx="1496">
                  <c:v>0.54118299999999653</c:v>
                </c:pt>
                <c:pt idx="1497">
                  <c:v>0.54292600000000002</c:v>
                </c:pt>
                <c:pt idx="1498">
                  <c:v>0.54408800000000002</c:v>
                </c:pt>
                <c:pt idx="1499">
                  <c:v>0.54350699999999608</c:v>
                </c:pt>
                <c:pt idx="1500">
                  <c:v>0.54466899999999996</c:v>
                </c:pt>
                <c:pt idx="1501">
                  <c:v>0.54583000000000004</c:v>
                </c:pt>
                <c:pt idx="1502">
                  <c:v>0.54466899999999996</c:v>
                </c:pt>
                <c:pt idx="1503">
                  <c:v>0.54757299999999665</c:v>
                </c:pt>
                <c:pt idx="1504">
                  <c:v>0.54931799999999653</c:v>
                </c:pt>
                <c:pt idx="1505">
                  <c:v>0.54815599999999998</c:v>
                </c:pt>
                <c:pt idx="1506">
                  <c:v>0.54757500000000003</c:v>
                </c:pt>
                <c:pt idx="1507">
                  <c:v>0.54873700000000003</c:v>
                </c:pt>
                <c:pt idx="1508">
                  <c:v>0.55164400000000369</c:v>
                </c:pt>
                <c:pt idx="1509">
                  <c:v>0.55106299999999653</c:v>
                </c:pt>
                <c:pt idx="1510">
                  <c:v>0.54990099999999997</c:v>
                </c:pt>
                <c:pt idx="1511">
                  <c:v>0.55048199999999958</c:v>
                </c:pt>
                <c:pt idx="1512">
                  <c:v>0.55164400000000369</c:v>
                </c:pt>
                <c:pt idx="1513">
                  <c:v>0.55164400000000369</c:v>
                </c:pt>
                <c:pt idx="1514">
                  <c:v>0.55106299999999653</c:v>
                </c:pt>
                <c:pt idx="1515">
                  <c:v>0.55164400000000369</c:v>
                </c:pt>
                <c:pt idx="1516">
                  <c:v>0.55222499999999997</c:v>
                </c:pt>
                <c:pt idx="1517">
                  <c:v>0.55280600000000002</c:v>
                </c:pt>
                <c:pt idx="1518">
                  <c:v>0.55222499999999997</c:v>
                </c:pt>
                <c:pt idx="1519">
                  <c:v>0.55280600000000002</c:v>
                </c:pt>
                <c:pt idx="1520">
                  <c:v>0.55454899999999996</c:v>
                </c:pt>
                <c:pt idx="1521">
                  <c:v>0.55396800000000002</c:v>
                </c:pt>
                <c:pt idx="1522">
                  <c:v>0.55280600000000002</c:v>
                </c:pt>
                <c:pt idx="1523">
                  <c:v>0.55164400000000369</c:v>
                </c:pt>
                <c:pt idx="1524">
                  <c:v>0.54932000000000003</c:v>
                </c:pt>
                <c:pt idx="1525">
                  <c:v>0.54990099999999997</c:v>
                </c:pt>
                <c:pt idx="1526">
                  <c:v>0.55222499999999997</c:v>
                </c:pt>
                <c:pt idx="1527">
                  <c:v>0.55396800000000002</c:v>
                </c:pt>
                <c:pt idx="1528">
                  <c:v>0.55222499999999997</c:v>
                </c:pt>
                <c:pt idx="1529">
                  <c:v>0.55280600000000002</c:v>
                </c:pt>
                <c:pt idx="1530">
                  <c:v>0.55571000000000004</c:v>
                </c:pt>
                <c:pt idx="1531">
                  <c:v>0.55745299999999665</c:v>
                </c:pt>
                <c:pt idx="1532">
                  <c:v>0.55745299999999665</c:v>
                </c:pt>
                <c:pt idx="1533">
                  <c:v>0.55861499999999997</c:v>
                </c:pt>
                <c:pt idx="1534">
                  <c:v>0.55861499999999997</c:v>
                </c:pt>
                <c:pt idx="1535">
                  <c:v>0.55803400000000003</c:v>
                </c:pt>
                <c:pt idx="1536">
                  <c:v>0.55803400000000003</c:v>
                </c:pt>
                <c:pt idx="1537">
                  <c:v>0.55803400000000003</c:v>
                </c:pt>
                <c:pt idx="1538">
                  <c:v>0.55861499999999997</c:v>
                </c:pt>
                <c:pt idx="1539">
                  <c:v>0.55803400000000003</c:v>
                </c:pt>
                <c:pt idx="1540">
                  <c:v>0.55745299999999665</c:v>
                </c:pt>
                <c:pt idx="1541">
                  <c:v>0.55687200000000003</c:v>
                </c:pt>
                <c:pt idx="1542">
                  <c:v>0.55745299999999665</c:v>
                </c:pt>
                <c:pt idx="1543">
                  <c:v>0.55861499999999997</c:v>
                </c:pt>
                <c:pt idx="1544">
                  <c:v>0.55977699999999997</c:v>
                </c:pt>
                <c:pt idx="1545">
                  <c:v>0.55977699999999997</c:v>
                </c:pt>
                <c:pt idx="1546">
                  <c:v>0.55919600000000003</c:v>
                </c:pt>
                <c:pt idx="1547">
                  <c:v>0.55745299999999665</c:v>
                </c:pt>
                <c:pt idx="1548">
                  <c:v>0.55629099999999998</c:v>
                </c:pt>
                <c:pt idx="1549">
                  <c:v>0.55803400000000003</c:v>
                </c:pt>
                <c:pt idx="1550">
                  <c:v>0.55745299999999665</c:v>
                </c:pt>
                <c:pt idx="1551">
                  <c:v>0.55745299999999665</c:v>
                </c:pt>
                <c:pt idx="1552">
                  <c:v>0.55513000000000001</c:v>
                </c:pt>
                <c:pt idx="1553">
                  <c:v>0.55687200000000003</c:v>
                </c:pt>
                <c:pt idx="1554">
                  <c:v>0.55571000000000004</c:v>
                </c:pt>
                <c:pt idx="1555">
                  <c:v>0.55571000000000004</c:v>
                </c:pt>
                <c:pt idx="1556">
                  <c:v>0.55687200000000003</c:v>
                </c:pt>
                <c:pt idx="1557">
                  <c:v>0.55687200000000003</c:v>
                </c:pt>
                <c:pt idx="1558">
                  <c:v>0.55803400000000003</c:v>
                </c:pt>
                <c:pt idx="1559">
                  <c:v>0.55629099999999998</c:v>
                </c:pt>
                <c:pt idx="1560">
                  <c:v>0.55571000000000004</c:v>
                </c:pt>
                <c:pt idx="1561">
                  <c:v>0.55571000000000004</c:v>
                </c:pt>
                <c:pt idx="1562">
                  <c:v>0.55513000000000001</c:v>
                </c:pt>
                <c:pt idx="1563">
                  <c:v>0.55629300000000004</c:v>
                </c:pt>
                <c:pt idx="1564">
                  <c:v>0.55571199999999998</c:v>
                </c:pt>
                <c:pt idx="1565">
                  <c:v>0.55571199999999998</c:v>
                </c:pt>
                <c:pt idx="1566">
                  <c:v>0.55803599999999998</c:v>
                </c:pt>
                <c:pt idx="1567">
                  <c:v>0.55977900000000391</c:v>
                </c:pt>
                <c:pt idx="1568">
                  <c:v>0.56094100000000369</c:v>
                </c:pt>
                <c:pt idx="1569">
                  <c:v>0.56152199999999997</c:v>
                </c:pt>
                <c:pt idx="1570">
                  <c:v>0.56152199999999997</c:v>
                </c:pt>
                <c:pt idx="1571">
                  <c:v>0.56268600000000002</c:v>
                </c:pt>
                <c:pt idx="1572">
                  <c:v>0.56268600000000002</c:v>
                </c:pt>
                <c:pt idx="1573">
                  <c:v>0.56384800000000335</c:v>
                </c:pt>
                <c:pt idx="1574">
                  <c:v>0.56442899999999996</c:v>
                </c:pt>
                <c:pt idx="1575">
                  <c:v>0.56501000000000001</c:v>
                </c:pt>
                <c:pt idx="1576">
                  <c:v>0.56733299999999665</c:v>
                </c:pt>
                <c:pt idx="1577">
                  <c:v>0.56791400000000003</c:v>
                </c:pt>
                <c:pt idx="1578">
                  <c:v>0.56733299999999665</c:v>
                </c:pt>
                <c:pt idx="1579">
                  <c:v>0.56617099999999998</c:v>
                </c:pt>
                <c:pt idx="1580">
                  <c:v>0.56675200000000003</c:v>
                </c:pt>
                <c:pt idx="1581">
                  <c:v>0.56965699999999997</c:v>
                </c:pt>
                <c:pt idx="1582">
                  <c:v>0.56965699999999997</c:v>
                </c:pt>
                <c:pt idx="1583">
                  <c:v>0.57081899999999997</c:v>
                </c:pt>
                <c:pt idx="1584">
                  <c:v>0.56849300000000003</c:v>
                </c:pt>
                <c:pt idx="1585">
                  <c:v>0.56849300000000003</c:v>
                </c:pt>
                <c:pt idx="1586">
                  <c:v>0.56733100000000003</c:v>
                </c:pt>
                <c:pt idx="1587">
                  <c:v>0.56675000000000064</c:v>
                </c:pt>
                <c:pt idx="1588">
                  <c:v>0.56558900000000001</c:v>
                </c:pt>
                <c:pt idx="1589">
                  <c:v>0.56500799999999951</c:v>
                </c:pt>
                <c:pt idx="1590">
                  <c:v>0.56384600000000062</c:v>
                </c:pt>
                <c:pt idx="1591">
                  <c:v>0.56268399999999996</c:v>
                </c:pt>
                <c:pt idx="1592">
                  <c:v>0.56093899999999997</c:v>
                </c:pt>
                <c:pt idx="1593">
                  <c:v>0.55861499999999997</c:v>
                </c:pt>
                <c:pt idx="1594">
                  <c:v>0.55919600000000003</c:v>
                </c:pt>
                <c:pt idx="1595">
                  <c:v>0.55803400000000003</c:v>
                </c:pt>
                <c:pt idx="1596">
                  <c:v>0.55745299999999665</c:v>
                </c:pt>
                <c:pt idx="1597">
                  <c:v>0.55803599999999998</c:v>
                </c:pt>
                <c:pt idx="1598">
                  <c:v>0.55803599999999998</c:v>
                </c:pt>
                <c:pt idx="1599">
                  <c:v>0.55977900000000391</c:v>
                </c:pt>
                <c:pt idx="1600">
                  <c:v>0.56094100000000369</c:v>
                </c:pt>
                <c:pt idx="1601">
                  <c:v>0.56152199999999997</c:v>
                </c:pt>
                <c:pt idx="1602">
                  <c:v>0.55977900000000391</c:v>
                </c:pt>
                <c:pt idx="1603">
                  <c:v>0.56035999999999997</c:v>
                </c:pt>
                <c:pt idx="1604">
                  <c:v>0.56035999999999997</c:v>
                </c:pt>
                <c:pt idx="1605">
                  <c:v>0.56094100000000369</c:v>
                </c:pt>
                <c:pt idx="1606">
                  <c:v>0.56094100000000369</c:v>
                </c:pt>
                <c:pt idx="1607">
                  <c:v>0.56210300000000002</c:v>
                </c:pt>
                <c:pt idx="1608">
                  <c:v>0.56094100000000369</c:v>
                </c:pt>
                <c:pt idx="1609">
                  <c:v>0.56094100000000369</c:v>
                </c:pt>
                <c:pt idx="1610">
                  <c:v>0.56210300000000002</c:v>
                </c:pt>
                <c:pt idx="1611">
                  <c:v>0.56326500000000002</c:v>
                </c:pt>
                <c:pt idx="1612">
                  <c:v>0.56442700000000001</c:v>
                </c:pt>
                <c:pt idx="1613">
                  <c:v>0.56442700000000001</c:v>
                </c:pt>
                <c:pt idx="1614">
                  <c:v>0.56500799999999951</c:v>
                </c:pt>
                <c:pt idx="1615">
                  <c:v>0.56500799999999951</c:v>
                </c:pt>
                <c:pt idx="1616">
                  <c:v>0.56442700000000001</c:v>
                </c:pt>
                <c:pt idx="1617">
                  <c:v>0.56442700000000001</c:v>
                </c:pt>
                <c:pt idx="1618">
                  <c:v>0.56500799999999951</c:v>
                </c:pt>
                <c:pt idx="1619">
                  <c:v>0.56616999999999951</c:v>
                </c:pt>
                <c:pt idx="1620">
                  <c:v>0.56500799999999951</c:v>
                </c:pt>
                <c:pt idx="1621">
                  <c:v>0.56442700000000001</c:v>
                </c:pt>
                <c:pt idx="1622">
                  <c:v>0.56384600000000062</c:v>
                </c:pt>
                <c:pt idx="1623">
                  <c:v>0.56617099999999998</c:v>
                </c:pt>
                <c:pt idx="1624">
                  <c:v>0.56675200000000003</c:v>
                </c:pt>
                <c:pt idx="1625">
                  <c:v>0.56733299999999665</c:v>
                </c:pt>
                <c:pt idx="1626">
                  <c:v>0.56907799999999997</c:v>
                </c:pt>
                <c:pt idx="1627">
                  <c:v>0.56907799999999997</c:v>
                </c:pt>
                <c:pt idx="1628">
                  <c:v>0.57082299999999997</c:v>
                </c:pt>
                <c:pt idx="1629">
                  <c:v>0.57256599999999958</c:v>
                </c:pt>
                <c:pt idx="1630">
                  <c:v>0.57372800000000335</c:v>
                </c:pt>
                <c:pt idx="1631">
                  <c:v>0.57314699999999996</c:v>
                </c:pt>
                <c:pt idx="1632">
                  <c:v>0.57430899999999996</c:v>
                </c:pt>
                <c:pt idx="1633">
                  <c:v>0.57314699999999996</c:v>
                </c:pt>
                <c:pt idx="1634">
                  <c:v>0.57372800000000335</c:v>
                </c:pt>
                <c:pt idx="1635">
                  <c:v>0.57430899999999996</c:v>
                </c:pt>
                <c:pt idx="1636">
                  <c:v>0.57605300000000004</c:v>
                </c:pt>
                <c:pt idx="1637">
                  <c:v>0.57779600000000064</c:v>
                </c:pt>
                <c:pt idx="1638">
                  <c:v>0.57895799999999997</c:v>
                </c:pt>
                <c:pt idx="1639">
                  <c:v>0.57721299999999665</c:v>
                </c:pt>
                <c:pt idx="1640">
                  <c:v>0.57663200000000003</c:v>
                </c:pt>
                <c:pt idx="1641">
                  <c:v>0.57779400000000392</c:v>
                </c:pt>
                <c:pt idx="1642">
                  <c:v>0.57953900000000003</c:v>
                </c:pt>
                <c:pt idx="1643">
                  <c:v>0.58070100000000002</c:v>
                </c:pt>
                <c:pt idx="1644">
                  <c:v>0.57895600000000003</c:v>
                </c:pt>
                <c:pt idx="1645">
                  <c:v>0.57953699999999653</c:v>
                </c:pt>
                <c:pt idx="1646">
                  <c:v>0.57779400000000392</c:v>
                </c:pt>
                <c:pt idx="1647">
                  <c:v>0.57779400000000392</c:v>
                </c:pt>
                <c:pt idx="1648">
                  <c:v>0.57779400000000392</c:v>
                </c:pt>
                <c:pt idx="1649">
                  <c:v>0.57779400000000392</c:v>
                </c:pt>
                <c:pt idx="1650">
                  <c:v>0.57663200000000003</c:v>
                </c:pt>
                <c:pt idx="1651">
                  <c:v>0.57663200000000003</c:v>
                </c:pt>
                <c:pt idx="1652">
                  <c:v>0.57837700000000003</c:v>
                </c:pt>
                <c:pt idx="1653">
                  <c:v>0.57721500000000003</c:v>
                </c:pt>
                <c:pt idx="1654">
                  <c:v>0.57895799999999997</c:v>
                </c:pt>
                <c:pt idx="1655">
                  <c:v>0.57837700000000003</c:v>
                </c:pt>
                <c:pt idx="1656">
                  <c:v>0.57721500000000003</c:v>
                </c:pt>
                <c:pt idx="1657">
                  <c:v>0.57663200000000003</c:v>
                </c:pt>
                <c:pt idx="1658">
                  <c:v>0.57547000000000004</c:v>
                </c:pt>
                <c:pt idx="1659">
                  <c:v>0.57721500000000003</c:v>
                </c:pt>
                <c:pt idx="1660">
                  <c:v>0.57779600000000064</c:v>
                </c:pt>
                <c:pt idx="1661">
                  <c:v>0.57721500000000003</c:v>
                </c:pt>
                <c:pt idx="1662">
                  <c:v>0.57663399999999998</c:v>
                </c:pt>
                <c:pt idx="1663">
                  <c:v>0.57430899999999996</c:v>
                </c:pt>
                <c:pt idx="1664">
                  <c:v>0.57372800000000335</c:v>
                </c:pt>
                <c:pt idx="1665">
                  <c:v>0.57430899999999996</c:v>
                </c:pt>
                <c:pt idx="1666">
                  <c:v>0.57489100000000393</c:v>
                </c:pt>
                <c:pt idx="1667">
                  <c:v>0.57489100000000393</c:v>
                </c:pt>
                <c:pt idx="1668">
                  <c:v>0.57372800000000335</c:v>
                </c:pt>
                <c:pt idx="1669">
                  <c:v>0.57547199999999998</c:v>
                </c:pt>
                <c:pt idx="1670">
                  <c:v>0.57372800000000335</c:v>
                </c:pt>
                <c:pt idx="1671">
                  <c:v>0.57489000000000334</c:v>
                </c:pt>
                <c:pt idx="1672">
                  <c:v>0.57489000000000334</c:v>
                </c:pt>
                <c:pt idx="1673">
                  <c:v>0.57430700000000001</c:v>
                </c:pt>
                <c:pt idx="1674">
                  <c:v>0.57546900000000001</c:v>
                </c:pt>
                <c:pt idx="1675">
                  <c:v>0.57546900000000001</c:v>
                </c:pt>
                <c:pt idx="1676">
                  <c:v>0.57663000000000064</c:v>
                </c:pt>
                <c:pt idx="1677">
                  <c:v>0.57895399999999997</c:v>
                </c:pt>
                <c:pt idx="1678">
                  <c:v>0.57779200000000064</c:v>
                </c:pt>
                <c:pt idx="1679">
                  <c:v>0.58127999999999957</c:v>
                </c:pt>
                <c:pt idx="1680">
                  <c:v>0.57953500000000002</c:v>
                </c:pt>
                <c:pt idx="1681">
                  <c:v>0.57953500000000002</c:v>
                </c:pt>
                <c:pt idx="1682">
                  <c:v>0.58069700000000002</c:v>
                </c:pt>
                <c:pt idx="1683">
                  <c:v>0.57953500000000002</c:v>
                </c:pt>
                <c:pt idx="1684">
                  <c:v>0.58127799999999608</c:v>
                </c:pt>
                <c:pt idx="1685">
                  <c:v>0.58185900000000002</c:v>
                </c:pt>
                <c:pt idx="1686">
                  <c:v>0.58185900000000002</c:v>
                </c:pt>
                <c:pt idx="1687">
                  <c:v>0.58302100000000001</c:v>
                </c:pt>
                <c:pt idx="1688">
                  <c:v>0.58534699999999606</c:v>
                </c:pt>
                <c:pt idx="1689">
                  <c:v>0.58476599999999956</c:v>
                </c:pt>
                <c:pt idx="1690">
                  <c:v>0.58476599999999956</c:v>
                </c:pt>
                <c:pt idx="1691">
                  <c:v>0.58534699999999606</c:v>
                </c:pt>
                <c:pt idx="1692">
                  <c:v>0.58476599999999956</c:v>
                </c:pt>
                <c:pt idx="1693">
                  <c:v>0.58360400000000001</c:v>
                </c:pt>
                <c:pt idx="1694">
                  <c:v>0.58360400000000001</c:v>
                </c:pt>
                <c:pt idx="1695">
                  <c:v>0.58360400000000001</c:v>
                </c:pt>
                <c:pt idx="1696">
                  <c:v>0.58476799999999607</c:v>
                </c:pt>
                <c:pt idx="1697">
                  <c:v>0.58418699999999468</c:v>
                </c:pt>
                <c:pt idx="1698">
                  <c:v>0.58534999999999959</c:v>
                </c:pt>
                <c:pt idx="1699">
                  <c:v>0.58534999999999959</c:v>
                </c:pt>
                <c:pt idx="1700">
                  <c:v>0.58418899999999607</c:v>
                </c:pt>
                <c:pt idx="1701">
                  <c:v>0.58244599999999958</c:v>
                </c:pt>
                <c:pt idx="1702">
                  <c:v>0.58418999999999677</c:v>
                </c:pt>
                <c:pt idx="1703">
                  <c:v>0.58302900000000002</c:v>
                </c:pt>
                <c:pt idx="1704">
                  <c:v>0.5853539999999956</c:v>
                </c:pt>
                <c:pt idx="1705">
                  <c:v>0.5853539999999956</c:v>
                </c:pt>
                <c:pt idx="1706">
                  <c:v>0.5853539999999956</c:v>
                </c:pt>
                <c:pt idx="1707">
                  <c:v>0.58477299999999677</c:v>
                </c:pt>
                <c:pt idx="1708">
                  <c:v>0.58244799999999641</c:v>
                </c:pt>
                <c:pt idx="1709">
                  <c:v>0.58128399999999547</c:v>
                </c:pt>
                <c:pt idx="1710">
                  <c:v>0.58244599999999958</c:v>
                </c:pt>
                <c:pt idx="1711">
                  <c:v>0.58011999999999653</c:v>
                </c:pt>
                <c:pt idx="1712">
                  <c:v>0.58070100000000002</c:v>
                </c:pt>
                <c:pt idx="1713">
                  <c:v>0.58128199999999641</c:v>
                </c:pt>
                <c:pt idx="1714">
                  <c:v>0.58244399999999608</c:v>
                </c:pt>
                <c:pt idx="1715">
                  <c:v>0.58302699999999608</c:v>
                </c:pt>
                <c:pt idx="1716">
                  <c:v>0.58302699999999608</c:v>
                </c:pt>
                <c:pt idx="1717">
                  <c:v>0.58128199999999641</c:v>
                </c:pt>
                <c:pt idx="1718">
                  <c:v>0.58070100000000002</c:v>
                </c:pt>
                <c:pt idx="1719">
                  <c:v>0.57779400000000392</c:v>
                </c:pt>
                <c:pt idx="1720">
                  <c:v>0.57779400000000392</c:v>
                </c:pt>
                <c:pt idx="1721">
                  <c:v>0.57604999999999995</c:v>
                </c:pt>
                <c:pt idx="1722">
                  <c:v>0.57837499999999997</c:v>
                </c:pt>
                <c:pt idx="1723">
                  <c:v>0.57721299999999665</c:v>
                </c:pt>
                <c:pt idx="1724">
                  <c:v>0.57779400000000392</c:v>
                </c:pt>
                <c:pt idx="1725">
                  <c:v>0.57721100000000003</c:v>
                </c:pt>
                <c:pt idx="1726">
                  <c:v>0.57604999999999995</c:v>
                </c:pt>
                <c:pt idx="1727">
                  <c:v>0.57779400000000392</c:v>
                </c:pt>
                <c:pt idx="1728">
                  <c:v>0.57953900000000003</c:v>
                </c:pt>
                <c:pt idx="1729">
                  <c:v>0.58070299999999653</c:v>
                </c:pt>
                <c:pt idx="1730">
                  <c:v>0.58012199999999958</c:v>
                </c:pt>
                <c:pt idx="1731">
                  <c:v>0.57954099999999997</c:v>
                </c:pt>
                <c:pt idx="1732">
                  <c:v>0.58244799999999641</c:v>
                </c:pt>
                <c:pt idx="1733">
                  <c:v>0.58128599999999653</c:v>
                </c:pt>
                <c:pt idx="1734">
                  <c:v>0.58186899999999653</c:v>
                </c:pt>
                <c:pt idx="1735">
                  <c:v>0.58186899999999653</c:v>
                </c:pt>
                <c:pt idx="1736">
                  <c:v>0.58070500000000003</c:v>
                </c:pt>
                <c:pt idx="1737">
                  <c:v>0.58128799999999547</c:v>
                </c:pt>
                <c:pt idx="1738">
                  <c:v>0.58128799999999547</c:v>
                </c:pt>
                <c:pt idx="1739">
                  <c:v>0.58361299999999561</c:v>
                </c:pt>
                <c:pt idx="1740">
                  <c:v>0.58477500000000004</c:v>
                </c:pt>
                <c:pt idx="1741">
                  <c:v>0.5865199999999956</c:v>
                </c:pt>
                <c:pt idx="1742">
                  <c:v>0.5865199999999956</c:v>
                </c:pt>
                <c:pt idx="1743">
                  <c:v>0.58477500000000004</c:v>
                </c:pt>
                <c:pt idx="1744">
                  <c:v>0.58361099999999699</c:v>
                </c:pt>
                <c:pt idx="1745">
                  <c:v>0.58419199999999949</c:v>
                </c:pt>
                <c:pt idx="1746">
                  <c:v>0.58419199999999949</c:v>
                </c:pt>
                <c:pt idx="1747">
                  <c:v>0.58477299999999677</c:v>
                </c:pt>
                <c:pt idx="1748">
                  <c:v>0.58360999999999996</c:v>
                </c:pt>
                <c:pt idx="1749">
                  <c:v>0.58360999999999996</c:v>
                </c:pt>
                <c:pt idx="1750">
                  <c:v>0.58360999999999996</c:v>
                </c:pt>
                <c:pt idx="1751">
                  <c:v>0.5853539999999956</c:v>
                </c:pt>
                <c:pt idx="1752">
                  <c:v>0.58419199999999949</c:v>
                </c:pt>
                <c:pt idx="1753">
                  <c:v>0.58419199999999949</c:v>
                </c:pt>
                <c:pt idx="1754">
                  <c:v>0.58477299999999677</c:v>
                </c:pt>
                <c:pt idx="1755">
                  <c:v>0.58418999999999677</c:v>
                </c:pt>
                <c:pt idx="1756">
                  <c:v>0.58477299999999677</c:v>
                </c:pt>
                <c:pt idx="1757">
                  <c:v>0.58419199999999949</c:v>
                </c:pt>
                <c:pt idx="1758">
                  <c:v>0.58360999999999996</c:v>
                </c:pt>
                <c:pt idx="1759">
                  <c:v>0.58477299999999677</c:v>
                </c:pt>
                <c:pt idx="1760">
                  <c:v>0.58360999999999996</c:v>
                </c:pt>
                <c:pt idx="1761">
                  <c:v>0.58477299999999677</c:v>
                </c:pt>
                <c:pt idx="1762">
                  <c:v>0.58418999999999677</c:v>
                </c:pt>
                <c:pt idx="1763">
                  <c:v>0.58360999999999996</c:v>
                </c:pt>
                <c:pt idx="1764">
                  <c:v>0.5853539999999956</c:v>
                </c:pt>
                <c:pt idx="1765">
                  <c:v>0.58477299999999677</c:v>
                </c:pt>
                <c:pt idx="1766">
                  <c:v>0.5859369999999956</c:v>
                </c:pt>
                <c:pt idx="1767">
                  <c:v>0.58535599999999688</c:v>
                </c:pt>
                <c:pt idx="1768">
                  <c:v>0.5859369999999956</c:v>
                </c:pt>
                <c:pt idx="1769">
                  <c:v>0.58477500000000004</c:v>
                </c:pt>
                <c:pt idx="1770">
                  <c:v>0.58361099999999699</c:v>
                </c:pt>
                <c:pt idx="1771">
                  <c:v>0.58244799999999641</c:v>
                </c:pt>
                <c:pt idx="1772">
                  <c:v>0.58186499999999641</c:v>
                </c:pt>
                <c:pt idx="1773">
                  <c:v>0.58418999999999677</c:v>
                </c:pt>
                <c:pt idx="1774">
                  <c:v>0.58418999999999677</c:v>
                </c:pt>
                <c:pt idx="1775">
                  <c:v>0.58477100000000004</c:v>
                </c:pt>
                <c:pt idx="1776">
                  <c:v>0.58477100000000004</c:v>
                </c:pt>
                <c:pt idx="1777">
                  <c:v>0.58360800000000002</c:v>
                </c:pt>
                <c:pt idx="1778">
                  <c:v>0.58418899999999607</c:v>
                </c:pt>
                <c:pt idx="1779">
                  <c:v>0.58360800000000002</c:v>
                </c:pt>
                <c:pt idx="1780">
                  <c:v>0.58418899999999607</c:v>
                </c:pt>
                <c:pt idx="1781">
                  <c:v>0.58535199999999665</c:v>
                </c:pt>
                <c:pt idx="1782">
                  <c:v>0.58418899999999607</c:v>
                </c:pt>
                <c:pt idx="1783">
                  <c:v>0.58360800000000002</c:v>
                </c:pt>
                <c:pt idx="1784">
                  <c:v>0.58418899999999607</c:v>
                </c:pt>
                <c:pt idx="1785">
                  <c:v>0.58418899999999607</c:v>
                </c:pt>
                <c:pt idx="1786">
                  <c:v>0.58593299999999549</c:v>
                </c:pt>
                <c:pt idx="1787">
                  <c:v>0.58477000000000001</c:v>
                </c:pt>
                <c:pt idx="1788">
                  <c:v>0.58477000000000001</c:v>
                </c:pt>
                <c:pt idx="1789">
                  <c:v>0.58477000000000001</c:v>
                </c:pt>
                <c:pt idx="1790">
                  <c:v>0.58825699999999548</c:v>
                </c:pt>
                <c:pt idx="1791">
                  <c:v>0.58883799999999653</c:v>
                </c:pt>
                <c:pt idx="1792">
                  <c:v>0.58883799999999653</c:v>
                </c:pt>
                <c:pt idx="1793">
                  <c:v>0.58883799999999653</c:v>
                </c:pt>
                <c:pt idx="1794">
                  <c:v>0.58767400000000003</c:v>
                </c:pt>
                <c:pt idx="1795">
                  <c:v>0.58709299999999665</c:v>
                </c:pt>
                <c:pt idx="1796">
                  <c:v>0.58825699999999548</c:v>
                </c:pt>
                <c:pt idx="1797">
                  <c:v>0.58825699999999548</c:v>
                </c:pt>
                <c:pt idx="1798">
                  <c:v>0.58883799999999653</c:v>
                </c:pt>
                <c:pt idx="1799">
                  <c:v>0.59000199999999958</c:v>
                </c:pt>
                <c:pt idx="1800">
                  <c:v>0.59174700000000002</c:v>
                </c:pt>
                <c:pt idx="1801">
                  <c:v>0.5905829999999932</c:v>
                </c:pt>
                <c:pt idx="1802">
                  <c:v>0.5905829999999932</c:v>
                </c:pt>
                <c:pt idx="1803">
                  <c:v>0.59174700000000002</c:v>
                </c:pt>
                <c:pt idx="1804">
                  <c:v>0.59290999999999949</c:v>
                </c:pt>
                <c:pt idx="1805">
                  <c:v>0.59290999999999949</c:v>
                </c:pt>
                <c:pt idx="1806">
                  <c:v>0.59174700000000002</c:v>
                </c:pt>
                <c:pt idx="1807">
                  <c:v>0.59000199999999958</c:v>
                </c:pt>
                <c:pt idx="1808">
                  <c:v>0.58942099999999653</c:v>
                </c:pt>
                <c:pt idx="1809">
                  <c:v>0.58884000000000003</c:v>
                </c:pt>
                <c:pt idx="1810">
                  <c:v>0.58942299999999548</c:v>
                </c:pt>
                <c:pt idx="1811">
                  <c:v>0.58767999999999998</c:v>
                </c:pt>
                <c:pt idx="1812">
                  <c:v>0.58826299999999332</c:v>
                </c:pt>
                <c:pt idx="1813">
                  <c:v>0.58884400000000003</c:v>
                </c:pt>
                <c:pt idx="1814">
                  <c:v>0.59000799999999665</c:v>
                </c:pt>
                <c:pt idx="1815">
                  <c:v>0.59000799999999665</c:v>
                </c:pt>
                <c:pt idx="1816">
                  <c:v>0.59058899999999548</c:v>
                </c:pt>
                <c:pt idx="1817">
                  <c:v>0.58942499999999665</c:v>
                </c:pt>
                <c:pt idx="1818">
                  <c:v>0.58826299999999332</c:v>
                </c:pt>
                <c:pt idx="1819">
                  <c:v>0.58710099999999665</c:v>
                </c:pt>
                <c:pt idx="1820">
                  <c:v>0.5859369999999956</c:v>
                </c:pt>
                <c:pt idx="1821">
                  <c:v>0.58651799999999343</c:v>
                </c:pt>
                <c:pt idx="1822">
                  <c:v>0.58768199999999959</c:v>
                </c:pt>
                <c:pt idx="1823">
                  <c:v>0.58710099999999665</c:v>
                </c:pt>
                <c:pt idx="1824">
                  <c:v>0.58768199999999959</c:v>
                </c:pt>
                <c:pt idx="1825">
                  <c:v>0.58477500000000004</c:v>
                </c:pt>
                <c:pt idx="1826">
                  <c:v>0.58593899999999688</c:v>
                </c:pt>
                <c:pt idx="1827">
                  <c:v>0.5871029999999956</c:v>
                </c:pt>
                <c:pt idx="1828">
                  <c:v>0.58884800000000004</c:v>
                </c:pt>
                <c:pt idx="1829">
                  <c:v>0.58826699999999355</c:v>
                </c:pt>
                <c:pt idx="1830">
                  <c:v>0.59001099999999607</c:v>
                </c:pt>
                <c:pt idx="1831">
                  <c:v>0.59001099999999607</c:v>
                </c:pt>
                <c:pt idx="1832">
                  <c:v>0.58826699999999355</c:v>
                </c:pt>
                <c:pt idx="1833">
                  <c:v>0.58768399999999665</c:v>
                </c:pt>
                <c:pt idx="1834">
                  <c:v>0.58826699999999355</c:v>
                </c:pt>
                <c:pt idx="1835">
                  <c:v>0.58884800000000004</c:v>
                </c:pt>
                <c:pt idx="1836">
                  <c:v>0.58768599999999949</c:v>
                </c:pt>
                <c:pt idx="1837">
                  <c:v>0.58652199999999688</c:v>
                </c:pt>
                <c:pt idx="1838">
                  <c:v>0.58710499999999688</c:v>
                </c:pt>
                <c:pt idx="1839">
                  <c:v>0.58884999999999998</c:v>
                </c:pt>
                <c:pt idx="1840">
                  <c:v>0.58884999999999998</c:v>
                </c:pt>
                <c:pt idx="1841">
                  <c:v>0.5882689999999956</c:v>
                </c:pt>
                <c:pt idx="1842">
                  <c:v>0.58768799999999699</c:v>
                </c:pt>
                <c:pt idx="1843">
                  <c:v>0.5865239999999956</c:v>
                </c:pt>
                <c:pt idx="1844">
                  <c:v>0.58710499999999688</c:v>
                </c:pt>
                <c:pt idx="1845">
                  <c:v>0.5865239999999956</c:v>
                </c:pt>
                <c:pt idx="1846">
                  <c:v>0.59001099999999607</c:v>
                </c:pt>
                <c:pt idx="1847">
                  <c:v>0.58826699999999355</c:v>
                </c:pt>
                <c:pt idx="1848">
                  <c:v>0.5871029999999956</c:v>
                </c:pt>
                <c:pt idx="1849">
                  <c:v>0.58593899999999688</c:v>
                </c:pt>
                <c:pt idx="1850">
                  <c:v>0.5865199999999956</c:v>
                </c:pt>
                <c:pt idx="1851">
                  <c:v>0.5859369999999956</c:v>
                </c:pt>
                <c:pt idx="1852">
                  <c:v>0.58477299999999677</c:v>
                </c:pt>
                <c:pt idx="1853">
                  <c:v>0.58709900000000004</c:v>
                </c:pt>
                <c:pt idx="1854">
                  <c:v>0.58768199999999959</c:v>
                </c:pt>
                <c:pt idx="1855">
                  <c:v>0.58709900000000004</c:v>
                </c:pt>
                <c:pt idx="1856">
                  <c:v>0.58651799999999343</c:v>
                </c:pt>
                <c:pt idx="1857">
                  <c:v>0.58884400000000003</c:v>
                </c:pt>
                <c:pt idx="1858">
                  <c:v>0.58942699999999548</c:v>
                </c:pt>
                <c:pt idx="1859">
                  <c:v>0.58942699999999548</c:v>
                </c:pt>
                <c:pt idx="1860">
                  <c:v>0.58710099999999665</c:v>
                </c:pt>
                <c:pt idx="1861">
                  <c:v>0.58826299999999332</c:v>
                </c:pt>
                <c:pt idx="1862">
                  <c:v>0.59000799999999665</c:v>
                </c:pt>
                <c:pt idx="1863">
                  <c:v>0.59000799999999665</c:v>
                </c:pt>
                <c:pt idx="1864">
                  <c:v>0.5917519999999995</c:v>
                </c:pt>
                <c:pt idx="1865">
                  <c:v>0.591171</c:v>
                </c:pt>
                <c:pt idx="1866">
                  <c:v>0.59291399999999572</c:v>
                </c:pt>
                <c:pt idx="1867">
                  <c:v>0.59175</c:v>
                </c:pt>
                <c:pt idx="1868">
                  <c:v>0.59233099999999572</c:v>
                </c:pt>
                <c:pt idx="1869">
                  <c:v>0.59233099999999572</c:v>
                </c:pt>
                <c:pt idx="1870">
                  <c:v>0.592911999999997</c:v>
                </c:pt>
                <c:pt idx="1871">
                  <c:v>0.59407599999999949</c:v>
                </c:pt>
                <c:pt idx="1872">
                  <c:v>0.59465900000000005</c:v>
                </c:pt>
                <c:pt idx="1873">
                  <c:v>0.59523999999999699</c:v>
                </c:pt>
                <c:pt idx="1874">
                  <c:v>0.593494999999997</c:v>
                </c:pt>
                <c:pt idx="1875">
                  <c:v>0.593494999999997</c:v>
                </c:pt>
                <c:pt idx="1876">
                  <c:v>0.59233299999999456</c:v>
                </c:pt>
                <c:pt idx="1877">
                  <c:v>0.5917519999999995</c:v>
                </c:pt>
                <c:pt idx="1878">
                  <c:v>0.59116999999999653</c:v>
                </c:pt>
                <c:pt idx="1879">
                  <c:v>0.59058699999999331</c:v>
                </c:pt>
                <c:pt idx="1880">
                  <c:v>0.59058699999999331</c:v>
                </c:pt>
                <c:pt idx="1881">
                  <c:v>0.59116799999999547</c:v>
                </c:pt>
                <c:pt idx="1882">
                  <c:v>0.59233099999999572</c:v>
                </c:pt>
                <c:pt idx="1883">
                  <c:v>0.59349299999999561</c:v>
                </c:pt>
                <c:pt idx="1884">
                  <c:v>0.59232999999999958</c:v>
                </c:pt>
                <c:pt idx="1885">
                  <c:v>0.59058499999999547</c:v>
                </c:pt>
                <c:pt idx="1886">
                  <c:v>0.58884000000000003</c:v>
                </c:pt>
                <c:pt idx="1887">
                  <c:v>0.58709699999999665</c:v>
                </c:pt>
                <c:pt idx="1888">
                  <c:v>0.58651599999999549</c:v>
                </c:pt>
                <c:pt idx="1889">
                  <c:v>0.58593499999999665</c:v>
                </c:pt>
                <c:pt idx="1890">
                  <c:v>0.58593499999999665</c:v>
                </c:pt>
                <c:pt idx="1891">
                  <c:v>0.5853539999999956</c:v>
                </c:pt>
                <c:pt idx="1892">
                  <c:v>0.58593499999999665</c:v>
                </c:pt>
                <c:pt idx="1893">
                  <c:v>0.58593499999999665</c:v>
                </c:pt>
                <c:pt idx="1894">
                  <c:v>0.58651799999999343</c:v>
                </c:pt>
                <c:pt idx="1895">
                  <c:v>0.58651799999999343</c:v>
                </c:pt>
                <c:pt idx="1896">
                  <c:v>0.5853539999999956</c:v>
                </c:pt>
                <c:pt idx="1897">
                  <c:v>0.58651599999999549</c:v>
                </c:pt>
                <c:pt idx="1898">
                  <c:v>0.58535199999999665</c:v>
                </c:pt>
                <c:pt idx="1899">
                  <c:v>0.58477100000000004</c:v>
                </c:pt>
                <c:pt idx="1900">
                  <c:v>0.5853539999999956</c:v>
                </c:pt>
                <c:pt idx="1901">
                  <c:v>0.5853539999999956</c:v>
                </c:pt>
                <c:pt idx="1902">
                  <c:v>0.58767999999999998</c:v>
                </c:pt>
                <c:pt idx="1903">
                  <c:v>0.58767999999999998</c:v>
                </c:pt>
                <c:pt idx="1904">
                  <c:v>0.5853539999999956</c:v>
                </c:pt>
                <c:pt idx="1905">
                  <c:v>0.58651799999999343</c:v>
                </c:pt>
                <c:pt idx="1906">
                  <c:v>0.58710099999999665</c:v>
                </c:pt>
                <c:pt idx="1907">
                  <c:v>0.58768199999999959</c:v>
                </c:pt>
                <c:pt idx="1908">
                  <c:v>0.58768199999999959</c:v>
                </c:pt>
                <c:pt idx="1909">
                  <c:v>0.58884599999999998</c:v>
                </c:pt>
                <c:pt idx="1910">
                  <c:v>0.59000799999999665</c:v>
                </c:pt>
                <c:pt idx="1911">
                  <c:v>0.58942699999999548</c:v>
                </c:pt>
                <c:pt idx="1912">
                  <c:v>0.59058999999999606</c:v>
                </c:pt>
                <c:pt idx="1913">
                  <c:v>0.591171</c:v>
                </c:pt>
                <c:pt idx="1914">
                  <c:v>0.5917519999999995</c:v>
                </c:pt>
                <c:pt idx="1915">
                  <c:v>0.59233299999999456</c:v>
                </c:pt>
                <c:pt idx="1916">
                  <c:v>0.59233299999999456</c:v>
                </c:pt>
                <c:pt idx="1917">
                  <c:v>0.59465900000000005</c:v>
                </c:pt>
                <c:pt idx="1918">
                  <c:v>0.59465900000000005</c:v>
                </c:pt>
                <c:pt idx="1919">
                  <c:v>0.59465900000000005</c:v>
                </c:pt>
                <c:pt idx="1920">
                  <c:v>0.59465900000000005</c:v>
                </c:pt>
                <c:pt idx="1921">
                  <c:v>0.59465900000000005</c:v>
                </c:pt>
                <c:pt idx="1922">
                  <c:v>0.59465900000000005</c:v>
                </c:pt>
                <c:pt idx="1923">
                  <c:v>0.593494999999997</c:v>
                </c:pt>
                <c:pt idx="1924">
                  <c:v>0.59116999999999653</c:v>
                </c:pt>
                <c:pt idx="1925">
                  <c:v>0.59233299999999456</c:v>
                </c:pt>
                <c:pt idx="1926">
                  <c:v>0.59116999999999653</c:v>
                </c:pt>
                <c:pt idx="1927">
                  <c:v>0.59000599999999959</c:v>
                </c:pt>
                <c:pt idx="1928">
                  <c:v>0.59000599999999959</c:v>
                </c:pt>
                <c:pt idx="1929">
                  <c:v>0.58942299999999548</c:v>
                </c:pt>
                <c:pt idx="1930">
                  <c:v>0.59058499999999547</c:v>
                </c:pt>
                <c:pt idx="1931">
                  <c:v>0.59174899999999997</c:v>
                </c:pt>
                <c:pt idx="1932">
                  <c:v>0.59290999999999949</c:v>
                </c:pt>
                <c:pt idx="1933">
                  <c:v>0.59232799999999641</c:v>
                </c:pt>
                <c:pt idx="1934">
                  <c:v>0.59000199999999958</c:v>
                </c:pt>
                <c:pt idx="1935">
                  <c:v>0.59000199999999958</c:v>
                </c:pt>
                <c:pt idx="1936">
                  <c:v>0.58825699999999548</c:v>
                </c:pt>
                <c:pt idx="1937">
                  <c:v>0.58883799999999653</c:v>
                </c:pt>
                <c:pt idx="1938">
                  <c:v>0.58709299999999665</c:v>
                </c:pt>
                <c:pt idx="1939">
                  <c:v>0.58651199999999548</c:v>
                </c:pt>
                <c:pt idx="1940">
                  <c:v>0.58767599999999998</c:v>
                </c:pt>
                <c:pt idx="1941">
                  <c:v>0.58767599999999998</c:v>
                </c:pt>
                <c:pt idx="1942">
                  <c:v>0.58767599999999998</c:v>
                </c:pt>
                <c:pt idx="1943">
                  <c:v>0.58767599999999998</c:v>
                </c:pt>
                <c:pt idx="1944">
                  <c:v>0.58825899999999665</c:v>
                </c:pt>
                <c:pt idx="1945">
                  <c:v>0.58942099999999653</c:v>
                </c:pt>
                <c:pt idx="1946">
                  <c:v>0.59000199999999958</c:v>
                </c:pt>
                <c:pt idx="1947">
                  <c:v>0.59000199999999958</c:v>
                </c:pt>
                <c:pt idx="1948">
                  <c:v>0.58942099999999653</c:v>
                </c:pt>
                <c:pt idx="1949">
                  <c:v>0.59116599999999653</c:v>
                </c:pt>
                <c:pt idx="1950">
                  <c:v>0.59058499999999547</c:v>
                </c:pt>
                <c:pt idx="1951">
                  <c:v>0.59000399999999653</c:v>
                </c:pt>
                <c:pt idx="1952">
                  <c:v>0.58825899999999665</c:v>
                </c:pt>
                <c:pt idx="1953">
                  <c:v>0.58767800000000003</c:v>
                </c:pt>
                <c:pt idx="1954">
                  <c:v>0.58767800000000003</c:v>
                </c:pt>
                <c:pt idx="1955">
                  <c:v>0.58884199999999998</c:v>
                </c:pt>
                <c:pt idx="1956">
                  <c:v>0.58709699999999665</c:v>
                </c:pt>
                <c:pt idx="1957">
                  <c:v>0.58884199999999998</c:v>
                </c:pt>
                <c:pt idx="1958">
                  <c:v>0.58942499999999665</c:v>
                </c:pt>
                <c:pt idx="1959">
                  <c:v>0.58826299999999332</c:v>
                </c:pt>
                <c:pt idx="1960">
                  <c:v>0.58884400000000003</c:v>
                </c:pt>
                <c:pt idx="1961">
                  <c:v>0.58826099999999548</c:v>
                </c:pt>
                <c:pt idx="1962">
                  <c:v>0.59000599999999959</c:v>
                </c:pt>
                <c:pt idx="1963">
                  <c:v>0.58826099999999548</c:v>
                </c:pt>
                <c:pt idx="1964">
                  <c:v>0.58767800000000003</c:v>
                </c:pt>
                <c:pt idx="1965">
                  <c:v>0.58593299999999549</c:v>
                </c:pt>
                <c:pt idx="1966">
                  <c:v>0.58651599999999549</c:v>
                </c:pt>
                <c:pt idx="1967">
                  <c:v>0.58651599999999549</c:v>
                </c:pt>
                <c:pt idx="1968">
                  <c:v>0.58709900000000004</c:v>
                </c:pt>
                <c:pt idx="1969">
                  <c:v>0.58709900000000004</c:v>
                </c:pt>
                <c:pt idx="1970">
                  <c:v>0.58593499999999665</c:v>
                </c:pt>
                <c:pt idx="1971">
                  <c:v>0.58651599999999549</c:v>
                </c:pt>
                <c:pt idx="1972">
                  <c:v>0.58535199999999665</c:v>
                </c:pt>
                <c:pt idx="1973">
                  <c:v>0.58593299999999549</c:v>
                </c:pt>
                <c:pt idx="1974">
                  <c:v>0.58593299999999549</c:v>
                </c:pt>
                <c:pt idx="1975">
                  <c:v>0.58709699999999665</c:v>
                </c:pt>
                <c:pt idx="1976">
                  <c:v>0.58825899999999665</c:v>
                </c:pt>
                <c:pt idx="1977">
                  <c:v>0.58884000000000003</c:v>
                </c:pt>
                <c:pt idx="1978">
                  <c:v>0.58709500000000003</c:v>
                </c:pt>
                <c:pt idx="1979">
                  <c:v>0.58709500000000003</c:v>
                </c:pt>
                <c:pt idx="1980">
                  <c:v>0.58884000000000003</c:v>
                </c:pt>
                <c:pt idx="1981">
                  <c:v>0.59000399999999653</c:v>
                </c:pt>
                <c:pt idx="1982">
                  <c:v>0.59000399999999653</c:v>
                </c:pt>
                <c:pt idx="1983">
                  <c:v>0.58767800000000003</c:v>
                </c:pt>
                <c:pt idx="1984">
                  <c:v>0.58825899999999665</c:v>
                </c:pt>
                <c:pt idx="1985">
                  <c:v>0.58884199999999998</c:v>
                </c:pt>
                <c:pt idx="1986">
                  <c:v>0.59116799999999547</c:v>
                </c:pt>
                <c:pt idx="1987">
                  <c:v>0.59116799999999547</c:v>
                </c:pt>
                <c:pt idx="1988">
                  <c:v>0.59058699999999331</c:v>
                </c:pt>
                <c:pt idx="1989">
                  <c:v>0.59058699999999331</c:v>
                </c:pt>
                <c:pt idx="1990">
                  <c:v>0.59116799999999547</c:v>
                </c:pt>
                <c:pt idx="1991">
                  <c:v>0.59058699999999331</c:v>
                </c:pt>
                <c:pt idx="1992">
                  <c:v>0.59116999999999653</c:v>
                </c:pt>
                <c:pt idx="1993">
                  <c:v>0.59058899999999548</c:v>
                </c:pt>
                <c:pt idx="1994">
                  <c:v>0.591171</c:v>
                </c:pt>
                <c:pt idx="1995">
                  <c:v>0.5917519999999995</c:v>
                </c:pt>
                <c:pt idx="1996">
                  <c:v>0.591171</c:v>
                </c:pt>
                <c:pt idx="1997">
                  <c:v>0.58884599999999998</c:v>
                </c:pt>
                <c:pt idx="1998">
                  <c:v>0.58826499999999549</c:v>
                </c:pt>
                <c:pt idx="1999">
                  <c:v>0.59058999999999606</c:v>
                </c:pt>
              </c:numCache>
            </c:numRef>
          </c:yVal>
        </c:ser>
        <c:ser>
          <c:idx val="2"/>
          <c:order val="2"/>
          <c:tx>
            <c:strRef>
              <c:f>'Punn - bent output'!$D$1</c:f>
              <c:strCache>
                <c:ptCount val="1"/>
                <c:pt idx="0">
                  <c:v>Long strip V</c:v>
                </c:pt>
              </c:strCache>
            </c:strRef>
          </c:tx>
          <c:spPr>
            <a:ln>
              <a:prstDash val="lgDashDot"/>
            </a:ln>
          </c:spPr>
          <c:marker>
            <c:symbol val="none"/>
          </c:marker>
          <c:xVal>
            <c:numRef>
              <c:f>'Punn - bent output'!$A$2:$A$2001</c:f>
              <c:numCache>
                <c:formatCode>0.0000</c:formatCode>
                <c:ptCount val="2000"/>
                <c:pt idx="0">
                  <c:v>0</c:v>
                </c:pt>
                <c:pt idx="1">
                  <c:v>2.5000000000000092E-3</c:v>
                </c:pt>
                <c:pt idx="2">
                  <c:v>5.0000000000000114E-3</c:v>
                </c:pt>
                <c:pt idx="3">
                  <c:v>7.5000000000000353E-3</c:v>
                </c:pt>
                <c:pt idx="4">
                  <c:v>1.0000000000000005E-2</c:v>
                </c:pt>
                <c:pt idx="5">
                  <c:v>1.2500000000000001E-2</c:v>
                </c:pt>
                <c:pt idx="6">
                  <c:v>1.4999999999999998E-2</c:v>
                </c:pt>
                <c:pt idx="7">
                  <c:v>1.7500000000000005E-2</c:v>
                </c:pt>
                <c:pt idx="8">
                  <c:v>2.0000000000000011E-2</c:v>
                </c:pt>
                <c:pt idx="9">
                  <c:v>2.2500000000000006E-2</c:v>
                </c:pt>
                <c:pt idx="10">
                  <c:v>2.5000000000000001E-2</c:v>
                </c:pt>
                <c:pt idx="11">
                  <c:v>2.7500000000000011E-2</c:v>
                </c:pt>
                <c:pt idx="12">
                  <c:v>3.0000000000000002E-2</c:v>
                </c:pt>
                <c:pt idx="13">
                  <c:v>3.2500000000000001E-2</c:v>
                </c:pt>
                <c:pt idx="14">
                  <c:v>3.500000000000001E-2</c:v>
                </c:pt>
                <c:pt idx="15">
                  <c:v>3.7500000000000006E-2</c:v>
                </c:pt>
                <c:pt idx="16">
                  <c:v>4.0000000000000022E-2</c:v>
                </c:pt>
                <c:pt idx="17">
                  <c:v>4.2500000000000003E-2</c:v>
                </c:pt>
                <c:pt idx="18">
                  <c:v>4.5000000000000012E-2</c:v>
                </c:pt>
                <c:pt idx="19">
                  <c:v>4.7500000000000014E-2</c:v>
                </c:pt>
                <c:pt idx="20">
                  <c:v>0.05</c:v>
                </c:pt>
                <c:pt idx="21">
                  <c:v>5.2500000000000012E-2</c:v>
                </c:pt>
                <c:pt idx="22">
                  <c:v>5.5000000000000014E-2</c:v>
                </c:pt>
                <c:pt idx="23">
                  <c:v>5.7500000000000023E-2</c:v>
                </c:pt>
                <c:pt idx="24">
                  <c:v>6.0000000000000032E-2</c:v>
                </c:pt>
                <c:pt idx="25">
                  <c:v>6.25E-2</c:v>
                </c:pt>
                <c:pt idx="26">
                  <c:v>6.5000000000000002E-2</c:v>
                </c:pt>
                <c:pt idx="27">
                  <c:v>6.7500000000000004E-2</c:v>
                </c:pt>
                <c:pt idx="28">
                  <c:v>7.0000000000000021E-2</c:v>
                </c:pt>
                <c:pt idx="29">
                  <c:v>7.2500000000000023E-2</c:v>
                </c:pt>
                <c:pt idx="30">
                  <c:v>7.5000000000000011E-2</c:v>
                </c:pt>
                <c:pt idx="31">
                  <c:v>7.7500000000000013E-2</c:v>
                </c:pt>
                <c:pt idx="32">
                  <c:v>8.0000000000000043E-2</c:v>
                </c:pt>
                <c:pt idx="33">
                  <c:v>8.2500000000000004E-2</c:v>
                </c:pt>
                <c:pt idx="34">
                  <c:v>8.5000000000000006E-2</c:v>
                </c:pt>
                <c:pt idx="35">
                  <c:v>8.7500000000000008E-2</c:v>
                </c:pt>
                <c:pt idx="36">
                  <c:v>9.0000000000000024E-2</c:v>
                </c:pt>
                <c:pt idx="37">
                  <c:v>9.2500000000000027E-2</c:v>
                </c:pt>
                <c:pt idx="38">
                  <c:v>9.5000000000000043E-2</c:v>
                </c:pt>
                <c:pt idx="39">
                  <c:v>9.7500000000000045E-2</c:v>
                </c:pt>
                <c:pt idx="40">
                  <c:v>0.1</c:v>
                </c:pt>
                <c:pt idx="41">
                  <c:v>0.10249999999999998</c:v>
                </c:pt>
                <c:pt idx="42">
                  <c:v>0.10500000000000002</c:v>
                </c:pt>
                <c:pt idx="43">
                  <c:v>0.10750000000000012</c:v>
                </c:pt>
                <c:pt idx="44">
                  <c:v>0.11</c:v>
                </c:pt>
                <c:pt idx="45">
                  <c:v>0.1125</c:v>
                </c:pt>
                <c:pt idx="46">
                  <c:v>0.115</c:v>
                </c:pt>
                <c:pt idx="47">
                  <c:v>0.11749999999999998</c:v>
                </c:pt>
                <c:pt idx="48">
                  <c:v>0.12000000000000002</c:v>
                </c:pt>
                <c:pt idx="49">
                  <c:v>0.12250000000000009</c:v>
                </c:pt>
                <c:pt idx="50">
                  <c:v>0.125</c:v>
                </c:pt>
                <c:pt idx="51">
                  <c:v>0.1275</c:v>
                </c:pt>
                <c:pt idx="52">
                  <c:v>0.13</c:v>
                </c:pt>
                <c:pt idx="53">
                  <c:v>0.13250000000000001</c:v>
                </c:pt>
                <c:pt idx="54">
                  <c:v>0.13500000000000001</c:v>
                </c:pt>
                <c:pt idx="55">
                  <c:v>0.13750000000000001</c:v>
                </c:pt>
                <c:pt idx="56">
                  <c:v>0.14000000000000001</c:v>
                </c:pt>
                <c:pt idx="57">
                  <c:v>0.14250000000000004</c:v>
                </c:pt>
                <c:pt idx="58">
                  <c:v>0.14500000000000021</c:v>
                </c:pt>
                <c:pt idx="59">
                  <c:v>0.14750000000000021</c:v>
                </c:pt>
                <c:pt idx="60">
                  <c:v>0.15000000000000024</c:v>
                </c:pt>
                <c:pt idx="61">
                  <c:v>0.15250000000000041</c:v>
                </c:pt>
                <c:pt idx="62">
                  <c:v>0.15500000000000044</c:v>
                </c:pt>
                <c:pt idx="63">
                  <c:v>0.15750000000000081</c:v>
                </c:pt>
                <c:pt idx="64">
                  <c:v>0.16</c:v>
                </c:pt>
                <c:pt idx="65">
                  <c:v>0.16250000000000001</c:v>
                </c:pt>
                <c:pt idx="66">
                  <c:v>0.16500000000000001</c:v>
                </c:pt>
                <c:pt idx="67">
                  <c:v>0.16750000000000001</c:v>
                </c:pt>
                <c:pt idx="68">
                  <c:v>0.17</c:v>
                </c:pt>
                <c:pt idx="69">
                  <c:v>0.17250000000000001</c:v>
                </c:pt>
                <c:pt idx="70">
                  <c:v>0.17500000000000004</c:v>
                </c:pt>
                <c:pt idx="71">
                  <c:v>0.17750000000000021</c:v>
                </c:pt>
                <c:pt idx="72">
                  <c:v>0.18000000000000024</c:v>
                </c:pt>
                <c:pt idx="73">
                  <c:v>0.18250000000000041</c:v>
                </c:pt>
                <c:pt idx="74">
                  <c:v>0.18500000000000041</c:v>
                </c:pt>
                <c:pt idx="75">
                  <c:v>0.18750000000000044</c:v>
                </c:pt>
                <c:pt idx="76">
                  <c:v>0.19</c:v>
                </c:pt>
                <c:pt idx="77">
                  <c:v>0.1925</c:v>
                </c:pt>
                <c:pt idx="78">
                  <c:v>0.19500000000000001</c:v>
                </c:pt>
                <c:pt idx="79">
                  <c:v>0.19750000000000001</c:v>
                </c:pt>
                <c:pt idx="80">
                  <c:v>0.2</c:v>
                </c:pt>
                <c:pt idx="81">
                  <c:v>0.20250000000000001</c:v>
                </c:pt>
                <c:pt idx="82">
                  <c:v>0.20500000000000004</c:v>
                </c:pt>
                <c:pt idx="83">
                  <c:v>0.20750000000000021</c:v>
                </c:pt>
                <c:pt idx="84">
                  <c:v>0.21000000000000021</c:v>
                </c:pt>
                <c:pt idx="85">
                  <c:v>0.21250000000000024</c:v>
                </c:pt>
                <c:pt idx="86">
                  <c:v>0.21500000000000041</c:v>
                </c:pt>
                <c:pt idx="87">
                  <c:v>0.21750000000000044</c:v>
                </c:pt>
                <c:pt idx="88">
                  <c:v>0.22</c:v>
                </c:pt>
                <c:pt idx="89">
                  <c:v>0.2225</c:v>
                </c:pt>
                <c:pt idx="90">
                  <c:v>0.22500000000000001</c:v>
                </c:pt>
                <c:pt idx="91">
                  <c:v>0.22750000000000001</c:v>
                </c:pt>
                <c:pt idx="92">
                  <c:v>0.23</c:v>
                </c:pt>
                <c:pt idx="93">
                  <c:v>0.23250000000000001</c:v>
                </c:pt>
                <c:pt idx="94">
                  <c:v>0.23500000000000001</c:v>
                </c:pt>
                <c:pt idx="95">
                  <c:v>0.23750000000000004</c:v>
                </c:pt>
                <c:pt idx="96">
                  <c:v>0.24000000000000021</c:v>
                </c:pt>
                <c:pt idx="97">
                  <c:v>0.24250000000000024</c:v>
                </c:pt>
                <c:pt idx="98">
                  <c:v>0.24500000000000041</c:v>
                </c:pt>
                <c:pt idx="99">
                  <c:v>0.24750000000000041</c:v>
                </c:pt>
                <c:pt idx="100">
                  <c:v>0.25</c:v>
                </c:pt>
                <c:pt idx="101">
                  <c:v>0.2525</c:v>
                </c:pt>
                <c:pt idx="102">
                  <c:v>0.255</c:v>
                </c:pt>
                <c:pt idx="103">
                  <c:v>0.25750000000000001</c:v>
                </c:pt>
                <c:pt idx="104">
                  <c:v>0.26</c:v>
                </c:pt>
                <c:pt idx="105">
                  <c:v>0.26250000000000001</c:v>
                </c:pt>
                <c:pt idx="106">
                  <c:v>0.26500000000000001</c:v>
                </c:pt>
                <c:pt idx="107">
                  <c:v>0.26750000000000002</c:v>
                </c:pt>
                <c:pt idx="108">
                  <c:v>0.27</c:v>
                </c:pt>
                <c:pt idx="109">
                  <c:v>0.27250000000000002</c:v>
                </c:pt>
                <c:pt idx="110">
                  <c:v>0.27500000000000002</c:v>
                </c:pt>
                <c:pt idx="111">
                  <c:v>0.27750000000000002</c:v>
                </c:pt>
                <c:pt idx="112">
                  <c:v>0.28000000000000008</c:v>
                </c:pt>
                <c:pt idx="113">
                  <c:v>0.28250000000000008</c:v>
                </c:pt>
                <c:pt idx="114">
                  <c:v>0.28500000000000031</c:v>
                </c:pt>
                <c:pt idx="115">
                  <c:v>0.28750000000000031</c:v>
                </c:pt>
                <c:pt idx="116">
                  <c:v>0.29000000000000031</c:v>
                </c:pt>
                <c:pt idx="117">
                  <c:v>0.29250000000000032</c:v>
                </c:pt>
                <c:pt idx="118">
                  <c:v>0.29500000000000032</c:v>
                </c:pt>
                <c:pt idx="119">
                  <c:v>0.29750000000000032</c:v>
                </c:pt>
                <c:pt idx="120">
                  <c:v>0.30000000000000032</c:v>
                </c:pt>
                <c:pt idx="121">
                  <c:v>0.30250000000000032</c:v>
                </c:pt>
                <c:pt idx="122">
                  <c:v>0.30500000000000038</c:v>
                </c:pt>
                <c:pt idx="123">
                  <c:v>0.30750000000000038</c:v>
                </c:pt>
                <c:pt idx="124">
                  <c:v>0.3100000000000015</c:v>
                </c:pt>
                <c:pt idx="125">
                  <c:v>0.3125000000000015</c:v>
                </c:pt>
                <c:pt idx="126">
                  <c:v>0.3150000000000015</c:v>
                </c:pt>
                <c:pt idx="127">
                  <c:v>0.31750000000000167</c:v>
                </c:pt>
                <c:pt idx="128">
                  <c:v>0.32000000000000167</c:v>
                </c:pt>
                <c:pt idx="129">
                  <c:v>0.32250000000000167</c:v>
                </c:pt>
                <c:pt idx="130">
                  <c:v>0.32500000000000168</c:v>
                </c:pt>
                <c:pt idx="131">
                  <c:v>0.32750000000000168</c:v>
                </c:pt>
                <c:pt idx="132">
                  <c:v>0.33000000000000196</c:v>
                </c:pt>
                <c:pt idx="133">
                  <c:v>0.33250000000000196</c:v>
                </c:pt>
                <c:pt idx="134">
                  <c:v>0.33500000000000196</c:v>
                </c:pt>
                <c:pt idx="135">
                  <c:v>0.33750000000000197</c:v>
                </c:pt>
                <c:pt idx="136">
                  <c:v>0.34</c:v>
                </c:pt>
                <c:pt idx="137">
                  <c:v>0.34250000000000008</c:v>
                </c:pt>
                <c:pt idx="138">
                  <c:v>0.34500000000000008</c:v>
                </c:pt>
                <c:pt idx="139">
                  <c:v>0.34750000000000031</c:v>
                </c:pt>
                <c:pt idx="140">
                  <c:v>0.35000000000000031</c:v>
                </c:pt>
                <c:pt idx="141">
                  <c:v>0.35250000000000031</c:v>
                </c:pt>
                <c:pt idx="142">
                  <c:v>0.35500000000000032</c:v>
                </c:pt>
                <c:pt idx="143">
                  <c:v>0.35750000000000032</c:v>
                </c:pt>
                <c:pt idx="144">
                  <c:v>0.36000000000000032</c:v>
                </c:pt>
                <c:pt idx="145">
                  <c:v>0.36250000000000032</c:v>
                </c:pt>
                <c:pt idx="146">
                  <c:v>0.36500000000000032</c:v>
                </c:pt>
                <c:pt idx="147">
                  <c:v>0.36750000000000038</c:v>
                </c:pt>
                <c:pt idx="148">
                  <c:v>0.37000000000000038</c:v>
                </c:pt>
                <c:pt idx="149">
                  <c:v>0.3725000000000015</c:v>
                </c:pt>
                <c:pt idx="150">
                  <c:v>0.3750000000000015</c:v>
                </c:pt>
                <c:pt idx="151">
                  <c:v>0.3775000000000015</c:v>
                </c:pt>
                <c:pt idx="152">
                  <c:v>0.38000000000000167</c:v>
                </c:pt>
                <c:pt idx="153">
                  <c:v>0.38250000000000167</c:v>
                </c:pt>
                <c:pt idx="154">
                  <c:v>0.38500000000000167</c:v>
                </c:pt>
                <c:pt idx="155">
                  <c:v>0.38750000000000168</c:v>
                </c:pt>
                <c:pt idx="156">
                  <c:v>0.39000000000000168</c:v>
                </c:pt>
                <c:pt idx="157">
                  <c:v>0.39250000000000196</c:v>
                </c:pt>
                <c:pt idx="158">
                  <c:v>0.39500000000000196</c:v>
                </c:pt>
                <c:pt idx="159">
                  <c:v>0.39750000000000196</c:v>
                </c:pt>
                <c:pt idx="160">
                  <c:v>0.4</c:v>
                </c:pt>
                <c:pt idx="161">
                  <c:v>0.40250000000000002</c:v>
                </c:pt>
                <c:pt idx="162">
                  <c:v>0.40500000000000008</c:v>
                </c:pt>
                <c:pt idx="163">
                  <c:v>0.40750000000000008</c:v>
                </c:pt>
                <c:pt idx="164">
                  <c:v>0.41000000000000031</c:v>
                </c:pt>
                <c:pt idx="165">
                  <c:v>0.41250000000000031</c:v>
                </c:pt>
                <c:pt idx="166">
                  <c:v>0.41500000000000031</c:v>
                </c:pt>
                <c:pt idx="167">
                  <c:v>0.41750000000000032</c:v>
                </c:pt>
                <c:pt idx="168">
                  <c:v>0.42000000000000032</c:v>
                </c:pt>
                <c:pt idx="169">
                  <c:v>0.42250000000000032</c:v>
                </c:pt>
                <c:pt idx="170">
                  <c:v>0.42500000000000032</c:v>
                </c:pt>
                <c:pt idx="171">
                  <c:v>0.42750000000000032</c:v>
                </c:pt>
                <c:pt idx="172">
                  <c:v>0.43000000000000038</c:v>
                </c:pt>
                <c:pt idx="173">
                  <c:v>0.43250000000000038</c:v>
                </c:pt>
                <c:pt idx="174">
                  <c:v>0.4350000000000015</c:v>
                </c:pt>
                <c:pt idx="175">
                  <c:v>0.4375000000000015</c:v>
                </c:pt>
                <c:pt idx="176">
                  <c:v>0.44</c:v>
                </c:pt>
                <c:pt idx="177">
                  <c:v>0.4425</c:v>
                </c:pt>
                <c:pt idx="178">
                  <c:v>0.44500000000000001</c:v>
                </c:pt>
                <c:pt idx="179">
                  <c:v>0.44750000000000001</c:v>
                </c:pt>
                <c:pt idx="180">
                  <c:v>0.45</c:v>
                </c:pt>
                <c:pt idx="181">
                  <c:v>0.45250000000000001</c:v>
                </c:pt>
                <c:pt idx="182">
                  <c:v>0.45500000000000002</c:v>
                </c:pt>
                <c:pt idx="183">
                  <c:v>0.45750000000000002</c:v>
                </c:pt>
                <c:pt idx="184">
                  <c:v>0.46</c:v>
                </c:pt>
                <c:pt idx="185">
                  <c:v>0.46250000000000002</c:v>
                </c:pt>
                <c:pt idx="186">
                  <c:v>0.46500000000000002</c:v>
                </c:pt>
                <c:pt idx="187">
                  <c:v>0.46750000000000008</c:v>
                </c:pt>
                <c:pt idx="188">
                  <c:v>0.47000000000000008</c:v>
                </c:pt>
                <c:pt idx="189">
                  <c:v>0.47250000000000031</c:v>
                </c:pt>
                <c:pt idx="190">
                  <c:v>0.47500000000000031</c:v>
                </c:pt>
                <c:pt idx="191">
                  <c:v>0.47750000000000031</c:v>
                </c:pt>
                <c:pt idx="192">
                  <c:v>0.48000000000000032</c:v>
                </c:pt>
                <c:pt idx="193">
                  <c:v>0.48250000000000032</c:v>
                </c:pt>
                <c:pt idx="194">
                  <c:v>0.48500000000000032</c:v>
                </c:pt>
                <c:pt idx="195">
                  <c:v>0.48750000000000032</c:v>
                </c:pt>
                <c:pt idx="196">
                  <c:v>0.49000000000000032</c:v>
                </c:pt>
                <c:pt idx="197">
                  <c:v>0.49250000000000038</c:v>
                </c:pt>
                <c:pt idx="198">
                  <c:v>0.49500000000000038</c:v>
                </c:pt>
                <c:pt idx="199">
                  <c:v>0.4975000000000015</c:v>
                </c:pt>
                <c:pt idx="200">
                  <c:v>0.5</c:v>
                </c:pt>
                <c:pt idx="201">
                  <c:v>0.5024999999999995</c:v>
                </c:pt>
                <c:pt idx="202">
                  <c:v>0.505</c:v>
                </c:pt>
                <c:pt idx="203">
                  <c:v>0.50749999999999951</c:v>
                </c:pt>
                <c:pt idx="204">
                  <c:v>0.51</c:v>
                </c:pt>
                <c:pt idx="205">
                  <c:v>0.51249999999999996</c:v>
                </c:pt>
                <c:pt idx="206">
                  <c:v>0.51500000000000001</c:v>
                </c:pt>
                <c:pt idx="207">
                  <c:v>0.51749999999999996</c:v>
                </c:pt>
                <c:pt idx="208">
                  <c:v>0.52</c:v>
                </c:pt>
                <c:pt idx="209">
                  <c:v>0.52249999999999996</c:v>
                </c:pt>
                <c:pt idx="210">
                  <c:v>0.52500000000000002</c:v>
                </c:pt>
                <c:pt idx="211">
                  <c:v>0.52749999999999997</c:v>
                </c:pt>
                <c:pt idx="212">
                  <c:v>0.53</c:v>
                </c:pt>
                <c:pt idx="213">
                  <c:v>0.53249999999999997</c:v>
                </c:pt>
                <c:pt idx="214">
                  <c:v>0.53500000000000003</c:v>
                </c:pt>
                <c:pt idx="215">
                  <c:v>0.53749999999999998</c:v>
                </c:pt>
                <c:pt idx="216">
                  <c:v>0.54</c:v>
                </c:pt>
                <c:pt idx="217">
                  <c:v>0.54249999999999998</c:v>
                </c:pt>
                <c:pt idx="218">
                  <c:v>0.54500000000000004</c:v>
                </c:pt>
                <c:pt idx="219">
                  <c:v>0.54749999999999999</c:v>
                </c:pt>
                <c:pt idx="220">
                  <c:v>0.55000000000000004</c:v>
                </c:pt>
                <c:pt idx="221">
                  <c:v>0.55249999999999999</c:v>
                </c:pt>
                <c:pt idx="222">
                  <c:v>0.55500000000000005</c:v>
                </c:pt>
                <c:pt idx="223">
                  <c:v>0.5575</c:v>
                </c:pt>
                <c:pt idx="224">
                  <c:v>0.56000000000000005</c:v>
                </c:pt>
                <c:pt idx="225">
                  <c:v>0.5625</c:v>
                </c:pt>
                <c:pt idx="226">
                  <c:v>0.56499999999999995</c:v>
                </c:pt>
                <c:pt idx="227">
                  <c:v>0.5675</c:v>
                </c:pt>
                <c:pt idx="228">
                  <c:v>0.56999999999999995</c:v>
                </c:pt>
                <c:pt idx="229">
                  <c:v>0.57250000000000001</c:v>
                </c:pt>
                <c:pt idx="230">
                  <c:v>0.57500000000000062</c:v>
                </c:pt>
                <c:pt idx="231">
                  <c:v>0.57750000000000001</c:v>
                </c:pt>
                <c:pt idx="232">
                  <c:v>0.58000000000000007</c:v>
                </c:pt>
                <c:pt idx="233">
                  <c:v>0.58249999999999957</c:v>
                </c:pt>
                <c:pt idx="234">
                  <c:v>0.58499999999999996</c:v>
                </c:pt>
                <c:pt idx="235">
                  <c:v>0.58749999999999958</c:v>
                </c:pt>
                <c:pt idx="236">
                  <c:v>0.59</c:v>
                </c:pt>
                <c:pt idx="237">
                  <c:v>0.59249999999999958</c:v>
                </c:pt>
                <c:pt idx="238">
                  <c:v>0.59499999999999997</c:v>
                </c:pt>
                <c:pt idx="239">
                  <c:v>0.59749999999999959</c:v>
                </c:pt>
                <c:pt idx="240">
                  <c:v>0.60000000000000064</c:v>
                </c:pt>
                <c:pt idx="241">
                  <c:v>0.60250000000000004</c:v>
                </c:pt>
                <c:pt idx="242">
                  <c:v>0.60500000000000065</c:v>
                </c:pt>
                <c:pt idx="243">
                  <c:v>0.60750000000000004</c:v>
                </c:pt>
                <c:pt idx="244">
                  <c:v>0.61000000000000065</c:v>
                </c:pt>
                <c:pt idx="245">
                  <c:v>0.61250000000000004</c:v>
                </c:pt>
                <c:pt idx="246">
                  <c:v>0.61500000000000299</c:v>
                </c:pt>
                <c:pt idx="247">
                  <c:v>0.61750000000000005</c:v>
                </c:pt>
                <c:pt idx="248">
                  <c:v>0.62000000000000299</c:v>
                </c:pt>
                <c:pt idx="249">
                  <c:v>0.62250000000000005</c:v>
                </c:pt>
                <c:pt idx="250">
                  <c:v>0.62500000000000311</c:v>
                </c:pt>
                <c:pt idx="251">
                  <c:v>0.62749999999999995</c:v>
                </c:pt>
                <c:pt idx="252">
                  <c:v>0.63000000000000334</c:v>
                </c:pt>
                <c:pt idx="253">
                  <c:v>0.63249999999999995</c:v>
                </c:pt>
                <c:pt idx="254">
                  <c:v>0.63500000000000334</c:v>
                </c:pt>
                <c:pt idx="255">
                  <c:v>0.63750000000000062</c:v>
                </c:pt>
                <c:pt idx="256">
                  <c:v>0.64000000000000334</c:v>
                </c:pt>
                <c:pt idx="257">
                  <c:v>0.64250000000000063</c:v>
                </c:pt>
                <c:pt idx="258">
                  <c:v>0.64500000000000335</c:v>
                </c:pt>
                <c:pt idx="259">
                  <c:v>0.64750000000000063</c:v>
                </c:pt>
                <c:pt idx="260">
                  <c:v>0.65000000000000346</c:v>
                </c:pt>
                <c:pt idx="261">
                  <c:v>0.65250000000000064</c:v>
                </c:pt>
                <c:pt idx="262">
                  <c:v>0.65500000000000391</c:v>
                </c:pt>
                <c:pt idx="263">
                  <c:v>0.65750000000000064</c:v>
                </c:pt>
                <c:pt idx="264">
                  <c:v>0.66000000000000392</c:v>
                </c:pt>
                <c:pt idx="265">
                  <c:v>0.66250000000000064</c:v>
                </c:pt>
                <c:pt idx="266">
                  <c:v>0.66500000000000392</c:v>
                </c:pt>
                <c:pt idx="267">
                  <c:v>0.66750000000000065</c:v>
                </c:pt>
                <c:pt idx="268">
                  <c:v>0.67000000000000393</c:v>
                </c:pt>
                <c:pt idx="269">
                  <c:v>0.67250000000000065</c:v>
                </c:pt>
                <c:pt idx="270">
                  <c:v>0.67500000000000393</c:v>
                </c:pt>
                <c:pt idx="271">
                  <c:v>0.67750000000000299</c:v>
                </c:pt>
                <c:pt idx="272">
                  <c:v>0.68</c:v>
                </c:pt>
                <c:pt idx="273">
                  <c:v>0.6825</c:v>
                </c:pt>
                <c:pt idx="274">
                  <c:v>0.68500000000000005</c:v>
                </c:pt>
                <c:pt idx="275">
                  <c:v>0.6875</c:v>
                </c:pt>
                <c:pt idx="276">
                  <c:v>0.69000000000000061</c:v>
                </c:pt>
                <c:pt idx="277">
                  <c:v>0.6925</c:v>
                </c:pt>
                <c:pt idx="278">
                  <c:v>0.69499999999999995</c:v>
                </c:pt>
                <c:pt idx="279">
                  <c:v>0.69750000000000001</c:v>
                </c:pt>
                <c:pt idx="280">
                  <c:v>0.70000000000000062</c:v>
                </c:pt>
                <c:pt idx="281">
                  <c:v>0.70250000000000001</c:v>
                </c:pt>
                <c:pt idx="282">
                  <c:v>0.70500000000000063</c:v>
                </c:pt>
                <c:pt idx="283">
                  <c:v>0.70750000000000002</c:v>
                </c:pt>
                <c:pt idx="284">
                  <c:v>0.71000000000000063</c:v>
                </c:pt>
                <c:pt idx="285">
                  <c:v>0.71250000000000002</c:v>
                </c:pt>
                <c:pt idx="286">
                  <c:v>0.71500000000000064</c:v>
                </c:pt>
                <c:pt idx="287">
                  <c:v>0.71750000000000003</c:v>
                </c:pt>
                <c:pt idx="288">
                  <c:v>0.72000000000000064</c:v>
                </c:pt>
                <c:pt idx="289">
                  <c:v>0.72250000000000003</c:v>
                </c:pt>
                <c:pt idx="290">
                  <c:v>0.72500000000000064</c:v>
                </c:pt>
                <c:pt idx="291">
                  <c:v>0.72750000000000004</c:v>
                </c:pt>
                <c:pt idx="292">
                  <c:v>0.73000000000000065</c:v>
                </c:pt>
                <c:pt idx="293">
                  <c:v>0.73250000000000004</c:v>
                </c:pt>
                <c:pt idx="294">
                  <c:v>0.73500000000000065</c:v>
                </c:pt>
                <c:pt idx="295">
                  <c:v>0.73750000000000004</c:v>
                </c:pt>
                <c:pt idx="296">
                  <c:v>0.74000000000000299</c:v>
                </c:pt>
                <c:pt idx="297">
                  <c:v>0.74250000000000005</c:v>
                </c:pt>
                <c:pt idx="298">
                  <c:v>0.74500000000000299</c:v>
                </c:pt>
                <c:pt idx="299">
                  <c:v>0.74750000000000005</c:v>
                </c:pt>
                <c:pt idx="300">
                  <c:v>0.75000000000000311</c:v>
                </c:pt>
                <c:pt idx="301">
                  <c:v>0.75249999999999995</c:v>
                </c:pt>
                <c:pt idx="302">
                  <c:v>0.75500000000000334</c:v>
                </c:pt>
                <c:pt idx="303">
                  <c:v>0.75749999999999995</c:v>
                </c:pt>
                <c:pt idx="304">
                  <c:v>0.76000000000000334</c:v>
                </c:pt>
                <c:pt idx="305">
                  <c:v>0.76250000000000062</c:v>
                </c:pt>
                <c:pt idx="306">
                  <c:v>0.76500000000000334</c:v>
                </c:pt>
                <c:pt idx="307">
                  <c:v>0.76750000000000063</c:v>
                </c:pt>
                <c:pt idx="308">
                  <c:v>0.77000000000000335</c:v>
                </c:pt>
                <c:pt idx="309">
                  <c:v>0.77250000000000063</c:v>
                </c:pt>
                <c:pt idx="310">
                  <c:v>0.77500000000000346</c:v>
                </c:pt>
                <c:pt idx="311">
                  <c:v>0.77750000000000064</c:v>
                </c:pt>
                <c:pt idx="312">
                  <c:v>0.78</c:v>
                </c:pt>
                <c:pt idx="313">
                  <c:v>0.78249999999999997</c:v>
                </c:pt>
                <c:pt idx="314">
                  <c:v>0.78500000000000003</c:v>
                </c:pt>
                <c:pt idx="315">
                  <c:v>0.78749999999999998</c:v>
                </c:pt>
                <c:pt idx="316">
                  <c:v>0.79</c:v>
                </c:pt>
                <c:pt idx="317">
                  <c:v>0.79249999999999998</c:v>
                </c:pt>
                <c:pt idx="318">
                  <c:v>0.79500000000000004</c:v>
                </c:pt>
                <c:pt idx="319">
                  <c:v>0.79749999999999999</c:v>
                </c:pt>
                <c:pt idx="320">
                  <c:v>0.8</c:v>
                </c:pt>
                <c:pt idx="321">
                  <c:v>0.80249999999999999</c:v>
                </c:pt>
                <c:pt idx="322">
                  <c:v>0.80500000000000005</c:v>
                </c:pt>
                <c:pt idx="323">
                  <c:v>0.8075</c:v>
                </c:pt>
                <c:pt idx="324">
                  <c:v>0.81</c:v>
                </c:pt>
                <c:pt idx="325">
                  <c:v>0.8125</c:v>
                </c:pt>
                <c:pt idx="326">
                  <c:v>0.81499999999999995</c:v>
                </c:pt>
                <c:pt idx="327">
                  <c:v>0.8175</c:v>
                </c:pt>
                <c:pt idx="328">
                  <c:v>0.82000000000000062</c:v>
                </c:pt>
                <c:pt idx="329">
                  <c:v>0.82250000000000001</c:v>
                </c:pt>
                <c:pt idx="330">
                  <c:v>0.82500000000000062</c:v>
                </c:pt>
                <c:pt idx="331">
                  <c:v>0.82750000000000001</c:v>
                </c:pt>
                <c:pt idx="332">
                  <c:v>0.83000000000000063</c:v>
                </c:pt>
                <c:pt idx="333">
                  <c:v>0.83250000000000002</c:v>
                </c:pt>
                <c:pt idx="334">
                  <c:v>0.83500000000000063</c:v>
                </c:pt>
                <c:pt idx="335">
                  <c:v>0.83750000000000002</c:v>
                </c:pt>
                <c:pt idx="336">
                  <c:v>0.84000000000000064</c:v>
                </c:pt>
                <c:pt idx="337">
                  <c:v>0.84250000000000003</c:v>
                </c:pt>
                <c:pt idx="338">
                  <c:v>0.84500000000000064</c:v>
                </c:pt>
                <c:pt idx="339">
                  <c:v>0.84750000000000003</c:v>
                </c:pt>
                <c:pt idx="340">
                  <c:v>0.85000000000000064</c:v>
                </c:pt>
                <c:pt idx="341">
                  <c:v>0.85250000000000004</c:v>
                </c:pt>
                <c:pt idx="342">
                  <c:v>0.85500000000000065</c:v>
                </c:pt>
                <c:pt idx="343">
                  <c:v>0.85750000000000004</c:v>
                </c:pt>
                <c:pt idx="344">
                  <c:v>0.86000000000000065</c:v>
                </c:pt>
                <c:pt idx="345">
                  <c:v>0.86250000000000004</c:v>
                </c:pt>
                <c:pt idx="346">
                  <c:v>0.86500000000000299</c:v>
                </c:pt>
                <c:pt idx="347">
                  <c:v>0.86750000000000005</c:v>
                </c:pt>
                <c:pt idx="348">
                  <c:v>0.87000000000000299</c:v>
                </c:pt>
                <c:pt idx="349">
                  <c:v>0.87250000000000005</c:v>
                </c:pt>
                <c:pt idx="350">
                  <c:v>0.87500000000000311</c:v>
                </c:pt>
                <c:pt idx="351">
                  <c:v>0.87749999999999995</c:v>
                </c:pt>
                <c:pt idx="352">
                  <c:v>0.88</c:v>
                </c:pt>
                <c:pt idx="353">
                  <c:v>0.88249999999999951</c:v>
                </c:pt>
                <c:pt idx="354">
                  <c:v>0.88500000000000001</c:v>
                </c:pt>
                <c:pt idx="355">
                  <c:v>0.88749999999999996</c:v>
                </c:pt>
                <c:pt idx="356">
                  <c:v>0.89</c:v>
                </c:pt>
                <c:pt idx="357">
                  <c:v>0.89249999999999996</c:v>
                </c:pt>
                <c:pt idx="358">
                  <c:v>0.89500000000000002</c:v>
                </c:pt>
                <c:pt idx="359">
                  <c:v>0.89749999999999996</c:v>
                </c:pt>
                <c:pt idx="360">
                  <c:v>0.9</c:v>
                </c:pt>
                <c:pt idx="361">
                  <c:v>0.90249999999999997</c:v>
                </c:pt>
                <c:pt idx="362">
                  <c:v>0.90500000000000003</c:v>
                </c:pt>
                <c:pt idx="363">
                  <c:v>0.90749999999999997</c:v>
                </c:pt>
                <c:pt idx="364">
                  <c:v>0.91</c:v>
                </c:pt>
                <c:pt idx="365">
                  <c:v>0.91249999999999998</c:v>
                </c:pt>
                <c:pt idx="366">
                  <c:v>0.91500000000000004</c:v>
                </c:pt>
                <c:pt idx="367">
                  <c:v>0.91749999999999998</c:v>
                </c:pt>
                <c:pt idx="368">
                  <c:v>0.92</c:v>
                </c:pt>
                <c:pt idx="369">
                  <c:v>0.92249999999999999</c:v>
                </c:pt>
                <c:pt idx="370">
                  <c:v>0.92500000000000004</c:v>
                </c:pt>
                <c:pt idx="371">
                  <c:v>0.92749999999999999</c:v>
                </c:pt>
                <c:pt idx="372">
                  <c:v>0.93</c:v>
                </c:pt>
                <c:pt idx="373">
                  <c:v>0.9325</c:v>
                </c:pt>
                <c:pt idx="374">
                  <c:v>0.93500000000000005</c:v>
                </c:pt>
                <c:pt idx="375">
                  <c:v>0.9375</c:v>
                </c:pt>
                <c:pt idx="376">
                  <c:v>0.94000000000000061</c:v>
                </c:pt>
                <c:pt idx="377">
                  <c:v>0.9425</c:v>
                </c:pt>
                <c:pt idx="378">
                  <c:v>0.94499999999999995</c:v>
                </c:pt>
                <c:pt idx="379">
                  <c:v>0.94750000000000001</c:v>
                </c:pt>
                <c:pt idx="380">
                  <c:v>0.95000000000000062</c:v>
                </c:pt>
                <c:pt idx="381">
                  <c:v>0.95250000000000001</c:v>
                </c:pt>
                <c:pt idx="382">
                  <c:v>0.95500000000000063</c:v>
                </c:pt>
                <c:pt idx="383">
                  <c:v>0.95750000000000002</c:v>
                </c:pt>
                <c:pt idx="384">
                  <c:v>0.96000000000000063</c:v>
                </c:pt>
                <c:pt idx="385">
                  <c:v>0.96250000000000002</c:v>
                </c:pt>
                <c:pt idx="386">
                  <c:v>0.96500000000000064</c:v>
                </c:pt>
                <c:pt idx="387">
                  <c:v>0.96750000000000003</c:v>
                </c:pt>
                <c:pt idx="388">
                  <c:v>0.97000000000000064</c:v>
                </c:pt>
                <c:pt idx="389">
                  <c:v>0.97250000000000003</c:v>
                </c:pt>
                <c:pt idx="390">
                  <c:v>0.97500000000000064</c:v>
                </c:pt>
                <c:pt idx="391">
                  <c:v>0.97750000000000004</c:v>
                </c:pt>
                <c:pt idx="392">
                  <c:v>0.98</c:v>
                </c:pt>
                <c:pt idx="393">
                  <c:v>0.98249999999999948</c:v>
                </c:pt>
                <c:pt idx="394">
                  <c:v>0.98499999999999999</c:v>
                </c:pt>
                <c:pt idx="395">
                  <c:v>0.98749999999999949</c:v>
                </c:pt>
                <c:pt idx="396">
                  <c:v>0.99</c:v>
                </c:pt>
                <c:pt idx="397">
                  <c:v>0.99249999999999949</c:v>
                </c:pt>
                <c:pt idx="398">
                  <c:v>0.995</c:v>
                </c:pt>
                <c:pt idx="399">
                  <c:v>0.9974999999999995</c:v>
                </c:pt>
                <c:pt idx="400">
                  <c:v>1</c:v>
                </c:pt>
                <c:pt idx="401">
                  <c:v>1.002499999999994</c:v>
                </c:pt>
                <c:pt idx="402">
                  <c:v>1.0049999999999932</c:v>
                </c:pt>
                <c:pt idx="403">
                  <c:v>1.0074999999999927</c:v>
                </c:pt>
                <c:pt idx="404">
                  <c:v>1.01</c:v>
                </c:pt>
                <c:pt idx="405">
                  <c:v>1.0125</c:v>
                </c:pt>
                <c:pt idx="406">
                  <c:v>1.0149999999999932</c:v>
                </c:pt>
                <c:pt idx="407">
                  <c:v>1.0174999999999927</c:v>
                </c:pt>
                <c:pt idx="408">
                  <c:v>1.02</c:v>
                </c:pt>
                <c:pt idx="409">
                  <c:v>1.0225</c:v>
                </c:pt>
                <c:pt idx="410">
                  <c:v>1.0249999999999932</c:v>
                </c:pt>
                <c:pt idx="411">
                  <c:v>1.0274999999999928</c:v>
                </c:pt>
                <c:pt idx="412">
                  <c:v>1.03</c:v>
                </c:pt>
                <c:pt idx="413">
                  <c:v>1.0325</c:v>
                </c:pt>
                <c:pt idx="414">
                  <c:v>1.0349999999999933</c:v>
                </c:pt>
                <c:pt idx="415">
                  <c:v>1.0374999999999928</c:v>
                </c:pt>
                <c:pt idx="416">
                  <c:v>1.04</c:v>
                </c:pt>
                <c:pt idx="417">
                  <c:v>1.0425</c:v>
                </c:pt>
                <c:pt idx="418">
                  <c:v>1.0449999999999939</c:v>
                </c:pt>
                <c:pt idx="419">
                  <c:v>1.0474999999999928</c:v>
                </c:pt>
                <c:pt idx="420">
                  <c:v>1.05</c:v>
                </c:pt>
                <c:pt idx="421">
                  <c:v>1.0525</c:v>
                </c:pt>
                <c:pt idx="422">
                  <c:v>1.0549999999999939</c:v>
                </c:pt>
                <c:pt idx="423">
                  <c:v>1.0574999999999934</c:v>
                </c:pt>
                <c:pt idx="424">
                  <c:v>1.06</c:v>
                </c:pt>
                <c:pt idx="425">
                  <c:v>1.0625</c:v>
                </c:pt>
                <c:pt idx="426">
                  <c:v>1.064999999999994</c:v>
                </c:pt>
                <c:pt idx="427">
                  <c:v>1.0674999999999932</c:v>
                </c:pt>
                <c:pt idx="428">
                  <c:v>1.07</c:v>
                </c:pt>
                <c:pt idx="429">
                  <c:v>1.0725</c:v>
                </c:pt>
                <c:pt idx="430">
                  <c:v>1.075</c:v>
                </c:pt>
                <c:pt idx="431">
                  <c:v>1.0774999999999932</c:v>
                </c:pt>
                <c:pt idx="432">
                  <c:v>1.08</c:v>
                </c:pt>
                <c:pt idx="433">
                  <c:v>1.0825</c:v>
                </c:pt>
                <c:pt idx="434">
                  <c:v>1.085</c:v>
                </c:pt>
                <c:pt idx="435">
                  <c:v>1.0874999999999932</c:v>
                </c:pt>
                <c:pt idx="436">
                  <c:v>1.0900000000000001</c:v>
                </c:pt>
                <c:pt idx="437">
                  <c:v>1.0925</c:v>
                </c:pt>
                <c:pt idx="438">
                  <c:v>1.095</c:v>
                </c:pt>
                <c:pt idx="439">
                  <c:v>1.0974999999999933</c:v>
                </c:pt>
                <c:pt idx="440">
                  <c:v>1.1000000000000001</c:v>
                </c:pt>
                <c:pt idx="441">
                  <c:v>1.1025</c:v>
                </c:pt>
                <c:pt idx="442">
                  <c:v>1.105</c:v>
                </c:pt>
                <c:pt idx="443">
                  <c:v>1.1074999999999939</c:v>
                </c:pt>
                <c:pt idx="444">
                  <c:v>1.1100000000000001</c:v>
                </c:pt>
                <c:pt idx="445">
                  <c:v>1.1125</c:v>
                </c:pt>
                <c:pt idx="446">
                  <c:v>1.115</c:v>
                </c:pt>
                <c:pt idx="447">
                  <c:v>1.1174999999999939</c:v>
                </c:pt>
                <c:pt idx="448">
                  <c:v>1.1200000000000001</c:v>
                </c:pt>
                <c:pt idx="449">
                  <c:v>1.1225000000000001</c:v>
                </c:pt>
                <c:pt idx="450">
                  <c:v>1.125</c:v>
                </c:pt>
                <c:pt idx="451">
                  <c:v>1.127499999999994</c:v>
                </c:pt>
                <c:pt idx="452">
                  <c:v>1.1299999999999932</c:v>
                </c:pt>
                <c:pt idx="453">
                  <c:v>1.1325000000000001</c:v>
                </c:pt>
                <c:pt idx="454">
                  <c:v>1.135</c:v>
                </c:pt>
                <c:pt idx="455">
                  <c:v>1.1375</c:v>
                </c:pt>
                <c:pt idx="456">
                  <c:v>1.1399999999999932</c:v>
                </c:pt>
                <c:pt idx="457">
                  <c:v>1.1425000000000001</c:v>
                </c:pt>
                <c:pt idx="458">
                  <c:v>1.145</c:v>
                </c:pt>
                <c:pt idx="459">
                  <c:v>1.1475</c:v>
                </c:pt>
                <c:pt idx="460">
                  <c:v>1.1499999999999932</c:v>
                </c:pt>
                <c:pt idx="461">
                  <c:v>1.1525000000000001</c:v>
                </c:pt>
                <c:pt idx="462">
                  <c:v>1.155</c:v>
                </c:pt>
                <c:pt idx="463">
                  <c:v>1.1575</c:v>
                </c:pt>
                <c:pt idx="464">
                  <c:v>1.1599999999999933</c:v>
                </c:pt>
                <c:pt idx="465">
                  <c:v>1.1625000000000001</c:v>
                </c:pt>
                <c:pt idx="466">
                  <c:v>1.165</c:v>
                </c:pt>
                <c:pt idx="467">
                  <c:v>1.1675</c:v>
                </c:pt>
                <c:pt idx="468">
                  <c:v>1.1700000000000021</c:v>
                </c:pt>
                <c:pt idx="469">
                  <c:v>1.1725000000000001</c:v>
                </c:pt>
                <c:pt idx="470">
                  <c:v>1.175</c:v>
                </c:pt>
                <c:pt idx="471">
                  <c:v>1.1775</c:v>
                </c:pt>
                <c:pt idx="472">
                  <c:v>1.1800000000000059</c:v>
                </c:pt>
                <c:pt idx="473">
                  <c:v>1.1825000000000001</c:v>
                </c:pt>
                <c:pt idx="474">
                  <c:v>1.1850000000000001</c:v>
                </c:pt>
                <c:pt idx="475">
                  <c:v>1.1875</c:v>
                </c:pt>
                <c:pt idx="476">
                  <c:v>1.1900000000000059</c:v>
                </c:pt>
                <c:pt idx="477">
                  <c:v>1.1924999999999999</c:v>
                </c:pt>
                <c:pt idx="478">
                  <c:v>1.1950000000000001</c:v>
                </c:pt>
                <c:pt idx="479">
                  <c:v>1.1975</c:v>
                </c:pt>
                <c:pt idx="480">
                  <c:v>1.2</c:v>
                </c:pt>
                <c:pt idx="481">
                  <c:v>1.2024999999999932</c:v>
                </c:pt>
                <c:pt idx="482">
                  <c:v>1.2049999999999927</c:v>
                </c:pt>
                <c:pt idx="483">
                  <c:v>1.2074999999999914</c:v>
                </c:pt>
                <c:pt idx="484">
                  <c:v>1.21</c:v>
                </c:pt>
                <c:pt idx="485">
                  <c:v>1.2124999999999932</c:v>
                </c:pt>
                <c:pt idx="486">
                  <c:v>1.2149999999999928</c:v>
                </c:pt>
                <c:pt idx="487">
                  <c:v>1.2174999999999914</c:v>
                </c:pt>
                <c:pt idx="488">
                  <c:v>1.22</c:v>
                </c:pt>
                <c:pt idx="489">
                  <c:v>1.2224999999999933</c:v>
                </c:pt>
                <c:pt idx="490">
                  <c:v>1.2249999999999928</c:v>
                </c:pt>
                <c:pt idx="491">
                  <c:v>1.2274999999999914</c:v>
                </c:pt>
                <c:pt idx="492">
                  <c:v>1.23</c:v>
                </c:pt>
                <c:pt idx="493">
                  <c:v>1.2324999999999939</c:v>
                </c:pt>
                <c:pt idx="494">
                  <c:v>1.2349999999999928</c:v>
                </c:pt>
                <c:pt idx="495">
                  <c:v>1.2374999999999914</c:v>
                </c:pt>
                <c:pt idx="496">
                  <c:v>1.24</c:v>
                </c:pt>
                <c:pt idx="497">
                  <c:v>1.2424999999999939</c:v>
                </c:pt>
                <c:pt idx="498">
                  <c:v>1.2449999999999934</c:v>
                </c:pt>
                <c:pt idx="499">
                  <c:v>1.2474999999999914</c:v>
                </c:pt>
                <c:pt idx="500">
                  <c:v>1.25</c:v>
                </c:pt>
                <c:pt idx="501">
                  <c:v>1.252499999999994</c:v>
                </c:pt>
                <c:pt idx="502">
                  <c:v>1.2549999999999932</c:v>
                </c:pt>
                <c:pt idx="503">
                  <c:v>1.2574999999999927</c:v>
                </c:pt>
                <c:pt idx="504">
                  <c:v>1.26</c:v>
                </c:pt>
                <c:pt idx="505">
                  <c:v>1.2625</c:v>
                </c:pt>
                <c:pt idx="506">
                  <c:v>1.2649999999999932</c:v>
                </c:pt>
                <c:pt idx="507">
                  <c:v>1.2674999999999927</c:v>
                </c:pt>
                <c:pt idx="508">
                  <c:v>1.27</c:v>
                </c:pt>
                <c:pt idx="509">
                  <c:v>1.2725</c:v>
                </c:pt>
                <c:pt idx="510">
                  <c:v>1.2749999999999932</c:v>
                </c:pt>
                <c:pt idx="511">
                  <c:v>1.2774999999999928</c:v>
                </c:pt>
                <c:pt idx="512">
                  <c:v>1.28</c:v>
                </c:pt>
                <c:pt idx="513">
                  <c:v>1.2825</c:v>
                </c:pt>
                <c:pt idx="514">
                  <c:v>1.2849999999999933</c:v>
                </c:pt>
                <c:pt idx="515">
                  <c:v>1.2874999999999928</c:v>
                </c:pt>
                <c:pt idx="516">
                  <c:v>1.29</c:v>
                </c:pt>
                <c:pt idx="517">
                  <c:v>1.2925</c:v>
                </c:pt>
                <c:pt idx="518">
                  <c:v>1.2949999999999939</c:v>
                </c:pt>
                <c:pt idx="519">
                  <c:v>1.2974999999999928</c:v>
                </c:pt>
                <c:pt idx="520">
                  <c:v>1.3</c:v>
                </c:pt>
                <c:pt idx="521">
                  <c:v>1.3025</c:v>
                </c:pt>
                <c:pt idx="522">
                  <c:v>1.3049999999999939</c:v>
                </c:pt>
                <c:pt idx="523">
                  <c:v>1.3074999999999934</c:v>
                </c:pt>
                <c:pt idx="524">
                  <c:v>1.31</c:v>
                </c:pt>
                <c:pt idx="525">
                  <c:v>1.3125</c:v>
                </c:pt>
                <c:pt idx="526">
                  <c:v>1.314999999999994</c:v>
                </c:pt>
                <c:pt idx="527">
                  <c:v>1.3174999999999932</c:v>
                </c:pt>
                <c:pt idx="528">
                  <c:v>1.32</c:v>
                </c:pt>
                <c:pt idx="529">
                  <c:v>1.3225</c:v>
                </c:pt>
                <c:pt idx="530">
                  <c:v>1.325</c:v>
                </c:pt>
                <c:pt idx="531">
                  <c:v>1.3274999999999932</c:v>
                </c:pt>
                <c:pt idx="532">
                  <c:v>1.33</c:v>
                </c:pt>
                <c:pt idx="533">
                  <c:v>1.3325</c:v>
                </c:pt>
                <c:pt idx="534">
                  <c:v>1.335</c:v>
                </c:pt>
                <c:pt idx="535">
                  <c:v>1.3374999999999932</c:v>
                </c:pt>
                <c:pt idx="536">
                  <c:v>1.34</c:v>
                </c:pt>
                <c:pt idx="537">
                  <c:v>1.3425</c:v>
                </c:pt>
                <c:pt idx="538">
                  <c:v>1.345</c:v>
                </c:pt>
                <c:pt idx="539">
                  <c:v>1.3474999999999933</c:v>
                </c:pt>
                <c:pt idx="540">
                  <c:v>1.35</c:v>
                </c:pt>
                <c:pt idx="541">
                  <c:v>1.3525</c:v>
                </c:pt>
                <c:pt idx="542">
                  <c:v>1.355</c:v>
                </c:pt>
                <c:pt idx="543">
                  <c:v>1.3574999999999939</c:v>
                </c:pt>
                <c:pt idx="544">
                  <c:v>1.36</c:v>
                </c:pt>
                <c:pt idx="545">
                  <c:v>1.3625</c:v>
                </c:pt>
                <c:pt idx="546">
                  <c:v>1.365</c:v>
                </c:pt>
                <c:pt idx="547">
                  <c:v>1.3674999999999939</c:v>
                </c:pt>
                <c:pt idx="548">
                  <c:v>1.37</c:v>
                </c:pt>
                <c:pt idx="549">
                  <c:v>1.3725000000000001</c:v>
                </c:pt>
                <c:pt idx="550">
                  <c:v>1.375</c:v>
                </c:pt>
                <c:pt idx="551">
                  <c:v>1.377499999999994</c:v>
                </c:pt>
                <c:pt idx="552">
                  <c:v>1.3800000000000001</c:v>
                </c:pt>
                <c:pt idx="553">
                  <c:v>1.3825000000000001</c:v>
                </c:pt>
                <c:pt idx="554">
                  <c:v>1.385</c:v>
                </c:pt>
                <c:pt idx="555">
                  <c:v>1.3875</c:v>
                </c:pt>
                <c:pt idx="556">
                  <c:v>1.3900000000000001</c:v>
                </c:pt>
                <c:pt idx="557">
                  <c:v>1.3925000000000001</c:v>
                </c:pt>
                <c:pt idx="558">
                  <c:v>1.395</c:v>
                </c:pt>
                <c:pt idx="559">
                  <c:v>1.3975</c:v>
                </c:pt>
                <c:pt idx="560">
                  <c:v>1.4</c:v>
                </c:pt>
                <c:pt idx="561">
                  <c:v>1.4024999999999928</c:v>
                </c:pt>
                <c:pt idx="562">
                  <c:v>1.4049999999999914</c:v>
                </c:pt>
                <c:pt idx="563">
                  <c:v>1.4074999999999895</c:v>
                </c:pt>
                <c:pt idx="564">
                  <c:v>1.41</c:v>
                </c:pt>
                <c:pt idx="565">
                  <c:v>1.4124999999999928</c:v>
                </c:pt>
                <c:pt idx="566">
                  <c:v>1.4149999999999914</c:v>
                </c:pt>
                <c:pt idx="567">
                  <c:v>1.4174999999999895</c:v>
                </c:pt>
                <c:pt idx="568">
                  <c:v>1.42</c:v>
                </c:pt>
                <c:pt idx="569">
                  <c:v>1.4224999999999928</c:v>
                </c:pt>
                <c:pt idx="570">
                  <c:v>1.4249999999999914</c:v>
                </c:pt>
                <c:pt idx="571">
                  <c:v>1.4274999999999896</c:v>
                </c:pt>
                <c:pt idx="572">
                  <c:v>1.43</c:v>
                </c:pt>
                <c:pt idx="573">
                  <c:v>1.4324999999999934</c:v>
                </c:pt>
                <c:pt idx="574">
                  <c:v>1.4349999999999914</c:v>
                </c:pt>
                <c:pt idx="575">
                  <c:v>1.4374999999999896</c:v>
                </c:pt>
                <c:pt idx="576">
                  <c:v>1.44</c:v>
                </c:pt>
                <c:pt idx="577">
                  <c:v>1.4424999999999932</c:v>
                </c:pt>
                <c:pt idx="578">
                  <c:v>1.4449999999999927</c:v>
                </c:pt>
                <c:pt idx="579">
                  <c:v>1.4474999999999896</c:v>
                </c:pt>
                <c:pt idx="580">
                  <c:v>1.45</c:v>
                </c:pt>
                <c:pt idx="581">
                  <c:v>1.4524999999999932</c:v>
                </c:pt>
                <c:pt idx="582">
                  <c:v>1.4549999999999927</c:v>
                </c:pt>
                <c:pt idx="583">
                  <c:v>1.4574999999999914</c:v>
                </c:pt>
                <c:pt idx="584">
                  <c:v>1.46</c:v>
                </c:pt>
                <c:pt idx="585">
                  <c:v>1.4624999999999932</c:v>
                </c:pt>
                <c:pt idx="586">
                  <c:v>1.4649999999999928</c:v>
                </c:pt>
                <c:pt idx="587">
                  <c:v>1.4674999999999914</c:v>
                </c:pt>
                <c:pt idx="588">
                  <c:v>1.47</c:v>
                </c:pt>
                <c:pt idx="589">
                  <c:v>1.4724999999999933</c:v>
                </c:pt>
                <c:pt idx="590">
                  <c:v>1.4749999999999928</c:v>
                </c:pt>
                <c:pt idx="591">
                  <c:v>1.4774999999999914</c:v>
                </c:pt>
                <c:pt idx="592">
                  <c:v>1.48</c:v>
                </c:pt>
                <c:pt idx="593">
                  <c:v>1.4824999999999939</c:v>
                </c:pt>
                <c:pt idx="594">
                  <c:v>1.4849999999999928</c:v>
                </c:pt>
                <c:pt idx="595">
                  <c:v>1.4874999999999914</c:v>
                </c:pt>
                <c:pt idx="596">
                  <c:v>1.49</c:v>
                </c:pt>
                <c:pt idx="597">
                  <c:v>1.4924999999999939</c:v>
                </c:pt>
                <c:pt idx="598">
                  <c:v>1.4949999999999934</c:v>
                </c:pt>
                <c:pt idx="599">
                  <c:v>1.4974999999999914</c:v>
                </c:pt>
                <c:pt idx="600">
                  <c:v>1.5</c:v>
                </c:pt>
                <c:pt idx="601">
                  <c:v>1.502499999999994</c:v>
                </c:pt>
                <c:pt idx="602">
                  <c:v>1.5049999999999932</c:v>
                </c:pt>
                <c:pt idx="603">
                  <c:v>1.5074999999999927</c:v>
                </c:pt>
                <c:pt idx="604">
                  <c:v>1.51</c:v>
                </c:pt>
                <c:pt idx="605">
                  <c:v>1.5125</c:v>
                </c:pt>
                <c:pt idx="606">
                  <c:v>1.5149999999999932</c:v>
                </c:pt>
                <c:pt idx="607">
                  <c:v>1.5174999999999927</c:v>
                </c:pt>
                <c:pt idx="608">
                  <c:v>1.52</c:v>
                </c:pt>
                <c:pt idx="609">
                  <c:v>1.5225</c:v>
                </c:pt>
                <c:pt idx="610">
                  <c:v>1.5249999999999932</c:v>
                </c:pt>
                <c:pt idx="611">
                  <c:v>1.5274999999999928</c:v>
                </c:pt>
                <c:pt idx="612">
                  <c:v>1.53</c:v>
                </c:pt>
                <c:pt idx="613">
                  <c:v>1.5325</c:v>
                </c:pt>
                <c:pt idx="614">
                  <c:v>1.5349999999999933</c:v>
                </c:pt>
                <c:pt idx="615">
                  <c:v>1.5374999999999928</c:v>
                </c:pt>
                <c:pt idx="616">
                  <c:v>1.54</c:v>
                </c:pt>
                <c:pt idx="617">
                  <c:v>1.5425</c:v>
                </c:pt>
                <c:pt idx="618">
                  <c:v>1.5449999999999939</c:v>
                </c:pt>
                <c:pt idx="619">
                  <c:v>1.5474999999999928</c:v>
                </c:pt>
                <c:pt idx="620">
                  <c:v>1.55</c:v>
                </c:pt>
                <c:pt idx="621">
                  <c:v>1.5525</c:v>
                </c:pt>
                <c:pt idx="622">
                  <c:v>1.5549999999999939</c:v>
                </c:pt>
                <c:pt idx="623">
                  <c:v>1.5574999999999934</c:v>
                </c:pt>
                <c:pt idx="624">
                  <c:v>1.56</c:v>
                </c:pt>
                <c:pt idx="625">
                  <c:v>1.5625</c:v>
                </c:pt>
                <c:pt idx="626">
                  <c:v>1.564999999999994</c:v>
                </c:pt>
                <c:pt idx="627">
                  <c:v>1.5674999999999932</c:v>
                </c:pt>
                <c:pt idx="628">
                  <c:v>1.57</c:v>
                </c:pt>
                <c:pt idx="629">
                  <c:v>1.5725</c:v>
                </c:pt>
                <c:pt idx="630">
                  <c:v>1.575</c:v>
                </c:pt>
                <c:pt idx="631">
                  <c:v>1.5774999999999932</c:v>
                </c:pt>
                <c:pt idx="632">
                  <c:v>1.58</c:v>
                </c:pt>
                <c:pt idx="633">
                  <c:v>1.5825</c:v>
                </c:pt>
                <c:pt idx="634">
                  <c:v>1.585</c:v>
                </c:pt>
                <c:pt idx="635">
                  <c:v>1.5874999999999932</c:v>
                </c:pt>
                <c:pt idx="636">
                  <c:v>1.59</c:v>
                </c:pt>
                <c:pt idx="637">
                  <c:v>1.5925</c:v>
                </c:pt>
                <c:pt idx="638">
                  <c:v>1.595</c:v>
                </c:pt>
                <c:pt idx="639">
                  <c:v>1.5974999999999933</c:v>
                </c:pt>
                <c:pt idx="640">
                  <c:v>1.6</c:v>
                </c:pt>
                <c:pt idx="641">
                  <c:v>1.6025</c:v>
                </c:pt>
                <c:pt idx="642">
                  <c:v>1.605</c:v>
                </c:pt>
                <c:pt idx="643">
                  <c:v>1.6074999999999939</c:v>
                </c:pt>
                <c:pt idx="644">
                  <c:v>1.61</c:v>
                </c:pt>
                <c:pt idx="645">
                  <c:v>1.6125</c:v>
                </c:pt>
                <c:pt idx="646">
                  <c:v>1.615</c:v>
                </c:pt>
                <c:pt idx="647">
                  <c:v>1.6174999999999939</c:v>
                </c:pt>
                <c:pt idx="648">
                  <c:v>1.62</c:v>
                </c:pt>
                <c:pt idx="649">
                  <c:v>1.6225000000000001</c:v>
                </c:pt>
                <c:pt idx="650">
                  <c:v>1.625</c:v>
                </c:pt>
                <c:pt idx="651">
                  <c:v>1.627499999999994</c:v>
                </c:pt>
                <c:pt idx="652">
                  <c:v>1.6300000000000001</c:v>
                </c:pt>
                <c:pt idx="653">
                  <c:v>1.6325000000000001</c:v>
                </c:pt>
                <c:pt idx="654">
                  <c:v>1.635</c:v>
                </c:pt>
                <c:pt idx="655">
                  <c:v>1.6375</c:v>
                </c:pt>
                <c:pt idx="656">
                  <c:v>1.6400000000000001</c:v>
                </c:pt>
                <c:pt idx="657">
                  <c:v>1.6425000000000001</c:v>
                </c:pt>
                <c:pt idx="658">
                  <c:v>1.645</c:v>
                </c:pt>
                <c:pt idx="659">
                  <c:v>1.6475</c:v>
                </c:pt>
                <c:pt idx="660">
                  <c:v>1.6500000000000001</c:v>
                </c:pt>
                <c:pt idx="661">
                  <c:v>1.6525000000000001</c:v>
                </c:pt>
                <c:pt idx="662">
                  <c:v>1.655</c:v>
                </c:pt>
                <c:pt idx="663">
                  <c:v>1.6575</c:v>
                </c:pt>
                <c:pt idx="664">
                  <c:v>1.6600000000000001</c:v>
                </c:pt>
                <c:pt idx="665">
                  <c:v>1.6625000000000001</c:v>
                </c:pt>
                <c:pt idx="666">
                  <c:v>1.665</c:v>
                </c:pt>
                <c:pt idx="667">
                  <c:v>1.6675</c:v>
                </c:pt>
                <c:pt idx="668">
                  <c:v>1.6700000000000021</c:v>
                </c:pt>
                <c:pt idx="669">
                  <c:v>1.6725000000000001</c:v>
                </c:pt>
                <c:pt idx="670">
                  <c:v>1.675</c:v>
                </c:pt>
                <c:pt idx="671">
                  <c:v>1.6775</c:v>
                </c:pt>
                <c:pt idx="672">
                  <c:v>1.6800000000000059</c:v>
                </c:pt>
                <c:pt idx="673">
                  <c:v>1.6825000000000001</c:v>
                </c:pt>
                <c:pt idx="674">
                  <c:v>1.6850000000000001</c:v>
                </c:pt>
                <c:pt idx="675">
                  <c:v>1.6875</c:v>
                </c:pt>
                <c:pt idx="676">
                  <c:v>1.6900000000000059</c:v>
                </c:pt>
                <c:pt idx="677">
                  <c:v>1.6924999999999999</c:v>
                </c:pt>
                <c:pt idx="678">
                  <c:v>1.6950000000000001</c:v>
                </c:pt>
                <c:pt idx="679">
                  <c:v>1.6975</c:v>
                </c:pt>
                <c:pt idx="680">
                  <c:v>1.7</c:v>
                </c:pt>
                <c:pt idx="681">
                  <c:v>1.7024999999999932</c:v>
                </c:pt>
                <c:pt idx="682">
                  <c:v>1.7049999999999927</c:v>
                </c:pt>
                <c:pt idx="683">
                  <c:v>1.7074999999999914</c:v>
                </c:pt>
                <c:pt idx="684">
                  <c:v>1.71</c:v>
                </c:pt>
                <c:pt idx="685">
                  <c:v>1.7124999999999932</c:v>
                </c:pt>
                <c:pt idx="686">
                  <c:v>1.7149999999999928</c:v>
                </c:pt>
                <c:pt idx="687">
                  <c:v>1.7174999999999914</c:v>
                </c:pt>
                <c:pt idx="688">
                  <c:v>1.72</c:v>
                </c:pt>
                <c:pt idx="689">
                  <c:v>1.7224999999999933</c:v>
                </c:pt>
                <c:pt idx="690">
                  <c:v>1.7249999999999928</c:v>
                </c:pt>
                <c:pt idx="691">
                  <c:v>1.7274999999999914</c:v>
                </c:pt>
                <c:pt idx="692">
                  <c:v>1.73</c:v>
                </c:pt>
                <c:pt idx="693">
                  <c:v>1.7324999999999939</c:v>
                </c:pt>
                <c:pt idx="694">
                  <c:v>1.7349999999999928</c:v>
                </c:pt>
                <c:pt idx="695">
                  <c:v>1.7374999999999914</c:v>
                </c:pt>
                <c:pt idx="696">
                  <c:v>1.74</c:v>
                </c:pt>
                <c:pt idx="697">
                  <c:v>1.7424999999999939</c:v>
                </c:pt>
                <c:pt idx="698">
                  <c:v>1.7449999999999934</c:v>
                </c:pt>
                <c:pt idx="699">
                  <c:v>1.7474999999999914</c:v>
                </c:pt>
                <c:pt idx="700">
                  <c:v>1.75</c:v>
                </c:pt>
                <c:pt idx="701">
                  <c:v>1.752499999999994</c:v>
                </c:pt>
                <c:pt idx="702">
                  <c:v>1.7549999999999932</c:v>
                </c:pt>
                <c:pt idx="703">
                  <c:v>1.7574999999999927</c:v>
                </c:pt>
                <c:pt idx="704">
                  <c:v>1.76</c:v>
                </c:pt>
                <c:pt idx="705">
                  <c:v>1.7625</c:v>
                </c:pt>
                <c:pt idx="706">
                  <c:v>1.7649999999999932</c:v>
                </c:pt>
                <c:pt idx="707">
                  <c:v>1.7674999999999927</c:v>
                </c:pt>
                <c:pt idx="708">
                  <c:v>1.77</c:v>
                </c:pt>
                <c:pt idx="709">
                  <c:v>1.7725</c:v>
                </c:pt>
                <c:pt idx="710">
                  <c:v>1.7749999999999932</c:v>
                </c:pt>
                <c:pt idx="711">
                  <c:v>1.7774999999999928</c:v>
                </c:pt>
                <c:pt idx="712">
                  <c:v>1.78</c:v>
                </c:pt>
                <c:pt idx="713">
                  <c:v>1.7825</c:v>
                </c:pt>
                <c:pt idx="714">
                  <c:v>1.7849999999999933</c:v>
                </c:pt>
                <c:pt idx="715">
                  <c:v>1.7874999999999928</c:v>
                </c:pt>
                <c:pt idx="716">
                  <c:v>1.79</c:v>
                </c:pt>
                <c:pt idx="717">
                  <c:v>1.7925</c:v>
                </c:pt>
                <c:pt idx="718">
                  <c:v>1.7949999999999939</c:v>
                </c:pt>
                <c:pt idx="719">
                  <c:v>1.7974999999999928</c:v>
                </c:pt>
                <c:pt idx="720">
                  <c:v>1.8</c:v>
                </c:pt>
                <c:pt idx="721">
                  <c:v>1.8025</c:v>
                </c:pt>
                <c:pt idx="722">
                  <c:v>1.8049999999999939</c:v>
                </c:pt>
                <c:pt idx="723">
                  <c:v>1.8074999999999934</c:v>
                </c:pt>
                <c:pt idx="724">
                  <c:v>1.81</c:v>
                </c:pt>
                <c:pt idx="725">
                  <c:v>1.8125</c:v>
                </c:pt>
                <c:pt idx="726">
                  <c:v>1.814999999999994</c:v>
                </c:pt>
                <c:pt idx="727">
                  <c:v>1.8174999999999932</c:v>
                </c:pt>
                <c:pt idx="728">
                  <c:v>1.82</c:v>
                </c:pt>
                <c:pt idx="729">
                  <c:v>1.8225</c:v>
                </c:pt>
                <c:pt idx="730">
                  <c:v>1.825</c:v>
                </c:pt>
                <c:pt idx="731">
                  <c:v>1.8274999999999932</c:v>
                </c:pt>
                <c:pt idx="732">
                  <c:v>1.83</c:v>
                </c:pt>
                <c:pt idx="733">
                  <c:v>1.8325</c:v>
                </c:pt>
                <c:pt idx="734">
                  <c:v>1.835</c:v>
                </c:pt>
                <c:pt idx="735">
                  <c:v>1.8374999999999932</c:v>
                </c:pt>
                <c:pt idx="736">
                  <c:v>1.84</c:v>
                </c:pt>
                <c:pt idx="737">
                  <c:v>1.8425</c:v>
                </c:pt>
                <c:pt idx="738">
                  <c:v>1.845</c:v>
                </c:pt>
                <c:pt idx="739">
                  <c:v>1.8474999999999933</c:v>
                </c:pt>
                <c:pt idx="740">
                  <c:v>1.85</c:v>
                </c:pt>
                <c:pt idx="741">
                  <c:v>1.8525</c:v>
                </c:pt>
                <c:pt idx="742">
                  <c:v>1.855</c:v>
                </c:pt>
                <c:pt idx="743">
                  <c:v>1.8574999999999939</c:v>
                </c:pt>
                <c:pt idx="744">
                  <c:v>1.86</c:v>
                </c:pt>
                <c:pt idx="745">
                  <c:v>1.8625</c:v>
                </c:pt>
                <c:pt idx="746">
                  <c:v>1.865</c:v>
                </c:pt>
                <c:pt idx="747">
                  <c:v>1.8674999999999939</c:v>
                </c:pt>
                <c:pt idx="748">
                  <c:v>1.87</c:v>
                </c:pt>
                <c:pt idx="749">
                  <c:v>1.8725000000000001</c:v>
                </c:pt>
                <c:pt idx="750">
                  <c:v>1.875</c:v>
                </c:pt>
                <c:pt idx="751">
                  <c:v>1.877499999999994</c:v>
                </c:pt>
                <c:pt idx="752">
                  <c:v>1.8800000000000001</c:v>
                </c:pt>
                <c:pt idx="753">
                  <c:v>1.8825000000000001</c:v>
                </c:pt>
                <c:pt idx="754">
                  <c:v>1.885</c:v>
                </c:pt>
                <c:pt idx="755">
                  <c:v>1.8875</c:v>
                </c:pt>
                <c:pt idx="756">
                  <c:v>1.8900000000000001</c:v>
                </c:pt>
                <c:pt idx="757">
                  <c:v>1.8925000000000001</c:v>
                </c:pt>
                <c:pt idx="758">
                  <c:v>1.895</c:v>
                </c:pt>
                <c:pt idx="759">
                  <c:v>1.8975</c:v>
                </c:pt>
                <c:pt idx="760">
                  <c:v>1.9000000000000001</c:v>
                </c:pt>
                <c:pt idx="761">
                  <c:v>1.9025000000000001</c:v>
                </c:pt>
                <c:pt idx="762">
                  <c:v>1.905</c:v>
                </c:pt>
                <c:pt idx="763">
                  <c:v>1.9075</c:v>
                </c:pt>
                <c:pt idx="764">
                  <c:v>1.9100000000000001</c:v>
                </c:pt>
                <c:pt idx="765">
                  <c:v>1.9125000000000001</c:v>
                </c:pt>
                <c:pt idx="766">
                  <c:v>1.915</c:v>
                </c:pt>
                <c:pt idx="767">
                  <c:v>1.9175</c:v>
                </c:pt>
                <c:pt idx="768">
                  <c:v>1.9200000000000021</c:v>
                </c:pt>
                <c:pt idx="769">
                  <c:v>1.9225000000000001</c:v>
                </c:pt>
                <c:pt idx="770">
                  <c:v>1.925</c:v>
                </c:pt>
                <c:pt idx="771">
                  <c:v>1.9275</c:v>
                </c:pt>
                <c:pt idx="772">
                  <c:v>1.9300000000000059</c:v>
                </c:pt>
                <c:pt idx="773">
                  <c:v>1.9325000000000001</c:v>
                </c:pt>
                <c:pt idx="774">
                  <c:v>1.9350000000000001</c:v>
                </c:pt>
                <c:pt idx="775">
                  <c:v>1.9375</c:v>
                </c:pt>
                <c:pt idx="776">
                  <c:v>1.9400000000000059</c:v>
                </c:pt>
                <c:pt idx="777">
                  <c:v>1.9424999999999999</c:v>
                </c:pt>
                <c:pt idx="778">
                  <c:v>1.9450000000000001</c:v>
                </c:pt>
                <c:pt idx="779">
                  <c:v>1.9475</c:v>
                </c:pt>
                <c:pt idx="780">
                  <c:v>1.950000000000006</c:v>
                </c:pt>
                <c:pt idx="781">
                  <c:v>1.9524999999999999</c:v>
                </c:pt>
                <c:pt idx="782">
                  <c:v>1.9550000000000001</c:v>
                </c:pt>
                <c:pt idx="783">
                  <c:v>1.9575</c:v>
                </c:pt>
                <c:pt idx="784">
                  <c:v>1.960000000000006</c:v>
                </c:pt>
                <c:pt idx="785">
                  <c:v>1.9624999999999999</c:v>
                </c:pt>
                <c:pt idx="786">
                  <c:v>1.9650000000000001</c:v>
                </c:pt>
                <c:pt idx="787">
                  <c:v>1.9675</c:v>
                </c:pt>
                <c:pt idx="788">
                  <c:v>1.970000000000006</c:v>
                </c:pt>
                <c:pt idx="789">
                  <c:v>1.9724999999999999</c:v>
                </c:pt>
                <c:pt idx="790">
                  <c:v>1.9750000000000001</c:v>
                </c:pt>
                <c:pt idx="791">
                  <c:v>1.9775</c:v>
                </c:pt>
                <c:pt idx="792">
                  <c:v>1.9800000000000066</c:v>
                </c:pt>
                <c:pt idx="793">
                  <c:v>1.9824999999999999</c:v>
                </c:pt>
                <c:pt idx="794">
                  <c:v>1.9850000000000001</c:v>
                </c:pt>
                <c:pt idx="795">
                  <c:v>1.9875</c:v>
                </c:pt>
                <c:pt idx="796">
                  <c:v>1.9900000000000067</c:v>
                </c:pt>
                <c:pt idx="797">
                  <c:v>1.9924999999999999</c:v>
                </c:pt>
                <c:pt idx="798">
                  <c:v>1.9950000000000001</c:v>
                </c:pt>
                <c:pt idx="799">
                  <c:v>1.9975000000000001</c:v>
                </c:pt>
                <c:pt idx="800">
                  <c:v>2</c:v>
                </c:pt>
                <c:pt idx="801">
                  <c:v>2.0024999999999977</c:v>
                </c:pt>
                <c:pt idx="802">
                  <c:v>2.0049999999999999</c:v>
                </c:pt>
                <c:pt idx="803">
                  <c:v>2.0074999999999998</c:v>
                </c:pt>
                <c:pt idx="804">
                  <c:v>2.0099999999999998</c:v>
                </c:pt>
                <c:pt idx="805">
                  <c:v>2.0124999999999873</c:v>
                </c:pt>
                <c:pt idx="806">
                  <c:v>2.0149999999999997</c:v>
                </c:pt>
                <c:pt idx="807">
                  <c:v>2.0175000000000001</c:v>
                </c:pt>
                <c:pt idx="808">
                  <c:v>2.02</c:v>
                </c:pt>
                <c:pt idx="809">
                  <c:v>2.0225</c:v>
                </c:pt>
                <c:pt idx="810">
                  <c:v>2.0249999999999999</c:v>
                </c:pt>
                <c:pt idx="811">
                  <c:v>2.0274999999999999</c:v>
                </c:pt>
                <c:pt idx="812">
                  <c:v>2.0299999999999998</c:v>
                </c:pt>
                <c:pt idx="813">
                  <c:v>2.0324999999999873</c:v>
                </c:pt>
                <c:pt idx="814">
                  <c:v>2.0349999999999997</c:v>
                </c:pt>
                <c:pt idx="815">
                  <c:v>2.0375000000000001</c:v>
                </c:pt>
                <c:pt idx="816">
                  <c:v>2.04</c:v>
                </c:pt>
                <c:pt idx="817">
                  <c:v>2.0425</c:v>
                </c:pt>
                <c:pt idx="818">
                  <c:v>2.0449999999999999</c:v>
                </c:pt>
                <c:pt idx="819">
                  <c:v>2.0474999999999999</c:v>
                </c:pt>
                <c:pt idx="820">
                  <c:v>2.0499999999999998</c:v>
                </c:pt>
                <c:pt idx="821">
                  <c:v>2.0524999999999967</c:v>
                </c:pt>
                <c:pt idx="822">
                  <c:v>2.0549999999999997</c:v>
                </c:pt>
                <c:pt idx="823">
                  <c:v>2.0575000000000001</c:v>
                </c:pt>
                <c:pt idx="824">
                  <c:v>2.06</c:v>
                </c:pt>
                <c:pt idx="825">
                  <c:v>2.0625</c:v>
                </c:pt>
                <c:pt idx="826">
                  <c:v>2.0649999999999999</c:v>
                </c:pt>
                <c:pt idx="827">
                  <c:v>2.0674999999999999</c:v>
                </c:pt>
                <c:pt idx="828">
                  <c:v>2.0699999999999998</c:v>
                </c:pt>
                <c:pt idx="829">
                  <c:v>2.0724999999999967</c:v>
                </c:pt>
                <c:pt idx="830">
                  <c:v>2.0749999999999997</c:v>
                </c:pt>
                <c:pt idx="831">
                  <c:v>2.0775000000000001</c:v>
                </c:pt>
                <c:pt idx="832">
                  <c:v>2.08</c:v>
                </c:pt>
                <c:pt idx="833">
                  <c:v>2.0825</c:v>
                </c:pt>
                <c:pt idx="834">
                  <c:v>2.085</c:v>
                </c:pt>
                <c:pt idx="835">
                  <c:v>2.0874999999999999</c:v>
                </c:pt>
                <c:pt idx="836">
                  <c:v>2.09</c:v>
                </c:pt>
                <c:pt idx="837">
                  <c:v>2.0924999999999967</c:v>
                </c:pt>
                <c:pt idx="838">
                  <c:v>2.0949999999999998</c:v>
                </c:pt>
                <c:pt idx="839">
                  <c:v>2.0975000000000001</c:v>
                </c:pt>
                <c:pt idx="840">
                  <c:v>2.1</c:v>
                </c:pt>
                <c:pt idx="841">
                  <c:v>2.1025</c:v>
                </c:pt>
                <c:pt idx="842">
                  <c:v>2.105</c:v>
                </c:pt>
                <c:pt idx="843">
                  <c:v>2.1074999999999999</c:v>
                </c:pt>
                <c:pt idx="844">
                  <c:v>2.11</c:v>
                </c:pt>
                <c:pt idx="845">
                  <c:v>2.1124999999999967</c:v>
                </c:pt>
                <c:pt idx="846">
                  <c:v>2.1149999999999998</c:v>
                </c:pt>
                <c:pt idx="847">
                  <c:v>2.1175000000000002</c:v>
                </c:pt>
                <c:pt idx="848">
                  <c:v>2.12</c:v>
                </c:pt>
                <c:pt idx="849">
                  <c:v>2.1225000000000001</c:v>
                </c:pt>
                <c:pt idx="850">
                  <c:v>2.125</c:v>
                </c:pt>
                <c:pt idx="851">
                  <c:v>2.1274999999999999</c:v>
                </c:pt>
                <c:pt idx="852">
                  <c:v>2.13</c:v>
                </c:pt>
                <c:pt idx="853">
                  <c:v>2.1324999999999967</c:v>
                </c:pt>
                <c:pt idx="854">
                  <c:v>2.1349999999999998</c:v>
                </c:pt>
                <c:pt idx="855">
                  <c:v>2.1375000000000002</c:v>
                </c:pt>
                <c:pt idx="856">
                  <c:v>2.14</c:v>
                </c:pt>
                <c:pt idx="857">
                  <c:v>2.1425000000000001</c:v>
                </c:pt>
                <c:pt idx="858">
                  <c:v>2.145</c:v>
                </c:pt>
                <c:pt idx="859">
                  <c:v>2.147500000000012</c:v>
                </c:pt>
                <c:pt idx="860">
                  <c:v>2.15</c:v>
                </c:pt>
                <c:pt idx="861">
                  <c:v>2.1524999999999967</c:v>
                </c:pt>
                <c:pt idx="862">
                  <c:v>2.1549999999999998</c:v>
                </c:pt>
                <c:pt idx="863">
                  <c:v>2.1575000000000002</c:v>
                </c:pt>
                <c:pt idx="864">
                  <c:v>2.16</c:v>
                </c:pt>
                <c:pt idx="865">
                  <c:v>2.1625000000000001</c:v>
                </c:pt>
                <c:pt idx="866">
                  <c:v>2.165</c:v>
                </c:pt>
                <c:pt idx="867">
                  <c:v>2.167500000000012</c:v>
                </c:pt>
                <c:pt idx="868">
                  <c:v>2.17</c:v>
                </c:pt>
                <c:pt idx="869">
                  <c:v>2.1724999999999977</c:v>
                </c:pt>
                <c:pt idx="870">
                  <c:v>2.1749999999999998</c:v>
                </c:pt>
                <c:pt idx="871">
                  <c:v>2.1775000000000002</c:v>
                </c:pt>
                <c:pt idx="872">
                  <c:v>2.1800000000000002</c:v>
                </c:pt>
                <c:pt idx="873">
                  <c:v>2.1825000000000001</c:v>
                </c:pt>
                <c:pt idx="874">
                  <c:v>2.1850000000000001</c:v>
                </c:pt>
                <c:pt idx="875">
                  <c:v>2.1875000000000147</c:v>
                </c:pt>
                <c:pt idx="876">
                  <c:v>2.19</c:v>
                </c:pt>
                <c:pt idx="877">
                  <c:v>2.1924999999999977</c:v>
                </c:pt>
                <c:pt idx="878">
                  <c:v>2.1949999999999998</c:v>
                </c:pt>
                <c:pt idx="879">
                  <c:v>2.1974999999999998</c:v>
                </c:pt>
                <c:pt idx="880">
                  <c:v>2.2000000000000002</c:v>
                </c:pt>
                <c:pt idx="881">
                  <c:v>2.2025000000000001</c:v>
                </c:pt>
                <c:pt idx="882">
                  <c:v>2.2050000000000001</c:v>
                </c:pt>
                <c:pt idx="883">
                  <c:v>2.2075000000000147</c:v>
                </c:pt>
                <c:pt idx="884">
                  <c:v>2.21</c:v>
                </c:pt>
                <c:pt idx="885">
                  <c:v>2.2124999999999977</c:v>
                </c:pt>
                <c:pt idx="886">
                  <c:v>2.2149999999999999</c:v>
                </c:pt>
                <c:pt idx="887">
                  <c:v>2.2174999999999998</c:v>
                </c:pt>
                <c:pt idx="888">
                  <c:v>2.2200000000000002</c:v>
                </c:pt>
                <c:pt idx="889">
                  <c:v>2.2225000000000001</c:v>
                </c:pt>
                <c:pt idx="890">
                  <c:v>2.2250000000000001</c:v>
                </c:pt>
                <c:pt idx="891">
                  <c:v>2.2275000000000147</c:v>
                </c:pt>
                <c:pt idx="892">
                  <c:v>2.23</c:v>
                </c:pt>
                <c:pt idx="893">
                  <c:v>2.2324999999999977</c:v>
                </c:pt>
                <c:pt idx="894">
                  <c:v>2.2349999999999999</c:v>
                </c:pt>
                <c:pt idx="895">
                  <c:v>2.2374999999999998</c:v>
                </c:pt>
                <c:pt idx="896">
                  <c:v>2.2400000000000002</c:v>
                </c:pt>
                <c:pt idx="897">
                  <c:v>2.2425000000000002</c:v>
                </c:pt>
                <c:pt idx="898">
                  <c:v>2.2450000000000001</c:v>
                </c:pt>
                <c:pt idx="899">
                  <c:v>2.2475000000000147</c:v>
                </c:pt>
                <c:pt idx="900">
                  <c:v>2.25</c:v>
                </c:pt>
                <c:pt idx="901">
                  <c:v>2.2524999999999977</c:v>
                </c:pt>
                <c:pt idx="902">
                  <c:v>2.2549999999999999</c:v>
                </c:pt>
                <c:pt idx="903">
                  <c:v>2.2574999999999998</c:v>
                </c:pt>
                <c:pt idx="904">
                  <c:v>2.2599999999999998</c:v>
                </c:pt>
                <c:pt idx="905">
                  <c:v>2.2625000000000002</c:v>
                </c:pt>
                <c:pt idx="906">
                  <c:v>2.2650000000000001</c:v>
                </c:pt>
                <c:pt idx="907">
                  <c:v>2.2675000000000147</c:v>
                </c:pt>
                <c:pt idx="908">
                  <c:v>2.27</c:v>
                </c:pt>
                <c:pt idx="909">
                  <c:v>2.2725</c:v>
                </c:pt>
                <c:pt idx="910">
                  <c:v>2.2749999999999999</c:v>
                </c:pt>
                <c:pt idx="911">
                  <c:v>2.2774999999999999</c:v>
                </c:pt>
                <c:pt idx="912">
                  <c:v>2.2799999999999998</c:v>
                </c:pt>
                <c:pt idx="913">
                  <c:v>2.2825000000000002</c:v>
                </c:pt>
                <c:pt idx="914">
                  <c:v>2.2850000000000001</c:v>
                </c:pt>
                <c:pt idx="915">
                  <c:v>2.2875000000000147</c:v>
                </c:pt>
                <c:pt idx="916">
                  <c:v>2.29</c:v>
                </c:pt>
                <c:pt idx="917">
                  <c:v>2.2925</c:v>
                </c:pt>
                <c:pt idx="918">
                  <c:v>2.2949999999999999</c:v>
                </c:pt>
                <c:pt idx="919">
                  <c:v>2.2974999999999999</c:v>
                </c:pt>
                <c:pt idx="920">
                  <c:v>2.2999999999999998</c:v>
                </c:pt>
                <c:pt idx="921">
                  <c:v>2.3024999999999967</c:v>
                </c:pt>
                <c:pt idx="922">
                  <c:v>2.3049999999999997</c:v>
                </c:pt>
                <c:pt idx="923">
                  <c:v>2.3075000000000001</c:v>
                </c:pt>
                <c:pt idx="924">
                  <c:v>2.3099999999999987</c:v>
                </c:pt>
                <c:pt idx="925">
                  <c:v>2.3124999999999822</c:v>
                </c:pt>
                <c:pt idx="926">
                  <c:v>2.3149999999999977</c:v>
                </c:pt>
                <c:pt idx="927">
                  <c:v>2.3174999999999977</c:v>
                </c:pt>
                <c:pt idx="928">
                  <c:v>2.3199999999999967</c:v>
                </c:pt>
                <c:pt idx="929">
                  <c:v>2.3224999999999967</c:v>
                </c:pt>
                <c:pt idx="930">
                  <c:v>2.3249999999999997</c:v>
                </c:pt>
                <c:pt idx="931">
                  <c:v>2.3275000000000001</c:v>
                </c:pt>
                <c:pt idx="932">
                  <c:v>2.3299999999999987</c:v>
                </c:pt>
                <c:pt idx="933">
                  <c:v>2.3324999999999823</c:v>
                </c:pt>
                <c:pt idx="934">
                  <c:v>2.3349999999999977</c:v>
                </c:pt>
                <c:pt idx="935">
                  <c:v>2.3374999999999977</c:v>
                </c:pt>
                <c:pt idx="936">
                  <c:v>2.34</c:v>
                </c:pt>
                <c:pt idx="937">
                  <c:v>2.3424999999999967</c:v>
                </c:pt>
                <c:pt idx="938">
                  <c:v>2.3449999999999998</c:v>
                </c:pt>
                <c:pt idx="939">
                  <c:v>2.3475000000000001</c:v>
                </c:pt>
                <c:pt idx="940">
                  <c:v>2.3499999999999988</c:v>
                </c:pt>
                <c:pt idx="941">
                  <c:v>2.352499999999984</c:v>
                </c:pt>
                <c:pt idx="942">
                  <c:v>2.3549999999999978</c:v>
                </c:pt>
                <c:pt idx="943">
                  <c:v>2.3574999999999977</c:v>
                </c:pt>
                <c:pt idx="944">
                  <c:v>2.36</c:v>
                </c:pt>
                <c:pt idx="945">
                  <c:v>2.3624999999999967</c:v>
                </c:pt>
                <c:pt idx="946">
                  <c:v>2.3649999999999998</c:v>
                </c:pt>
                <c:pt idx="947">
                  <c:v>2.3675000000000002</c:v>
                </c:pt>
                <c:pt idx="948">
                  <c:v>2.3699999999999997</c:v>
                </c:pt>
                <c:pt idx="949">
                  <c:v>2.3724999999999841</c:v>
                </c:pt>
                <c:pt idx="950">
                  <c:v>2.3749999999999987</c:v>
                </c:pt>
                <c:pt idx="951">
                  <c:v>2.3774999999999977</c:v>
                </c:pt>
                <c:pt idx="952">
                  <c:v>2.38</c:v>
                </c:pt>
                <c:pt idx="953">
                  <c:v>2.3824999999999967</c:v>
                </c:pt>
                <c:pt idx="954">
                  <c:v>2.3849999999999998</c:v>
                </c:pt>
                <c:pt idx="955">
                  <c:v>2.3875000000000002</c:v>
                </c:pt>
                <c:pt idx="956">
                  <c:v>2.3899999999999997</c:v>
                </c:pt>
                <c:pt idx="957">
                  <c:v>2.3924999999999841</c:v>
                </c:pt>
                <c:pt idx="958">
                  <c:v>2.3949999999999987</c:v>
                </c:pt>
                <c:pt idx="959">
                  <c:v>2.3975</c:v>
                </c:pt>
                <c:pt idx="960">
                  <c:v>2.4</c:v>
                </c:pt>
                <c:pt idx="961">
                  <c:v>2.4024999999999967</c:v>
                </c:pt>
                <c:pt idx="962">
                  <c:v>2.4049999999999998</c:v>
                </c:pt>
                <c:pt idx="963">
                  <c:v>2.4075000000000002</c:v>
                </c:pt>
                <c:pt idx="964">
                  <c:v>2.4099999999999997</c:v>
                </c:pt>
                <c:pt idx="965">
                  <c:v>2.4124999999999841</c:v>
                </c:pt>
                <c:pt idx="966">
                  <c:v>2.4149999999999987</c:v>
                </c:pt>
                <c:pt idx="967">
                  <c:v>2.4175</c:v>
                </c:pt>
                <c:pt idx="968">
                  <c:v>2.42</c:v>
                </c:pt>
                <c:pt idx="969">
                  <c:v>2.4224999999999977</c:v>
                </c:pt>
                <c:pt idx="970">
                  <c:v>2.4249999999999998</c:v>
                </c:pt>
                <c:pt idx="971">
                  <c:v>2.4275000000000002</c:v>
                </c:pt>
                <c:pt idx="972">
                  <c:v>2.4299999999999997</c:v>
                </c:pt>
                <c:pt idx="973">
                  <c:v>2.4324999999999841</c:v>
                </c:pt>
                <c:pt idx="974">
                  <c:v>2.4349999999999987</c:v>
                </c:pt>
                <c:pt idx="975">
                  <c:v>2.4375</c:v>
                </c:pt>
                <c:pt idx="976">
                  <c:v>2.44</c:v>
                </c:pt>
                <c:pt idx="977">
                  <c:v>2.4424999999999977</c:v>
                </c:pt>
                <c:pt idx="978">
                  <c:v>2.4449999999999998</c:v>
                </c:pt>
                <c:pt idx="979">
                  <c:v>2.4474999999999998</c:v>
                </c:pt>
                <c:pt idx="980">
                  <c:v>2.4499999999999997</c:v>
                </c:pt>
                <c:pt idx="981">
                  <c:v>2.4524999999999841</c:v>
                </c:pt>
                <c:pt idx="982">
                  <c:v>2.4549999999999987</c:v>
                </c:pt>
                <c:pt idx="983">
                  <c:v>2.4575</c:v>
                </c:pt>
                <c:pt idx="984">
                  <c:v>2.46</c:v>
                </c:pt>
                <c:pt idx="985">
                  <c:v>2.4624999999999977</c:v>
                </c:pt>
                <c:pt idx="986">
                  <c:v>2.4649999999999999</c:v>
                </c:pt>
                <c:pt idx="987">
                  <c:v>2.4674999999999998</c:v>
                </c:pt>
                <c:pt idx="988">
                  <c:v>2.4699999999999998</c:v>
                </c:pt>
                <c:pt idx="989">
                  <c:v>2.4724999999999868</c:v>
                </c:pt>
                <c:pt idx="990">
                  <c:v>2.4749999999999988</c:v>
                </c:pt>
                <c:pt idx="991">
                  <c:v>2.4775</c:v>
                </c:pt>
                <c:pt idx="992">
                  <c:v>2.48</c:v>
                </c:pt>
                <c:pt idx="993">
                  <c:v>2.4824999999999977</c:v>
                </c:pt>
                <c:pt idx="994">
                  <c:v>2.4849999999999999</c:v>
                </c:pt>
                <c:pt idx="995">
                  <c:v>2.4874999999999998</c:v>
                </c:pt>
                <c:pt idx="996">
                  <c:v>2.4899999999999998</c:v>
                </c:pt>
                <c:pt idx="997">
                  <c:v>2.4924999999999868</c:v>
                </c:pt>
                <c:pt idx="998">
                  <c:v>2.4949999999999997</c:v>
                </c:pt>
                <c:pt idx="999">
                  <c:v>2.4975000000000001</c:v>
                </c:pt>
                <c:pt idx="1000">
                  <c:v>2.5</c:v>
                </c:pt>
                <c:pt idx="1001">
                  <c:v>2.5024999999999977</c:v>
                </c:pt>
                <c:pt idx="1002">
                  <c:v>2.5049999999999999</c:v>
                </c:pt>
                <c:pt idx="1003">
                  <c:v>2.5074999999999998</c:v>
                </c:pt>
                <c:pt idx="1004">
                  <c:v>2.5099999999999998</c:v>
                </c:pt>
                <c:pt idx="1005">
                  <c:v>2.5124999999999873</c:v>
                </c:pt>
                <c:pt idx="1006">
                  <c:v>2.5149999999999997</c:v>
                </c:pt>
                <c:pt idx="1007">
                  <c:v>2.5175000000000001</c:v>
                </c:pt>
                <c:pt idx="1008">
                  <c:v>2.52</c:v>
                </c:pt>
                <c:pt idx="1009">
                  <c:v>2.5225</c:v>
                </c:pt>
                <c:pt idx="1010">
                  <c:v>2.5249999999999999</c:v>
                </c:pt>
                <c:pt idx="1011">
                  <c:v>2.5274999999999999</c:v>
                </c:pt>
                <c:pt idx="1012">
                  <c:v>2.5299999999999998</c:v>
                </c:pt>
                <c:pt idx="1013">
                  <c:v>2.5324999999999873</c:v>
                </c:pt>
                <c:pt idx="1014">
                  <c:v>2.5349999999999997</c:v>
                </c:pt>
                <c:pt idx="1015">
                  <c:v>2.5375000000000001</c:v>
                </c:pt>
                <c:pt idx="1016">
                  <c:v>2.54</c:v>
                </c:pt>
                <c:pt idx="1017">
                  <c:v>2.5425</c:v>
                </c:pt>
                <c:pt idx="1018">
                  <c:v>2.5449999999999999</c:v>
                </c:pt>
                <c:pt idx="1019">
                  <c:v>2.5474999999999999</c:v>
                </c:pt>
                <c:pt idx="1020">
                  <c:v>2.5499999999999998</c:v>
                </c:pt>
                <c:pt idx="1021">
                  <c:v>2.5524999999999967</c:v>
                </c:pt>
                <c:pt idx="1022">
                  <c:v>2.5549999999999997</c:v>
                </c:pt>
                <c:pt idx="1023">
                  <c:v>2.5575000000000001</c:v>
                </c:pt>
                <c:pt idx="1024">
                  <c:v>2.56</c:v>
                </c:pt>
                <c:pt idx="1025">
                  <c:v>2.5625</c:v>
                </c:pt>
                <c:pt idx="1026">
                  <c:v>2.5649999999999999</c:v>
                </c:pt>
                <c:pt idx="1027">
                  <c:v>2.5674999999999999</c:v>
                </c:pt>
                <c:pt idx="1028">
                  <c:v>2.57</c:v>
                </c:pt>
                <c:pt idx="1029">
                  <c:v>2.5724999999999967</c:v>
                </c:pt>
                <c:pt idx="1030">
                  <c:v>2.5749999999999997</c:v>
                </c:pt>
                <c:pt idx="1031">
                  <c:v>2.5775000000000001</c:v>
                </c:pt>
                <c:pt idx="1032">
                  <c:v>2.58</c:v>
                </c:pt>
                <c:pt idx="1033">
                  <c:v>2.5825</c:v>
                </c:pt>
                <c:pt idx="1034">
                  <c:v>2.585</c:v>
                </c:pt>
                <c:pt idx="1035">
                  <c:v>2.5874999999999999</c:v>
                </c:pt>
                <c:pt idx="1036">
                  <c:v>2.59</c:v>
                </c:pt>
                <c:pt idx="1037">
                  <c:v>2.5924999999999967</c:v>
                </c:pt>
                <c:pt idx="1038">
                  <c:v>2.5949999999999998</c:v>
                </c:pt>
                <c:pt idx="1039">
                  <c:v>2.5975000000000001</c:v>
                </c:pt>
                <c:pt idx="1040">
                  <c:v>2.6</c:v>
                </c:pt>
                <c:pt idx="1041">
                  <c:v>2.6025</c:v>
                </c:pt>
                <c:pt idx="1042">
                  <c:v>2.605</c:v>
                </c:pt>
                <c:pt idx="1043">
                  <c:v>2.6074999999999999</c:v>
                </c:pt>
                <c:pt idx="1044">
                  <c:v>2.61</c:v>
                </c:pt>
                <c:pt idx="1045">
                  <c:v>2.6124999999999967</c:v>
                </c:pt>
                <c:pt idx="1046">
                  <c:v>2.6149999999999998</c:v>
                </c:pt>
                <c:pt idx="1047">
                  <c:v>2.6175000000000002</c:v>
                </c:pt>
                <c:pt idx="1048">
                  <c:v>2.62</c:v>
                </c:pt>
                <c:pt idx="1049">
                  <c:v>2.6225000000000001</c:v>
                </c:pt>
                <c:pt idx="1050">
                  <c:v>2.625</c:v>
                </c:pt>
                <c:pt idx="1051">
                  <c:v>2.6274999999999999</c:v>
                </c:pt>
                <c:pt idx="1052">
                  <c:v>2.63</c:v>
                </c:pt>
                <c:pt idx="1053">
                  <c:v>2.6324999999999967</c:v>
                </c:pt>
                <c:pt idx="1054">
                  <c:v>2.6349999999999998</c:v>
                </c:pt>
                <c:pt idx="1055">
                  <c:v>2.6375000000000002</c:v>
                </c:pt>
                <c:pt idx="1056">
                  <c:v>2.64</c:v>
                </c:pt>
                <c:pt idx="1057">
                  <c:v>2.6425000000000001</c:v>
                </c:pt>
                <c:pt idx="1058">
                  <c:v>2.645</c:v>
                </c:pt>
                <c:pt idx="1059">
                  <c:v>2.647500000000012</c:v>
                </c:pt>
                <c:pt idx="1060">
                  <c:v>2.65</c:v>
                </c:pt>
                <c:pt idx="1061">
                  <c:v>2.6524999999999967</c:v>
                </c:pt>
                <c:pt idx="1062">
                  <c:v>2.6549999999999998</c:v>
                </c:pt>
                <c:pt idx="1063">
                  <c:v>2.6575000000000002</c:v>
                </c:pt>
                <c:pt idx="1064">
                  <c:v>2.66</c:v>
                </c:pt>
                <c:pt idx="1065">
                  <c:v>2.6625000000000001</c:v>
                </c:pt>
                <c:pt idx="1066">
                  <c:v>2.665</c:v>
                </c:pt>
                <c:pt idx="1067">
                  <c:v>2.667500000000012</c:v>
                </c:pt>
                <c:pt idx="1068">
                  <c:v>2.67</c:v>
                </c:pt>
                <c:pt idx="1069">
                  <c:v>2.6724999999999977</c:v>
                </c:pt>
                <c:pt idx="1070">
                  <c:v>2.6749999999999998</c:v>
                </c:pt>
                <c:pt idx="1071">
                  <c:v>2.6775000000000002</c:v>
                </c:pt>
                <c:pt idx="1072">
                  <c:v>2.68</c:v>
                </c:pt>
                <c:pt idx="1073">
                  <c:v>2.6825000000000001</c:v>
                </c:pt>
                <c:pt idx="1074">
                  <c:v>2.6850000000000001</c:v>
                </c:pt>
                <c:pt idx="1075">
                  <c:v>2.6875000000000147</c:v>
                </c:pt>
                <c:pt idx="1076">
                  <c:v>2.69</c:v>
                </c:pt>
                <c:pt idx="1077">
                  <c:v>2.6924999999999977</c:v>
                </c:pt>
                <c:pt idx="1078">
                  <c:v>2.6949999999999998</c:v>
                </c:pt>
                <c:pt idx="1079">
                  <c:v>2.6974999999999998</c:v>
                </c:pt>
                <c:pt idx="1080">
                  <c:v>2.7</c:v>
                </c:pt>
                <c:pt idx="1081">
                  <c:v>2.7025000000000001</c:v>
                </c:pt>
                <c:pt idx="1082">
                  <c:v>2.7050000000000001</c:v>
                </c:pt>
                <c:pt idx="1083">
                  <c:v>2.7075000000000147</c:v>
                </c:pt>
                <c:pt idx="1084">
                  <c:v>2.71</c:v>
                </c:pt>
                <c:pt idx="1085">
                  <c:v>2.7124999999999977</c:v>
                </c:pt>
                <c:pt idx="1086">
                  <c:v>2.7149999999999999</c:v>
                </c:pt>
                <c:pt idx="1087">
                  <c:v>2.7174999999999998</c:v>
                </c:pt>
                <c:pt idx="1088">
                  <c:v>2.72</c:v>
                </c:pt>
                <c:pt idx="1089">
                  <c:v>2.7225000000000001</c:v>
                </c:pt>
                <c:pt idx="1090">
                  <c:v>2.7250000000000001</c:v>
                </c:pt>
                <c:pt idx="1091">
                  <c:v>2.7275000000000147</c:v>
                </c:pt>
                <c:pt idx="1092">
                  <c:v>2.73</c:v>
                </c:pt>
                <c:pt idx="1093">
                  <c:v>2.7324999999999977</c:v>
                </c:pt>
                <c:pt idx="1094">
                  <c:v>2.7349999999999999</c:v>
                </c:pt>
                <c:pt idx="1095">
                  <c:v>2.7374999999999998</c:v>
                </c:pt>
                <c:pt idx="1096">
                  <c:v>2.74</c:v>
                </c:pt>
                <c:pt idx="1097">
                  <c:v>2.7425000000000002</c:v>
                </c:pt>
                <c:pt idx="1098">
                  <c:v>2.7450000000000001</c:v>
                </c:pt>
                <c:pt idx="1099">
                  <c:v>2.7475000000000147</c:v>
                </c:pt>
                <c:pt idx="1100">
                  <c:v>2.75</c:v>
                </c:pt>
                <c:pt idx="1101">
                  <c:v>2.7524999999999977</c:v>
                </c:pt>
                <c:pt idx="1102">
                  <c:v>2.7549999999999999</c:v>
                </c:pt>
                <c:pt idx="1103">
                  <c:v>2.7574999999999998</c:v>
                </c:pt>
                <c:pt idx="1104">
                  <c:v>2.7600000000000002</c:v>
                </c:pt>
                <c:pt idx="1105">
                  <c:v>2.7625000000000002</c:v>
                </c:pt>
                <c:pt idx="1106">
                  <c:v>2.7650000000000001</c:v>
                </c:pt>
                <c:pt idx="1107">
                  <c:v>2.7675000000000147</c:v>
                </c:pt>
                <c:pt idx="1108">
                  <c:v>2.77</c:v>
                </c:pt>
                <c:pt idx="1109">
                  <c:v>2.7725</c:v>
                </c:pt>
                <c:pt idx="1110">
                  <c:v>2.7749999999999999</c:v>
                </c:pt>
                <c:pt idx="1111">
                  <c:v>2.7774999999999999</c:v>
                </c:pt>
                <c:pt idx="1112">
                  <c:v>2.7800000000000002</c:v>
                </c:pt>
                <c:pt idx="1113">
                  <c:v>2.7825000000000002</c:v>
                </c:pt>
                <c:pt idx="1114">
                  <c:v>2.7850000000000001</c:v>
                </c:pt>
                <c:pt idx="1115">
                  <c:v>2.7875000000000147</c:v>
                </c:pt>
                <c:pt idx="1116">
                  <c:v>2.79</c:v>
                </c:pt>
                <c:pt idx="1117">
                  <c:v>2.7925</c:v>
                </c:pt>
                <c:pt idx="1118">
                  <c:v>2.7949999999999999</c:v>
                </c:pt>
                <c:pt idx="1119">
                  <c:v>2.7974999999999999</c:v>
                </c:pt>
                <c:pt idx="1120">
                  <c:v>2.8</c:v>
                </c:pt>
                <c:pt idx="1121">
                  <c:v>2.8024999999999967</c:v>
                </c:pt>
                <c:pt idx="1122">
                  <c:v>2.8049999999999997</c:v>
                </c:pt>
                <c:pt idx="1123">
                  <c:v>2.8075000000000001</c:v>
                </c:pt>
                <c:pt idx="1124">
                  <c:v>2.8099999999999987</c:v>
                </c:pt>
                <c:pt idx="1125">
                  <c:v>2.8124999999999822</c:v>
                </c:pt>
                <c:pt idx="1126">
                  <c:v>2.8149999999999977</c:v>
                </c:pt>
                <c:pt idx="1127">
                  <c:v>2.8174999999999977</c:v>
                </c:pt>
                <c:pt idx="1128">
                  <c:v>2.82</c:v>
                </c:pt>
                <c:pt idx="1129">
                  <c:v>2.8224999999999967</c:v>
                </c:pt>
                <c:pt idx="1130">
                  <c:v>2.8249999999999997</c:v>
                </c:pt>
                <c:pt idx="1131">
                  <c:v>2.8275000000000001</c:v>
                </c:pt>
                <c:pt idx="1132">
                  <c:v>2.8299999999999987</c:v>
                </c:pt>
                <c:pt idx="1133">
                  <c:v>2.8324999999999823</c:v>
                </c:pt>
                <c:pt idx="1134">
                  <c:v>2.8349999999999977</c:v>
                </c:pt>
                <c:pt idx="1135">
                  <c:v>2.8374999999999977</c:v>
                </c:pt>
                <c:pt idx="1136">
                  <c:v>2.84</c:v>
                </c:pt>
                <c:pt idx="1137">
                  <c:v>2.8424999999999967</c:v>
                </c:pt>
                <c:pt idx="1138">
                  <c:v>2.8449999999999998</c:v>
                </c:pt>
                <c:pt idx="1139">
                  <c:v>2.8475000000000001</c:v>
                </c:pt>
                <c:pt idx="1140">
                  <c:v>2.8499999999999988</c:v>
                </c:pt>
                <c:pt idx="1141">
                  <c:v>2.852499999999984</c:v>
                </c:pt>
                <c:pt idx="1142">
                  <c:v>2.8549999999999978</c:v>
                </c:pt>
                <c:pt idx="1143">
                  <c:v>2.8574999999999977</c:v>
                </c:pt>
                <c:pt idx="1144">
                  <c:v>2.86</c:v>
                </c:pt>
                <c:pt idx="1145">
                  <c:v>2.8624999999999967</c:v>
                </c:pt>
                <c:pt idx="1146">
                  <c:v>2.8649999999999998</c:v>
                </c:pt>
                <c:pt idx="1147">
                  <c:v>2.8675000000000002</c:v>
                </c:pt>
                <c:pt idx="1148">
                  <c:v>2.8699999999999997</c:v>
                </c:pt>
                <c:pt idx="1149">
                  <c:v>2.8724999999999841</c:v>
                </c:pt>
                <c:pt idx="1150">
                  <c:v>2.8749999999999987</c:v>
                </c:pt>
                <c:pt idx="1151">
                  <c:v>2.8774999999999977</c:v>
                </c:pt>
                <c:pt idx="1152">
                  <c:v>2.88</c:v>
                </c:pt>
                <c:pt idx="1153">
                  <c:v>2.8824999999999967</c:v>
                </c:pt>
                <c:pt idx="1154">
                  <c:v>2.8849999999999998</c:v>
                </c:pt>
                <c:pt idx="1155">
                  <c:v>2.8875000000000002</c:v>
                </c:pt>
                <c:pt idx="1156">
                  <c:v>2.8899999999999997</c:v>
                </c:pt>
                <c:pt idx="1157">
                  <c:v>2.8924999999999841</c:v>
                </c:pt>
                <c:pt idx="1158">
                  <c:v>2.8949999999999987</c:v>
                </c:pt>
                <c:pt idx="1159">
                  <c:v>2.8975</c:v>
                </c:pt>
                <c:pt idx="1160">
                  <c:v>2.9</c:v>
                </c:pt>
                <c:pt idx="1161">
                  <c:v>2.9024999999999967</c:v>
                </c:pt>
                <c:pt idx="1162">
                  <c:v>2.9049999999999998</c:v>
                </c:pt>
                <c:pt idx="1163">
                  <c:v>2.9075000000000002</c:v>
                </c:pt>
                <c:pt idx="1164">
                  <c:v>2.9099999999999997</c:v>
                </c:pt>
                <c:pt idx="1165">
                  <c:v>2.9124999999999841</c:v>
                </c:pt>
                <c:pt idx="1166">
                  <c:v>2.9149999999999987</c:v>
                </c:pt>
                <c:pt idx="1167">
                  <c:v>2.9175</c:v>
                </c:pt>
                <c:pt idx="1168">
                  <c:v>2.92</c:v>
                </c:pt>
                <c:pt idx="1169">
                  <c:v>2.9224999999999977</c:v>
                </c:pt>
                <c:pt idx="1170">
                  <c:v>2.9249999999999998</c:v>
                </c:pt>
                <c:pt idx="1171">
                  <c:v>2.9275000000000002</c:v>
                </c:pt>
                <c:pt idx="1172">
                  <c:v>2.9299999999999997</c:v>
                </c:pt>
                <c:pt idx="1173">
                  <c:v>2.9324999999999841</c:v>
                </c:pt>
                <c:pt idx="1174">
                  <c:v>2.9349999999999987</c:v>
                </c:pt>
                <c:pt idx="1175">
                  <c:v>2.9375</c:v>
                </c:pt>
                <c:pt idx="1176">
                  <c:v>2.94</c:v>
                </c:pt>
                <c:pt idx="1177">
                  <c:v>2.9424999999999977</c:v>
                </c:pt>
                <c:pt idx="1178">
                  <c:v>2.9449999999999998</c:v>
                </c:pt>
                <c:pt idx="1179">
                  <c:v>2.9474999999999998</c:v>
                </c:pt>
                <c:pt idx="1180">
                  <c:v>2.9499999999999997</c:v>
                </c:pt>
                <c:pt idx="1181">
                  <c:v>2.9524999999999841</c:v>
                </c:pt>
                <c:pt idx="1182">
                  <c:v>2.9549999999999987</c:v>
                </c:pt>
                <c:pt idx="1183">
                  <c:v>2.9575</c:v>
                </c:pt>
                <c:pt idx="1184">
                  <c:v>2.96</c:v>
                </c:pt>
                <c:pt idx="1185">
                  <c:v>2.9624999999999977</c:v>
                </c:pt>
                <c:pt idx="1186">
                  <c:v>2.9649999999999999</c:v>
                </c:pt>
                <c:pt idx="1187">
                  <c:v>2.9674999999999998</c:v>
                </c:pt>
                <c:pt idx="1188">
                  <c:v>2.9699999999999998</c:v>
                </c:pt>
                <c:pt idx="1189">
                  <c:v>2.9724999999999868</c:v>
                </c:pt>
                <c:pt idx="1190">
                  <c:v>2.9749999999999988</c:v>
                </c:pt>
                <c:pt idx="1191">
                  <c:v>2.9775</c:v>
                </c:pt>
                <c:pt idx="1192">
                  <c:v>2.98</c:v>
                </c:pt>
                <c:pt idx="1193">
                  <c:v>2.9824999999999977</c:v>
                </c:pt>
                <c:pt idx="1194">
                  <c:v>2.9849999999999999</c:v>
                </c:pt>
                <c:pt idx="1195">
                  <c:v>2.9874999999999998</c:v>
                </c:pt>
                <c:pt idx="1196">
                  <c:v>2.9899999999999998</c:v>
                </c:pt>
                <c:pt idx="1197">
                  <c:v>2.9924999999999868</c:v>
                </c:pt>
                <c:pt idx="1198">
                  <c:v>2.9949999999999997</c:v>
                </c:pt>
                <c:pt idx="1199">
                  <c:v>2.9975000000000001</c:v>
                </c:pt>
                <c:pt idx="1200">
                  <c:v>3</c:v>
                </c:pt>
                <c:pt idx="1201">
                  <c:v>3.0024999999999977</c:v>
                </c:pt>
                <c:pt idx="1202">
                  <c:v>3.0049999999999999</c:v>
                </c:pt>
                <c:pt idx="1203">
                  <c:v>3.0074999999999998</c:v>
                </c:pt>
                <c:pt idx="1204">
                  <c:v>3.01</c:v>
                </c:pt>
                <c:pt idx="1205">
                  <c:v>3.0124999999999873</c:v>
                </c:pt>
                <c:pt idx="1206">
                  <c:v>3.0149999999999997</c:v>
                </c:pt>
                <c:pt idx="1207">
                  <c:v>3.0175000000000001</c:v>
                </c:pt>
                <c:pt idx="1208">
                  <c:v>3.02</c:v>
                </c:pt>
                <c:pt idx="1209">
                  <c:v>3.0225</c:v>
                </c:pt>
                <c:pt idx="1210">
                  <c:v>3.0249999999999999</c:v>
                </c:pt>
                <c:pt idx="1211">
                  <c:v>3.0274999999999999</c:v>
                </c:pt>
                <c:pt idx="1212">
                  <c:v>3.03</c:v>
                </c:pt>
                <c:pt idx="1213">
                  <c:v>3.0324999999999873</c:v>
                </c:pt>
                <c:pt idx="1214">
                  <c:v>3.0349999999999997</c:v>
                </c:pt>
                <c:pt idx="1215">
                  <c:v>3.0375000000000001</c:v>
                </c:pt>
                <c:pt idx="1216">
                  <c:v>3.04</c:v>
                </c:pt>
                <c:pt idx="1217">
                  <c:v>3.0425</c:v>
                </c:pt>
                <c:pt idx="1218">
                  <c:v>3.0449999999999999</c:v>
                </c:pt>
                <c:pt idx="1219">
                  <c:v>3.0474999999999999</c:v>
                </c:pt>
                <c:pt idx="1220">
                  <c:v>3.05</c:v>
                </c:pt>
                <c:pt idx="1221">
                  <c:v>3.0524999999999967</c:v>
                </c:pt>
                <c:pt idx="1222">
                  <c:v>3.0549999999999997</c:v>
                </c:pt>
                <c:pt idx="1223">
                  <c:v>3.0575000000000001</c:v>
                </c:pt>
                <c:pt idx="1224">
                  <c:v>3.06</c:v>
                </c:pt>
                <c:pt idx="1225">
                  <c:v>3.0625</c:v>
                </c:pt>
                <c:pt idx="1226">
                  <c:v>3.0649999999999999</c:v>
                </c:pt>
                <c:pt idx="1227">
                  <c:v>3.0674999999999999</c:v>
                </c:pt>
                <c:pt idx="1228">
                  <c:v>3.07</c:v>
                </c:pt>
                <c:pt idx="1229">
                  <c:v>3.0724999999999967</c:v>
                </c:pt>
                <c:pt idx="1230">
                  <c:v>3.0749999999999997</c:v>
                </c:pt>
                <c:pt idx="1231">
                  <c:v>3.0775000000000001</c:v>
                </c:pt>
                <c:pt idx="1232">
                  <c:v>3.08</c:v>
                </c:pt>
                <c:pt idx="1233">
                  <c:v>3.0825</c:v>
                </c:pt>
                <c:pt idx="1234">
                  <c:v>3.085</c:v>
                </c:pt>
                <c:pt idx="1235">
                  <c:v>3.0874999999999999</c:v>
                </c:pt>
                <c:pt idx="1236">
                  <c:v>3.09</c:v>
                </c:pt>
                <c:pt idx="1237">
                  <c:v>3.0924999999999967</c:v>
                </c:pt>
                <c:pt idx="1238">
                  <c:v>3.0949999999999998</c:v>
                </c:pt>
                <c:pt idx="1239">
                  <c:v>3.0975000000000001</c:v>
                </c:pt>
                <c:pt idx="1240">
                  <c:v>3.1</c:v>
                </c:pt>
                <c:pt idx="1241">
                  <c:v>3.1025</c:v>
                </c:pt>
                <c:pt idx="1242">
                  <c:v>3.105</c:v>
                </c:pt>
                <c:pt idx="1243">
                  <c:v>3.1074999999999999</c:v>
                </c:pt>
                <c:pt idx="1244">
                  <c:v>3.11</c:v>
                </c:pt>
                <c:pt idx="1245">
                  <c:v>3.1124999999999967</c:v>
                </c:pt>
                <c:pt idx="1246">
                  <c:v>3.1149999999999998</c:v>
                </c:pt>
                <c:pt idx="1247">
                  <c:v>3.1175000000000002</c:v>
                </c:pt>
                <c:pt idx="1248">
                  <c:v>3.12</c:v>
                </c:pt>
                <c:pt idx="1249">
                  <c:v>3.1225000000000001</c:v>
                </c:pt>
                <c:pt idx="1250">
                  <c:v>3.125</c:v>
                </c:pt>
                <c:pt idx="1251">
                  <c:v>3.1274999999999999</c:v>
                </c:pt>
                <c:pt idx="1252">
                  <c:v>3.13</c:v>
                </c:pt>
                <c:pt idx="1253">
                  <c:v>3.1324999999999967</c:v>
                </c:pt>
                <c:pt idx="1254">
                  <c:v>3.1349999999999998</c:v>
                </c:pt>
                <c:pt idx="1255">
                  <c:v>3.1375000000000002</c:v>
                </c:pt>
                <c:pt idx="1256">
                  <c:v>3.14</c:v>
                </c:pt>
                <c:pt idx="1257">
                  <c:v>3.1425000000000001</c:v>
                </c:pt>
                <c:pt idx="1258">
                  <c:v>3.145</c:v>
                </c:pt>
                <c:pt idx="1259">
                  <c:v>3.147500000000012</c:v>
                </c:pt>
                <c:pt idx="1260">
                  <c:v>3.15</c:v>
                </c:pt>
                <c:pt idx="1261">
                  <c:v>3.1524999999999967</c:v>
                </c:pt>
                <c:pt idx="1262">
                  <c:v>3.1549999999999998</c:v>
                </c:pt>
                <c:pt idx="1263">
                  <c:v>3.1575000000000002</c:v>
                </c:pt>
                <c:pt idx="1264">
                  <c:v>3.16</c:v>
                </c:pt>
                <c:pt idx="1265">
                  <c:v>3.1625000000000001</c:v>
                </c:pt>
                <c:pt idx="1266">
                  <c:v>3.165</c:v>
                </c:pt>
                <c:pt idx="1267">
                  <c:v>3.167500000000012</c:v>
                </c:pt>
                <c:pt idx="1268">
                  <c:v>3.17</c:v>
                </c:pt>
                <c:pt idx="1269">
                  <c:v>3.1724999999999977</c:v>
                </c:pt>
                <c:pt idx="1270">
                  <c:v>3.1749999999999998</c:v>
                </c:pt>
                <c:pt idx="1271">
                  <c:v>3.1775000000000002</c:v>
                </c:pt>
                <c:pt idx="1272">
                  <c:v>3.18</c:v>
                </c:pt>
                <c:pt idx="1273">
                  <c:v>3.1825000000000001</c:v>
                </c:pt>
                <c:pt idx="1274">
                  <c:v>3.1850000000000001</c:v>
                </c:pt>
                <c:pt idx="1275">
                  <c:v>3.1875000000000147</c:v>
                </c:pt>
                <c:pt idx="1276">
                  <c:v>3.19</c:v>
                </c:pt>
                <c:pt idx="1277">
                  <c:v>3.1924999999999977</c:v>
                </c:pt>
                <c:pt idx="1278">
                  <c:v>3.1949999999999998</c:v>
                </c:pt>
                <c:pt idx="1279">
                  <c:v>3.1974999999999998</c:v>
                </c:pt>
                <c:pt idx="1280">
                  <c:v>3.2</c:v>
                </c:pt>
                <c:pt idx="1281">
                  <c:v>3.2025000000000001</c:v>
                </c:pt>
                <c:pt idx="1282">
                  <c:v>3.2050000000000001</c:v>
                </c:pt>
                <c:pt idx="1283">
                  <c:v>3.2075000000000147</c:v>
                </c:pt>
                <c:pt idx="1284">
                  <c:v>3.21</c:v>
                </c:pt>
                <c:pt idx="1285">
                  <c:v>3.2124999999999977</c:v>
                </c:pt>
                <c:pt idx="1286">
                  <c:v>3.2149999999999999</c:v>
                </c:pt>
                <c:pt idx="1287">
                  <c:v>3.2174999999999998</c:v>
                </c:pt>
                <c:pt idx="1288">
                  <c:v>3.22</c:v>
                </c:pt>
                <c:pt idx="1289">
                  <c:v>3.2225000000000001</c:v>
                </c:pt>
                <c:pt idx="1290">
                  <c:v>3.2250000000000001</c:v>
                </c:pt>
                <c:pt idx="1291">
                  <c:v>3.2275000000000147</c:v>
                </c:pt>
                <c:pt idx="1292">
                  <c:v>3.23</c:v>
                </c:pt>
                <c:pt idx="1293">
                  <c:v>3.2324999999999977</c:v>
                </c:pt>
                <c:pt idx="1294">
                  <c:v>3.2349999999999999</c:v>
                </c:pt>
                <c:pt idx="1295">
                  <c:v>3.2374999999999998</c:v>
                </c:pt>
                <c:pt idx="1296">
                  <c:v>3.24</c:v>
                </c:pt>
                <c:pt idx="1297">
                  <c:v>3.2425000000000002</c:v>
                </c:pt>
                <c:pt idx="1298">
                  <c:v>3.2450000000000001</c:v>
                </c:pt>
                <c:pt idx="1299">
                  <c:v>3.2475000000000147</c:v>
                </c:pt>
                <c:pt idx="1300">
                  <c:v>3.25</c:v>
                </c:pt>
                <c:pt idx="1301">
                  <c:v>3.2524999999999977</c:v>
                </c:pt>
                <c:pt idx="1302">
                  <c:v>3.2549999999999999</c:v>
                </c:pt>
                <c:pt idx="1303">
                  <c:v>3.2574999999999998</c:v>
                </c:pt>
                <c:pt idx="1304">
                  <c:v>3.2600000000000002</c:v>
                </c:pt>
                <c:pt idx="1305">
                  <c:v>3.2625000000000002</c:v>
                </c:pt>
                <c:pt idx="1306">
                  <c:v>3.2650000000000001</c:v>
                </c:pt>
                <c:pt idx="1307">
                  <c:v>3.2675000000000147</c:v>
                </c:pt>
                <c:pt idx="1308">
                  <c:v>3.27</c:v>
                </c:pt>
                <c:pt idx="1309">
                  <c:v>3.2725</c:v>
                </c:pt>
                <c:pt idx="1310">
                  <c:v>3.2749999999999999</c:v>
                </c:pt>
                <c:pt idx="1311">
                  <c:v>3.2774999999999999</c:v>
                </c:pt>
                <c:pt idx="1312">
                  <c:v>3.2800000000000002</c:v>
                </c:pt>
                <c:pt idx="1313">
                  <c:v>3.2825000000000002</c:v>
                </c:pt>
                <c:pt idx="1314">
                  <c:v>3.2850000000000001</c:v>
                </c:pt>
                <c:pt idx="1315">
                  <c:v>3.2875000000000147</c:v>
                </c:pt>
                <c:pt idx="1316">
                  <c:v>3.29</c:v>
                </c:pt>
                <c:pt idx="1317">
                  <c:v>3.2925</c:v>
                </c:pt>
                <c:pt idx="1318">
                  <c:v>3.2949999999999999</c:v>
                </c:pt>
                <c:pt idx="1319">
                  <c:v>3.2974999999999999</c:v>
                </c:pt>
                <c:pt idx="1320">
                  <c:v>3.3</c:v>
                </c:pt>
                <c:pt idx="1321">
                  <c:v>3.3024999999999967</c:v>
                </c:pt>
                <c:pt idx="1322">
                  <c:v>3.3049999999999997</c:v>
                </c:pt>
                <c:pt idx="1323">
                  <c:v>3.3075000000000001</c:v>
                </c:pt>
                <c:pt idx="1324">
                  <c:v>3.3099999999999987</c:v>
                </c:pt>
                <c:pt idx="1325">
                  <c:v>3.3124999999999822</c:v>
                </c:pt>
                <c:pt idx="1326">
                  <c:v>3.3149999999999977</c:v>
                </c:pt>
                <c:pt idx="1327">
                  <c:v>3.3174999999999977</c:v>
                </c:pt>
                <c:pt idx="1328">
                  <c:v>3.32</c:v>
                </c:pt>
                <c:pt idx="1329">
                  <c:v>3.3224999999999967</c:v>
                </c:pt>
                <c:pt idx="1330">
                  <c:v>3.3249999999999997</c:v>
                </c:pt>
                <c:pt idx="1331">
                  <c:v>3.3275000000000001</c:v>
                </c:pt>
                <c:pt idx="1332">
                  <c:v>3.3299999999999987</c:v>
                </c:pt>
                <c:pt idx="1333">
                  <c:v>3.3324999999999823</c:v>
                </c:pt>
                <c:pt idx="1334">
                  <c:v>3.3349999999999977</c:v>
                </c:pt>
                <c:pt idx="1335">
                  <c:v>3.3374999999999977</c:v>
                </c:pt>
                <c:pt idx="1336">
                  <c:v>3.34</c:v>
                </c:pt>
                <c:pt idx="1337">
                  <c:v>3.3424999999999967</c:v>
                </c:pt>
                <c:pt idx="1338">
                  <c:v>3.3449999999999998</c:v>
                </c:pt>
                <c:pt idx="1339">
                  <c:v>3.3475000000000001</c:v>
                </c:pt>
                <c:pt idx="1340">
                  <c:v>3.3499999999999988</c:v>
                </c:pt>
                <c:pt idx="1341">
                  <c:v>3.352499999999984</c:v>
                </c:pt>
                <c:pt idx="1342">
                  <c:v>3.3549999999999978</c:v>
                </c:pt>
                <c:pt idx="1343">
                  <c:v>3.3574999999999977</c:v>
                </c:pt>
                <c:pt idx="1344">
                  <c:v>3.36</c:v>
                </c:pt>
                <c:pt idx="1345">
                  <c:v>3.3624999999999967</c:v>
                </c:pt>
                <c:pt idx="1346">
                  <c:v>3.3649999999999998</c:v>
                </c:pt>
                <c:pt idx="1347">
                  <c:v>3.3675000000000002</c:v>
                </c:pt>
                <c:pt idx="1348">
                  <c:v>3.3699999999999997</c:v>
                </c:pt>
                <c:pt idx="1349">
                  <c:v>3.3724999999999841</c:v>
                </c:pt>
                <c:pt idx="1350">
                  <c:v>3.3749999999999987</c:v>
                </c:pt>
                <c:pt idx="1351">
                  <c:v>3.3774999999999977</c:v>
                </c:pt>
                <c:pt idx="1352">
                  <c:v>3.38</c:v>
                </c:pt>
                <c:pt idx="1353">
                  <c:v>3.3824999999999967</c:v>
                </c:pt>
                <c:pt idx="1354">
                  <c:v>3.3849999999999998</c:v>
                </c:pt>
                <c:pt idx="1355">
                  <c:v>3.3875000000000002</c:v>
                </c:pt>
                <c:pt idx="1356">
                  <c:v>3.3899999999999997</c:v>
                </c:pt>
                <c:pt idx="1357">
                  <c:v>3.3924999999999841</c:v>
                </c:pt>
                <c:pt idx="1358">
                  <c:v>3.3949999999999987</c:v>
                </c:pt>
                <c:pt idx="1359">
                  <c:v>3.3975</c:v>
                </c:pt>
                <c:pt idx="1360">
                  <c:v>3.4</c:v>
                </c:pt>
                <c:pt idx="1361">
                  <c:v>3.4024999999999967</c:v>
                </c:pt>
                <c:pt idx="1362">
                  <c:v>3.4049999999999998</c:v>
                </c:pt>
                <c:pt idx="1363">
                  <c:v>3.4075000000000002</c:v>
                </c:pt>
                <c:pt idx="1364">
                  <c:v>3.4099999999999997</c:v>
                </c:pt>
                <c:pt idx="1365">
                  <c:v>3.4124999999999841</c:v>
                </c:pt>
                <c:pt idx="1366">
                  <c:v>3.4149999999999987</c:v>
                </c:pt>
                <c:pt idx="1367">
                  <c:v>3.4175</c:v>
                </c:pt>
                <c:pt idx="1368">
                  <c:v>3.42</c:v>
                </c:pt>
                <c:pt idx="1369">
                  <c:v>3.4224999999999977</c:v>
                </c:pt>
                <c:pt idx="1370">
                  <c:v>3.4249999999999998</c:v>
                </c:pt>
                <c:pt idx="1371">
                  <c:v>3.4275000000000002</c:v>
                </c:pt>
                <c:pt idx="1372">
                  <c:v>3.4299999999999997</c:v>
                </c:pt>
                <c:pt idx="1373">
                  <c:v>3.4324999999999841</c:v>
                </c:pt>
                <c:pt idx="1374">
                  <c:v>3.4349999999999987</c:v>
                </c:pt>
                <c:pt idx="1375">
                  <c:v>3.4375</c:v>
                </c:pt>
                <c:pt idx="1376">
                  <c:v>3.44</c:v>
                </c:pt>
                <c:pt idx="1377">
                  <c:v>3.4424999999999977</c:v>
                </c:pt>
                <c:pt idx="1378">
                  <c:v>3.4449999999999998</c:v>
                </c:pt>
                <c:pt idx="1379">
                  <c:v>3.4474999999999998</c:v>
                </c:pt>
                <c:pt idx="1380">
                  <c:v>3.4499999999999997</c:v>
                </c:pt>
                <c:pt idx="1381">
                  <c:v>3.4524999999999841</c:v>
                </c:pt>
                <c:pt idx="1382">
                  <c:v>3.4549999999999987</c:v>
                </c:pt>
                <c:pt idx="1383">
                  <c:v>3.4575</c:v>
                </c:pt>
                <c:pt idx="1384">
                  <c:v>3.46</c:v>
                </c:pt>
                <c:pt idx="1385">
                  <c:v>3.4624999999999977</c:v>
                </c:pt>
                <c:pt idx="1386">
                  <c:v>3.4649999999999999</c:v>
                </c:pt>
                <c:pt idx="1387">
                  <c:v>3.4674999999999998</c:v>
                </c:pt>
                <c:pt idx="1388">
                  <c:v>3.4699999999999998</c:v>
                </c:pt>
                <c:pt idx="1389">
                  <c:v>3.4724999999999868</c:v>
                </c:pt>
                <c:pt idx="1390">
                  <c:v>3.4749999999999988</c:v>
                </c:pt>
                <c:pt idx="1391">
                  <c:v>3.4775</c:v>
                </c:pt>
                <c:pt idx="1392">
                  <c:v>3.48</c:v>
                </c:pt>
                <c:pt idx="1393">
                  <c:v>3.4824999999999977</c:v>
                </c:pt>
                <c:pt idx="1394">
                  <c:v>3.4849999999999999</c:v>
                </c:pt>
                <c:pt idx="1395">
                  <c:v>3.4874999999999998</c:v>
                </c:pt>
                <c:pt idx="1396">
                  <c:v>3.4899999999999998</c:v>
                </c:pt>
                <c:pt idx="1397">
                  <c:v>3.4924999999999868</c:v>
                </c:pt>
                <c:pt idx="1398">
                  <c:v>3.4949999999999997</c:v>
                </c:pt>
                <c:pt idx="1399">
                  <c:v>3.4975000000000001</c:v>
                </c:pt>
                <c:pt idx="1400">
                  <c:v>3.5</c:v>
                </c:pt>
                <c:pt idx="1401">
                  <c:v>3.5024999999999977</c:v>
                </c:pt>
                <c:pt idx="1402">
                  <c:v>3.5049999999999999</c:v>
                </c:pt>
                <c:pt idx="1403">
                  <c:v>3.5074999999999998</c:v>
                </c:pt>
                <c:pt idx="1404">
                  <c:v>3.51</c:v>
                </c:pt>
                <c:pt idx="1405">
                  <c:v>3.5124999999999873</c:v>
                </c:pt>
                <c:pt idx="1406">
                  <c:v>3.5149999999999997</c:v>
                </c:pt>
                <c:pt idx="1407">
                  <c:v>3.5175000000000001</c:v>
                </c:pt>
                <c:pt idx="1408">
                  <c:v>3.52</c:v>
                </c:pt>
                <c:pt idx="1409">
                  <c:v>3.5225</c:v>
                </c:pt>
                <c:pt idx="1410">
                  <c:v>3.5249999999999999</c:v>
                </c:pt>
                <c:pt idx="1411">
                  <c:v>3.5274999999999999</c:v>
                </c:pt>
                <c:pt idx="1412">
                  <c:v>3.53</c:v>
                </c:pt>
                <c:pt idx="1413">
                  <c:v>3.5324999999999873</c:v>
                </c:pt>
                <c:pt idx="1414">
                  <c:v>3.5349999999999997</c:v>
                </c:pt>
                <c:pt idx="1415">
                  <c:v>3.5375000000000001</c:v>
                </c:pt>
                <c:pt idx="1416">
                  <c:v>3.54</c:v>
                </c:pt>
                <c:pt idx="1417">
                  <c:v>3.5425</c:v>
                </c:pt>
                <c:pt idx="1418">
                  <c:v>3.5449999999999999</c:v>
                </c:pt>
                <c:pt idx="1419">
                  <c:v>3.5474999999999999</c:v>
                </c:pt>
                <c:pt idx="1420">
                  <c:v>3.55</c:v>
                </c:pt>
                <c:pt idx="1421">
                  <c:v>3.5524999999999967</c:v>
                </c:pt>
                <c:pt idx="1422">
                  <c:v>3.5549999999999997</c:v>
                </c:pt>
                <c:pt idx="1423">
                  <c:v>3.5575000000000001</c:v>
                </c:pt>
                <c:pt idx="1424">
                  <c:v>3.56</c:v>
                </c:pt>
                <c:pt idx="1425">
                  <c:v>3.5625</c:v>
                </c:pt>
                <c:pt idx="1426">
                  <c:v>3.5649999999999999</c:v>
                </c:pt>
                <c:pt idx="1427">
                  <c:v>3.5674999999999999</c:v>
                </c:pt>
                <c:pt idx="1428">
                  <c:v>3.57</c:v>
                </c:pt>
                <c:pt idx="1429">
                  <c:v>3.5724999999999967</c:v>
                </c:pt>
                <c:pt idx="1430">
                  <c:v>3.5749999999999997</c:v>
                </c:pt>
                <c:pt idx="1431">
                  <c:v>3.5775000000000001</c:v>
                </c:pt>
                <c:pt idx="1432">
                  <c:v>3.58</c:v>
                </c:pt>
                <c:pt idx="1433">
                  <c:v>3.5825</c:v>
                </c:pt>
                <c:pt idx="1434">
                  <c:v>3.585</c:v>
                </c:pt>
                <c:pt idx="1435">
                  <c:v>3.5874999999999999</c:v>
                </c:pt>
                <c:pt idx="1436">
                  <c:v>3.59</c:v>
                </c:pt>
                <c:pt idx="1437">
                  <c:v>3.5924999999999967</c:v>
                </c:pt>
                <c:pt idx="1438">
                  <c:v>3.5949999999999998</c:v>
                </c:pt>
                <c:pt idx="1439">
                  <c:v>3.5975000000000001</c:v>
                </c:pt>
                <c:pt idx="1440">
                  <c:v>3.6</c:v>
                </c:pt>
                <c:pt idx="1441">
                  <c:v>3.6025</c:v>
                </c:pt>
                <c:pt idx="1442">
                  <c:v>3.605</c:v>
                </c:pt>
                <c:pt idx="1443">
                  <c:v>3.6074999999999999</c:v>
                </c:pt>
                <c:pt idx="1444">
                  <c:v>3.61</c:v>
                </c:pt>
                <c:pt idx="1445">
                  <c:v>3.6124999999999967</c:v>
                </c:pt>
                <c:pt idx="1446">
                  <c:v>3.6149999999999998</c:v>
                </c:pt>
                <c:pt idx="1447">
                  <c:v>3.6175000000000002</c:v>
                </c:pt>
                <c:pt idx="1448">
                  <c:v>3.62</c:v>
                </c:pt>
                <c:pt idx="1449">
                  <c:v>3.6225000000000001</c:v>
                </c:pt>
                <c:pt idx="1450">
                  <c:v>3.625</c:v>
                </c:pt>
                <c:pt idx="1451">
                  <c:v>3.6274999999999999</c:v>
                </c:pt>
                <c:pt idx="1452">
                  <c:v>3.63</c:v>
                </c:pt>
                <c:pt idx="1453">
                  <c:v>3.6324999999999967</c:v>
                </c:pt>
                <c:pt idx="1454">
                  <c:v>3.6349999999999998</c:v>
                </c:pt>
                <c:pt idx="1455">
                  <c:v>3.6375000000000002</c:v>
                </c:pt>
                <c:pt idx="1456">
                  <c:v>3.64</c:v>
                </c:pt>
                <c:pt idx="1457">
                  <c:v>3.6425000000000001</c:v>
                </c:pt>
                <c:pt idx="1458">
                  <c:v>3.645</c:v>
                </c:pt>
                <c:pt idx="1459">
                  <c:v>3.647500000000012</c:v>
                </c:pt>
                <c:pt idx="1460">
                  <c:v>3.65</c:v>
                </c:pt>
                <c:pt idx="1461">
                  <c:v>3.6524999999999967</c:v>
                </c:pt>
                <c:pt idx="1462">
                  <c:v>3.6549999999999998</c:v>
                </c:pt>
                <c:pt idx="1463">
                  <c:v>3.6575000000000002</c:v>
                </c:pt>
                <c:pt idx="1464">
                  <c:v>3.66</c:v>
                </c:pt>
                <c:pt idx="1465">
                  <c:v>3.6625000000000001</c:v>
                </c:pt>
                <c:pt idx="1466">
                  <c:v>3.665</c:v>
                </c:pt>
                <c:pt idx="1467">
                  <c:v>3.667500000000012</c:v>
                </c:pt>
                <c:pt idx="1468">
                  <c:v>3.67</c:v>
                </c:pt>
                <c:pt idx="1469">
                  <c:v>3.6724999999999977</c:v>
                </c:pt>
                <c:pt idx="1470">
                  <c:v>3.6749999999999998</c:v>
                </c:pt>
                <c:pt idx="1471">
                  <c:v>3.6775000000000002</c:v>
                </c:pt>
                <c:pt idx="1472">
                  <c:v>3.68</c:v>
                </c:pt>
                <c:pt idx="1473">
                  <c:v>3.6825000000000001</c:v>
                </c:pt>
                <c:pt idx="1474">
                  <c:v>3.6850000000000001</c:v>
                </c:pt>
                <c:pt idx="1475">
                  <c:v>3.6875000000000147</c:v>
                </c:pt>
                <c:pt idx="1476">
                  <c:v>3.69</c:v>
                </c:pt>
                <c:pt idx="1477">
                  <c:v>3.6924999999999977</c:v>
                </c:pt>
                <c:pt idx="1478">
                  <c:v>3.6949999999999998</c:v>
                </c:pt>
                <c:pt idx="1479">
                  <c:v>3.6974999999999998</c:v>
                </c:pt>
                <c:pt idx="1480">
                  <c:v>3.7</c:v>
                </c:pt>
                <c:pt idx="1481">
                  <c:v>3.7025000000000001</c:v>
                </c:pt>
                <c:pt idx="1482">
                  <c:v>3.7050000000000001</c:v>
                </c:pt>
                <c:pt idx="1483">
                  <c:v>3.7075000000000147</c:v>
                </c:pt>
                <c:pt idx="1484">
                  <c:v>3.71</c:v>
                </c:pt>
                <c:pt idx="1485">
                  <c:v>3.7124999999999977</c:v>
                </c:pt>
                <c:pt idx="1486">
                  <c:v>3.7149999999999999</c:v>
                </c:pt>
                <c:pt idx="1487">
                  <c:v>3.7174999999999998</c:v>
                </c:pt>
                <c:pt idx="1488">
                  <c:v>3.72</c:v>
                </c:pt>
                <c:pt idx="1489">
                  <c:v>3.7225000000000001</c:v>
                </c:pt>
                <c:pt idx="1490">
                  <c:v>3.7250000000000001</c:v>
                </c:pt>
                <c:pt idx="1491">
                  <c:v>3.7275000000000147</c:v>
                </c:pt>
                <c:pt idx="1492">
                  <c:v>3.73</c:v>
                </c:pt>
                <c:pt idx="1493">
                  <c:v>3.7324999999999977</c:v>
                </c:pt>
                <c:pt idx="1494">
                  <c:v>3.7349999999999999</c:v>
                </c:pt>
                <c:pt idx="1495">
                  <c:v>3.7374999999999998</c:v>
                </c:pt>
                <c:pt idx="1496">
                  <c:v>3.74</c:v>
                </c:pt>
                <c:pt idx="1497">
                  <c:v>3.7425000000000002</c:v>
                </c:pt>
                <c:pt idx="1498">
                  <c:v>3.7450000000000001</c:v>
                </c:pt>
                <c:pt idx="1499">
                  <c:v>3.7475000000000147</c:v>
                </c:pt>
                <c:pt idx="1500">
                  <c:v>3.75</c:v>
                </c:pt>
                <c:pt idx="1501">
                  <c:v>3.7524999999999977</c:v>
                </c:pt>
                <c:pt idx="1502">
                  <c:v>3.7549999999999999</c:v>
                </c:pt>
                <c:pt idx="1503">
                  <c:v>3.7574999999999998</c:v>
                </c:pt>
                <c:pt idx="1504">
                  <c:v>3.7600000000000002</c:v>
                </c:pt>
                <c:pt idx="1505">
                  <c:v>3.7625000000000002</c:v>
                </c:pt>
                <c:pt idx="1506">
                  <c:v>3.7650000000000001</c:v>
                </c:pt>
                <c:pt idx="1507">
                  <c:v>3.7675000000000147</c:v>
                </c:pt>
                <c:pt idx="1508">
                  <c:v>3.77</c:v>
                </c:pt>
                <c:pt idx="1509">
                  <c:v>3.7725</c:v>
                </c:pt>
                <c:pt idx="1510">
                  <c:v>3.7749999999999999</c:v>
                </c:pt>
                <c:pt idx="1511">
                  <c:v>3.7774999999999999</c:v>
                </c:pt>
                <c:pt idx="1512">
                  <c:v>3.7800000000000002</c:v>
                </c:pt>
                <c:pt idx="1513">
                  <c:v>3.7825000000000002</c:v>
                </c:pt>
                <c:pt idx="1514">
                  <c:v>3.7850000000000001</c:v>
                </c:pt>
                <c:pt idx="1515">
                  <c:v>3.7875000000000147</c:v>
                </c:pt>
                <c:pt idx="1516">
                  <c:v>3.79</c:v>
                </c:pt>
                <c:pt idx="1517">
                  <c:v>3.7925</c:v>
                </c:pt>
                <c:pt idx="1518">
                  <c:v>3.7949999999999999</c:v>
                </c:pt>
                <c:pt idx="1519">
                  <c:v>3.7974999999999999</c:v>
                </c:pt>
                <c:pt idx="1520">
                  <c:v>3.8</c:v>
                </c:pt>
                <c:pt idx="1521">
                  <c:v>3.8024999999999967</c:v>
                </c:pt>
                <c:pt idx="1522">
                  <c:v>3.8049999999999997</c:v>
                </c:pt>
                <c:pt idx="1523">
                  <c:v>3.8075000000000001</c:v>
                </c:pt>
                <c:pt idx="1524">
                  <c:v>3.8099999999999987</c:v>
                </c:pt>
                <c:pt idx="1525">
                  <c:v>3.8124999999999822</c:v>
                </c:pt>
                <c:pt idx="1526">
                  <c:v>3.8149999999999977</c:v>
                </c:pt>
                <c:pt idx="1527">
                  <c:v>3.8174999999999977</c:v>
                </c:pt>
                <c:pt idx="1528">
                  <c:v>3.82</c:v>
                </c:pt>
                <c:pt idx="1529">
                  <c:v>3.8224999999999967</c:v>
                </c:pt>
                <c:pt idx="1530">
                  <c:v>3.8249999999999997</c:v>
                </c:pt>
                <c:pt idx="1531">
                  <c:v>3.8275000000000001</c:v>
                </c:pt>
                <c:pt idx="1532">
                  <c:v>3.8299999999999987</c:v>
                </c:pt>
                <c:pt idx="1533">
                  <c:v>3.8324999999999823</c:v>
                </c:pt>
                <c:pt idx="1534">
                  <c:v>3.8349999999999977</c:v>
                </c:pt>
                <c:pt idx="1535">
                  <c:v>3.8374999999999977</c:v>
                </c:pt>
                <c:pt idx="1536">
                  <c:v>3.84</c:v>
                </c:pt>
                <c:pt idx="1537">
                  <c:v>3.8424999999999967</c:v>
                </c:pt>
                <c:pt idx="1538">
                  <c:v>3.8449999999999998</c:v>
                </c:pt>
                <c:pt idx="1539">
                  <c:v>3.8475000000000001</c:v>
                </c:pt>
                <c:pt idx="1540">
                  <c:v>3.8499999999999988</c:v>
                </c:pt>
                <c:pt idx="1541">
                  <c:v>3.852499999999984</c:v>
                </c:pt>
                <c:pt idx="1542">
                  <c:v>3.8549999999999978</c:v>
                </c:pt>
                <c:pt idx="1543">
                  <c:v>3.8574999999999977</c:v>
                </c:pt>
                <c:pt idx="1544">
                  <c:v>3.86</c:v>
                </c:pt>
                <c:pt idx="1545">
                  <c:v>3.8624999999999967</c:v>
                </c:pt>
                <c:pt idx="1546">
                  <c:v>3.8649999999999998</c:v>
                </c:pt>
                <c:pt idx="1547">
                  <c:v>3.8675000000000002</c:v>
                </c:pt>
                <c:pt idx="1548">
                  <c:v>3.8699999999999997</c:v>
                </c:pt>
                <c:pt idx="1549">
                  <c:v>3.8724999999999841</c:v>
                </c:pt>
                <c:pt idx="1550">
                  <c:v>3.8749999999999987</c:v>
                </c:pt>
                <c:pt idx="1551">
                  <c:v>3.8774999999999977</c:v>
                </c:pt>
                <c:pt idx="1552">
                  <c:v>3.88</c:v>
                </c:pt>
                <c:pt idx="1553">
                  <c:v>3.8824999999999967</c:v>
                </c:pt>
                <c:pt idx="1554">
                  <c:v>3.8849999999999998</c:v>
                </c:pt>
                <c:pt idx="1555">
                  <c:v>3.8875000000000002</c:v>
                </c:pt>
                <c:pt idx="1556">
                  <c:v>3.8899999999999997</c:v>
                </c:pt>
                <c:pt idx="1557">
                  <c:v>3.8924999999999841</c:v>
                </c:pt>
                <c:pt idx="1558">
                  <c:v>3.8949999999999987</c:v>
                </c:pt>
                <c:pt idx="1559">
                  <c:v>3.8975</c:v>
                </c:pt>
                <c:pt idx="1560">
                  <c:v>3.9</c:v>
                </c:pt>
                <c:pt idx="1561">
                  <c:v>3.9024999999999967</c:v>
                </c:pt>
                <c:pt idx="1562">
                  <c:v>3.9049999999999998</c:v>
                </c:pt>
                <c:pt idx="1563">
                  <c:v>3.9075000000000002</c:v>
                </c:pt>
                <c:pt idx="1564">
                  <c:v>3.9099999999999997</c:v>
                </c:pt>
                <c:pt idx="1565">
                  <c:v>3.9124999999999841</c:v>
                </c:pt>
                <c:pt idx="1566">
                  <c:v>3.9149999999999987</c:v>
                </c:pt>
                <c:pt idx="1567">
                  <c:v>3.9175</c:v>
                </c:pt>
                <c:pt idx="1568">
                  <c:v>3.92</c:v>
                </c:pt>
                <c:pt idx="1569">
                  <c:v>3.9224999999999977</c:v>
                </c:pt>
                <c:pt idx="1570">
                  <c:v>3.9249999999999998</c:v>
                </c:pt>
                <c:pt idx="1571">
                  <c:v>3.9275000000000002</c:v>
                </c:pt>
                <c:pt idx="1572">
                  <c:v>3.9299999999999997</c:v>
                </c:pt>
                <c:pt idx="1573">
                  <c:v>3.9324999999999841</c:v>
                </c:pt>
                <c:pt idx="1574">
                  <c:v>3.9349999999999987</c:v>
                </c:pt>
                <c:pt idx="1575">
                  <c:v>3.9375</c:v>
                </c:pt>
                <c:pt idx="1576">
                  <c:v>3.94</c:v>
                </c:pt>
                <c:pt idx="1577">
                  <c:v>3.9424999999999977</c:v>
                </c:pt>
                <c:pt idx="1578">
                  <c:v>3.9449999999999998</c:v>
                </c:pt>
                <c:pt idx="1579">
                  <c:v>3.9474999999999998</c:v>
                </c:pt>
                <c:pt idx="1580">
                  <c:v>3.9499999999999997</c:v>
                </c:pt>
                <c:pt idx="1581">
                  <c:v>3.9524999999999841</c:v>
                </c:pt>
                <c:pt idx="1582">
                  <c:v>3.9549999999999987</c:v>
                </c:pt>
                <c:pt idx="1583">
                  <c:v>3.9575</c:v>
                </c:pt>
                <c:pt idx="1584">
                  <c:v>3.96</c:v>
                </c:pt>
                <c:pt idx="1585">
                  <c:v>3.9624999999999977</c:v>
                </c:pt>
                <c:pt idx="1586">
                  <c:v>3.9649999999999999</c:v>
                </c:pt>
                <c:pt idx="1587">
                  <c:v>3.9674999999999998</c:v>
                </c:pt>
                <c:pt idx="1588">
                  <c:v>3.9699999999999998</c:v>
                </c:pt>
                <c:pt idx="1589">
                  <c:v>3.9724999999999868</c:v>
                </c:pt>
                <c:pt idx="1590">
                  <c:v>3.9749999999999988</c:v>
                </c:pt>
                <c:pt idx="1591">
                  <c:v>3.9775</c:v>
                </c:pt>
                <c:pt idx="1592">
                  <c:v>3.98</c:v>
                </c:pt>
                <c:pt idx="1593">
                  <c:v>3.9824999999999977</c:v>
                </c:pt>
                <c:pt idx="1594">
                  <c:v>3.9849999999999999</c:v>
                </c:pt>
                <c:pt idx="1595">
                  <c:v>3.9874999999999998</c:v>
                </c:pt>
                <c:pt idx="1596">
                  <c:v>3.9899999999999998</c:v>
                </c:pt>
                <c:pt idx="1597">
                  <c:v>3.9924999999999868</c:v>
                </c:pt>
                <c:pt idx="1598">
                  <c:v>3.9949999999999997</c:v>
                </c:pt>
                <c:pt idx="1599">
                  <c:v>3.9975000000000001</c:v>
                </c:pt>
                <c:pt idx="1600">
                  <c:v>4</c:v>
                </c:pt>
                <c:pt idx="1601">
                  <c:v>4.0024999999999995</c:v>
                </c:pt>
                <c:pt idx="1602">
                  <c:v>4.0049999999999955</c:v>
                </c:pt>
                <c:pt idx="1603">
                  <c:v>4.0074999999999985</c:v>
                </c:pt>
                <c:pt idx="1604">
                  <c:v>4.01</c:v>
                </c:pt>
                <c:pt idx="1605">
                  <c:v>4.0124999999999975</c:v>
                </c:pt>
                <c:pt idx="1606">
                  <c:v>4.0149999999999855</c:v>
                </c:pt>
                <c:pt idx="1607">
                  <c:v>4.0174999999999965</c:v>
                </c:pt>
                <c:pt idx="1608">
                  <c:v>4.0199999999999996</c:v>
                </c:pt>
                <c:pt idx="1609">
                  <c:v>4.0224999999999955</c:v>
                </c:pt>
                <c:pt idx="1610">
                  <c:v>4.0249999999999755</c:v>
                </c:pt>
                <c:pt idx="1611">
                  <c:v>4.0274999999999945</c:v>
                </c:pt>
                <c:pt idx="1612">
                  <c:v>4.03</c:v>
                </c:pt>
                <c:pt idx="1613">
                  <c:v>4.0324999999999998</c:v>
                </c:pt>
                <c:pt idx="1614">
                  <c:v>4.0350000000000001</c:v>
                </c:pt>
                <c:pt idx="1615">
                  <c:v>4.0374999999999996</c:v>
                </c:pt>
                <c:pt idx="1616">
                  <c:v>4.04</c:v>
                </c:pt>
                <c:pt idx="1617">
                  <c:v>4.0424999999999995</c:v>
                </c:pt>
                <c:pt idx="1618">
                  <c:v>4.0449999999999955</c:v>
                </c:pt>
                <c:pt idx="1619">
                  <c:v>4.0474999999999985</c:v>
                </c:pt>
                <c:pt idx="1620">
                  <c:v>4.05</c:v>
                </c:pt>
                <c:pt idx="1621">
                  <c:v>4.0524999999999975</c:v>
                </c:pt>
                <c:pt idx="1622">
                  <c:v>4.0549999999999855</c:v>
                </c:pt>
                <c:pt idx="1623">
                  <c:v>4.0574999999999966</c:v>
                </c:pt>
                <c:pt idx="1624">
                  <c:v>4.0599999999999996</c:v>
                </c:pt>
                <c:pt idx="1625">
                  <c:v>4.0624999999999956</c:v>
                </c:pt>
                <c:pt idx="1626">
                  <c:v>4.0649999999999755</c:v>
                </c:pt>
                <c:pt idx="1627">
                  <c:v>4.0674999999999955</c:v>
                </c:pt>
                <c:pt idx="1628">
                  <c:v>4.07</c:v>
                </c:pt>
                <c:pt idx="1629">
                  <c:v>4.0724999999999998</c:v>
                </c:pt>
                <c:pt idx="1630">
                  <c:v>4.0750000000000002</c:v>
                </c:pt>
                <c:pt idx="1631">
                  <c:v>4.0774999999999997</c:v>
                </c:pt>
                <c:pt idx="1632">
                  <c:v>4.08</c:v>
                </c:pt>
                <c:pt idx="1633">
                  <c:v>4.0824999999999996</c:v>
                </c:pt>
                <c:pt idx="1634">
                  <c:v>4.085</c:v>
                </c:pt>
                <c:pt idx="1635">
                  <c:v>4.0874999999999995</c:v>
                </c:pt>
                <c:pt idx="1636">
                  <c:v>4.09</c:v>
                </c:pt>
                <c:pt idx="1637">
                  <c:v>4.0924999999999985</c:v>
                </c:pt>
                <c:pt idx="1638">
                  <c:v>4.0949999999999855</c:v>
                </c:pt>
                <c:pt idx="1639">
                  <c:v>4.0974999999999975</c:v>
                </c:pt>
                <c:pt idx="1640">
                  <c:v>4.0999999999999996</c:v>
                </c:pt>
                <c:pt idx="1641">
                  <c:v>4.1024999999999965</c:v>
                </c:pt>
                <c:pt idx="1642">
                  <c:v>4.1049999999999756</c:v>
                </c:pt>
                <c:pt idx="1643">
                  <c:v>4.1074999999999955</c:v>
                </c:pt>
                <c:pt idx="1644">
                  <c:v>4.1099999999999985</c:v>
                </c:pt>
                <c:pt idx="1645">
                  <c:v>4.1124999999999945</c:v>
                </c:pt>
                <c:pt idx="1646">
                  <c:v>4.1149999999999745</c:v>
                </c:pt>
                <c:pt idx="1647">
                  <c:v>4.1174999999999855</c:v>
                </c:pt>
                <c:pt idx="1648">
                  <c:v>4.1199999999999966</c:v>
                </c:pt>
                <c:pt idx="1649">
                  <c:v>4.1224999999999845</c:v>
                </c:pt>
                <c:pt idx="1650">
                  <c:v>4.1249999999999689</c:v>
                </c:pt>
                <c:pt idx="1651">
                  <c:v>4.1274999999999755</c:v>
                </c:pt>
                <c:pt idx="1652">
                  <c:v>4.13</c:v>
                </c:pt>
                <c:pt idx="1653">
                  <c:v>4.1324999999999985</c:v>
                </c:pt>
                <c:pt idx="1654">
                  <c:v>4.1349999999999945</c:v>
                </c:pt>
                <c:pt idx="1655">
                  <c:v>4.1374999999999975</c:v>
                </c:pt>
                <c:pt idx="1656">
                  <c:v>4.1399999999999997</c:v>
                </c:pt>
                <c:pt idx="1657">
                  <c:v>4.1424999999999965</c:v>
                </c:pt>
                <c:pt idx="1658">
                  <c:v>4.1449999999999845</c:v>
                </c:pt>
                <c:pt idx="1659">
                  <c:v>4.1474999999999955</c:v>
                </c:pt>
                <c:pt idx="1660">
                  <c:v>4.1499999999999995</c:v>
                </c:pt>
                <c:pt idx="1661">
                  <c:v>4.1524999999999945</c:v>
                </c:pt>
                <c:pt idx="1662">
                  <c:v>4.1549999999999745</c:v>
                </c:pt>
                <c:pt idx="1663">
                  <c:v>4.1574999999999855</c:v>
                </c:pt>
                <c:pt idx="1664">
                  <c:v>4.1599999999999975</c:v>
                </c:pt>
                <c:pt idx="1665">
                  <c:v>4.1624999999999845</c:v>
                </c:pt>
                <c:pt idx="1666">
                  <c:v>4.1649999999999689</c:v>
                </c:pt>
                <c:pt idx="1667">
                  <c:v>4.1674999999999756</c:v>
                </c:pt>
                <c:pt idx="1668">
                  <c:v>4.17</c:v>
                </c:pt>
                <c:pt idx="1669">
                  <c:v>4.1724999999999985</c:v>
                </c:pt>
                <c:pt idx="1670">
                  <c:v>4.1749999999999945</c:v>
                </c:pt>
                <c:pt idx="1671">
                  <c:v>4.1774999999999975</c:v>
                </c:pt>
                <c:pt idx="1672">
                  <c:v>4.18</c:v>
                </c:pt>
                <c:pt idx="1673">
                  <c:v>4.1824999999999966</c:v>
                </c:pt>
                <c:pt idx="1674">
                  <c:v>4.1849999999999845</c:v>
                </c:pt>
                <c:pt idx="1675">
                  <c:v>4.1874999999999956</c:v>
                </c:pt>
                <c:pt idx="1676">
                  <c:v>4.1899999999999995</c:v>
                </c:pt>
                <c:pt idx="1677">
                  <c:v>4.1924999999999955</c:v>
                </c:pt>
                <c:pt idx="1678">
                  <c:v>4.1949999999999745</c:v>
                </c:pt>
                <c:pt idx="1679">
                  <c:v>4.1974999999999945</c:v>
                </c:pt>
                <c:pt idx="1680">
                  <c:v>4.2</c:v>
                </c:pt>
                <c:pt idx="1681">
                  <c:v>4.2024999999999997</c:v>
                </c:pt>
                <c:pt idx="1682">
                  <c:v>4.2050000000000001</c:v>
                </c:pt>
                <c:pt idx="1683">
                  <c:v>4.2074999999999996</c:v>
                </c:pt>
                <c:pt idx="1684">
                  <c:v>4.21</c:v>
                </c:pt>
                <c:pt idx="1685">
                  <c:v>4.2124999999999995</c:v>
                </c:pt>
                <c:pt idx="1686">
                  <c:v>4.2149999999999945</c:v>
                </c:pt>
                <c:pt idx="1687">
                  <c:v>4.2174999999999985</c:v>
                </c:pt>
                <c:pt idx="1688">
                  <c:v>4.22</c:v>
                </c:pt>
                <c:pt idx="1689">
                  <c:v>4.2224999999999975</c:v>
                </c:pt>
                <c:pt idx="1690">
                  <c:v>4.2249999999999845</c:v>
                </c:pt>
                <c:pt idx="1691">
                  <c:v>4.2274999999999965</c:v>
                </c:pt>
                <c:pt idx="1692">
                  <c:v>4.2300000000000004</c:v>
                </c:pt>
                <c:pt idx="1693">
                  <c:v>4.2324999999999999</c:v>
                </c:pt>
                <c:pt idx="1694">
                  <c:v>4.2350000000000003</c:v>
                </c:pt>
                <c:pt idx="1695">
                  <c:v>4.2374999999999998</c:v>
                </c:pt>
                <c:pt idx="1696">
                  <c:v>4.24</c:v>
                </c:pt>
                <c:pt idx="1697">
                  <c:v>4.2424999999999997</c:v>
                </c:pt>
                <c:pt idx="1698">
                  <c:v>4.2450000000000001</c:v>
                </c:pt>
                <c:pt idx="1699">
                  <c:v>4.2474999999999996</c:v>
                </c:pt>
                <c:pt idx="1700">
                  <c:v>4.25</c:v>
                </c:pt>
                <c:pt idx="1701">
                  <c:v>4.2524999999999995</c:v>
                </c:pt>
                <c:pt idx="1702">
                  <c:v>4.2549999999999955</c:v>
                </c:pt>
                <c:pt idx="1703">
                  <c:v>4.2574999999999985</c:v>
                </c:pt>
                <c:pt idx="1704">
                  <c:v>4.26</c:v>
                </c:pt>
                <c:pt idx="1705">
                  <c:v>4.2624999999999975</c:v>
                </c:pt>
                <c:pt idx="1706">
                  <c:v>4.2649999999999855</c:v>
                </c:pt>
                <c:pt idx="1707">
                  <c:v>4.2674999999999965</c:v>
                </c:pt>
                <c:pt idx="1708">
                  <c:v>4.2699999999999996</c:v>
                </c:pt>
                <c:pt idx="1709">
                  <c:v>4.2725</c:v>
                </c:pt>
                <c:pt idx="1710">
                  <c:v>4.2750000000000004</c:v>
                </c:pt>
                <c:pt idx="1711">
                  <c:v>4.2774999999999999</c:v>
                </c:pt>
                <c:pt idx="1712">
                  <c:v>4.28</c:v>
                </c:pt>
                <c:pt idx="1713">
                  <c:v>4.2824999999999998</c:v>
                </c:pt>
                <c:pt idx="1714">
                  <c:v>4.2850000000000001</c:v>
                </c:pt>
                <c:pt idx="1715">
                  <c:v>4.2874999999999996</c:v>
                </c:pt>
                <c:pt idx="1716">
                  <c:v>4.29</c:v>
                </c:pt>
                <c:pt idx="1717">
                  <c:v>4.2924999999999995</c:v>
                </c:pt>
                <c:pt idx="1718">
                  <c:v>4.2949999999999955</c:v>
                </c:pt>
                <c:pt idx="1719">
                  <c:v>4.2974999999999985</c:v>
                </c:pt>
                <c:pt idx="1720">
                  <c:v>4.3</c:v>
                </c:pt>
                <c:pt idx="1721">
                  <c:v>4.3024999999999975</c:v>
                </c:pt>
                <c:pt idx="1722">
                  <c:v>4.3049999999999855</c:v>
                </c:pt>
                <c:pt idx="1723">
                  <c:v>4.3074999999999966</c:v>
                </c:pt>
                <c:pt idx="1724">
                  <c:v>4.3099999999999996</c:v>
                </c:pt>
                <c:pt idx="1725">
                  <c:v>4.3124999999999956</c:v>
                </c:pt>
                <c:pt idx="1726">
                  <c:v>4.3149999999999755</c:v>
                </c:pt>
                <c:pt idx="1727">
                  <c:v>4.3174999999999955</c:v>
                </c:pt>
                <c:pt idx="1728">
                  <c:v>4.3199999999999985</c:v>
                </c:pt>
                <c:pt idx="1729">
                  <c:v>4.3224999999999945</c:v>
                </c:pt>
                <c:pt idx="1730">
                  <c:v>4.3249999999999726</c:v>
                </c:pt>
                <c:pt idx="1731">
                  <c:v>4.3274999999999855</c:v>
                </c:pt>
                <c:pt idx="1732">
                  <c:v>4.33</c:v>
                </c:pt>
                <c:pt idx="1733">
                  <c:v>4.3324999999999996</c:v>
                </c:pt>
                <c:pt idx="1734">
                  <c:v>4.335</c:v>
                </c:pt>
                <c:pt idx="1735">
                  <c:v>4.3374999999999995</c:v>
                </c:pt>
                <c:pt idx="1736">
                  <c:v>4.34</c:v>
                </c:pt>
                <c:pt idx="1737">
                  <c:v>4.3424999999999985</c:v>
                </c:pt>
                <c:pt idx="1738">
                  <c:v>4.3449999999999855</c:v>
                </c:pt>
                <c:pt idx="1739">
                  <c:v>4.3474999999999975</c:v>
                </c:pt>
                <c:pt idx="1740">
                  <c:v>4.3499999999999996</c:v>
                </c:pt>
                <c:pt idx="1741">
                  <c:v>4.3524999999999965</c:v>
                </c:pt>
                <c:pt idx="1742">
                  <c:v>4.3549999999999756</c:v>
                </c:pt>
                <c:pt idx="1743">
                  <c:v>4.3574999999999955</c:v>
                </c:pt>
                <c:pt idx="1744">
                  <c:v>4.3599999999999985</c:v>
                </c:pt>
                <c:pt idx="1745">
                  <c:v>4.3624999999999945</c:v>
                </c:pt>
                <c:pt idx="1746">
                  <c:v>4.3649999999999745</c:v>
                </c:pt>
                <c:pt idx="1747">
                  <c:v>4.3674999999999855</c:v>
                </c:pt>
                <c:pt idx="1748">
                  <c:v>4.37</c:v>
                </c:pt>
                <c:pt idx="1749">
                  <c:v>4.3724999999999996</c:v>
                </c:pt>
                <c:pt idx="1750">
                  <c:v>4.375</c:v>
                </c:pt>
                <c:pt idx="1751">
                  <c:v>4.3774999999999995</c:v>
                </c:pt>
                <c:pt idx="1752">
                  <c:v>4.38</c:v>
                </c:pt>
                <c:pt idx="1753">
                  <c:v>4.3824999999999985</c:v>
                </c:pt>
                <c:pt idx="1754">
                  <c:v>4.3849999999999945</c:v>
                </c:pt>
                <c:pt idx="1755">
                  <c:v>4.3874999999999975</c:v>
                </c:pt>
                <c:pt idx="1756">
                  <c:v>4.3899999999999997</c:v>
                </c:pt>
                <c:pt idx="1757">
                  <c:v>4.3924999999999965</c:v>
                </c:pt>
                <c:pt idx="1758">
                  <c:v>4.3949999999999845</c:v>
                </c:pt>
                <c:pt idx="1759">
                  <c:v>4.3974999999999955</c:v>
                </c:pt>
                <c:pt idx="1760">
                  <c:v>4.4000000000000004</c:v>
                </c:pt>
                <c:pt idx="1761">
                  <c:v>4.4024999999999999</c:v>
                </c:pt>
                <c:pt idx="1762">
                  <c:v>4.4050000000000002</c:v>
                </c:pt>
                <c:pt idx="1763">
                  <c:v>4.4074999999999998</c:v>
                </c:pt>
                <c:pt idx="1764">
                  <c:v>4.41</c:v>
                </c:pt>
                <c:pt idx="1765">
                  <c:v>4.4124999999999996</c:v>
                </c:pt>
                <c:pt idx="1766">
                  <c:v>4.415</c:v>
                </c:pt>
                <c:pt idx="1767">
                  <c:v>4.4174999999999995</c:v>
                </c:pt>
                <c:pt idx="1768">
                  <c:v>4.42</c:v>
                </c:pt>
                <c:pt idx="1769">
                  <c:v>4.4224999999999985</c:v>
                </c:pt>
                <c:pt idx="1770">
                  <c:v>4.4249999999999945</c:v>
                </c:pt>
                <c:pt idx="1771">
                  <c:v>4.4274999999999975</c:v>
                </c:pt>
                <c:pt idx="1772">
                  <c:v>4.4300000000000024</c:v>
                </c:pt>
                <c:pt idx="1773">
                  <c:v>4.4325000000000001</c:v>
                </c:pt>
                <c:pt idx="1774">
                  <c:v>4.4349999999999996</c:v>
                </c:pt>
                <c:pt idx="1775">
                  <c:v>4.4375</c:v>
                </c:pt>
                <c:pt idx="1776">
                  <c:v>4.4400000000000004</c:v>
                </c:pt>
                <c:pt idx="1777">
                  <c:v>4.4424999999999999</c:v>
                </c:pt>
                <c:pt idx="1778">
                  <c:v>4.4450000000000003</c:v>
                </c:pt>
                <c:pt idx="1779">
                  <c:v>4.4474999999999998</c:v>
                </c:pt>
                <c:pt idx="1780">
                  <c:v>4.45</c:v>
                </c:pt>
                <c:pt idx="1781">
                  <c:v>4.4524999999999997</c:v>
                </c:pt>
                <c:pt idx="1782">
                  <c:v>4.4550000000000001</c:v>
                </c:pt>
                <c:pt idx="1783">
                  <c:v>4.4574999999999996</c:v>
                </c:pt>
                <c:pt idx="1784">
                  <c:v>4.46</c:v>
                </c:pt>
                <c:pt idx="1785">
                  <c:v>4.4624999999999995</c:v>
                </c:pt>
                <c:pt idx="1786">
                  <c:v>4.4649999999999945</c:v>
                </c:pt>
                <c:pt idx="1787">
                  <c:v>4.4674999999999985</c:v>
                </c:pt>
                <c:pt idx="1788">
                  <c:v>4.4700000000000024</c:v>
                </c:pt>
                <c:pt idx="1789">
                  <c:v>4.4725000000000001</c:v>
                </c:pt>
                <c:pt idx="1790">
                  <c:v>4.4749999999999996</c:v>
                </c:pt>
                <c:pt idx="1791">
                  <c:v>4.4775</c:v>
                </c:pt>
                <c:pt idx="1792">
                  <c:v>4.4800000000000004</c:v>
                </c:pt>
                <c:pt idx="1793">
                  <c:v>4.4824999999999999</c:v>
                </c:pt>
                <c:pt idx="1794">
                  <c:v>4.4850000000000003</c:v>
                </c:pt>
                <c:pt idx="1795">
                  <c:v>4.4874999999999998</c:v>
                </c:pt>
                <c:pt idx="1796">
                  <c:v>4.49</c:v>
                </c:pt>
                <c:pt idx="1797">
                  <c:v>4.4924999999999997</c:v>
                </c:pt>
                <c:pt idx="1798">
                  <c:v>4.4950000000000001</c:v>
                </c:pt>
                <c:pt idx="1799">
                  <c:v>4.4974999999999996</c:v>
                </c:pt>
                <c:pt idx="1800">
                  <c:v>4.5</c:v>
                </c:pt>
                <c:pt idx="1801">
                  <c:v>4.5024999999999995</c:v>
                </c:pt>
                <c:pt idx="1802">
                  <c:v>4.5049999999999955</c:v>
                </c:pt>
                <c:pt idx="1803">
                  <c:v>4.5074999999999985</c:v>
                </c:pt>
                <c:pt idx="1804">
                  <c:v>4.51</c:v>
                </c:pt>
                <c:pt idx="1805">
                  <c:v>4.5124999999999975</c:v>
                </c:pt>
                <c:pt idx="1806">
                  <c:v>4.5149999999999855</c:v>
                </c:pt>
                <c:pt idx="1807">
                  <c:v>4.5174999999999965</c:v>
                </c:pt>
                <c:pt idx="1808">
                  <c:v>4.5199999999999996</c:v>
                </c:pt>
                <c:pt idx="1809">
                  <c:v>4.5224999999999955</c:v>
                </c:pt>
                <c:pt idx="1810">
                  <c:v>4.5249999999999755</c:v>
                </c:pt>
                <c:pt idx="1811">
                  <c:v>4.5274999999999945</c:v>
                </c:pt>
                <c:pt idx="1812">
                  <c:v>4.53</c:v>
                </c:pt>
                <c:pt idx="1813">
                  <c:v>4.5324999999999998</c:v>
                </c:pt>
                <c:pt idx="1814">
                  <c:v>4.5350000000000001</c:v>
                </c:pt>
                <c:pt idx="1815">
                  <c:v>4.5374999999999996</c:v>
                </c:pt>
                <c:pt idx="1816">
                  <c:v>4.54</c:v>
                </c:pt>
                <c:pt idx="1817">
                  <c:v>4.5424999999999995</c:v>
                </c:pt>
                <c:pt idx="1818">
                  <c:v>4.5449999999999955</c:v>
                </c:pt>
                <c:pt idx="1819">
                  <c:v>4.5474999999999985</c:v>
                </c:pt>
                <c:pt idx="1820">
                  <c:v>4.55</c:v>
                </c:pt>
                <c:pt idx="1821">
                  <c:v>4.5524999999999975</c:v>
                </c:pt>
                <c:pt idx="1822">
                  <c:v>4.5549999999999855</c:v>
                </c:pt>
                <c:pt idx="1823">
                  <c:v>4.5574999999999966</c:v>
                </c:pt>
                <c:pt idx="1824">
                  <c:v>4.5599999999999996</c:v>
                </c:pt>
                <c:pt idx="1825">
                  <c:v>4.5624999999999956</c:v>
                </c:pt>
                <c:pt idx="1826">
                  <c:v>4.5649999999999755</c:v>
                </c:pt>
                <c:pt idx="1827">
                  <c:v>4.5674999999999955</c:v>
                </c:pt>
                <c:pt idx="1828">
                  <c:v>4.57</c:v>
                </c:pt>
                <c:pt idx="1829">
                  <c:v>4.5724999999999998</c:v>
                </c:pt>
                <c:pt idx="1830">
                  <c:v>4.5750000000000002</c:v>
                </c:pt>
                <c:pt idx="1831">
                  <c:v>4.5774999999999997</c:v>
                </c:pt>
                <c:pt idx="1832">
                  <c:v>4.58</c:v>
                </c:pt>
                <c:pt idx="1833">
                  <c:v>4.5824999999999996</c:v>
                </c:pt>
                <c:pt idx="1834">
                  <c:v>4.585</c:v>
                </c:pt>
                <c:pt idx="1835">
                  <c:v>4.5874999999999995</c:v>
                </c:pt>
                <c:pt idx="1836">
                  <c:v>4.59</c:v>
                </c:pt>
                <c:pt idx="1837">
                  <c:v>4.5924999999999985</c:v>
                </c:pt>
                <c:pt idx="1838">
                  <c:v>4.5949999999999855</c:v>
                </c:pt>
                <c:pt idx="1839">
                  <c:v>4.5974999999999975</c:v>
                </c:pt>
                <c:pt idx="1840">
                  <c:v>4.5999999999999996</c:v>
                </c:pt>
                <c:pt idx="1841">
                  <c:v>4.6024999999999965</c:v>
                </c:pt>
                <c:pt idx="1842">
                  <c:v>4.6049999999999756</c:v>
                </c:pt>
                <c:pt idx="1843">
                  <c:v>4.6074999999999955</c:v>
                </c:pt>
                <c:pt idx="1844">
                  <c:v>4.6099999999999985</c:v>
                </c:pt>
                <c:pt idx="1845">
                  <c:v>4.6124999999999945</c:v>
                </c:pt>
                <c:pt idx="1846">
                  <c:v>4.6149999999999745</c:v>
                </c:pt>
                <c:pt idx="1847">
                  <c:v>4.6174999999999855</c:v>
                </c:pt>
                <c:pt idx="1848">
                  <c:v>4.6199999999999966</c:v>
                </c:pt>
                <c:pt idx="1849">
                  <c:v>4.6224999999999845</c:v>
                </c:pt>
                <c:pt idx="1850">
                  <c:v>4.6249999999999689</c:v>
                </c:pt>
                <c:pt idx="1851">
                  <c:v>4.6274999999999755</c:v>
                </c:pt>
                <c:pt idx="1852">
                  <c:v>4.63</c:v>
                </c:pt>
                <c:pt idx="1853">
                  <c:v>4.6324999999999985</c:v>
                </c:pt>
                <c:pt idx="1854">
                  <c:v>4.6349999999999945</c:v>
                </c:pt>
                <c:pt idx="1855">
                  <c:v>4.6374999999999975</c:v>
                </c:pt>
                <c:pt idx="1856">
                  <c:v>4.6399999999999997</c:v>
                </c:pt>
                <c:pt idx="1857">
                  <c:v>4.6424999999999965</c:v>
                </c:pt>
                <c:pt idx="1858">
                  <c:v>4.6449999999999845</c:v>
                </c:pt>
                <c:pt idx="1859">
                  <c:v>4.6474999999999955</c:v>
                </c:pt>
                <c:pt idx="1860">
                  <c:v>4.6499999999999995</c:v>
                </c:pt>
                <c:pt idx="1861">
                  <c:v>4.6524999999999945</c:v>
                </c:pt>
                <c:pt idx="1862">
                  <c:v>4.6549999999999745</c:v>
                </c:pt>
                <c:pt idx="1863">
                  <c:v>4.6574999999999855</c:v>
                </c:pt>
                <c:pt idx="1864">
                  <c:v>4.6599999999999975</c:v>
                </c:pt>
                <c:pt idx="1865">
                  <c:v>4.6624999999999845</c:v>
                </c:pt>
                <c:pt idx="1866">
                  <c:v>4.6649999999999689</c:v>
                </c:pt>
                <c:pt idx="1867">
                  <c:v>4.6674999999999756</c:v>
                </c:pt>
                <c:pt idx="1868">
                  <c:v>4.67</c:v>
                </c:pt>
                <c:pt idx="1869">
                  <c:v>4.6724999999999985</c:v>
                </c:pt>
                <c:pt idx="1870">
                  <c:v>4.6749999999999945</c:v>
                </c:pt>
                <c:pt idx="1871">
                  <c:v>4.6774999999999975</c:v>
                </c:pt>
                <c:pt idx="1872">
                  <c:v>4.68</c:v>
                </c:pt>
                <c:pt idx="1873">
                  <c:v>4.6824999999999966</c:v>
                </c:pt>
                <c:pt idx="1874">
                  <c:v>4.6849999999999845</c:v>
                </c:pt>
                <c:pt idx="1875">
                  <c:v>4.6874999999999956</c:v>
                </c:pt>
                <c:pt idx="1876">
                  <c:v>4.6899999999999995</c:v>
                </c:pt>
                <c:pt idx="1877">
                  <c:v>4.6924999999999955</c:v>
                </c:pt>
                <c:pt idx="1878">
                  <c:v>4.6949999999999745</c:v>
                </c:pt>
                <c:pt idx="1879">
                  <c:v>4.6974999999999945</c:v>
                </c:pt>
                <c:pt idx="1880">
                  <c:v>4.7</c:v>
                </c:pt>
                <c:pt idx="1881">
                  <c:v>4.7024999999999997</c:v>
                </c:pt>
                <c:pt idx="1882">
                  <c:v>4.7050000000000001</c:v>
                </c:pt>
                <c:pt idx="1883">
                  <c:v>4.7074999999999996</c:v>
                </c:pt>
                <c:pt idx="1884">
                  <c:v>4.71</c:v>
                </c:pt>
                <c:pt idx="1885">
                  <c:v>4.7124999999999995</c:v>
                </c:pt>
                <c:pt idx="1886">
                  <c:v>4.7149999999999945</c:v>
                </c:pt>
                <c:pt idx="1887">
                  <c:v>4.7174999999999985</c:v>
                </c:pt>
                <c:pt idx="1888">
                  <c:v>4.72</c:v>
                </c:pt>
                <c:pt idx="1889">
                  <c:v>4.7224999999999975</c:v>
                </c:pt>
                <c:pt idx="1890">
                  <c:v>4.7249999999999845</c:v>
                </c:pt>
                <c:pt idx="1891">
                  <c:v>4.7274999999999965</c:v>
                </c:pt>
                <c:pt idx="1892">
                  <c:v>4.7300000000000004</c:v>
                </c:pt>
                <c:pt idx="1893">
                  <c:v>4.7324999999999999</c:v>
                </c:pt>
                <c:pt idx="1894">
                  <c:v>4.7350000000000003</c:v>
                </c:pt>
                <c:pt idx="1895">
                  <c:v>4.7374999999999998</c:v>
                </c:pt>
                <c:pt idx="1896">
                  <c:v>4.74</c:v>
                </c:pt>
                <c:pt idx="1897">
                  <c:v>4.7424999999999997</c:v>
                </c:pt>
                <c:pt idx="1898">
                  <c:v>4.7450000000000001</c:v>
                </c:pt>
                <c:pt idx="1899">
                  <c:v>4.7474999999999996</c:v>
                </c:pt>
                <c:pt idx="1900">
                  <c:v>4.75</c:v>
                </c:pt>
                <c:pt idx="1901">
                  <c:v>4.7524999999999995</c:v>
                </c:pt>
                <c:pt idx="1902">
                  <c:v>4.7549999999999955</c:v>
                </c:pt>
                <c:pt idx="1903">
                  <c:v>4.7574999999999985</c:v>
                </c:pt>
                <c:pt idx="1904">
                  <c:v>4.76</c:v>
                </c:pt>
                <c:pt idx="1905">
                  <c:v>4.7624999999999975</c:v>
                </c:pt>
                <c:pt idx="1906">
                  <c:v>4.7649999999999855</c:v>
                </c:pt>
                <c:pt idx="1907">
                  <c:v>4.7674999999999965</c:v>
                </c:pt>
                <c:pt idx="1908">
                  <c:v>4.7699999999999996</c:v>
                </c:pt>
                <c:pt idx="1909">
                  <c:v>4.7725</c:v>
                </c:pt>
                <c:pt idx="1910">
                  <c:v>4.7750000000000004</c:v>
                </c:pt>
                <c:pt idx="1911">
                  <c:v>4.7774999999999999</c:v>
                </c:pt>
                <c:pt idx="1912">
                  <c:v>4.78</c:v>
                </c:pt>
                <c:pt idx="1913">
                  <c:v>4.7824999999999998</c:v>
                </c:pt>
                <c:pt idx="1914">
                  <c:v>4.7850000000000001</c:v>
                </c:pt>
                <c:pt idx="1915">
                  <c:v>4.7874999999999996</c:v>
                </c:pt>
                <c:pt idx="1916">
                  <c:v>4.79</c:v>
                </c:pt>
                <c:pt idx="1917">
                  <c:v>4.7924999999999995</c:v>
                </c:pt>
                <c:pt idx="1918">
                  <c:v>4.7949999999999955</c:v>
                </c:pt>
                <c:pt idx="1919">
                  <c:v>4.7974999999999985</c:v>
                </c:pt>
                <c:pt idx="1920">
                  <c:v>4.8</c:v>
                </c:pt>
                <c:pt idx="1921">
                  <c:v>4.8024999999999975</c:v>
                </c:pt>
                <c:pt idx="1922">
                  <c:v>4.8049999999999855</c:v>
                </c:pt>
                <c:pt idx="1923">
                  <c:v>4.8074999999999966</c:v>
                </c:pt>
                <c:pt idx="1924">
                  <c:v>4.8099999999999996</c:v>
                </c:pt>
                <c:pt idx="1925">
                  <c:v>4.8124999999999956</c:v>
                </c:pt>
                <c:pt idx="1926">
                  <c:v>4.8149999999999755</c:v>
                </c:pt>
                <c:pt idx="1927">
                  <c:v>4.8174999999999955</c:v>
                </c:pt>
                <c:pt idx="1928">
                  <c:v>4.8199999999999985</c:v>
                </c:pt>
                <c:pt idx="1929">
                  <c:v>4.8224999999999945</c:v>
                </c:pt>
                <c:pt idx="1930">
                  <c:v>4.8249999999999726</c:v>
                </c:pt>
                <c:pt idx="1931">
                  <c:v>4.8274999999999855</c:v>
                </c:pt>
                <c:pt idx="1932">
                  <c:v>4.83</c:v>
                </c:pt>
                <c:pt idx="1933">
                  <c:v>4.8324999999999996</c:v>
                </c:pt>
                <c:pt idx="1934">
                  <c:v>4.835</c:v>
                </c:pt>
                <c:pt idx="1935">
                  <c:v>4.8374999999999995</c:v>
                </c:pt>
                <c:pt idx="1936">
                  <c:v>4.84</c:v>
                </c:pt>
                <c:pt idx="1937">
                  <c:v>4.8424999999999985</c:v>
                </c:pt>
                <c:pt idx="1938">
                  <c:v>4.8449999999999855</c:v>
                </c:pt>
                <c:pt idx="1939">
                  <c:v>4.8474999999999975</c:v>
                </c:pt>
                <c:pt idx="1940">
                  <c:v>4.8499999999999996</c:v>
                </c:pt>
                <c:pt idx="1941">
                  <c:v>4.8524999999999965</c:v>
                </c:pt>
                <c:pt idx="1942">
                  <c:v>4.8549999999999756</c:v>
                </c:pt>
                <c:pt idx="1943">
                  <c:v>4.8574999999999955</c:v>
                </c:pt>
                <c:pt idx="1944">
                  <c:v>4.8599999999999985</c:v>
                </c:pt>
                <c:pt idx="1945">
                  <c:v>4.8624999999999945</c:v>
                </c:pt>
                <c:pt idx="1946">
                  <c:v>4.8649999999999745</c:v>
                </c:pt>
                <c:pt idx="1947">
                  <c:v>4.8674999999999855</c:v>
                </c:pt>
                <c:pt idx="1948">
                  <c:v>4.87</c:v>
                </c:pt>
                <c:pt idx="1949">
                  <c:v>4.8724999999999996</c:v>
                </c:pt>
                <c:pt idx="1950">
                  <c:v>4.875</c:v>
                </c:pt>
                <c:pt idx="1951">
                  <c:v>4.8774999999999995</c:v>
                </c:pt>
                <c:pt idx="1952">
                  <c:v>4.88</c:v>
                </c:pt>
                <c:pt idx="1953">
                  <c:v>4.8824999999999985</c:v>
                </c:pt>
                <c:pt idx="1954">
                  <c:v>4.8849999999999945</c:v>
                </c:pt>
                <c:pt idx="1955">
                  <c:v>4.8874999999999975</c:v>
                </c:pt>
                <c:pt idx="1956">
                  <c:v>4.8899999999999997</c:v>
                </c:pt>
                <c:pt idx="1957">
                  <c:v>4.8924999999999965</c:v>
                </c:pt>
                <c:pt idx="1958">
                  <c:v>4.8949999999999845</c:v>
                </c:pt>
                <c:pt idx="1959">
                  <c:v>4.8974999999999955</c:v>
                </c:pt>
                <c:pt idx="1960">
                  <c:v>4.9000000000000004</c:v>
                </c:pt>
                <c:pt idx="1961">
                  <c:v>4.9024999999999999</c:v>
                </c:pt>
                <c:pt idx="1962">
                  <c:v>4.9050000000000002</c:v>
                </c:pt>
                <c:pt idx="1963">
                  <c:v>4.9074999999999998</c:v>
                </c:pt>
                <c:pt idx="1964">
                  <c:v>4.91</c:v>
                </c:pt>
                <c:pt idx="1965">
                  <c:v>4.9124999999999996</c:v>
                </c:pt>
                <c:pt idx="1966">
                  <c:v>4.915</c:v>
                </c:pt>
                <c:pt idx="1967">
                  <c:v>4.9174999999999995</c:v>
                </c:pt>
                <c:pt idx="1968">
                  <c:v>4.92</c:v>
                </c:pt>
                <c:pt idx="1969">
                  <c:v>4.9224999999999985</c:v>
                </c:pt>
                <c:pt idx="1970">
                  <c:v>4.9249999999999945</c:v>
                </c:pt>
                <c:pt idx="1971">
                  <c:v>4.9274999999999975</c:v>
                </c:pt>
                <c:pt idx="1972">
                  <c:v>4.9300000000000024</c:v>
                </c:pt>
                <c:pt idx="1973">
                  <c:v>4.9325000000000001</c:v>
                </c:pt>
                <c:pt idx="1974">
                  <c:v>4.9349999999999996</c:v>
                </c:pt>
                <c:pt idx="1975">
                  <c:v>4.9375</c:v>
                </c:pt>
                <c:pt idx="1976">
                  <c:v>4.9400000000000004</c:v>
                </c:pt>
                <c:pt idx="1977">
                  <c:v>4.9424999999999999</c:v>
                </c:pt>
                <c:pt idx="1978">
                  <c:v>4.9450000000000003</c:v>
                </c:pt>
                <c:pt idx="1979">
                  <c:v>4.9474999999999998</c:v>
                </c:pt>
                <c:pt idx="1980">
                  <c:v>4.95</c:v>
                </c:pt>
                <c:pt idx="1981">
                  <c:v>4.9524999999999997</c:v>
                </c:pt>
                <c:pt idx="1982">
                  <c:v>4.9550000000000001</c:v>
                </c:pt>
                <c:pt idx="1983">
                  <c:v>4.9574999999999996</c:v>
                </c:pt>
                <c:pt idx="1984">
                  <c:v>4.96</c:v>
                </c:pt>
                <c:pt idx="1985">
                  <c:v>4.9624999999999995</c:v>
                </c:pt>
                <c:pt idx="1986">
                  <c:v>4.9649999999999945</c:v>
                </c:pt>
                <c:pt idx="1987">
                  <c:v>4.9674999999999985</c:v>
                </c:pt>
                <c:pt idx="1988">
                  <c:v>4.9700000000000024</c:v>
                </c:pt>
                <c:pt idx="1989">
                  <c:v>4.9725000000000001</c:v>
                </c:pt>
                <c:pt idx="1990">
                  <c:v>4.9749999999999996</c:v>
                </c:pt>
                <c:pt idx="1991">
                  <c:v>4.9775</c:v>
                </c:pt>
                <c:pt idx="1992">
                  <c:v>4.9800000000000004</c:v>
                </c:pt>
                <c:pt idx="1993">
                  <c:v>4.9824999999999999</c:v>
                </c:pt>
                <c:pt idx="1994">
                  <c:v>4.9850000000000003</c:v>
                </c:pt>
                <c:pt idx="1995">
                  <c:v>4.9874999999999998</c:v>
                </c:pt>
                <c:pt idx="1996">
                  <c:v>4.99</c:v>
                </c:pt>
                <c:pt idx="1997">
                  <c:v>4.9924999999999997</c:v>
                </c:pt>
                <c:pt idx="1998">
                  <c:v>4.9950000000000001</c:v>
                </c:pt>
                <c:pt idx="1999">
                  <c:v>4.9974999999999996</c:v>
                </c:pt>
              </c:numCache>
            </c:numRef>
          </c:xVal>
          <c:yVal>
            <c:numRef>
              <c:f>'Punn - bent output'!$D$2:$D$2001</c:f>
              <c:numCache>
                <c:formatCode>0.0000</c:formatCode>
                <c:ptCount val="2000"/>
                <c:pt idx="0">
                  <c:v>0.68998999999999999</c:v>
                </c:pt>
                <c:pt idx="1">
                  <c:v>0.68998999999999999</c:v>
                </c:pt>
                <c:pt idx="2">
                  <c:v>0.69173300000000004</c:v>
                </c:pt>
                <c:pt idx="3">
                  <c:v>0.69115199999999999</c:v>
                </c:pt>
                <c:pt idx="4">
                  <c:v>0.69173499999999999</c:v>
                </c:pt>
                <c:pt idx="5">
                  <c:v>0.69173499999999999</c:v>
                </c:pt>
                <c:pt idx="6">
                  <c:v>0.69173499999999999</c:v>
                </c:pt>
                <c:pt idx="7">
                  <c:v>0.68998999999999999</c:v>
                </c:pt>
                <c:pt idx="8">
                  <c:v>0.68998999999999999</c:v>
                </c:pt>
                <c:pt idx="9">
                  <c:v>0.69057100000000005</c:v>
                </c:pt>
                <c:pt idx="10">
                  <c:v>0.69057100000000005</c:v>
                </c:pt>
                <c:pt idx="11">
                  <c:v>0.68824600000000002</c:v>
                </c:pt>
                <c:pt idx="12">
                  <c:v>0.68708400000000003</c:v>
                </c:pt>
                <c:pt idx="13">
                  <c:v>0.68533900000000003</c:v>
                </c:pt>
                <c:pt idx="14">
                  <c:v>0.68475799999999998</c:v>
                </c:pt>
                <c:pt idx="15">
                  <c:v>0.68533900000000003</c:v>
                </c:pt>
                <c:pt idx="16">
                  <c:v>0.68301299999999665</c:v>
                </c:pt>
                <c:pt idx="17">
                  <c:v>0.68359400000000003</c:v>
                </c:pt>
                <c:pt idx="18">
                  <c:v>0.68359400000000003</c:v>
                </c:pt>
                <c:pt idx="19">
                  <c:v>0.68243199999999959</c:v>
                </c:pt>
                <c:pt idx="20">
                  <c:v>0.68243199999999959</c:v>
                </c:pt>
                <c:pt idx="21">
                  <c:v>0.68417499999999998</c:v>
                </c:pt>
                <c:pt idx="22">
                  <c:v>0.68533900000000003</c:v>
                </c:pt>
                <c:pt idx="23">
                  <c:v>0.68533900000000003</c:v>
                </c:pt>
                <c:pt idx="24">
                  <c:v>0.68533900000000003</c:v>
                </c:pt>
                <c:pt idx="25">
                  <c:v>0.68533900000000003</c:v>
                </c:pt>
                <c:pt idx="26">
                  <c:v>0.68359599999999998</c:v>
                </c:pt>
                <c:pt idx="27">
                  <c:v>0.68417700000000004</c:v>
                </c:pt>
                <c:pt idx="28">
                  <c:v>0.68534099999999998</c:v>
                </c:pt>
                <c:pt idx="29">
                  <c:v>0.68476000000000004</c:v>
                </c:pt>
                <c:pt idx="30">
                  <c:v>0.68476000000000004</c:v>
                </c:pt>
                <c:pt idx="31">
                  <c:v>0.68359800000000004</c:v>
                </c:pt>
                <c:pt idx="32">
                  <c:v>0.68650500000000003</c:v>
                </c:pt>
                <c:pt idx="33">
                  <c:v>0.68708599999999997</c:v>
                </c:pt>
                <c:pt idx="34">
                  <c:v>0.68825000000000003</c:v>
                </c:pt>
                <c:pt idx="35">
                  <c:v>0.68825000000000003</c:v>
                </c:pt>
                <c:pt idx="36">
                  <c:v>0.68766899999999997</c:v>
                </c:pt>
                <c:pt idx="37">
                  <c:v>0.68766899999999997</c:v>
                </c:pt>
                <c:pt idx="38">
                  <c:v>0.68766899999999997</c:v>
                </c:pt>
                <c:pt idx="39">
                  <c:v>0.689411</c:v>
                </c:pt>
                <c:pt idx="40">
                  <c:v>0.68883000000000005</c:v>
                </c:pt>
                <c:pt idx="41">
                  <c:v>0.68883000000000005</c:v>
                </c:pt>
                <c:pt idx="42">
                  <c:v>0.68825000000000003</c:v>
                </c:pt>
                <c:pt idx="43">
                  <c:v>0.68592399999999998</c:v>
                </c:pt>
                <c:pt idx="44">
                  <c:v>0.68476199999999998</c:v>
                </c:pt>
                <c:pt idx="45">
                  <c:v>0.68418100000000004</c:v>
                </c:pt>
                <c:pt idx="46">
                  <c:v>0.68534300000000004</c:v>
                </c:pt>
                <c:pt idx="47">
                  <c:v>0.68592399999999998</c:v>
                </c:pt>
                <c:pt idx="48">
                  <c:v>0.68592399999999998</c:v>
                </c:pt>
                <c:pt idx="49">
                  <c:v>0.68708599999999997</c:v>
                </c:pt>
                <c:pt idx="50">
                  <c:v>0.68824799999999997</c:v>
                </c:pt>
                <c:pt idx="51">
                  <c:v>0.68940999999999997</c:v>
                </c:pt>
                <c:pt idx="52">
                  <c:v>0.68940999999999997</c:v>
                </c:pt>
                <c:pt idx="53">
                  <c:v>0.68882900000000391</c:v>
                </c:pt>
                <c:pt idx="54">
                  <c:v>0.68882900000000391</c:v>
                </c:pt>
                <c:pt idx="55">
                  <c:v>0.68940999999999997</c:v>
                </c:pt>
                <c:pt idx="56">
                  <c:v>0.68882699999999997</c:v>
                </c:pt>
                <c:pt idx="57">
                  <c:v>0.68998899999999996</c:v>
                </c:pt>
                <c:pt idx="58">
                  <c:v>0.68998899999999996</c:v>
                </c:pt>
                <c:pt idx="59">
                  <c:v>0.69057000000000002</c:v>
                </c:pt>
                <c:pt idx="60">
                  <c:v>0.68882699999999997</c:v>
                </c:pt>
                <c:pt idx="61">
                  <c:v>0.68998899999999996</c:v>
                </c:pt>
                <c:pt idx="62">
                  <c:v>0.69115000000000004</c:v>
                </c:pt>
                <c:pt idx="63">
                  <c:v>0.68998899999999996</c:v>
                </c:pt>
                <c:pt idx="64">
                  <c:v>0.69057000000000002</c:v>
                </c:pt>
                <c:pt idx="65">
                  <c:v>0.69173099999999998</c:v>
                </c:pt>
                <c:pt idx="66">
                  <c:v>0.69347400000000003</c:v>
                </c:pt>
                <c:pt idx="67">
                  <c:v>0.69347400000000003</c:v>
                </c:pt>
                <c:pt idx="68">
                  <c:v>0.69463600000000003</c:v>
                </c:pt>
                <c:pt idx="69">
                  <c:v>0.69463600000000003</c:v>
                </c:pt>
                <c:pt idx="70">
                  <c:v>0.69463600000000003</c:v>
                </c:pt>
                <c:pt idx="71">
                  <c:v>0.69521699999999653</c:v>
                </c:pt>
                <c:pt idx="72">
                  <c:v>0.69521699999999653</c:v>
                </c:pt>
                <c:pt idx="73">
                  <c:v>0.69579800000000391</c:v>
                </c:pt>
                <c:pt idx="74">
                  <c:v>0.69521699999999653</c:v>
                </c:pt>
                <c:pt idx="75">
                  <c:v>0.69637899999999997</c:v>
                </c:pt>
                <c:pt idx="76">
                  <c:v>0.69579800000000391</c:v>
                </c:pt>
                <c:pt idx="77">
                  <c:v>0.69638100000000003</c:v>
                </c:pt>
                <c:pt idx="78">
                  <c:v>0.69521900000000003</c:v>
                </c:pt>
                <c:pt idx="79">
                  <c:v>0.69580000000000064</c:v>
                </c:pt>
                <c:pt idx="80">
                  <c:v>0.69580000000000064</c:v>
                </c:pt>
                <c:pt idx="81">
                  <c:v>0.69696199999999997</c:v>
                </c:pt>
                <c:pt idx="82">
                  <c:v>0.69754300000000002</c:v>
                </c:pt>
                <c:pt idx="83">
                  <c:v>0.69638100000000003</c:v>
                </c:pt>
                <c:pt idx="84">
                  <c:v>0.69696199999999997</c:v>
                </c:pt>
                <c:pt idx="85">
                  <c:v>0.69580000000000064</c:v>
                </c:pt>
                <c:pt idx="86">
                  <c:v>0.69521900000000003</c:v>
                </c:pt>
                <c:pt idx="87">
                  <c:v>0.69463799999999998</c:v>
                </c:pt>
                <c:pt idx="88">
                  <c:v>0.69347599999999998</c:v>
                </c:pt>
                <c:pt idx="89">
                  <c:v>0.69405700000000004</c:v>
                </c:pt>
                <c:pt idx="90">
                  <c:v>0.69405700000000004</c:v>
                </c:pt>
                <c:pt idx="91">
                  <c:v>0.69231399999999665</c:v>
                </c:pt>
                <c:pt idx="92">
                  <c:v>0.68940800000000002</c:v>
                </c:pt>
                <c:pt idx="93">
                  <c:v>0.68940800000000002</c:v>
                </c:pt>
                <c:pt idx="94">
                  <c:v>0.69057000000000002</c:v>
                </c:pt>
                <c:pt idx="95">
                  <c:v>0.69057000000000002</c:v>
                </c:pt>
                <c:pt idx="96">
                  <c:v>0.68940800000000002</c:v>
                </c:pt>
                <c:pt idx="97">
                  <c:v>0.68940800000000002</c:v>
                </c:pt>
                <c:pt idx="98">
                  <c:v>0.68882500000000335</c:v>
                </c:pt>
                <c:pt idx="99">
                  <c:v>0.68998700000000002</c:v>
                </c:pt>
                <c:pt idx="100">
                  <c:v>0.68824200000000002</c:v>
                </c:pt>
                <c:pt idx="101">
                  <c:v>0.68766099999999997</c:v>
                </c:pt>
                <c:pt idx="102">
                  <c:v>0.68824200000000002</c:v>
                </c:pt>
                <c:pt idx="103">
                  <c:v>0.68824200000000002</c:v>
                </c:pt>
                <c:pt idx="104">
                  <c:v>0.68998499999999996</c:v>
                </c:pt>
                <c:pt idx="105">
                  <c:v>0.68823999999999996</c:v>
                </c:pt>
                <c:pt idx="106">
                  <c:v>0.68940199999999996</c:v>
                </c:pt>
                <c:pt idx="107">
                  <c:v>0.68882100000000335</c:v>
                </c:pt>
                <c:pt idx="108">
                  <c:v>0.68765900000000335</c:v>
                </c:pt>
                <c:pt idx="109">
                  <c:v>0.68765900000000335</c:v>
                </c:pt>
                <c:pt idx="110">
                  <c:v>0.68707799999999997</c:v>
                </c:pt>
                <c:pt idx="111">
                  <c:v>0.68707799999999997</c:v>
                </c:pt>
                <c:pt idx="112">
                  <c:v>0.68591400000000002</c:v>
                </c:pt>
                <c:pt idx="113">
                  <c:v>0.68823999999999996</c:v>
                </c:pt>
                <c:pt idx="114">
                  <c:v>0.68649700000000002</c:v>
                </c:pt>
                <c:pt idx="115">
                  <c:v>0.68533500000000003</c:v>
                </c:pt>
                <c:pt idx="116">
                  <c:v>0.68475399999999997</c:v>
                </c:pt>
                <c:pt idx="117">
                  <c:v>0.68359199999999998</c:v>
                </c:pt>
                <c:pt idx="118">
                  <c:v>0.68301100000000003</c:v>
                </c:pt>
                <c:pt idx="119">
                  <c:v>0.68475600000000003</c:v>
                </c:pt>
                <c:pt idx="120">
                  <c:v>0.68533699999999653</c:v>
                </c:pt>
                <c:pt idx="121">
                  <c:v>0.68708199999999997</c:v>
                </c:pt>
                <c:pt idx="122">
                  <c:v>0.68708199999999997</c:v>
                </c:pt>
                <c:pt idx="123">
                  <c:v>0.68533900000000003</c:v>
                </c:pt>
                <c:pt idx="124">
                  <c:v>0.68475799999999998</c:v>
                </c:pt>
                <c:pt idx="125">
                  <c:v>0.68359599999999998</c:v>
                </c:pt>
                <c:pt idx="126">
                  <c:v>0.68359599999999998</c:v>
                </c:pt>
                <c:pt idx="127">
                  <c:v>0.68243399999999665</c:v>
                </c:pt>
                <c:pt idx="128">
                  <c:v>0.68359599999999998</c:v>
                </c:pt>
                <c:pt idx="129">
                  <c:v>0.68533900000000003</c:v>
                </c:pt>
                <c:pt idx="130">
                  <c:v>0.68766300000000002</c:v>
                </c:pt>
                <c:pt idx="131">
                  <c:v>0.68650100000000003</c:v>
                </c:pt>
                <c:pt idx="132">
                  <c:v>0.68533900000000003</c:v>
                </c:pt>
                <c:pt idx="133">
                  <c:v>0.68650299999999653</c:v>
                </c:pt>
                <c:pt idx="134">
                  <c:v>0.68650299999999653</c:v>
                </c:pt>
                <c:pt idx="135">
                  <c:v>0.68766499999999997</c:v>
                </c:pt>
                <c:pt idx="136">
                  <c:v>0.68650100000000003</c:v>
                </c:pt>
                <c:pt idx="137">
                  <c:v>0.68824399999999997</c:v>
                </c:pt>
                <c:pt idx="138">
                  <c:v>0.68940599999999996</c:v>
                </c:pt>
                <c:pt idx="139">
                  <c:v>0.68998700000000002</c:v>
                </c:pt>
                <c:pt idx="140">
                  <c:v>0.68940599999999996</c:v>
                </c:pt>
                <c:pt idx="141">
                  <c:v>0.68882500000000335</c:v>
                </c:pt>
                <c:pt idx="142">
                  <c:v>0.68882500000000335</c:v>
                </c:pt>
                <c:pt idx="143">
                  <c:v>0.68882500000000335</c:v>
                </c:pt>
                <c:pt idx="144">
                  <c:v>0.68998700000000002</c:v>
                </c:pt>
                <c:pt idx="145">
                  <c:v>0.68998700000000002</c:v>
                </c:pt>
                <c:pt idx="146">
                  <c:v>0.68882500000000335</c:v>
                </c:pt>
                <c:pt idx="147">
                  <c:v>0.68882500000000335</c:v>
                </c:pt>
                <c:pt idx="148">
                  <c:v>0.69056799999999607</c:v>
                </c:pt>
                <c:pt idx="149">
                  <c:v>0.68998700000000002</c:v>
                </c:pt>
                <c:pt idx="150">
                  <c:v>0.68882500000000335</c:v>
                </c:pt>
                <c:pt idx="151">
                  <c:v>0.68766300000000002</c:v>
                </c:pt>
                <c:pt idx="152">
                  <c:v>0.68708199999999997</c:v>
                </c:pt>
                <c:pt idx="153">
                  <c:v>0.68766300000000002</c:v>
                </c:pt>
                <c:pt idx="154">
                  <c:v>0.68766300000000002</c:v>
                </c:pt>
                <c:pt idx="155">
                  <c:v>0.68708199999999997</c:v>
                </c:pt>
                <c:pt idx="156">
                  <c:v>0.68766300000000002</c:v>
                </c:pt>
                <c:pt idx="157">
                  <c:v>0.68882699999999997</c:v>
                </c:pt>
                <c:pt idx="158">
                  <c:v>0.68766499999999997</c:v>
                </c:pt>
                <c:pt idx="159">
                  <c:v>0.68882699999999997</c:v>
                </c:pt>
                <c:pt idx="160">
                  <c:v>0.68824600000000002</c:v>
                </c:pt>
                <c:pt idx="161">
                  <c:v>0.68766499999999997</c:v>
                </c:pt>
                <c:pt idx="162">
                  <c:v>0.68708400000000003</c:v>
                </c:pt>
                <c:pt idx="163">
                  <c:v>0.68650299999999653</c:v>
                </c:pt>
                <c:pt idx="164">
                  <c:v>0.68592200000000003</c:v>
                </c:pt>
                <c:pt idx="165">
                  <c:v>0.68650299999999653</c:v>
                </c:pt>
                <c:pt idx="166">
                  <c:v>0.68708400000000003</c:v>
                </c:pt>
                <c:pt idx="167">
                  <c:v>0.68766499999999997</c:v>
                </c:pt>
                <c:pt idx="168">
                  <c:v>0.68998999999999999</c:v>
                </c:pt>
                <c:pt idx="169">
                  <c:v>0.68824799999999997</c:v>
                </c:pt>
                <c:pt idx="170">
                  <c:v>0.68766700000000003</c:v>
                </c:pt>
                <c:pt idx="171">
                  <c:v>0.68940999999999997</c:v>
                </c:pt>
                <c:pt idx="172">
                  <c:v>0.68882900000000391</c:v>
                </c:pt>
                <c:pt idx="173">
                  <c:v>0.68940999999999997</c:v>
                </c:pt>
                <c:pt idx="174">
                  <c:v>0.68940999999999997</c:v>
                </c:pt>
                <c:pt idx="175">
                  <c:v>0.69057100000000005</c:v>
                </c:pt>
                <c:pt idx="176">
                  <c:v>0.69057100000000005</c:v>
                </c:pt>
                <c:pt idx="177">
                  <c:v>0.68940999999999997</c:v>
                </c:pt>
                <c:pt idx="178">
                  <c:v>0.69057100000000005</c:v>
                </c:pt>
                <c:pt idx="179">
                  <c:v>0.68998999999999999</c:v>
                </c:pt>
                <c:pt idx="180">
                  <c:v>0.68882900000000391</c:v>
                </c:pt>
                <c:pt idx="181">
                  <c:v>0.68940999999999997</c:v>
                </c:pt>
                <c:pt idx="182">
                  <c:v>0.69057100000000005</c:v>
                </c:pt>
                <c:pt idx="183">
                  <c:v>0.68940800000000002</c:v>
                </c:pt>
                <c:pt idx="184">
                  <c:v>0.68882699999999997</c:v>
                </c:pt>
                <c:pt idx="185">
                  <c:v>0.68882699999999997</c:v>
                </c:pt>
                <c:pt idx="186">
                  <c:v>0.68824600000000002</c:v>
                </c:pt>
                <c:pt idx="187">
                  <c:v>0.68824600000000002</c:v>
                </c:pt>
                <c:pt idx="188">
                  <c:v>0.68940800000000002</c:v>
                </c:pt>
                <c:pt idx="189">
                  <c:v>0.68882699999999997</c:v>
                </c:pt>
                <c:pt idx="190">
                  <c:v>0.68998899999999996</c:v>
                </c:pt>
                <c:pt idx="191">
                  <c:v>0.68940800000000002</c:v>
                </c:pt>
                <c:pt idx="192">
                  <c:v>0.68650100000000003</c:v>
                </c:pt>
                <c:pt idx="193">
                  <c:v>0.68591999999999997</c:v>
                </c:pt>
                <c:pt idx="194">
                  <c:v>0.68708199999999997</c:v>
                </c:pt>
                <c:pt idx="195">
                  <c:v>0.68708199999999997</c:v>
                </c:pt>
                <c:pt idx="196">
                  <c:v>0.68766300000000002</c:v>
                </c:pt>
                <c:pt idx="197">
                  <c:v>0.68649899999999997</c:v>
                </c:pt>
                <c:pt idx="198">
                  <c:v>0.68533500000000003</c:v>
                </c:pt>
                <c:pt idx="199">
                  <c:v>0.68417300000000003</c:v>
                </c:pt>
                <c:pt idx="200">
                  <c:v>0.68417300000000003</c:v>
                </c:pt>
                <c:pt idx="201">
                  <c:v>0.68301100000000003</c:v>
                </c:pt>
                <c:pt idx="202">
                  <c:v>0.68184800000000334</c:v>
                </c:pt>
                <c:pt idx="203">
                  <c:v>0.68126699999999607</c:v>
                </c:pt>
                <c:pt idx="204">
                  <c:v>0.68126699999999607</c:v>
                </c:pt>
                <c:pt idx="205">
                  <c:v>0.68301000000000001</c:v>
                </c:pt>
                <c:pt idx="206">
                  <c:v>0.68359000000000003</c:v>
                </c:pt>
                <c:pt idx="207">
                  <c:v>0.68359000000000003</c:v>
                </c:pt>
                <c:pt idx="208">
                  <c:v>0.68126500000000001</c:v>
                </c:pt>
                <c:pt idx="209">
                  <c:v>0.68010300000000001</c:v>
                </c:pt>
                <c:pt idx="210">
                  <c:v>0.67952200000000063</c:v>
                </c:pt>
                <c:pt idx="211">
                  <c:v>0.68010300000000001</c:v>
                </c:pt>
                <c:pt idx="212">
                  <c:v>0.68068399999999996</c:v>
                </c:pt>
                <c:pt idx="213">
                  <c:v>0.68184800000000334</c:v>
                </c:pt>
                <c:pt idx="214">
                  <c:v>0.68242899999999951</c:v>
                </c:pt>
                <c:pt idx="215">
                  <c:v>0.68242899999999951</c:v>
                </c:pt>
                <c:pt idx="216">
                  <c:v>0.68359000000000003</c:v>
                </c:pt>
                <c:pt idx="217">
                  <c:v>0.68301000000000001</c:v>
                </c:pt>
                <c:pt idx="218">
                  <c:v>0.68359199999999998</c:v>
                </c:pt>
                <c:pt idx="219">
                  <c:v>0.68591800000000003</c:v>
                </c:pt>
                <c:pt idx="220">
                  <c:v>0.68649899999999997</c:v>
                </c:pt>
                <c:pt idx="221">
                  <c:v>0.68824200000000002</c:v>
                </c:pt>
                <c:pt idx="222">
                  <c:v>0.68940400000000002</c:v>
                </c:pt>
                <c:pt idx="223">
                  <c:v>0.69056799999999607</c:v>
                </c:pt>
                <c:pt idx="224">
                  <c:v>0.69114900000000334</c:v>
                </c:pt>
                <c:pt idx="225">
                  <c:v>0.69173099999999998</c:v>
                </c:pt>
                <c:pt idx="226">
                  <c:v>0.69115000000000004</c:v>
                </c:pt>
                <c:pt idx="227">
                  <c:v>0.69115000000000004</c:v>
                </c:pt>
                <c:pt idx="228">
                  <c:v>0.69115000000000004</c:v>
                </c:pt>
                <c:pt idx="229">
                  <c:v>0.69464000000000392</c:v>
                </c:pt>
                <c:pt idx="230">
                  <c:v>0.69638299999999653</c:v>
                </c:pt>
                <c:pt idx="231">
                  <c:v>0.69812600000000002</c:v>
                </c:pt>
                <c:pt idx="232">
                  <c:v>0.69580000000000064</c:v>
                </c:pt>
                <c:pt idx="233">
                  <c:v>0.69638100000000003</c:v>
                </c:pt>
                <c:pt idx="234">
                  <c:v>0.69696199999999997</c:v>
                </c:pt>
                <c:pt idx="235">
                  <c:v>0.69870500000000335</c:v>
                </c:pt>
                <c:pt idx="236">
                  <c:v>0.69754300000000002</c:v>
                </c:pt>
                <c:pt idx="237">
                  <c:v>0.69638100000000003</c:v>
                </c:pt>
                <c:pt idx="238">
                  <c:v>0.69638100000000003</c:v>
                </c:pt>
                <c:pt idx="239">
                  <c:v>0.69638100000000003</c:v>
                </c:pt>
                <c:pt idx="240">
                  <c:v>0.69405499999999998</c:v>
                </c:pt>
                <c:pt idx="241">
                  <c:v>0.69521699999999653</c:v>
                </c:pt>
                <c:pt idx="242">
                  <c:v>0.69521699999999653</c:v>
                </c:pt>
                <c:pt idx="243">
                  <c:v>0.69521699999999653</c:v>
                </c:pt>
                <c:pt idx="244">
                  <c:v>0.69521699999999653</c:v>
                </c:pt>
                <c:pt idx="245">
                  <c:v>0.69521699999999653</c:v>
                </c:pt>
                <c:pt idx="246">
                  <c:v>0.69521699999999653</c:v>
                </c:pt>
                <c:pt idx="247">
                  <c:v>0.69347199999999998</c:v>
                </c:pt>
                <c:pt idx="248">
                  <c:v>0.69347199999999998</c:v>
                </c:pt>
                <c:pt idx="249">
                  <c:v>0.69347199999999998</c:v>
                </c:pt>
                <c:pt idx="250">
                  <c:v>0.69172800000000334</c:v>
                </c:pt>
                <c:pt idx="251">
                  <c:v>0.68940400000000002</c:v>
                </c:pt>
                <c:pt idx="252">
                  <c:v>0.68766099999999997</c:v>
                </c:pt>
                <c:pt idx="253">
                  <c:v>0.68998700000000002</c:v>
                </c:pt>
                <c:pt idx="254">
                  <c:v>0.68998700000000002</c:v>
                </c:pt>
                <c:pt idx="255">
                  <c:v>0.69056799999999607</c:v>
                </c:pt>
                <c:pt idx="256">
                  <c:v>0.68824399999999997</c:v>
                </c:pt>
                <c:pt idx="257">
                  <c:v>0.68940599999999996</c:v>
                </c:pt>
                <c:pt idx="258">
                  <c:v>0.68998700000000002</c:v>
                </c:pt>
                <c:pt idx="259">
                  <c:v>0.68882500000000335</c:v>
                </c:pt>
                <c:pt idx="260">
                  <c:v>0.68998700000000002</c:v>
                </c:pt>
                <c:pt idx="261">
                  <c:v>0.69231199999999959</c:v>
                </c:pt>
                <c:pt idx="262">
                  <c:v>0.69115000000000004</c:v>
                </c:pt>
                <c:pt idx="263">
                  <c:v>0.69115000000000004</c:v>
                </c:pt>
                <c:pt idx="264">
                  <c:v>0.69115000000000004</c:v>
                </c:pt>
                <c:pt idx="265">
                  <c:v>0.68998700000000002</c:v>
                </c:pt>
                <c:pt idx="266">
                  <c:v>0.69056799999999607</c:v>
                </c:pt>
                <c:pt idx="267">
                  <c:v>0.69056799999999607</c:v>
                </c:pt>
                <c:pt idx="268">
                  <c:v>0.69231199999999959</c:v>
                </c:pt>
                <c:pt idx="269">
                  <c:v>0.69289299999999998</c:v>
                </c:pt>
                <c:pt idx="270">
                  <c:v>0.69056799999999607</c:v>
                </c:pt>
                <c:pt idx="271">
                  <c:v>0.69056799999999607</c:v>
                </c:pt>
                <c:pt idx="272">
                  <c:v>0.69173000000000062</c:v>
                </c:pt>
                <c:pt idx="273">
                  <c:v>0.69230999999999998</c:v>
                </c:pt>
                <c:pt idx="274">
                  <c:v>0.69173000000000062</c:v>
                </c:pt>
                <c:pt idx="275">
                  <c:v>0.69173000000000062</c:v>
                </c:pt>
                <c:pt idx="276">
                  <c:v>0.69114900000000334</c:v>
                </c:pt>
                <c:pt idx="277">
                  <c:v>0.69289100000000392</c:v>
                </c:pt>
                <c:pt idx="278">
                  <c:v>0.69289100000000392</c:v>
                </c:pt>
                <c:pt idx="279">
                  <c:v>0.69347199999999998</c:v>
                </c:pt>
                <c:pt idx="280">
                  <c:v>0.69289000000000334</c:v>
                </c:pt>
                <c:pt idx="281">
                  <c:v>0.69405099999999997</c:v>
                </c:pt>
                <c:pt idx="282">
                  <c:v>0.69289000000000334</c:v>
                </c:pt>
                <c:pt idx="283">
                  <c:v>0.69289000000000334</c:v>
                </c:pt>
                <c:pt idx="284">
                  <c:v>0.69289000000000334</c:v>
                </c:pt>
                <c:pt idx="285">
                  <c:v>0.69289000000000334</c:v>
                </c:pt>
                <c:pt idx="286">
                  <c:v>0.69347199999999998</c:v>
                </c:pt>
                <c:pt idx="287">
                  <c:v>0.69173000000000062</c:v>
                </c:pt>
                <c:pt idx="288">
                  <c:v>0.69347199999999998</c:v>
                </c:pt>
                <c:pt idx="289">
                  <c:v>0.69289100000000392</c:v>
                </c:pt>
                <c:pt idx="290">
                  <c:v>0.69056599999999957</c:v>
                </c:pt>
                <c:pt idx="291">
                  <c:v>0.69347199999999998</c:v>
                </c:pt>
                <c:pt idx="292">
                  <c:v>0.69172800000000334</c:v>
                </c:pt>
                <c:pt idx="293">
                  <c:v>0.68998300000000001</c:v>
                </c:pt>
                <c:pt idx="294">
                  <c:v>0.69172800000000334</c:v>
                </c:pt>
                <c:pt idx="295">
                  <c:v>0.68998300000000001</c:v>
                </c:pt>
                <c:pt idx="296">
                  <c:v>0.69114500000000334</c:v>
                </c:pt>
                <c:pt idx="297">
                  <c:v>0.69114500000000334</c:v>
                </c:pt>
                <c:pt idx="298">
                  <c:v>0.68998300000000001</c:v>
                </c:pt>
                <c:pt idx="299">
                  <c:v>0.68823999999999996</c:v>
                </c:pt>
                <c:pt idx="300">
                  <c:v>0.68649700000000002</c:v>
                </c:pt>
                <c:pt idx="301">
                  <c:v>0.68591599999999997</c:v>
                </c:pt>
                <c:pt idx="302">
                  <c:v>0.68359199999999998</c:v>
                </c:pt>
                <c:pt idx="303">
                  <c:v>0.68301100000000003</c:v>
                </c:pt>
                <c:pt idx="304">
                  <c:v>0.68185000000000062</c:v>
                </c:pt>
                <c:pt idx="305">
                  <c:v>0.67894300000000463</c:v>
                </c:pt>
                <c:pt idx="306">
                  <c:v>0.6766170000000038</c:v>
                </c:pt>
                <c:pt idx="307">
                  <c:v>0.67777900000000679</c:v>
                </c:pt>
                <c:pt idx="308">
                  <c:v>0.67836000000000063</c:v>
                </c:pt>
                <c:pt idx="309">
                  <c:v>0.6766170000000038</c:v>
                </c:pt>
                <c:pt idx="310">
                  <c:v>0.6742910000000053</c:v>
                </c:pt>
                <c:pt idx="311">
                  <c:v>0.67545500000000391</c:v>
                </c:pt>
                <c:pt idx="312">
                  <c:v>0.67429300000000392</c:v>
                </c:pt>
                <c:pt idx="313">
                  <c:v>0.67487600000000392</c:v>
                </c:pt>
                <c:pt idx="314">
                  <c:v>0.67545900000000392</c:v>
                </c:pt>
                <c:pt idx="315">
                  <c:v>0.67313299999999998</c:v>
                </c:pt>
                <c:pt idx="316">
                  <c:v>0.67313299999999998</c:v>
                </c:pt>
                <c:pt idx="317">
                  <c:v>0.67139000000000393</c:v>
                </c:pt>
                <c:pt idx="318">
                  <c:v>0.67197100000000543</c:v>
                </c:pt>
                <c:pt idx="319">
                  <c:v>0.67139000000000393</c:v>
                </c:pt>
                <c:pt idx="320">
                  <c:v>0.67371400000000392</c:v>
                </c:pt>
                <c:pt idx="321">
                  <c:v>0.67603800000000391</c:v>
                </c:pt>
                <c:pt idx="322">
                  <c:v>0.67836399999999997</c:v>
                </c:pt>
                <c:pt idx="323">
                  <c:v>0.67952600000000063</c:v>
                </c:pt>
                <c:pt idx="324">
                  <c:v>0.67894300000000463</c:v>
                </c:pt>
                <c:pt idx="325">
                  <c:v>0.67952400000000335</c:v>
                </c:pt>
                <c:pt idx="326">
                  <c:v>0.68185000000000062</c:v>
                </c:pt>
                <c:pt idx="327">
                  <c:v>0.68359400000000003</c:v>
                </c:pt>
                <c:pt idx="328">
                  <c:v>0.68243199999999959</c:v>
                </c:pt>
                <c:pt idx="329">
                  <c:v>0.68301299999999665</c:v>
                </c:pt>
                <c:pt idx="330">
                  <c:v>0.68185000000000062</c:v>
                </c:pt>
                <c:pt idx="331">
                  <c:v>0.68359400000000003</c:v>
                </c:pt>
                <c:pt idx="332">
                  <c:v>0.68475600000000003</c:v>
                </c:pt>
                <c:pt idx="333">
                  <c:v>0.68475600000000003</c:v>
                </c:pt>
                <c:pt idx="334">
                  <c:v>0.68591800000000003</c:v>
                </c:pt>
                <c:pt idx="335">
                  <c:v>0.68649899999999997</c:v>
                </c:pt>
                <c:pt idx="336">
                  <c:v>0.68591800000000003</c:v>
                </c:pt>
                <c:pt idx="337">
                  <c:v>0.68650100000000003</c:v>
                </c:pt>
                <c:pt idx="338">
                  <c:v>0.68650100000000003</c:v>
                </c:pt>
                <c:pt idx="339">
                  <c:v>0.68650100000000003</c:v>
                </c:pt>
                <c:pt idx="340">
                  <c:v>0.68650100000000003</c:v>
                </c:pt>
                <c:pt idx="341">
                  <c:v>0.68417700000000004</c:v>
                </c:pt>
                <c:pt idx="342">
                  <c:v>0.68185300000000004</c:v>
                </c:pt>
                <c:pt idx="343">
                  <c:v>0.68243399999999665</c:v>
                </c:pt>
                <c:pt idx="344">
                  <c:v>0.68127199999999999</c:v>
                </c:pt>
                <c:pt idx="345">
                  <c:v>0.68243599999999949</c:v>
                </c:pt>
                <c:pt idx="346">
                  <c:v>0.68185499999999999</c:v>
                </c:pt>
                <c:pt idx="347">
                  <c:v>0.68069299999999999</c:v>
                </c:pt>
                <c:pt idx="348">
                  <c:v>0.68069299999999999</c:v>
                </c:pt>
                <c:pt idx="349">
                  <c:v>0.68127400000000005</c:v>
                </c:pt>
                <c:pt idx="350">
                  <c:v>0.68185499999999999</c:v>
                </c:pt>
                <c:pt idx="351">
                  <c:v>0.68301900000000004</c:v>
                </c:pt>
                <c:pt idx="352">
                  <c:v>0.68418100000000004</c:v>
                </c:pt>
                <c:pt idx="353">
                  <c:v>0.68359999999999999</c:v>
                </c:pt>
                <c:pt idx="354">
                  <c:v>0.68301900000000004</c:v>
                </c:pt>
                <c:pt idx="355">
                  <c:v>0.68359999999999999</c:v>
                </c:pt>
                <c:pt idx="356">
                  <c:v>0.68418100000000004</c:v>
                </c:pt>
                <c:pt idx="357">
                  <c:v>0.68534300000000004</c:v>
                </c:pt>
                <c:pt idx="358">
                  <c:v>0.68476000000000004</c:v>
                </c:pt>
                <c:pt idx="359">
                  <c:v>0.68476000000000004</c:v>
                </c:pt>
                <c:pt idx="360">
                  <c:v>0.68417899999999998</c:v>
                </c:pt>
                <c:pt idx="361">
                  <c:v>0.68592200000000003</c:v>
                </c:pt>
                <c:pt idx="362">
                  <c:v>0.68766499999999997</c:v>
                </c:pt>
                <c:pt idx="363">
                  <c:v>0.68882699999999997</c:v>
                </c:pt>
                <c:pt idx="364">
                  <c:v>0.68882699999999997</c:v>
                </c:pt>
                <c:pt idx="365">
                  <c:v>0.68940800000000002</c:v>
                </c:pt>
                <c:pt idx="366">
                  <c:v>0.68882699999999997</c:v>
                </c:pt>
                <c:pt idx="367">
                  <c:v>0.69057000000000002</c:v>
                </c:pt>
                <c:pt idx="368">
                  <c:v>0.69115000000000004</c:v>
                </c:pt>
                <c:pt idx="369">
                  <c:v>0.69057000000000002</c:v>
                </c:pt>
                <c:pt idx="370">
                  <c:v>0.69115000000000004</c:v>
                </c:pt>
                <c:pt idx="371">
                  <c:v>0.69057000000000002</c:v>
                </c:pt>
                <c:pt idx="372">
                  <c:v>0.69173099999999998</c:v>
                </c:pt>
                <c:pt idx="373">
                  <c:v>0.69115000000000004</c:v>
                </c:pt>
                <c:pt idx="374">
                  <c:v>0.69173099999999998</c:v>
                </c:pt>
                <c:pt idx="375">
                  <c:v>0.69231199999999959</c:v>
                </c:pt>
                <c:pt idx="376">
                  <c:v>0.69057000000000002</c:v>
                </c:pt>
                <c:pt idx="377">
                  <c:v>0.68998899999999996</c:v>
                </c:pt>
                <c:pt idx="378">
                  <c:v>0.68940800000000002</c:v>
                </c:pt>
                <c:pt idx="379">
                  <c:v>0.69231399999999665</c:v>
                </c:pt>
                <c:pt idx="380">
                  <c:v>0.69347599999999998</c:v>
                </c:pt>
                <c:pt idx="381">
                  <c:v>0.69347599999999998</c:v>
                </c:pt>
                <c:pt idx="382">
                  <c:v>0.69405700000000004</c:v>
                </c:pt>
                <c:pt idx="383">
                  <c:v>0.69347599999999998</c:v>
                </c:pt>
                <c:pt idx="384">
                  <c:v>0.69405700000000004</c:v>
                </c:pt>
                <c:pt idx="385">
                  <c:v>0.69463799999999998</c:v>
                </c:pt>
                <c:pt idx="386">
                  <c:v>0.69521900000000003</c:v>
                </c:pt>
                <c:pt idx="387">
                  <c:v>0.69696199999999997</c:v>
                </c:pt>
                <c:pt idx="388">
                  <c:v>0.69870699999999997</c:v>
                </c:pt>
                <c:pt idx="389">
                  <c:v>0.70045000000000002</c:v>
                </c:pt>
                <c:pt idx="390">
                  <c:v>0.70103000000000004</c:v>
                </c:pt>
                <c:pt idx="391">
                  <c:v>0.70161099999999998</c:v>
                </c:pt>
                <c:pt idx="392">
                  <c:v>0.70045000000000002</c:v>
                </c:pt>
                <c:pt idx="393">
                  <c:v>0.70045000000000002</c:v>
                </c:pt>
                <c:pt idx="394">
                  <c:v>0.70103000000000004</c:v>
                </c:pt>
                <c:pt idx="395">
                  <c:v>0.70103000000000004</c:v>
                </c:pt>
                <c:pt idx="396">
                  <c:v>0.70219200000000004</c:v>
                </c:pt>
                <c:pt idx="397">
                  <c:v>0.70451599999999959</c:v>
                </c:pt>
                <c:pt idx="398">
                  <c:v>0.70509699999999997</c:v>
                </c:pt>
                <c:pt idx="399">
                  <c:v>0.70625899999999997</c:v>
                </c:pt>
                <c:pt idx="400">
                  <c:v>0.70567800000000391</c:v>
                </c:pt>
                <c:pt idx="401">
                  <c:v>0.70509699999999997</c:v>
                </c:pt>
                <c:pt idx="402">
                  <c:v>0.70451599999999959</c:v>
                </c:pt>
                <c:pt idx="403">
                  <c:v>0.70393499999999998</c:v>
                </c:pt>
                <c:pt idx="404">
                  <c:v>0.70277299999999998</c:v>
                </c:pt>
                <c:pt idx="405">
                  <c:v>0.70393700000000003</c:v>
                </c:pt>
                <c:pt idx="406">
                  <c:v>0.70335599999999998</c:v>
                </c:pt>
                <c:pt idx="407">
                  <c:v>0.70335599999999998</c:v>
                </c:pt>
                <c:pt idx="408">
                  <c:v>0.70335599999999998</c:v>
                </c:pt>
                <c:pt idx="409">
                  <c:v>0.70103000000000004</c:v>
                </c:pt>
                <c:pt idx="410">
                  <c:v>0.70161300000000004</c:v>
                </c:pt>
                <c:pt idx="411">
                  <c:v>0.70161300000000004</c:v>
                </c:pt>
                <c:pt idx="412">
                  <c:v>0.70045100000000005</c:v>
                </c:pt>
                <c:pt idx="413">
                  <c:v>0.70277500000000392</c:v>
                </c:pt>
                <c:pt idx="414">
                  <c:v>0.70277500000000392</c:v>
                </c:pt>
                <c:pt idx="415">
                  <c:v>0.70277500000000392</c:v>
                </c:pt>
                <c:pt idx="416">
                  <c:v>0.70277500000000392</c:v>
                </c:pt>
                <c:pt idx="417">
                  <c:v>0.70161300000000004</c:v>
                </c:pt>
                <c:pt idx="418">
                  <c:v>0.70103199999999999</c:v>
                </c:pt>
                <c:pt idx="419">
                  <c:v>0.70103199999999999</c:v>
                </c:pt>
                <c:pt idx="420">
                  <c:v>0.70045100000000005</c:v>
                </c:pt>
                <c:pt idx="421">
                  <c:v>0.69986999999999999</c:v>
                </c:pt>
                <c:pt idx="422">
                  <c:v>0.70045100000000005</c:v>
                </c:pt>
                <c:pt idx="423">
                  <c:v>0.70161300000000004</c:v>
                </c:pt>
                <c:pt idx="424">
                  <c:v>0.70219399999999998</c:v>
                </c:pt>
                <c:pt idx="425">
                  <c:v>0.70451799999999665</c:v>
                </c:pt>
                <c:pt idx="426">
                  <c:v>0.70393499999999998</c:v>
                </c:pt>
                <c:pt idx="427">
                  <c:v>0.70451599999999959</c:v>
                </c:pt>
                <c:pt idx="428">
                  <c:v>0.70509699999999997</c:v>
                </c:pt>
                <c:pt idx="429">
                  <c:v>0.70567800000000391</c:v>
                </c:pt>
                <c:pt idx="430">
                  <c:v>0.70625899999999997</c:v>
                </c:pt>
                <c:pt idx="431">
                  <c:v>0.7068400000000038</c:v>
                </c:pt>
                <c:pt idx="432">
                  <c:v>0.70800200000000002</c:v>
                </c:pt>
                <c:pt idx="433">
                  <c:v>0.70974500000000462</c:v>
                </c:pt>
                <c:pt idx="434">
                  <c:v>0.71032799999999996</c:v>
                </c:pt>
                <c:pt idx="435">
                  <c:v>0.71032799999999996</c:v>
                </c:pt>
                <c:pt idx="436">
                  <c:v>0.71148999999999996</c:v>
                </c:pt>
                <c:pt idx="437">
                  <c:v>0.71148999999999996</c:v>
                </c:pt>
                <c:pt idx="438">
                  <c:v>0.71206999999999998</c:v>
                </c:pt>
                <c:pt idx="439">
                  <c:v>0.71323400000000003</c:v>
                </c:pt>
                <c:pt idx="440">
                  <c:v>0.71497900000000392</c:v>
                </c:pt>
                <c:pt idx="441">
                  <c:v>0.71497900000000392</c:v>
                </c:pt>
                <c:pt idx="442">
                  <c:v>0.71497900000000392</c:v>
                </c:pt>
                <c:pt idx="443">
                  <c:v>0.71381700000000003</c:v>
                </c:pt>
                <c:pt idx="444">
                  <c:v>0.71556199999999959</c:v>
                </c:pt>
                <c:pt idx="445">
                  <c:v>0.71440000000000003</c:v>
                </c:pt>
                <c:pt idx="446">
                  <c:v>0.71323800000000004</c:v>
                </c:pt>
                <c:pt idx="447">
                  <c:v>0.71382100000000392</c:v>
                </c:pt>
                <c:pt idx="448">
                  <c:v>0.71382100000000392</c:v>
                </c:pt>
                <c:pt idx="449">
                  <c:v>0.71382100000000392</c:v>
                </c:pt>
                <c:pt idx="450">
                  <c:v>0.71382100000000392</c:v>
                </c:pt>
                <c:pt idx="451">
                  <c:v>0.71382100000000392</c:v>
                </c:pt>
                <c:pt idx="452">
                  <c:v>0.71265699999999998</c:v>
                </c:pt>
                <c:pt idx="453">
                  <c:v>0.71323800000000004</c:v>
                </c:pt>
                <c:pt idx="454">
                  <c:v>0.71091400000000005</c:v>
                </c:pt>
                <c:pt idx="455">
                  <c:v>0.70800799999999997</c:v>
                </c:pt>
                <c:pt idx="456">
                  <c:v>0.70800799999999997</c:v>
                </c:pt>
                <c:pt idx="457">
                  <c:v>0.70859000000000005</c:v>
                </c:pt>
                <c:pt idx="458">
                  <c:v>0.70859000000000005</c:v>
                </c:pt>
                <c:pt idx="459">
                  <c:v>0.70975200000000005</c:v>
                </c:pt>
                <c:pt idx="460">
                  <c:v>0.70916999999999997</c:v>
                </c:pt>
                <c:pt idx="461">
                  <c:v>0.70916999999999997</c:v>
                </c:pt>
                <c:pt idx="462">
                  <c:v>0.70975000000000299</c:v>
                </c:pt>
                <c:pt idx="463">
                  <c:v>0.71033100000000005</c:v>
                </c:pt>
                <c:pt idx="464">
                  <c:v>0.71033100000000005</c:v>
                </c:pt>
                <c:pt idx="465">
                  <c:v>0.70975000000000299</c:v>
                </c:pt>
                <c:pt idx="466">
                  <c:v>0.70975000000000299</c:v>
                </c:pt>
                <c:pt idx="467">
                  <c:v>0.71091199999999999</c:v>
                </c:pt>
                <c:pt idx="468">
                  <c:v>0.70974900000000463</c:v>
                </c:pt>
                <c:pt idx="469">
                  <c:v>0.70858699999999653</c:v>
                </c:pt>
                <c:pt idx="470">
                  <c:v>0.70916800000000002</c:v>
                </c:pt>
                <c:pt idx="471">
                  <c:v>0.71091199999999999</c:v>
                </c:pt>
                <c:pt idx="472">
                  <c:v>0.71265699999999998</c:v>
                </c:pt>
                <c:pt idx="473">
                  <c:v>0.71323999999999999</c:v>
                </c:pt>
                <c:pt idx="474">
                  <c:v>0.71440400000000004</c:v>
                </c:pt>
                <c:pt idx="475">
                  <c:v>0.71789099999999995</c:v>
                </c:pt>
                <c:pt idx="476">
                  <c:v>0.71963400000000299</c:v>
                </c:pt>
                <c:pt idx="477">
                  <c:v>0.72196000000000005</c:v>
                </c:pt>
                <c:pt idx="478">
                  <c:v>0.72254099999999999</c:v>
                </c:pt>
                <c:pt idx="479">
                  <c:v>0.72370500000000393</c:v>
                </c:pt>
                <c:pt idx="480">
                  <c:v>0.72196199999999999</c:v>
                </c:pt>
                <c:pt idx="481">
                  <c:v>0.72254499999999999</c:v>
                </c:pt>
                <c:pt idx="482">
                  <c:v>0.72254499999999999</c:v>
                </c:pt>
                <c:pt idx="483">
                  <c:v>0.72428999999999999</c:v>
                </c:pt>
                <c:pt idx="484">
                  <c:v>0.72487000000000334</c:v>
                </c:pt>
                <c:pt idx="485">
                  <c:v>0.72661299999999951</c:v>
                </c:pt>
                <c:pt idx="486">
                  <c:v>0.72661299999999951</c:v>
                </c:pt>
                <c:pt idx="487">
                  <c:v>0.72603200000000001</c:v>
                </c:pt>
                <c:pt idx="488">
                  <c:v>0.72487000000000334</c:v>
                </c:pt>
                <c:pt idx="489">
                  <c:v>0.72487000000000334</c:v>
                </c:pt>
                <c:pt idx="490">
                  <c:v>0.72661500000000334</c:v>
                </c:pt>
                <c:pt idx="491">
                  <c:v>0.72777899999999995</c:v>
                </c:pt>
                <c:pt idx="492">
                  <c:v>0.72661699999999996</c:v>
                </c:pt>
                <c:pt idx="493">
                  <c:v>0.72603600000000001</c:v>
                </c:pt>
                <c:pt idx="494">
                  <c:v>0.72487200000000063</c:v>
                </c:pt>
                <c:pt idx="495">
                  <c:v>0.72312799999999999</c:v>
                </c:pt>
                <c:pt idx="496">
                  <c:v>0.72254700000000005</c:v>
                </c:pt>
                <c:pt idx="497">
                  <c:v>0.72429100000000335</c:v>
                </c:pt>
                <c:pt idx="498">
                  <c:v>0.72429100000000335</c:v>
                </c:pt>
                <c:pt idx="499">
                  <c:v>0.72429100000000335</c:v>
                </c:pt>
                <c:pt idx="500">
                  <c:v>0.72429100000000335</c:v>
                </c:pt>
                <c:pt idx="501">
                  <c:v>0.72661699999999996</c:v>
                </c:pt>
                <c:pt idx="502">
                  <c:v>0.72545300000000001</c:v>
                </c:pt>
                <c:pt idx="503">
                  <c:v>0.72428999999999999</c:v>
                </c:pt>
                <c:pt idx="504">
                  <c:v>0.72312600000000005</c:v>
                </c:pt>
                <c:pt idx="505">
                  <c:v>0.72196400000000005</c:v>
                </c:pt>
                <c:pt idx="506">
                  <c:v>0.72254700000000005</c:v>
                </c:pt>
                <c:pt idx="507">
                  <c:v>0.72080200000000005</c:v>
                </c:pt>
                <c:pt idx="508">
                  <c:v>0.72428999999999999</c:v>
                </c:pt>
                <c:pt idx="509">
                  <c:v>0.72545099999999996</c:v>
                </c:pt>
                <c:pt idx="510">
                  <c:v>0.72603200000000001</c:v>
                </c:pt>
                <c:pt idx="511">
                  <c:v>0.72603200000000001</c:v>
                </c:pt>
                <c:pt idx="512">
                  <c:v>0.72428800000000004</c:v>
                </c:pt>
                <c:pt idx="513">
                  <c:v>0.72370500000000393</c:v>
                </c:pt>
                <c:pt idx="514">
                  <c:v>0.72312200000000004</c:v>
                </c:pt>
                <c:pt idx="515">
                  <c:v>0.72370299999999999</c:v>
                </c:pt>
                <c:pt idx="516">
                  <c:v>0.72486700000000004</c:v>
                </c:pt>
                <c:pt idx="517">
                  <c:v>0.72486700000000004</c:v>
                </c:pt>
                <c:pt idx="518">
                  <c:v>0.72544799999999998</c:v>
                </c:pt>
                <c:pt idx="519">
                  <c:v>0.72370299999999999</c:v>
                </c:pt>
                <c:pt idx="520">
                  <c:v>0.72312200000000004</c:v>
                </c:pt>
                <c:pt idx="521">
                  <c:v>0.72253900000000004</c:v>
                </c:pt>
                <c:pt idx="522">
                  <c:v>0.72195600000000004</c:v>
                </c:pt>
                <c:pt idx="523">
                  <c:v>0.72253699999999665</c:v>
                </c:pt>
                <c:pt idx="524">
                  <c:v>0.72370100000000392</c:v>
                </c:pt>
                <c:pt idx="525">
                  <c:v>0.72311999999999999</c:v>
                </c:pt>
                <c:pt idx="526">
                  <c:v>0.72486499999999998</c:v>
                </c:pt>
                <c:pt idx="527">
                  <c:v>0.72428199999999998</c:v>
                </c:pt>
                <c:pt idx="528">
                  <c:v>0.72602699999999998</c:v>
                </c:pt>
                <c:pt idx="529">
                  <c:v>0.72311999999999999</c:v>
                </c:pt>
                <c:pt idx="530">
                  <c:v>0.72370299999999999</c:v>
                </c:pt>
                <c:pt idx="531">
                  <c:v>0.72428599999999999</c:v>
                </c:pt>
                <c:pt idx="532">
                  <c:v>0.72370299999999999</c:v>
                </c:pt>
                <c:pt idx="533">
                  <c:v>0.72428400000000004</c:v>
                </c:pt>
                <c:pt idx="534">
                  <c:v>0.72370299999999999</c:v>
                </c:pt>
                <c:pt idx="535">
                  <c:v>0.72370299999999999</c:v>
                </c:pt>
                <c:pt idx="536">
                  <c:v>0.72486700000000004</c:v>
                </c:pt>
                <c:pt idx="537">
                  <c:v>0.72370299999999999</c:v>
                </c:pt>
                <c:pt idx="538">
                  <c:v>0.72370299999999999</c:v>
                </c:pt>
                <c:pt idx="539">
                  <c:v>0.72254099999999999</c:v>
                </c:pt>
                <c:pt idx="540">
                  <c:v>0.72370500000000393</c:v>
                </c:pt>
                <c:pt idx="541">
                  <c:v>0.72254099999999999</c:v>
                </c:pt>
                <c:pt idx="542">
                  <c:v>0.72137899999999999</c:v>
                </c:pt>
                <c:pt idx="543">
                  <c:v>0.72079800000000394</c:v>
                </c:pt>
                <c:pt idx="544">
                  <c:v>0.720217</c:v>
                </c:pt>
                <c:pt idx="545">
                  <c:v>0.720217</c:v>
                </c:pt>
                <c:pt idx="546">
                  <c:v>0.720217</c:v>
                </c:pt>
                <c:pt idx="547">
                  <c:v>0.71905300000000005</c:v>
                </c:pt>
                <c:pt idx="548">
                  <c:v>0.71905300000000005</c:v>
                </c:pt>
                <c:pt idx="549">
                  <c:v>0.71905300000000005</c:v>
                </c:pt>
                <c:pt idx="550">
                  <c:v>0.71905300000000005</c:v>
                </c:pt>
                <c:pt idx="551">
                  <c:v>0.71905300000000005</c:v>
                </c:pt>
                <c:pt idx="552">
                  <c:v>0.71847000000000005</c:v>
                </c:pt>
                <c:pt idx="553">
                  <c:v>0.71730899999999997</c:v>
                </c:pt>
                <c:pt idx="554">
                  <c:v>0.71730899999999997</c:v>
                </c:pt>
                <c:pt idx="555">
                  <c:v>0.71614699999999998</c:v>
                </c:pt>
                <c:pt idx="556">
                  <c:v>0.718472</c:v>
                </c:pt>
                <c:pt idx="557">
                  <c:v>0.718472</c:v>
                </c:pt>
                <c:pt idx="558">
                  <c:v>0.72079800000000394</c:v>
                </c:pt>
                <c:pt idx="559">
                  <c:v>0.71905300000000005</c:v>
                </c:pt>
                <c:pt idx="560">
                  <c:v>0.71789000000000391</c:v>
                </c:pt>
                <c:pt idx="561">
                  <c:v>0.71905100000000299</c:v>
                </c:pt>
                <c:pt idx="562">
                  <c:v>0.71905100000000299</c:v>
                </c:pt>
                <c:pt idx="563">
                  <c:v>0.72021299999999699</c:v>
                </c:pt>
                <c:pt idx="564">
                  <c:v>0.72253900000000004</c:v>
                </c:pt>
                <c:pt idx="565">
                  <c:v>0.72311999999999999</c:v>
                </c:pt>
                <c:pt idx="566">
                  <c:v>0.72253699999999665</c:v>
                </c:pt>
                <c:pt idx="567">
                  <c:v>0.72311800000000004</c:v>
                </c:pt>
                <c:pt idx="568">
                  <c:v>0.72369900000000542</c:v>
                </c:pt>
                <c:pt idx="569">
                  <c:v>0.72369900000000542</c:v>
                </c:pt>
                <c:pt idx="570">
                  <c:v>0.72195399999999998</c:v>
                </c:pt>
                <c:pt idx="571">
                  <c:v>0.72428000000000003</c:v>
                </c:pt>
                <c:pt idx="572">
                  <c:v>0.72369700000000392</c:v>
                </c:pt>
                <c:pt idx="573">
                  <c:v>0.72486099999999998</c:v>
                </c:pt>
                <c:pt idx="574">
                  <c:v>0.72660600000000064</c:v>
                </c:pt>
                <c:pt idx="575">
                  <c:v>0.72602500000000392</c:v>
                </c:pt>
                <c:pt idx="576">
                  <c:v>0.72835000000000005</c:v>
                </c:pt>
                <c:pt idx="577">
                  <c:v>0.72602500000000392</c:v>
                </c:pt>
                <c:pt idx="578">
                  <c:v>0.72486099999999998</c:v>
                </c:pt>
                <c:pt idx="579">
                  <c:v>0.72369900000000542</c:v>
                </c:pt>
                <c:pt idx="580">
                  <c:v>0.72486099999999998</c:v>
                </c:pt>
                <c:pt idx="581">
                  <c:v>0.72369900000000542</c:v>
                </c:pt>
                <c:pt idx="582">
                  <c:v>0.72253699999999665</c:v>
                </c:pt>
                <c:pt idx="583">
                  <c:v>0.72137499999999999</c:v>
                </c:pt>
                <c:pt idx="584">
                  <c:v>0.72079400000000393</c:v>
                </c:pt>
                <c:pt idx="585">
                  <c:v>0.72021299999999699</c:v>
                </c:pt>
                <c:pt idx="586">
                  <c:v>0.72079600000000299</c:v>
                </c:pt>
                <c:pt idx="587">
                  <c:v>0.72079600000000299</c:v>
                </c:pt>
                <c:pt idx="588">
                  <c:v>0.71963400000000299</c:v>
                </c:pt>
                <c:pt idx="589">
                  <c:v>0.71963400000000299</c:v>
                </c:pt>
                <c:pt idx="590">
                  <c:v>0.71963400000000299</c:v>
                </c:pt>
                <c:pt idx="591">
                  <c:v>0.71963400000000299</c:v>
                </c:pt>
                <c:pt idx="592">
                  <c:v>0.71847000000000005</c:v>
                </c:pt>
                <c:pt idx="593">
                  <c:v>0.71905300000000005</c:v>
                </c:pt>
                <c:pt idx="594">
                  <c:v>0.71963400000000299</c:v>
                </c:pt>
                <c:pt idx="595">
                  <c:v>0.71730899999999997</c:v>
                </c:pt>
                <c:pt idx="596">
                  <c:v>0.71905300000000005</c:v>
                </c:pt>
                <c:pt idx="597">
                  <c:v>0.71672800000000392</c:v>
                </c:pt>
                <c:pt idx="598">
                  <c:v>0.71731</c:v>
                </c:pt>
                <c:pt idx="599">
                  <c:v>0.71789300000000333</c:v>
                </c:pt>
                <c:pt idx="600">
                  <c:v>0.71673000000000064</c:v>
                </c:pt>
                <c:pt idx="601">
                  <c:v>0.71556799999999665</c:v>
                </c:pt>
                <c:pt idx="602">
                  <c:v>0.71498700000000004</c:v>
                </c:pt>
                <c:pt idx="603">
                  <c:v>0.71440400000000004</c:v>
                </c:pt>
                <c:pt idx="604">
                  <c:v>0.71498499999999998</c:v>
                </c:pt>
                <c:pt idx="605">
                  <c:v>0.71382299999999999</c:v>
                </c:pt>
                <c:pt idx="606">
                  <c:v>0.71324200000000004</c:v>
                </c:pt>
                <c:pt idx="607">
                  <c:v>0.71207799999999999</c:v>
                </c:pt>
                <c:pt idx="608">
                  <c:v>0.71149700000000005</c:v>
                </c:pt>
                <c:pt idx="609">
                  <c:v>0.71091599999999999</c:v>
                </c:pt>
                <c:pt idx="610">
                  <c:v>0.71091599999999999</c:v>
                </c:pt>
                <c:pt idx="611">
                  <c:v>0.70801000000000003</c:v>
                </c:pt>
                <c:pt idx="612">
                  <c:v>0.70742899999999997</c:v>
                </c:pt>
                <c:pt idx="613">
                  <c:v>0.70626699999999665</c:v>
                </c:pt>
                <c:pt idx="614">
                  <c:v>0.70394100000000392</c:v>
                </c:pt>
                <c:pt idx="615">
                  <c:v>0.70161499999999999</c:v>
                </c:pt>
                <c:pt idx="616">
                  <c:v>0.70161499999999999</c:v>
                </c:pt>
                <c:pt idx="617">
                  <c:v>0.69986999999999999</c:v>
                </c:pt>
                <c:pt idx="618">
                  <c:v>0.70045100000000005</c:v>
                </c:pt>
                <c:pt idx="619">
                  <c:v>0.69812600000000002</c:v>
                </c:pt>
                <c:pt idx="620">
                  <c:v>0.69521900000000003</c:v>
                </c:pt>
                <c:pt idx="621">
                  <c:v>0.69580000000000064</c:v>
                </c:pt>
                <c:pt idx="622">
                  <c:v>0.69638100000000003</c:v>
                </c:pt>
                <c:pt idx="623">
                  <c:v>0.69870500000000335</c:v>
                </c:pt>
                <c:pt idx="624">
                  <c:v>0.69870500000000335</c:v>
                </c:pt>
                <c:pt idx="625">
                  <c:v>0.69928599999999996</c:v>
                </c:pt>
                <c:pt idx="626">
                  <c:v>0.70102900000000334</c:v>
                </c:pt>
                <c:pt idx="627">
                  <c:v>0.69986499999999996</c:v>
                </c:pt>
                <c:pt idx="628">
                  <c:v>0.69986499999999996</c:v>
                </c:pt>
                <c:pt idx="629">
                  <c:v>0.70044600000000001</c:v>
                </c:pt>
                <c:pt idx="630">
                  <c:v>0.70160800000000334</c:v>
                </c:pt>
                <c:pt idx="631">
                  <c:v>0.70160800000000334</c:v>
                </c:pt>
                <c:pt idx="632">
                  <c:v>0.70335199999999998</c:v>
                </c:pt>
                <c:pt idx="633">
                  <c:v>0.70509500000000391</c:v>
                </c:pt>
                <c:pt idx="634">
                  <c:v>0.70625700000000002</c:v>
                </c:pt>
                <c:pt idx="635">
                  <c:v>0.70683799999999997</c:v>
                </c:pt>
                <c:pt idx="636">
                  <c:v>0.70683799999999997</c:v>
                </c:pt>
                <c:pt idx="637">
                  <c:v>0.70800000000000063</c:v>
                </c:pt>
                <c:pt idx="638">
                  <c:v>0.70800000000000063</c:v>
                </c:pt>
                <c:pt idx="639">
                  <c:v>0.70858100000000002</c:v>
                </c:pt>
                <c:pt idx="640">
                  <c:v>0.70974300000000334</c:v>
                </c:pt>
                <c:pt idx="641">
                  <c:v>0.71090500000000334</c:v>
                </c:pt>
                <c:pt idx="642">
                  <c:v>0.70974300000000334</c:v>
                </c:pt>
                <c:pt idx="643">
                  <c:v>0.71090699999999996</c:v>
                </c:pt>
                <c:pt idx="644">
                  <c:v>0.71090699999999996</c:v>
                </c:pt>
                <c:pt idx="645">
                  <c:v>0.71032600000000001</c:v>
                </c:pt>
                <c:pt idx="646">
                  <c:v>0.71032600000000001</c:v>
                </c:pt>
                <c:pt idx="647">
                  <c:v>0.70858299999999608</c:v>
                </c:pt>
                <c:pt idx="648">
                  <c:v>0.70800200000000002</c:v>
                </c:pt>
                <c:pt idx="649">
                  <c:v>0.70742099999999997</c:v>
                </c:pt>
                <c:pt idx="650">
                  <c:v>0.70800399999999997</c:v>
                </c:pt>
                <c:pt idx="651">
                  <c:v>0.70916800000000002</c:v>
                </c:pt>
                <c:pt idx="652">
                  <c:v>0.70800600000000002</c:v>
                </c:pt>
                <c:pt idx="653">
                  <c:v>0.70742499999999997</c:v>
                </c:pt>
                <c:pt idx="654">
                  <c:v>0.70684400000000391</c:v>
                </c:pt>
                <c:pt idx="655">
                  <c:v>0.70626299999999653</c:v>
                </c:pt>
                <c:pt idx="656">
                  <c:v>0.70742499999999997</c:v>
                </c:pt>
                <c:pt idx="657">
                  <c:v>0.70742499999999997</c:v>
                </c:pt>
                <c:pt idx="658">
                  <c:v>0.70858900000000002</c:v>
                </c:pt>
                <c:pt idx="659">
                  <c:v>0.70916999999999997</c:v>
                </c:pt>
                <c:pt idx="660">
                  <c:v>0.70684400000000391</c:v>
                </c:pt>
                <c:pt idx="661">
                  <c:v>0.70684400000000391</c:v>
                </c:pt>
                <c:pt idx="662">
                  <c:v>0.70742499999999997</c:v>
                </c:pt>
                <c:pt idx="663">
                  <c:v>0.70916999999999997</c:v>
                </c:pt>
                <c:pt idx="664">
                  <c:v>0.70800600000000002</c:v>
                </c:pt>
                <c:pt idx="665">
                  <c:v>0.70800600000000002</c:v>
                </c:pt>
                <c:pt idx="666">
                  <c:v>0.70684400000000391</c:v>
                </c:pt>
                <c:pt idx="667">
                  <c:v>0.70626299999999653</c:v>
                </c:pt>
                <c:pt idx="668">
                  <c:v>0.70742499999999997</c:v>
                </c:pt>
                <c:pt idx="669">
                  <c:v>0.70742499999999997</c:v>
                </c:pt>
                <c:pt idx="670">
                  <c:v>0.70684400000000391</c:v>
                </c:pt>
                <c:pt idx="671">
                  <c:v>0.70451799999999665</c:v>
                </c:pt>
                <c:pt idx="672">
                  <c:v>0.70393499999999998</c:v>
                </c:pt>
                <c:pt idx="673">
                  <c:v>0.70335400000000003</c:v>
                </c:pt>
                <c:pt idx="674">
                  <c:v>0.70451599999999959</c:v>
                </c:pt>
                <c:pt idx="675">
                  <c:v>0.70393499999999998</c:v>
                </c:pt>
                <c:pt idx="676">
                  <c:v>0.70393499999999998</c:v>
                </c:pt>
                <c:pt idx="677">
                  <c:v>0.70219200000000004</c:v>
                </c:pt>
                <c:pt idx="678">
                  <c:v>0.70161099999999998</c:v>
                </c:pt>
                <c:pt idx="679">
                  <c:v>0.69986700000000002</c:v>
                </c:pt>
                <c:pt idx="680">
                  <c:v>0.69754300000000002</c:v>
                </c:pt>
                <c:pt idx="681">
                  <c:v>0.69928800000000002</c:v>
                </c:pt>
                <c:pt idx="682">
                  <c:v>0.69812600000000002</c:v>
                </c:pt>
                <c:pt idx="683">
                  <c:v>0.69870699999999997</c:v>
                </c:pt>
                <c:pt idx="684">
                  <c:v>0.69580000000000064</c:v>
                </c:pt>
                <c:pt idx="685">
                  <c:v>0.69521900000000003</c:v>
                </c:pt>
                <c:pt idx="686">
                  <c:v>0.69521900000000003</c:v>
                </c:pt>
                <c:pt idx="687">
                  <c:v>0.69638100000000003</c:v>
                </c:pt>
                <c:pt idx="688">
                  <c:v>0.69638100000000003</c:v>
                </c:pt>
                <c:pt idx="689">
                  <c:v>0.69638100000000003</c:v>
                </c:pt>
                <c:pt idx="690">
                  <c:v>0.69463600000000003</c:v>
                </c:pt>
                <c:pt idx="691">
                  <c:v>0.69405499999999998</c:v>
                </c:pt>
                <c:pt idx="692">
                  <c:v>0.69463600000000003</c:v>
                </c:pt>
                <c:pt idx="693">
                  <c:v>0.69405499999999998</c:v>
                </c:pt>
                <c:pt idx="694">
                  <c:v>0.69405499999999998</c:v>
                </c:pt>
                <c:pt idx="695">
                  <c:v>0.69347400000000003</c:v>
                </c:pt>
                <c:pt idx="696">
                  <c:v>0.69231199999999959</c:v>
                </c:pt>
                <c:pt idx="697">
                  <c:v>0.69057000000000002</c:v>
                </c:pt>
                <c:pt idx="698">
                  <c:v>0.69057000000000002</c:v>
                </c:pt>
                <c:pt idx="699">
                  <c:v>0.68998899999999996</c:v>
                </c:pt>
                <c:pt idx="700">
                  <c:v>0.68998899999999996</c:v>
                </c:pt>
                <c:pt idx="701">
                  <c:v>0.69115000000000004</c:v>
                </c:pt>
                <c:pt idx="702">
                  <c:v>0.69115000000000004</c:v>
                </c:pt>
                <c:pt idx="703">
                  <c:v>0.68998700000000002</c:v>
                </c:pt>
                <c:pt idx="704">
                  <c:v>0.68766300000000002</c:v>
                </c:pt>
                <c:pt idx="705">
                  <c:v>0.68940599999999996</c:v>
                </c:pt>
                <c:pt idx="706">
                  <c:v>0.68940599999999996</c:v>
                </c:pt>
                <c:pt idx="707">
                  <c:v>0.68766300000000002</c:v>
                </c:pt>
                <c:pt idx="708">
                  <c:v>0.68708199999999997</c:v>
                </c:pt>
                <c:pt idx="709">
                  <c:v>0.68708199999999997</c:v>
                </c:pt>
                <c:pt idx="710">
                  <c:v>0.68766300000000002</c:v>
                </c:pt>
                <c:pt idx="711">
                  <c:v>0.68824600000000002</c:v>
                </c:pt>
                <c:pt idx="712">
                  <c:v>0.68940800000000002</c:v>
                </c:pt>
                <c:pt idx="713">
                  <c:v>0.68882699999999997</c:v>
                </c:pt>
                <c:pt idx="714">
                  <c:v>0.68824600000000002</c:v>
                </c:pt>
                <c:pt idx="715">
                  <c:v>0.68824600000000002</c:v>
                </c:pt>
                <c:pt idx="716">
                  <c:v>0.68650100000000003</c:v>
                </c:pt>
                <c:pt idx="717">
                  <c:v>0.68766300000000002</c:v>
                </c:pt>
                <c:pt idx="718">
                  <c:v>0.68766300000000002</c:v>
                </c:pt>
                <c:pt idx="719">
                  <c:v>0.68766300000000002</c:v>
                </c:pt>
                <c:pt idx="720">
                  <c:v>0.68708199999999997</c:v>
                </c:pt>
                <c:pt idx="721">
                  <c:v>0.68591999999999997</c:v>
                </c:pt>
                <c:pt idx="722">
                  <c:v>0.68533900000000003</c:v>
                </c:pt>
                <c:pt idx="723">
                  <c:v>0.68650100000000003</c:v>
                </c:pt>
                <c:pt idx="724">
                  <c:v>0.68766499999999997</c:v>
                </c:pt>
                <c:pt idx="725">
                  <c:v>0.68882699999999997</c:v>
                </c:pt>
                <c:pt idx="726">
                  <c:v>0.68766499999999997</c:v>
                </c:pt>
                <c:pt idx="727">
                  <c:v>0.68533900000000003</c:v>
                </c:pt>
                <c:pt idx="728">
                  <c:v>0.68591999999999997</c:v>
                </c:pt>
                <c:pt idx="729">
                  <c:v>0.68475799999999998</c:v>
                </c:pt>
                <c:pt idx="730">
                  <c:v>0.68301299999999665</c:v>
                </c:pt>
                <c:pt idx="731">
                  <c:v>0.68185099999999998</c:v>
                </c:pt>
                <c:pt idx="732">
                  <c:v>0.68417499999999998</c:v>
                </c:pt>
                <c:pt idx="733">
                  <c:v>0.68301299999999665</c:v>
                </c:pt>
                <c:pt idx="734">
                  <c:v>0.68417499999999998</c:v>
                </c:pt>
                <c:pt idx="735">
                  <c:v>0.68301299999999665</c:v>
                </c:pt>
                <c:pt idx="736">
                  <c:v>0.68475600000000003</c:v>
                </c:pt>
                <c:pt idx="737">
                  <c:v>0.68475600000000003</c:v>
                </c:pt>
                <c:pt idx="738">
                  <c:v>0.68301100000000003</c:v>
                </c:pt>
                <c:pt idx="739">
                  <c:v>0.68475399999999997</c:v>
                </c:pt>
                <c:pt idx="740">
                  <c:v>0.68417300000000003</c:v>
                </c:pt>
                <c:pt idx="741">
                  <c:v>0.68475399999999997</c:v>
                </c:pt>
                <c:pt idx="742">
                  <c:v>0.68417099999999997</c:v>
                </c:pt>
                <c:pt idx="743">
                  <c:v>0.68533299999999653</c:v>
                </c:pt>
                <c:pt idx="744">
                  <c:v>0.68359000000000003</c:v>
                </c:pt>
                <c:pt idx="745">
                  <c:v>0.68417099999999997</c:v>
                </c:pt>
                <c:pt idx="746">
                  <c:v>0.68359000000000003</c:v>
                </c:pt>
                <c:pt idx="747">
                  <c:v>0.68417099999999997</c:v>
                </c:pt>
                <c:pt idx="748">
                  <c:v>0.68591599999999997</c:v>
                </c:pt>
                <c:pt idx="749">
                  <c:v>0.68649700000000002</c:v>
                </c:pt>
                <c:pt idx="750">
                  <c:v>0.68649700000000002</c:v>
                </c:pt>
                <c:pt idx="751">
                  <c:v>0.68708000000000002</c:v>
                </c:pt>
                <c:pt idx="752">
                  <c:v>0.68708000000000002</c:v>
                </c:pt>
                <c:pt idx="753">
                  <c:v>0.68591800000000003</c:v>
                </c:pt>
                <c:pt idx="754">
                  <c:v>0.68708000000000002</c:v>
                </c:pt>
                <c:pt idx="755">
                  <c:v>0.68708000000000002</c:v>
                </c:pt>
                <c:pt idx="756">
                  <c:v>0.68882299999999996</c:v>
                </c:pt>
                <c:pt idx="757">
                  <c:v>0.68708000000000002</c:v>
                </c:pt>
                <c:pt idx="758">
                  <c:v>0.68882500000000335</c:v>
                </c:pt>
                <c:pt idx="759">
                  <c:v>0.69057000000000002</c:v>
                </c:pt>
                <c:pt idx="760">
                  <c:v>0.68940800000000002</c:v>
                </c:pt>
                <c:pt idx="761">
                  <c:v>0.68998899999999996</c:v>
                </c:pt>
                <c:pt idx="762">
                  <c:v>0.68998899999999996</c:v>
                </c:pt>
                <c:pt idx="763">
                  <c:v>0.68998899999999996</c:v>
                </c:pt>
                <c:pt idx="764">
                  <c:v>0.68824600000000002</c:v>
                </c:pt>
                <c:pt idx="765">
                  <c:v>0.68766499999999997</c:v>
                </c:pt>
                <c:pt idx="766">
                  <c:v>0.68650299999999653</c:v>
                </c:pt>
                <c:pt idx="767">
                  <c:v>0.68766499999999997</c:v>
                </c:pt>
                <c:pt idx="768">
                  <c:v>0.68475799999999998</c:v>
                </c:pt>
                <c:pt idx="769">
                  <c:v>0.68533900000000003</c:v>
                </c:pt>
                <c:pt idx="770">
                  <c:v>0.68359599999999998</c:v>
                </c:pt>
                <c:pt idx="771">
                  <c:v>0.68475799999999998</c:v>
                </c:pt>
                <c:pt idx="772">
                  <c:v>0.68591999999999997</c:v>
                </c:pt>
                <c:pt idx="773">
                  <c:v>0.68475799999999998</c:v>
                </c:pt>
                <c:pt idx="774">
                  <c:v>0.68475799999999998</c:v>
                </c:pt>
                <c:pt idx="775">
                  <c:v>0.68359599999999998</c:v>
                </c:pt>
                <c:pt idx="776">
                  <c:v>0.68185300000000004</c:v>
                </c:pt>
                <c:pt idx="777">
                  <c:v>0.68069100000000393</c:v>
                </c:pt>
                <c:pt idx="778">
                  <c:v>0.68010999999999999</c:v>
                </c:pt>
                <c:pt idx="779">
                  <c:v>0.67836600000000002</c:v>
                </c:pt>
                <c:pt idx="780">
                  <c:v>0.67836600000000002</c:v>
                </c:pt>
                <c:pt idx="781">
                  <c:v>0.67720200000000064</c:v>
                </c:pt>
                <c:pt idx="782">
                  <c:v>0.67720200000000064</c:v>
                </c:pt>
                <c:pt idx="783">
                  <c:v>0.6766210000000068</c:v>
                </c:pt>
                <c:pt idx="784">
                  <c:v>0.67545900000000392</c:v>
                </c:pt>
                <c:pt idx="785">
                  <c:v>0.6766210000000068</c:v>
                </c:pt>
                <c:pt idx="786">
                  <c:v>0.67720200000000064</c:v>
                </c:pt>
                <c:pt idx="787">
                  <c:v>0.67836399999999997</c:v>
                </c:pt>
                <c:pt idx="788">
                  <c:v>0.67720200000000064</c:v>
                </c:pt>
                <c:pt idx="789">
                  <c:v>0.67836399999999997</c:v>
                </c:pt>
                <c:pt idx="790">
                  <c:v>0.67778300000000391</c:v>
                </c:pt>
                <c:pt idx="791">
                  <c:v>0.67778300000000391</c:v>
                </c:pt>
                <c:pt idx="792">
                  <c:v>0.67778300000000391</c:v>
                </c:pt>
                <c:pt idx="793">
                  <c:v>0.6766210000000068</c:v>
                </c:pt>
                <c:pt idx="794">
                  <c:v>0.67720200000000064</c:v>
                </c:pt>
                <c:pt idx="795">
                  <c:v>0.6766210000000068</c:v>
                </c:pt>
                <c:pt idx="796">
                  <c:v>0.6766210000000068</c:v>
                </c:pt>
                <c:pt idx="797">
                  <c:v>0.6766210000000068</c:v>
                </c:pt>
                <c:pt idx="798">
                  <c:v>0.67720200000000064</c:v>
                </c:pt>
                <c:pt idx="799">
                  <c:v>0.67720200000000064</c:v>
                </c:pt>
                <c:pt idx="800">
                  <c:v>0.6777850000000053</c:v>
                </c:pt>
                <c:pt idx="801">
                  <c:v>0.67720400000000391</c:v>
                </c:pt>
                <c:pt idx="802">
                  <c:v>0.67778700000000391</c:v>
                </c:pt>
                <c:pt idx="803">
                  <c:v>0.67836799999999997</c:v>
                </c:pt>
                <c:pt idx="804">
                  <c:v>0.67953000000000063</c:v>
                </c:pt>
                <c:pt idx="805">
                  <c:v>0.68127400000000005</c:v>
                </c:pt>
                <c:pt idx="806">
                  <c:v>0.68069299999999999</c:v>
                </c:pt>
                <c:pt idx="807">
                  <c:v>0.68127400000000005</c:v>
                </c:pt>
                <c:pt idx="808">
                  <c:v>0.68069299999999999</c:v>
                </c:pt>
                <c:pt idx="809">
                  <c:v>0.68127400000000005</c:v>
                </c:pt>
                <c:pt idx="810">
                  <c:v>0.68301900000000004</c:v>
                </c:pt>
                <c:pt idx="811">
                  <c:v>0.68243799999999699</c:v>
                </c:pt>
                <c:pt idx="812">
                  <c:v>0.68243799999999699</c:v>
                </c:pt>
                <c:pt idx="813">
                  <c:v>0.68185700000000005</c:v>
                </c:pt>
                <c:pt idx="814">
                  <c:v>0.68301900000000004</c:v>
                </c:pt>
                <c:pt idx="815">
                  <c:v>0.68301900000000004</c:v>
                </c:pt>
                <c:pt idx="816">
                  <c:v>0.68359999999999999</c:v>
                </c:pt>
                <c:pt idx="817">
                  <c:v>0.68243599999999949</c:v>
                </c:pt>
                <c:pt idx="818">
                  <c:v>0.68359800000000004</c:v>
                </c:pt>
                <c:pt idx="819">
                  <c:v>0.68301699999999665</c:v>
                </c:pt>
                <c:pt idx="820">
                  <c:v>0.68301699999999665</c:v>
                </c:pt>
                <c:pt idx="821">
                  <c:v>0.68301699999999665</c:v>
                </c:pt>
                <c:pt idx="822">
                  <c:v>0.68301699999999665</c:v>
                </c:pt>
                <c:pt idx="823">
                  <c:v>0.68417899999999998</c:v>
                </c:pt>
                <c:pt idx="824">
                  <c:v>0.68417899999999998</c:v>
                </c:pt>
                <c:pt idx="825">
                  <c:v>0.68417899999999998</c:v>
                </c:pt>
                <c:pt idx="826">
                  <c:v>0.68417899999999998</c:v>
                </c:pt>
                <c:pt idx="827">
                  <c:v>0.68417899999999998</c:v>
                </c:pt>
                <c:pt idx="828">
                  <c:v>0.68476000000000004</c:v>
                </c:pt>
                <c:pt idx="829">
                  <c:v>0.68301500000000004</c:v>
                </c:pt>
                <c:pt idx="830">
                  <c:v>0.68185300000000004</c:v>
                </c:pt>
                <c:pt idx="831">
                  <c:v>0.68127199999999999</c:v>
                </c:pt>
                <c:pt idx="832">
                  <c:v>0.67952800000000335</c:v>
                </c:pt>
                <c:pt idx="833">
                  <c:v>0.68010899999999996</c:v>
                </c:pt>
                <c:pt idx="834">
                  <c:v>0.67952800000000335</c:v>
                </c:pt>
                <c:pt idx="835">
                  <c:v>0.67894700000000474</c:v>
                </c:pt>
                <c:pt idx="836">
                  <c:v>0.67894700000000474</c:v>
                </c:pt>
                <c:pt idx="837">
                  <c:v>0.67720200000000064</c:v>
                </c:pt>
                <c:pt idx="838">
                  <c:v>0.67778300000000391</c:v>
                </c:pt>
                <c:pt idx="839">
                  <c:v>0.6766210000000068</c:v>
                </c:pt>
                <c:pt idx="840">
                  <c:v>0.67487600000000392</c:v>
                </c:pt>
                <c:pt idx="841">
                  <c:v>0.67487600000000392</c:v>
                </c:pt>
                <c:pt idx="842">
                  <c:v>0.6772000000000038</c:v>
                </c:pt>
                <c:pt idx="843">
                  <c:v>0.67603600000000064</c:v>
                </c:pt>
                <c:pt idx="844">
                  <c:v>0.67545500000000391</c:v>
                </c:pt>
                <c:pt idx="845">
                  <c:v>0.6748740000000053</c:v>
                </c:pt>
                <c:pt idx="846">
                  <c:v>0.67429300000000392</c:v>
                </c:pt>
                <c:pt idx="847">
                  <c:v>0.6748740000000053</c:v>
                </c:pt>
                <c:pt idx="848">
                  <c:v>0.67313000000000334</c:v>
                </c:pt>
                <c:pt idx="849">
                  <c:v>0.67138699999999996</c:v>
                </c:pt>
                <c:pt idx="850">
                  <c:v>0.67371200000000064</c:v>
                </c:pt>
                <c:pt idx="851">
                  <c:v>0.67545500000000391</c:v>
                </c:pt>
                <c:pt idx="852">
                  <c:v>0.6748740000000053</c:v>
                </c:pt>
                <c:pt idx="853">
                  <c:v>0.6772000000000038</c:v>
                </c:pt>
                <c:pt idx="854">
                  <c:v>0.67836200000000002</c:v>
                </c:pt>
                <c:pt idx="855">
                  <c:v>0.67777900000000679</c:v>
                </c:pt>
                <c:pt idx="856">
                  <c:v>0.67777900000000679</c:v>
                </c:pt>
                <c:pt idx="857">
                  <c:v>0.67836000000000063</c:v>
                </c:pt>
                <c:pt idx="858">
                  <c:v>0.68010499999999996</c:v>
                </c:pt>
                <c:pt idx="859">
                  <c:v>0.68185000000000062</c:v>
                </c:pt>
                <c:pt idx="860">
                  <c:v>0.68242999999999998</c:v>
                </c:pt>
                <c:pt idx="861">
                  <c:v>0.68359400000000003</c:v>
                </c:pt>
                <c:pt idx="862">
                  <c:v>0.68359400000000003</c:v>
                </c:pt>
                <c:pt idx="863">
                  <c:v>0.68301299999999665</c:v>
                </c:pt>
                <c:pt idx="864">
                  <c:v>0.68533900000000003</c:v>
                </c:pt>
                <c:pt idx="865">
                  <c:v>0.68533900000000003</c:v>
                </c:pt>
                <c:pt idx="866">
                  <c:v>0.68591999999999997</c:v>
                </c:pt>
                <c:pt idx="867">
                  <c:v>0.68533900000000003</c:v>
                </c:pt>
                <c:pt idx="868">
                  <c:v>0.68417499999999998</c:v>
                </c:pt>
                <c:pt idx="869">
                  <c:v>0.68591999999999997</c:v>
                </c:pt>
                <c:pt idx="870">
                  <c:v>0.68766300000000002</c:v>
                </c:pt>
                <c:pt idx="871">
                  <c:v>0.68650100000000003</c:v>
                </c:pt>
                <c:pt idx="872">
                  <c:v>0.68475799999999998</c:v>
                </c:pt>
                <c:pt idx="873">
                  <c:v>0.68708199999999997</c:v>
                </c:pt>
                <c:pt idx="874">
                  <c:v>0.68650100000000003</c:v>
                </c:pt>
                <c:pt idx="875">
                  <c:v>0.68417499999999998</c:v>
                </c:pt>
                <c:pt idx="876">
                  <c:v>0.68533900000000003</c:v>
                </c:pt>
                <c:pt idx="877">
                  <c:v>0.68359400000000003</c:v>
                </c:pt>
                <c:pt idx="878">
                  <c:v>0.68359400000000003</c:v>
                </c:pt>
                <c:pt idx="879">
                  <c:v>0.68243199999999959</c:v>
                </c:pt>
                <c:pt idx="880">
                  <c:v>0.68068799999999996</c:v>
                </c:pt>
                <c:pt idx="881">
                  <c:v>0.68010700000000002</c:v>
                </c:pt>
                <c:pt idx="882">
                  <c:v>0.67952400000000335</c:v>
                </c:pt>
                <c:pt idx="883">
                  <c:v>0.68068600000000001</c:v>
                </c:pt>
                <c:pt idx="884">
                  <c:v>0.68010499999999996</c:v>
                </c:pt>
                <c:pt idx="885">
                  <c:v>0.67836200000000002</c:v>
                </c:pt>
                <c:pt idx="886">
                  <c:v>0.67836200000000002</c:v>
                </c:pt>
                <c:pt idx="887">
                  <c:v>0.67778100000000474</c:v>
                </c:pt>
                <c:pt idx="888">
                  <c:v>0.67719800000000463</c:v>
                </c:pt>
                <c:pt idx="889">
                  <c:v>0.67836200000000002</c:v>
                </c:pt>
                <c:pt idx="890">
                  <c:v>0.67719800000000463</c:v>
                </c:pt>
                <c:pt idx="891">
                  <c:v>0.6766170000000038</c:v>
                </c:pt>
                <c:pt idx="892">
                  <c:v>0.67777900000000679</c:v>
                </c:pt>
                <c:pt idx="893">
                  <c:v>0.67777900000000679</c:v>
                </c:pt>
                <c:pt idx="894">
                  <c:v>0.67545500000000391</c:v>
                </c:pt>
                <c:pt idx="895">
                  <c:v>0.67545500000000391</c:v>
                </c:pt>
                <c:pt idx="896">
                  <c:v>0.6766190000000053</c:v>
                </c:pt>
                <c:pt idx="897">
                  <c:v>0.67545500000000391</c:v>
                </c:pt>
                <c:pt idx="898">
                  <c:v>0.67603600000000064</c:v>
                </c:pt>
                <c:pt idx="899">
                  <c:v>0.67545500000000391</c:v>
                </c:pt>
                <c:pt idx="900">
                  <c:v>0.67545500000000391</c:v>
                </c:pt>
                <c:pt idx="901">
                  <c:v>0.6766190000000053</c:v>
                </c:pt>
                <c:pt idx="902">
                  <c:v>0.6766190000000053</c:v>
                </c:pt>
                <c:pt idx="903">
                  <c:v>0.67778300000000391</c:v>
                </c:pt>
                <c:pt idx="904">
                  <c:v>0.67720200000000064</c:v>
                </c:pt>
                <c:pt idx="905">
                  <c:v>0.6766210000000068</c:v>
                </c:pt>
                <c:pt idx="906">
                  <c:v>0.67603800000000391</c:v>
                </c:pt>
                <c:pt idx="907">
                  <c:v>0.6748740000000053</c:v>
                </c:pt>
                <c:pt idx="908">
                  <c:v>0.67545500000000391</c:v>
                </c:pt>
                <c:pt idx="909">
                  <c:v>0.67545500000000391</c:v>
                </c:pt>
                <c:pt idx="910">
                  <c:v>0.6742910000000053</c:v>
                </c:pt>
                <c:pt idx="911">
                  <c:v>0.6742910000000053</c:v>
                </c:pt>
                <c:pt idx="912">
                  <c:v>0.6742910000000053</c:v>
                </c:pt>
                <c:pt idx="913">
                  <c:v>0.6742910000000053</c:v>
                </c:pt>
                <c:pt idx="914">
                  <c:v>0.6742910000000053</c:v>
                </c:pt>
                <c:pt idx="915">
                  <c:v>0.6760340000000038</c:v>
                </c:pt>
                <c:pt idx="916">
                  <c:v>0.67661500000000463</c:v>
                </c:pt>
                <c:pt idx="917">
                  <c:v>0.67719600000000335</c:v>
                </c:pt>
                <c:pt idx="918">
                  <c:v>0.67777900000000679</c:v>
                </c:pt>
                <c:pt idx="919">
                  <c:v>0.67952400000000335</c:v>
                </c:pt>
                <c:pt idx="920">
                  <c:v>0.68010499999999996</c:v>
                </c:pt>
                <c:pt idx="921">
                  <c:v>0.68010499999999996</c:v>
                </c:pt>
                <c:pt idx="922">
                  <c:v>0.67952400000000335</c:v>
                </c:pt>
                <c:pt idx="923">
                  <c:v>0.68068600000000001</c:v>
                </c:pt>
                <c:pt idx="924">
                  <c:v>0.68010499999999996</c:v>
                </c:pt>
                <c:pt idx="925">
                  <c:v>0.68010499999999996</c:v>
                </c:pt>
                <c:pt idx="926">
                  <c:v>0.68068600000000001</c:v>
                </c:pt>
                <c:pt idx="927">
                  <c:v>0.68010499999999996</c:v>
                </c:pt>
                <c:pt idx="928">
                  <c:v>0.68068799999999996</c:v>
                </c:pt>
                <c:pt idx="929">
                  <c:v>0.67894300000000463</c:v>
                </c:pt>
                <c:pt idx="930">
                  <c:v>0.68126900000000001</c:v>
                </c:pt>
                <c:pt idx="931">
                  <c:v>0.68243199999999959</c:v>
                </c:pt>
                <c:pt idx="932">
                  <c:v>0.68301500000000004</c:v>
                </c:pt>
                <c:pt idx="933">
                  <c:v>0.68301500000000004</c:v>
                </c:pt>
                <c:pt idx="934">
                  <c:v>0.68185300000000004</c:v>
                </c:pt>
                <c:pt idx="935">
                  <c:v>0.68069000000000335</c:v>
                </c:pt>
                <c:pt idx="936">
                  <c:v>0.67720200000000064</c:v>
                </c:pt>
                <c:pt idx="937">
                  <c:v>0.67894500000000679</c:v>
                </c:pt>
                <c:pt idx="938">
                  <c:v>0.67778300000000391</c:v>
                </c:pt>
                <c:pt idx="939">
                  <c:v>0.67836399999999997</c:v>
                </c:pt>
                <c:pt idx="940">
                  <c:v>0.67836399999999997</c:v>
                </c:pt>
                <c:pt idx="941">
                  <c:v>0.67778300000000391</c:v>
                </c:pt>
                <c:pt idx="942">
                  <c:v>0.67894500000000679</c:v>
                </c:pt>
                <c:pt idx="943">
                  <c:v>0.67952600000000063</c:v>
                </c:pt>
                <c:pt idx="944">
                  <c:v>0.67894500000000679</c:v>
                </c:pt>
                <c:pt idx="945">
                  <c:v>0.67894500000000679</c:v>
                </c:pt>
                <c:pt idx="946">
                  <c:v>0.67836399999999997</c:v>
                </c:pt>
                <c:pt idx="947">
                  <c:v>0.67778300000000391</c:v>
                </c:pt>
                <c:pt idx="948">
                  <c:v>0.67952800000000335</c:v>
                </c:pt>
                <c:pt idx="949">
                  <c:v>0.68127000000000004</c:v>
                </c:pt>
                <c:pt idx="950">
                  <c:v>0.68127000000000004</c:v>
                </c:pt>
                <c:pt idx="951">
                  <c:v>0.67952800000000335</c:v>
                </c:pt>
                <c:pt idx="952">
                  <c:v>0.67894700000000474</c:v>
                </c:pt>
                <c:pt idx="953">
                  <c:v>0.68010899999999996</c:v>
                </c:pt>
                <c:pt idx="954">
                  <c:v>0.67836399999999997</c:v>
                </c:pt>
                <c:pt idx="955">
                  <c:v>0.67894500000000679</c:v>
                </c:pt>
                <c:pt idx="956">
                  <c:v>0.68010899999999996</c:v>
                </c:pt>
                <c:pt idx="957">
                  <c:v>0.68185300000000004</c:v>
                </c:pt>
                <c:pt idx="958">
                  <c:v>0.67953000000000063</c:v>
                </c:pt>
                <c:pt idx="959">
                  <c:v>0.67953000000000063</c:v>
                </c:pt>
                <c:pt idx="960">
                  <c:v>0.68010999999999999</c:v>
                </c:pt>
                <c:pt idx="961">
                  <c:v>0.67953000000000063</c:v>
                </c:pt>
                <c:pt idx="962">
                  <c:v>0.68010999999999999</c:v>
                </c:pt>
                <c:pt idx="963">
                  <c:v>0.6789490000000068</c:v>
                </c:pt>
                <c:pt idx="964">
                  <c:v>0.6789490000000068</c:v>
                </c:pt>
                <c:pt idx="965">
                  <c:v>0.67836799999999997</c:v>
                </c:pt>
                <c:pt idx="966">
                  <c:v>0.67836799999999997</c:v>
                </c:pt>
                <c:pt idx="967">
                  <c:v>0.67953000000000063</c:v>
                </c:pt>
                <c:pt idx="968">
                  <c:v>0.6789490000000068</c:v>
                </c:pt>
                <c:pt idx="969">
                  <c:v>0.6789490000000068</c:v>
                </c:pt>
                <c:pt idx="970">
                  <c:v>0.67604200000000392</c:v>
                </c:pt>
                <c:pt idx="971">
                  <c:v>0.67720600000000064</c:v>
                </c:pt>
                <c:pt idx="972">
                  <c:v>0.67778700000000391</c:v>
                </c:pt>
                <c:pt idx="973">
                  <c:v>0.6789490000000068</c:v>
                </c:pt>
                <c:pt idx="974">
                  <c:v>0.67604200000000392</c:v>
                </c:pt>
                <c:pt idx="975">
                  <c:v>0.6766250000000068</c:v>
                </c:pt>
                <c:pt idx="976">
                  <c:v>0.67546099999999998</c:v>
                </c:pt>
                <c:pt idx="977">
                  <c:v>0.6766230000000053</c:v>
                </c:pt>
                <c:pt idx="978">
                  <c:v>0.67720400000000391</c:v>
                </c:pt>
                <c:pt idx="979">
                  <c:v>0.6766210000000068</c:v>
                </c:pt>
                <c:pt idx="980">
                  <c:v>0.6766210000000068</c:v>
                </c:pt>
                <c:pt idx="981">
                  <c:v>0.67487600000000392</c:v>
                </c:pt>
                <c:pt idx="982">
                  <c:v>0.67255000000000065</c:v>
                </c:pt>
                <c:pt idx="983">
                  <c:v>0.67197000000000451</c:v>
                </c:pt>
                <c:pt idx="984">
                  <c:v>0.67255000000000065</c:v>
                </c:pt>
                <c:pt idx="985">
                  <c:v>0.67255000000000065</c:v>
                </c:pt>
                <c:pt idx="986">
                  <c:v>0.67196800000000334</c:v>
                </c:pt>
                <c:pt idx="987">
                  <c:v>0.67254899999999995</c:v>
                </c:pt>
                <c:pt idx="988">
                  <c:v>0.67196800000000334</c:v>
                </c:pt>
                <c:pt idx="989">
                  <c:v>0.67080400000000451</c:v>
                </c:pt>
                <c:pt idx="990">
                  <c:v>0.67254700000000334</c:v>
                </c:pt>
                <c:pt idx="991">
                  <c:v>0.67371000000000392</c:v>
                </c:pt>
                <c:pt idx="992">
                  <c:v>0.67371000000000392</c:v>
                </c:pt>
                <c:pt idx="993">
                  <c:v>0.67371000000000392</c:v>
                </c:pt>
                <c:pt idx="994">
                  <c:v>0.67371000000000392</c:v>
                </c:pt>
                <c:pt idx="995">
                  <c:v>0.67603600000000064</c:v>
                </c:pt>
                <c:pt idx="996">
                  <c:v>0.6766170000000038</c:v>
                </c:pt>
                <c:pt idx="997">
                  <c:v>0.6772000000000038</c:v>
                </c:pt>
                <c:pt idx="998">
                  <c:v>0.6772000000000038</c:v>
                </c:pt>
                <c:pt idx="999">
                  <c:v>0.67545500000000391</c:v>
                </c:pt>
                <c:pt idx="1000">
                  <c:v>0.67603800000000391</c:v>
                </c:pt>
                <c:pt idx="1001">
                  <c:v>0.67545500000000391</c:v>
                </c:pt>
                <c:pt idx="1002">
                  <c:v>0.6766190000000053</c:v>
                </c:pt>
                <c:pt idx="1003">
                  <c:v>0.67836399999999997</c:v>
                </c:pt>
                <c:pt idx="1004">
                  <c:v>0.67894500000000679</c:v>
                </c:pt>
                <c:pt idx="1005">
                  <c:v>0.67778100000000474</c:v>
                </c:pt>
                <c:pt idx="1006">
                  <c:v>0.6772000000000038</c:v>
                </c:pt>
                <c:pt idx="1007">
                  <c:v>0.67778300000000391</c:v>
                </c:pt>
                <c:pt idx="1008">
                  <c:v>0.67894500000000679</c:v>
                </c:pt>
                <c:pt idx="1009">
                  <c:v>0.67952600000000063</c:v>
                </c:pt>
                <c:pt idx="1010">
                  <c:v>0.68010700000000002</c:v>
                </c:pt>
                <c:pt idx="1011">
                  <c:v>0.6772000000000038</c:v>
                </c:pt>
                <c:pt idx="1012">
                  <c:v>0.67836200000000002</c:v>
                </c:pt>
                <c:pt idx="1013">
                  <c:v>0.67894300000000463</c:v>
                </c:pt>
                <c:pt idx="1014">
                  <c:v>0.67952400000000335</c:v>
                </c:pt>
                <c:pt idx="1015">
                  <c:v>0.6766170000000038</c:v>
                </c:pt>
                <c:pt idx="1016">
                  <c:v>0.67545299999999997</c:v>
                </c:pt>
                <c:pt idx="1017">
                  <c:v>0.67428999999999994</c:v>
                </c:pt>
                <c:pt idx="1018">
                  <c:v>0.67487000000000519</c:v>
                </c:pt>
                <c:pt idx="1019">
                  <c:v>0.67312600000000333</c:v>
                </c:pt>
                <c:pt idx="1020">
                  <c:v>0.67487000000000519</c:v>
                </c:pt>
                <c:pt idx="1021">
                  <c:v>0.67370699999999994</c:v>
                </c:pt>
                <c:pt idx="1022">
                  <c:v>0.67370699999999994</c:v>
                </c:pt>
                <c:pt idx="1023">
                  <c:v>0.67196199999999995</c:v>
                </c:pt>
                <c:pt idx="1024">
                  <c:v>0.67254300000000333</c:v>
                </c:pt>
                <c:pt idx="1025">
                  <c:v>0.67138100000000334</c:v>
                </c:pt>
                <c:pt idx="1026">
                  <c:v>0.67254499999999995</c:v>
                </c:pt>
                <c:pt idx="1027">
                  <c:v>0.67254499999999995</c:v>
                </c:pt>
                <c:pt idx="1028">
                  <c:v>0.67370699999999994</c:v>
                </c:pt>
                <c:pt idx="1029">
                  <c:v>0.67138100000000334</c:v>
                </c:pt>
                <c:pt idx="1030">
                  <c:v>0.66905500000000451</c:v>
                </c:pt>
                <c:pt idx="1031">
                  <c:v>0.6708000000000045</c:v>
                </c:pt>
                <c:pt idx="1032">
                  <c:v>0.67254499999999995</c:v>
                </c:pt>
                <c:pt idx="1033">
                  <c:v>0.67196400000000334</c:v>
                </c:pt>
                <c:pt idx="1034">
                  <c:v>0.67138299999999951</c:v>
                </c:pt>
                <c:pt idx="1035">
                  <c:v>0.67138299999999951</c:v>
                </c:pt>
                <c:pt idx="1036">
                  <c:v>0.67196400000000334</c:v>
                </c:pt>
                <c:pt idx="1037">
                  <c:v>0.67312799999999995</c:v>
                </c:pt>
                <c:pt idx="1038">
                  <c:v>0.67254700000000334</c:v>
                </c:pt>
                <c:pt idx="1039">
                  <c:v>0.67196599999999995</c:v>
                </c:pt>
                <c:pt idx="1040">
                  <c:v>0.6742910000000053</c:v>
                </c:pt>
                <c:pt idx="1041">
                  <c:v>0.67254700000000334</c:v>
                </c:pt>
                <c:pt idx="1042">
                  <c:v>0.6742910000000053</c:v>
                </c:pt>
                <c:pt idx="1043">
                  <c:v>0.67603600000000064</c:v>
                </c:pt>
                <c:pt idx="1044">
                  <c:v>0.67545500000000391</c:v>
                </c:pt>
                <c:pt idx="1045">
                  <c:v>0.6766170000000038</c:v>
                </c:pt>
                <c:pt idx="1046">
                  <c:v>0.67777900000000679</c:v>
                </c:pt>
                <c:pt idx="1047">
                  <c:v>0.67777900000000679</c:v>
                </c:pt>
                <c:pt idx="1048">
                  <c:v>0.67661500000000463</c:v>
                </c:pt>
                <c:pt idx="1049">
                  <c:v>0.67487000000000519</c:v>
                </c:pt>
                <c:pt idx="1050">
                  <c:v>0.67545299999999997</c:v>
                </c:pt>
                <c:pt idx="1051">
                  <c:v>0.6760340000000038</c:v>
                </c:pt>
                <c:pt idx="1052">
                  <c:v>0.6760340000000038</c:v>
                </c:pt>
                <c:pt idx="1053">
                  <c:v>0.67545299999999997</c:v>
                </c:pt>
                <c:pt idx="1054">
                  <c:v>0.67487200000000391</c:v>
                </c:pt>
                <c:pt idx="1055">
                  <c:v>0.67487200000000391</c:v>
                </c:pt>
                <c:pt idx="1056">
                  <c:v>0.6742910000000053</c:v>
                </c:pt>
                <c:pt idx="1057">
                  <c:v>0.67545500000000391</c:v>
                </c:pt>
                <c:pt idx="1058">
                  <c:v>0.6748740000000053</c:v>
                </c:pt>
                <c:pt idx="1059">
                  <c:v>0.6772000000000038</c:v>
                </c:pt>
                <c:pt idx="1060">
                  <c:v>0.6772000000000038</c:v>
                </c:pt>
                <c:pt idx="1061">
                  <c:v>0.6748740000000053</c:v>
                </c:pt>
                <c:pt idx="1062">
                  <c:v>0.67545500000000391</c:v>
                </c:pt>
                <c:pt idx="1063">
                  <c:v>0.6748740000000053</c:v>
                </c:pt>
                <c:pt idx="1064">
                  <c:v>0.67429300000000392</c:v>
                </c:pt>
                <c:pt idx="1065">
                  <c:v>0.67545500000000391</c:v>
                </c:pt>
                <c:pt idx="1066">
                  <c:v>0.67429300000000392</c:v>
                </c:pt>
                <c:pt idx="1067">
                  <c:v>0.67313100000000392</c:v>
                </c:pt>
                <c:pt idx="1068">
                  <c:v>0.67080600000000334</c:v>
                </c:pt>
                <c:pt idx="1069">
                  <c:v>0.67022500000000462</c:v>
                </c:pt>
                <c:pt idx="1070">
                  <c:v>0.67080800000000462</c:v>
                </c:pt>
                <c:pt idx="1071">
                  <c:v>0.67138900000000334</c:v>
                </c:pt>
                <c:pt idx="1072">
                  <c:v>0.67197100000000543</c:v>
                </c:pt>
                <c:pt idx="1073">
                  <c:v>0.67022700000000335</c:v>
                </c:pt>
                <c:pt idx="1074">
                  <c:v>0.67022700000000335</c:v>
                </c:pt>
                <c:pt idx="1075">
                  <c:v>0.66906299999999996</c:v>
                </c:pt>
                <c:pt idx="1076">
                  <c:v>0.66848200000000002</c:v>
                </c:pt>
                <c:pt idx="1077">
                  <c:v>0.66731799999999997</c:v>
                </c:pt>
                <c:pt idx="1078">
                  <c:v>0.66731799999999997</c:v>
                </c:pt>
                <c:pt idx="1079">
                  <c:v>0.66731799999999997</c:v>
                </c:pt>
                <c:pt idx="1080">
                  <c:v>0.6667370000000038</c:v>
                </c:pt>
                <c:pt idx="1081">
                  <c:v>0.6661540000000038</c:v>
                </c:pt>
                <c:pt idx="1082">
                  <c:v>0.6667370000000038</c:v>
                </c:pt>
                <c:pt idx="1083">
                  <c:v>0.6673200000000038</c:v>
                </c:pt>
                <c:pt idx="1084">
                  <c:v>0.6673200000000038</c:v>
                </c:pt>
                <c:pt idx="1085">
                  <c:v>0.6673200000000038</c:v>
                </c:pt>
                <c:pt idx="1086">
                  <c:v>0.66615800000000391</c:v>
                </c:pt>
                <c:pt idx="1087">
                  <c:v>0.6667390000000053</c:v>
                </c:pt>
                <c:pt idx="1088">
                  <c:v>0.6667390000000053</c:v>
                </c:pt>
                <c:pt idx="1089">
                  <c:v>0.66790100000000474</c:v>
                </c:pt>
                <c:pt idx="1090">
                  <c:v>0.67022700000000335</c:v>
                </c:pt>
                <c:pt idx="1091">
                  <c:v>0.67022700000000335</c:v>
                </c:pt>
                <c:pt idx="1092">
                  <c:v>0.66964600000000463</c:v>
                </c:pt>
                <c:pt idx="1093">
                  <c:v>0.67080800000000462</c:v>
                </c:pt>
                <c:pt idx="1094">
                  <c:v>0.67197100000000543</c:v>
                </c:pt>
                <c:pt idx="1095">
                  <c:v>0.67139000000000393</c:v>
                </c:pt>
                <c:pt idx="1096">
                  <c:v>0.67255399999999999</c:v>
                </c:pt>
                <c:pt idx="1097">
                  <c:v>0.67197100000000543</c:v>
                </c:pt>
                <c:pt idx="1098">
                  <c:v>0.67429700000000392</c:v>
                </c:pt>
                <c:pt idx="1099">
                  <c:v>0.67487800000000531</c:v>
                </c:pt>
                <c:pt idx="1100">
                  <c:v>0.67487800000000531</c:v>
                </c:pt>
                <c:pt idx="1101">
                  <c:v>0.67487800000000531</c:v>
                </c:pt>
                <c:pt idx="1102">
                  <c:v>0.6766230000000053</c:v>
                </c:pt>
                <c:pt idx="1103">
                  <c:v>0.67836600000000002</c:v>
                </c:pt>
                <c:pt idx="1104">
                  <c:v>0.67836600000000002</c:v>
                </c:pt>
                <c:pt idx="1105">
                  <c:v>0.67952800000000335</c:v>
                </c:pt>
                <c:pt idx="1106">
                  <c:v>0.67952800000000335</c:v>
                </c:pt>
                <c:pt idx="1107">
                  <c:v>0.68359599999999998</c:v>
                </c:pt>
                <c:pt idx="1108">
                  <c:v>0.68359599999999998</c:v>
                </c:pt>
                <c:pt idx="1109">
                  <c:v>0.68475799999999998</c:v>
                </c:pt>
                <c:pt idx="1110">
                  <c:v>0.68592200000000003</c:v>
                </c:pt>
                <c:pt idx="1111">
                  <c:v>0.68592200000000003</c:v>
                </c:pt>
                <c:pt idx="1112">
                  <c:v>0.68766499999999997</c:v>
                </c:pt>
                <c:pt idx="1113">
                  <c:v>0.68766499999999997</c:v>
                </c:pt>
                <c:pt idx="1114">
                  <c:v>0.68766499999999997</c:v>
                </c:pt>
                <c:pt idx="1115">
                  <c:v>0.68766499999999997</c:v>
                </c:pt>
                <c:pt idx="1116">
                  <c:v>0.68882699999999997</c:v>
                </c:pt>
                <c:pt idx="1117">
                  <c:v>0.69115000000000004</c:v>
                </c:pt>
                <c:pt idx="1118">
                  <c:v>0.69173300000000004</c:v>
                </c:pt>
                <c:pt idx="1119">
                  <c:v>0.68940800000000002</c:v>
                </c:pt>
                <c:pt idx="1120">
                  <c:v>0.69173300000000004</c:v>
                </c:pt>
                <c:pt idx="1121">
                  <c:v>0.69347599999999998</c:v>
                </c:pt>
                <c:pt idx="1122">
                  <c:v>0.69347599999999998</c:v>
                </c:pt>
                <c:pt idx="1123">
                  <c:v>0.69231399999999665</c:v>
                </c:pt>
                <c:pt idx="1124">
                  <c:v>0.69057100000000005</c:v>
                </c:pt>
                <c:pt idx="1125">
                  <c:v>0.69173300000000004</c:v>
                </c:pt>
                <c:pt idx="1126">
                  <c:v>0.69289500000000392</c:v>
                </c:pt>
                <c:pt idx="1127">
                  <c:v>0.69405700000000004</c:v>
                </c:pt>
                <c:pt idx="1128">
                  <c:v>0.69115000000000004</c:v>
                </c:pt>
                <c:pt idx="1129">
                  <c:v>0.69289500000000392</c:v>
                </c:pt>
                <c:pt idx="1130">
                  <c:v>0.69231399999999665</c:v>
                </c:pt>
                <c:pt idx="1131">
                  <c:v>0.69464000000000392</c:v>
                </c:pt>
                <c:pt idx="1132">
                  <c:v>0.69696599999999997</c:v>
                </c:pt>
                <c:pt idx="1133">
                  <c:v>0.69638500000000003</c:v>
                </c:pt>
                <c:pt idx="1134">
                  <c:v>0.69870900000000391</c:v>
                </c:pt>
                <c:pt idx="1135">
                  <c:v>0.69812799999999997</c:v>
                </c:pt>
                <c:pt idx="1136">
                  <c:v>0.69870900000000391</c:v>
                </c:pt>
                <c:pt idx="1137">
                  <c:v>0.69870900000000391</c:v>
                </c:pt>
                <c:pt idx="1138">
                  <c:v>0.69929100000000299</c:v>
                </c:pt>
                <c:pt idx="1139">
                  <c:v>0.69987200000000005</c:v>
                </c:pt>
                <c:pt idx="1140">
                  <c:v>0.70277900000000393</c:v>
                </c:pt>
                <c:pt idx="1141">
                  <c:v>0.70045299999999699</c:v>
                </c:pt>
                <c:pt idx="1142">
                  <c:v>0.69871000000000005</c:v>
                </c:pt>
                <c:pt idx="1143">
                  <c:v>0.69987200000000005</c:v>
                </c:pt>
                <c:pt idx="1144">
                  <c:v>0.70277900000000393</c:v>
                </c:pt>
                <c:pt idx="1145">
                  <c:v>0.70277900000000393</c:v>
                </c:pt>
                <c:pt idx="1146">
                  <c:v>0.70335999999999999</c:v>
                </c:pt>
                <c:pt idx="1147">
                  <c:v>0.70335999999999999</c:v>
                </c:pt>
                <c:pt idx="1148">
                  <c:v>0.70335999999999999</c:v>
                </c:pt>
                <c:pt idx="1149">
                  <c:v>0.70568600000000004</c:v>
                </c:pt>
                <c:pt idx="1150">
                  <c:v>0.70335999999999999</c:v>
                </c:pt>
                <c:pt idx="1151">
                  <c:v>0.70335999999999999</c:v>
                </c:pt>
                <c:pt idx="1152">
                  <c:v>0.70277699999999999</c:v>
                </c:pt>
                <c:pt idx="1153">
                  <c:v>0.70219399999999998</c:v>
                </c:pt>
                <c:pt idx="1154">
                  <c:v>0.70393899999999998</c:v>
                </c:pt>
                <c:pt idx="1155">
                  <c:v>0.70161499999999999</c:v>
                </c:pt>
                <c:pt idx="1156">
                  <c:v>0.70277699999999999</c:v>
                </c:pt>
                <c:pt idx="1157">
                  <c:v>0.70393899999999998</c:v>
                </c:pt>
                <c:pt idx="1158">
                  <c:v>0.70510099999999998</c:v>
                </c:pt>
                <c:pt idx="1159">
                  <c:v>0.70451799999999665</c:v>
                </c:pt>
                <c:pt idx="1160">
                  <c:v>0.70568000000000064</c:v>
                </c:pt>
                <c:pt idx="1161">
                  <c:v>0.70568000000000064</c:v>
                </c:pt>
                <c:pt idx="1162">
                  <c:v>0.70626100000000003</c:v>
                </c:pt>
                <c:pt idx="1163">
                  <c:v>0.70800399999999997</c:v>
                </c:pt>
                <c:pt idx="1164">
                  <c:v>0.70742300000000002</c:v>
                </c:pt>
                <c:pt idx="1165">
                  <c:v>0.7068400000000038</c:v>
                </c:pt>
                <c:pt idx="1166">
                  <c:v>0.70916400000000002</c:v>
                </c:pt>
                <c:pt idx="1167">
                  <c:v>0.70974500000000462</c:v>
                </c:pt>
                <c:pt idx="1168">
                  <c:v>0.71032799999999996</c:v>
                </c:pt>
                <c:pt idx="1169">
                  <c:v>0.71207200000000004</c:v>
                </c:pt>
                <c:pt idx="1170">
                  <c:v>0.71207200000000004</c:v>
                </c:pt>
                <c:pt idx="1171">
                  <c:v>0.71439799999999998</c:v>
                </c:pt>
                <c:pt idx="1172">
                  <c:v>0.71614100000000391</c:v>
                </c:pt>
                <c:pt idx="1173">
                  <c:v>0.71672400000000391</c:v>
                </c:pt>
                <c:pt idx="1174">
                  <c:v>0.71730700000000003</c:v>
                </c:pt>
                <c:pt idx="1175">
                  <c:v>0.71498099999999998</c:v>
                </c:pt>
                <c:pt idx="1176">
                  <c:v>0.71730499999999997</c:v>
                </c:pt>
                <c:pt idx="1177">
                  <c:v>0.71846900000000002</c:v>
                </c:pt>
                <c:pt idx="1178">
                  <c:v>0.71846900000000002</c:v>
                </c:pt>
                <c:pt idx="1179">
                  <c:v>0.71846900000000002</c:v>
                </c:pt>
                <c:pt idx="1180">
                  <c:v>0.71846900000000002</c:v>
                </c:pt>
                <c:pt idx="1181">
                  <c:v>0.71846900000000002</c:v>
                </c:pt>
                <c:pt idx="1182">
                  <c:v>0.71846900000000002</c:v>
                </c:pt>
                <c:pt idx="1183">
                  <c:v>0.71963000000000299</c:v>
                </c:pt>
                <c:pt idx="1184">
                  <c:v>0.71963000000000299</c:v>
                </c:pt>
                <c:pt idx="1185">
                  <c:v>0.72079200000000065</c:v>
                </c:pt>
                <c:pt idx="1186">
                  <c:v>0.72021100000000005</c:v>
                </c:pt>
                <c:pt idx="1187">
                  <c:v>0.72021100000000005</c:v>
                </c:pt>
                <c:pt idx="1188">
                  <c:v>0.71905000000000063</c:v>
                </c:pt>
                <c:pt idx="1189">
                  <c:v>0.71730499999999997</c:v>
                </c:pt>
                <c:pt idx="1190">
                  <c:v>0.71672400000000391</c:v>
                </c:pt>
                <c:pt idx="1191">
                  <c:v>0.71672400000000391</c:v>
                </c:pt>
                <c:pt idx="1192">
                  <c:v>0.71614100000000391</c:v>
                </c:pt>
                <c:pt idx="1193">
                  <c:v>0.71555999999999997</c:v>
                </c:pt>
                <c:pt idx="1194">
                  <c:v>0.71614100000000391</c:v>
                </c:pt>
                <c:pt idx="1195">
                  <c:v>0.71555800000000003</c:v>
                </c:pt>
                <c:pt idx="1196">
                  <c:v>0.71730099999999997</c:v>
                </c:pt>
                <c:pt idx="1197">
                  <c:v>0.7167200000000038</c:v>
                </c:pt>
                <c:pt idx="1198">
                  <c:v>0.71613700000000002</c:v>
                </c:pt>
                <c:pt idx="1199">
                  <c:v>0.7167200000000038</c:v>
                </c:pt>
                <c:pt idx="1200">
                  <c:v>0.71788399999999997</c:v>
                </c:pt>
                <c:pt idx="1201">
                  <c:v>0.71672200000000064</c:v>
                </c:pt>
                <c:pt idx="1202">
                  <c:v>0.71730300000000002</c:v>
                </c:pt>
                <c:pt idx="1203">
                  <c:v>0.71846699999999653</c:v>
                </c:pt>
                <c:pt idx="1204">
                  <c:v>0.71846699999999653</c:v>
                </c:pt>
                <c:pt idx="1205">
                  <c:v>0.71963000000000299</c:v>
                </c:pt>
                <c:pt idx="1206">
                  <c:v>0.72079400000000393</c:v>
                </c:pt>
                <c:pt idx="1207">
                  <c:v>0.72079400000000393</c:v>
                </c:pt>
                <c:pt idx="1208">
                  <c:v>0.72137700000000005</c:v>
                </c:pt>
                <c:pt idx="1209">
                  <c:v>0.72312200000000004</c:v>
                </c:pt>
                <c:pt idx="1210">
                  <c:v>0.72544799999999998</c:v>
                </c:pt>
                <c:pt idx="1211">
                  <c:v>0.72486499999999998</c:v>
                </c:pt>
                <c:pt idx="1212">
                  <c:v>0.72661000000000064</c:v>
                </c:pt>
                <c:pt idx="1213">
                  <c:v>0.72661000000000064</c:v>
                </c:pt>
                <c:pt idx="1214">
                  <c:v>0.7283539999999995</c:v>
                </c:pt>
                <c:pt idx="1215">
                  <c:v>0.72777300000000333</c:v>
                </c:pt>
                <c:pt idx="1216">
                  <c:v>0.7289369999999995</c:v>
                </c:pt>
                <c:pt idx="1217">
                  <c:v>0.73010100000000311</c:v>
                </c:pt>
                <c:pt idx="1218">
                  <c:v>0.7295199999999995</c:v>
                </c:pt>
                <c:pt idx="1219">
                  <c:v>0.7301029999999995</c:v>
                </c:pt>
                <c:pt idx="1220">
                  <c:v>0.72893900000000333</c:v>
                </c:pt>
                <c:pt idx="1221">
                  <c:v>0.72661299999999951</c:v>
                </c:pt>
                <c:pt idx="1222">
                  <c:v>0.72777499999999995</c:v>
                </c:pt>
                <c:pt idx="1223">
                  <c:v>0.72777499999999995</c:v>
                </c:pt>
                <c:pt idx="1224">
                  <c:v>0.72719400000000334</c:v>
                </c:pt>
                <c:pt idx="1225">
                  <c:v>0.72661299999999951</c:v>
                </c:pt>
                <c:pt idx="1226">
                  <c:v>0.72370699999999999</c:v>
                </c:pt>
                <c:pt idx="1227">
                  <c:v>0.72370699999999999</c:v>
                </c:pt>
                <c:pt idx="1228">
                  <c:v>0.72428800000000004</c:v>
                </c:pt>
                <c:pt idx="1229">
                  <c:v>0.72486899999999999</c:v>
                </c:pt>
                <c:pt idx="1230">
                  <c:v>0.72370500000000393</c:v>
                </c:pt>
                <c:pt idx="1231">
                  <c:v>0.72370500000000393</c:v>
                </c:pt>
                <c:pt idx="1232">
                  <c:v>0.72486899999999999</c:v>
                </c:pt>
                <c:pt idx="1233">
                  <c:v>0.72254300000000005</c:v>
                </c:pt>
                <c:pt idx="1234">
                  <c:v>0.72428800000000004</c:v>
                </c:pt>
                <c:pt idx="1235">
                  <c:v>0.72312399999999999</c:v>
                </c:pt>
                <c:pt idx="1236">
                  <c:v>0.72370500000000393</c:v>
                </c:pt>
                <c:pt idx="1237">
                  <c:v>0.72312399999999999</c:v>
                </c:pt>
                <c:pt idx="1238">
                  <c:v>0.72428599999999999</c:v>
                </c:pt>
                <c:pt idx="1239">
                  <c:v>0.72719199999999995</c:v>
                </c:pt>
                <c:pt idx="1240">
                  <c:v>0.72544799999999998</c:v>
                </c:pt>
                <c:pt idx="1241">
                  <c:v>0.72544799999999998</c:v>
                </c:pt>
                <c:pt idx="1242">
                  <c:v>0.72719199999999995</c:v>
                </c:pt>
                <c:pt idx="1243">
                  <c:v>0.728356</c:v>
                </c:pt>
                <c:pt idx="1244">
                  <c:v>0.72777499999999995</c:v>
                </c:pt>
                <c:pt idx="1245">
                  <c:v>0.72661100000000334</c:v>
                </c:pt>
                <c:pt idx="1246">
                  <c:v>0.7289369999999995</c:v>
                </c:pt>
                <c:pt idx="1247">
                  <c:v>0.73184400000000394</c:v>
                </c:pt>
                <c:pt idx="1248">
                  <c:v>0.73242499999999999</c:v>
                </c:pt>
                <c:pt idx="1249">
                  <c:v>0.73242499999999999</c:v>
                </c:pt>
                <c:pt idx="1250">
                  <c:v>0.73184400000000394</c:v>
                </c:pt>
                <c:pt idx="1251">
                  <c:v>0.73416999999999999</c:v>
                </c:pt>
                <c:pt idx="1252">
                  <c:v>0.73358900000000005</c:v>
                </c:pt>
                <c:pt idx="1253">
                  <c:v>0.73358900000000005</c:v>
                </c:pt>
                <c:pt idx="1254">
                  <c:v>0.73300799999999999</c:v>
                </c:pt>
                <c:pt idx="1255">
                  <c:v>0.73068200000000005</c:v>
                </c:pt>
                <c:pt idx="1256">
                  <c:v>0.73126500000000005</c:v>
                </c:pt>
                <c:pt idx="1257">
                  <c:v>0.73068400000000311</c:v>
                </c:pt>
                <c:pt idx="1258">
                  <c:v>0.7295199999999995</c:v>
                </c:pt>
                <c:pt idx="1259">
                  <c:v>0.72603200000000001</c:v>
                </c:pt>
                <c:pt idx="1260">
                  <c:v>0.72603200000000001</c:v>
                </c:pt>
                <c:pt idx="1261">
                  <c:v>0.72893900000000333</c:v>
                </c:pt>
                <c:pt idx="1262">
                  <c:v>0.7295199999999995</c:v>
                </c:pt>
                <c:pt idx="1263">
                  <c:v>0.7295199999999995</c:v>
                </c:pt>
                <c:pt idx="1264">
                  <c:v>0.72893900000000333</c:v>
                </c:pt>
                <c:pt idx="1265">
                  <c:v>0.7295199999999995</c:v>
                </c:pt>
                <c:pt idx="1266">
                  <c:v>0.73010100000000311</c:v>
                </c:pt>
                <c:pt idx="1267">
                  <c:v>0.72893900000000333</c:v>
                </c:pt>
                <c:pt idx="1268">
                  <c:v>0.728356</c:v>
                </c:pt>
                <c:pt idx="1269">
                  <c:v>0.72602999999999995</c:v>
                </c:pt>
                <c:pt idx="1270">
                  <c:v>0.72602999999999995</c:v>
                </c:pt>
                <c:pt idx="1271">
                  <c:v>0.72602999999999995</c:v>
                </c:pt>
                <c:pt idx="1272">
                  <c:v>0.72486899999999999</c:v>
                </c:pt>
                <c:pt idx="1273">
                  <c:v>0.72428599999999999</c:v>
                </c:pt>
                <c:pt idx="1274">
                  <c:v>0.72196000000000005</c:v>
                </c:pt>
                <c:pt idx="1275">
                  <c:v>0.72544799999999998</c:v>
                </c:pt>
                <c:pt idx="1276">
                  <c:v>0.72777300000000333</c:v>
                </c:pt>
                <c:pt idx="1277">
                  <c:v>0.72777300000000333</c:v>
                </c:pt>
                <c:pt idx="1278">
                  <c:v>0.72719000000000333</c:v>
                </c:pt>
                <c:pt idx="1279">
                  <c:v>0.72661000000000064</c:v>
                </c:pt>
                <c:pt idx="1280">
                  <c:v>0.72719000000000333</c:v>
                </c:pt>
                <c:pt idx="1281">
                  <c:v>0.72661000000000064</c:v>
                </c:pt>
                <c:pt idx="1282">
                  <c:v>0.72602900000000392</c:v>
                </c:pt>
                <c:pt idx="1283">
                  <c:v>0.7283539999999995</c:v>
                </c:pt>
                <c:pt idx="1284">
                  <c:v>0.72777099999999995</c:v>
                </c:pt>
                <c:pt idx="1285">
                  <c:v>0.72893300000000005</c:v>
                </c:pt>
                <c:pt idx="1286">
                  <c:v>0.72893300000000005</c:v>
                </c:pt>
                <c:pt idx="1287">
                  <c:v>0.73009700000000299</c:v>
                </c:pt>
                <c:pt idx="1288">
                  <c:v>0.73125899999999999</c:v>
                </c:pt>
                <c:pt idx="1289">
                  <c:v>0.73184200000000299</c:v>
                </c:pt>
                <c:pt idx="1290">
                  <c:v>0.73358699999999699</c:v>
                </c:pt>
                <c:pt idx="1291">
                  <c:v>0.73300600000000005</c:v>
                </c:pt>
                <c:pt idx="1292">
                  <c:v>0.73300600000000005</c:v>
                </c:pt>
                <c:pt idx="1293">
                  <c:v>0.73358699999999699</c:v>
                </c:pt>
                <c:pt idx="1294">
                  <c:v>0.73358699999999699</c:v>
                </c:pt>
                <c:pt idx="1295">
                  <c:v>0.73358699999999699</c:v>
                </c:pt>
                <c:pt idx="1296">
                  <c:v>0.73126100000000005</c:v>
                </c:pt>
                <c:pt idx="1297">
                  <c:v>0.728935000000003</c:v>
                </c:pt>
                <c:pt idx="1298">
                  <c:v>0.728352</c:v>
                </c:pt>
                <c:pt idx="1299">
                  <c:v>0.728935000000003</c:v>
                </c:pt>
                <c:pt idx="1300">
                  <c:v>0.73009700000000299</c:v>
                </c:pt>
                <c:pt idx="1301">
                  <c:v>0.73009700000000299</c:v>
                </c:pt>
                <c:pt idx="1302">
                  <c:v>0.72893300000000005</c:v>
                </c:pt>
                <c:pt idx="1303">
                  <c:v>0.72893300000000005</c:v>
                </c:pt>
                <c:pt idx="1304">
                  <c:v>0.72602699999999998</c:v>
                </c:pt>
                <c:pt idx="1305">
                  <c:v>0.72602699999999998</c:v>
                </c:pt>
                <c:pt idx="1306">
                  <c:v>0.72370100000000392</c:v>
                </c:pt>
                <c:pt idx="1307">
                  <c:v>0.72370100000000392</c:v>
                </c:pt>
                <c:pt idx="1308">
                  <c:v>0.72253699999999665</c:v>
                </c:pt>
                <c:pt idx="1309">
                  <c:v>0.72195600000000004</c:v>
                </c:pt>
                <c:pt idx="1310">
                  <c:v>0.72253699999999665</c:v>
                </c:pt>
                <c:pt idx="1311">
                  <c:v>0.72195600000000004</c:v>
                </c:pt>
                <c:pt idx="1312">
                  <c:v>0.72195600000000004</c:v>
                </c:pt>
                <c:pt idx="1313">
                  <c:v>0.72137300000000004</c:v>
                </c:pt>
                <c:pt idx="1314">
                  <c:v>0.72021000000000002</c:v>
                </c:pt>
                <c:pt idx="1315">
                  <c:v>0.72079200000000065</c:v>
                </c:pt>
                <c:pt idx="1316">
                  <c:v>0.72137300000000004</c:v>
                </c:pt>
                <c:pt idx="1317">
                  <c:v>0.72195399999999998</c:v>
                </c:pt>
                <c:pt idx="1318">
                  <c:v>0.72137300000000004</c:v>
                </c:pt>
                <c:pt idx="1319">
                  <c:v>0.72137300000000004</c:v>
                </c:pt>
                <c:pt idx="1320">
                  <c:v>0.72079000000000393</c:v>
                </c:pt>
                <c:pt idx="1321">
                  <c:v>0.72021000000000002</c:v>
                </c:pt>
                <c:pt idx="1322">
                  <c:v>0.71904800000000335</c:v>
                </c:pt>
                <c:pt idx="1323">
                  <c:v>0.71788600000000002</c:v>
                </c:pt>
                <c:pt idx="1324">
                  <c:v>0.71672200000000064</c:v>
                </c:pt>
                <c:pt idx="1325">
                  <c:v>0.71555999999999997</c:v>
                </c:pt>
                <c:pt idx="1326">
                  <c:v>0.71614299999999997</c:v>
                </c:pt>
                <c:pt idx="1327">
                  <c:v>0.71614299999999997</c:v>
                </c:pt>
                <c:pt idx="1328">
                  <c:v>0.71440000000000003</c:v>
                </c:pt>
                <c:pt idx="1329">
                  <c:v>0.71440000000000003</c:v>
                </c:pt>
                <c:pt idx="1330">
                  <c:v>0.71440000000000003</c:v>
                </c:pt>
                <c:pt idx="1331">
                  <c:v>0.71323599999999998</c:v>
                </c:pt>
                <c:pt idx="1332">
                  <c:v>0.71091000000000004</c:v>
                </c:pt>
                <c:pt idx="1333">
                  <c:v>0.71033000000000002</c:v>
                </c:pt>
                <c:pt idx="1334">
                  <c:v>0.70916800000000002</c:v>
                </c:pt>
                <c:pt idx="1335">
                  <c:v>0.70800600000000002</c:v>
                </c:pt>
                <c:pt idx="1336">
                  <c:v>0.70684200000000064</c:v>
                </c:pt>
                <c:pt idx="1337">
                  <c:v>0.70684200000000064</c:v>
                </c:pt>
                <c:pt idx="1338">
                  <c:v>0.70626100000000003</c:v>
                </c:pt>
                <c:pt idx="1339">
                  <c:v>0.70568000000000064</c:v>
                </c:pt>
                <c:pt idx="1340">
                  <c:v>0.70509900000000392</c:v>
                </c:pt>
                <c:pt idx="1341">
                  <c:v>0.70393700000000003</c:v>
                </c:pt>
                <c:pt idx="1342">
                  <c:v>0.70335599999999998</c:v>
                </c:pt>
                <c:pt idx="1343">
                  <c:v>0.70509900000000392</c:v>
                </c:pt>
                <c:pt idx="1344">
                  <c:v>0.70626100000000003</c:v>
                </c:pt>
                <c:pt idx="1345">
                  <c:v>0.70451799999999665</c:v>
                </c:pt>
                <c:pt idx="1346">
                  <c:v>0.70684400000000391</c:v>
                </c:pt>
                <c:pt idx="1347">
                  <c:v>0.70451799999999665</c:v>
                </c:pt>
                <c:pt idx="1348">
                  <c:v>0.70451799999999665</c:v>
                </c:pt>
                <c:pt idx="1349">
                  <c:v>0.70684400000000391</c:v>
                </c:pt>
                <c:pt idx="1350">
                  <c:v>0.70626299999999653</c:v>
                </c:pt>
                <c:pt idx="1351">
                  <c:v>0.70335599999999998</c:v>
                </c:pt>
                <c:pt idx="1352">
                  <c:v>0.70161300000000004</c:v>
                </c:pt>
                <c:pt idx="1353">
                  <c:v>0.70219399999999998</c:v>
                </c:pt>
                <c:pt idx="1354">
                  <c:v>0.70277500000000392</c:v>
                </c:pt>
                <c:pt idx="1355">
                  <c:v>0.70277500000000392</c:v>
                </c:pt>
                <c:pt idx="1356">
                  <c:v>0.70277500000000392</c:v>
                </c:pt>
                <c:pt idx="1357">
                  <c:v>0.70277500000000392</c:v>
                </c:pt>
                <c:pt idx="1358">
                  <c:v>0.70335599999999998</c:v>
                </c:pt>
                <c:pt idx="1359">
                  <c:v>0.70161300000000004</c:v>
                </c:pt>
                <c:pt idx="1360">
                  <c:v>0.70219399999999998</c:v>
                </c:pt>
                <c:pt idx="1361">
                  <c:v>0.70219399999999998</c:v>
                </c:pt>
                <c:pt idx="1362">
                  <c:v>0.70219399999999998</c:v>
                </c:pt>
                <c:pt idx="1363">
                  <c:v>0.70161300000000004</c:v>
                </c:pt>
                <c:pt idx="1364">
                  <c:v>0.70161300000000004</c:v>
                </c:pt>
                <c:pt idx="1365">
                  <c:v>0.70103199999999999</c:v>
                </c:pt>
                <c:pt idx="1366">
                  <c:v>0.70161300000000004</c:v>
                </c:pt>
                <c:pt idx="1367">
                  <c:v>0.69928800000000002</c:v>
                </c:pt>
                <c:pt idx="1368">
                  <c:v>0.70103000000000004</c:v>
                </c:pt>
                <c:pt idx="1369">
                  <c:v>0.70161099999999998</c:v>
                </c:pt>
                <c:pt idx="1370">
                  <c:v>0.69986700000000002</c:v>
                </c:pt>
                <c:pt idx="1371">
                  <c:v>0.69870500000000335</c:v>
                </c:pt>
                <c:pt idx="1372">
                  <c:v>0.69812399999999997</c:v>
                </c:pt>
                <c:pt idx="1373">
                  <c:v>0.69928599999999996</c:v>
                </c:pt>
                <c:pt idx="1374">
                  <c:v>0.69812399999999997</c:v>
                </c:pt>
                <c:pt idx="1375">
                  <c:v>0.69754300000000002</c:v>
                </c:pt>
                <c:pt idx="1376">
                  <c:v>0.69696199999999997</c:v>
                </c:pt>
                <c:pt idx="1377">
                  <c:v>0.69696199999999997</c:v>
                </c:pt>
                <c:pt idx="1378">
                  <c:v>0.69580000000000064</c:v>
                </c:pt>
                <c:pt idx="1379">
                  <c:v>0.69463799999999998</c:v>
                </c:pt>
                <c:pt idx="1380">
                  <c:v>0.69580000000000064</c:v>
                </c:pt>
                <c:pt idx="1381">
                  <c:v>0.69638100000000003</c:v>
                </c:pt>
                <c:pt idx="1382">
                  <c:v>0.69521900000000003</c:v>
                </c:pt>
                <c:pt idx="1383">
                  <c:v>0.69696400000000003</c:v>
                </c:pt>
                <c:pt idx="1384">
                  <c:v>0.69754499999999997</c:v>
                </c:pt>
                <c:pt idx="1385">
                  <c:v>0.69638299999999653</c:v>
                </c:pt>
                <c:pt idx="1386">
                  <c:v>0.69347599999999998</c:v>
                </c:pt>
                <c:pt idx="1387">
                  <c:v>0.69173099999999998</c:v>
                </c:pt>
                <c:pt idx="1388">
                  <c:v>0.69173099999999998</c:v>
                </c:pt>
                <c:pt idx="1389">
                  <c:v>0.68998899999999996</c:v>
                </c:pt>
                <c:pt idx="1390">
                  <c:v>0.68882699999999997</c:v>
                </c:pt>
                <c:pt idx="1391">
                  <c:v>0.68766499999999997</c:v>
                </c:pt>
                <c:pt idx="1392">
                  <c:v>0.68940800000000002</c:v>
                </c:pt>
                <c:pt idx="1393">
                  <c:v>0.68940800000000002</c:v>
                </c:pt>
                <c:pt idx="1394">
                  <c:v>0.68882699999999997</c:v>
                </c:pt>
                <c:pt idx="1395">
                  <c:v>0.68824399999999997</c:v>
                </c:pt>
                <c:pt idx="1396">
                  <c:v>0.68766300000000002</c:v>
                </c:pt>
                <c:pt idx="1397">
                  <c:v>0.68766300000000002</c:v>
                </c:pt>
                <c:pt idx="1398">
                  <c:v>0.68824399999999997</c:v>
                </c:pt>
                <c:pt idx="1399">
                  <c:v>0.68766300000000002</c:v>
                </c:pt>
                <c:pt idx="1400">
                  <c:v>0.68766300000000002</c:v>
                </c:pt>
                <c:pt idx="1401">
                  <c:v>0.68824399999999997</c:v>
                </c:pt>
                <c:pt idx="1402">
                  <c:v>0.68708199999999997</c:v>
                </c:pt>
                <c:pt idx="1403">
                  <c:v>0.68824399999999997</c:v>
                </c:pt>
                <c:pt idx="1404">
                  <c:v>0.68591800000000003</c:v>
                </c:pt>
                <c:pt idx="1405">
                  <c:v>0.68475600000000003</c:v>
                </c:pt>
                <c:pt idx="1406">
                  <c:v>0.68417499999999998</c:v>
                </c:pt>
                <c:pt idx="1407">
                  <c:v>0.68650100000000003</c:v>
                </c:pt>
                <c:pt idx="1408">
                  <c:v>0.68766499999999997</c:v>
                </c:pt>
                <c:pt idx="1409">
                  <c:v>0.68882699999999997</c:v>
                </c:pt>
                <c:pt idx="1410">
                  <c:v>0.68940800000000002</c:v>
                </c:pt>
                <c:pt idx="1411">
                  <c:v>0.68940800000000002</c:v>
                </c:pt>
                <c:pt idx="1412">
                  <c:v>0.68882500000000335</c:v>
                </c:pt>
                <c:pt idx="1413">
                  <c:v>0.68591800000000003</c:v>
                </c:pt>
                <c:pt idx="1414">
                  <c:v>0.68649899999999997</c:v>
                </c:pt>
                <c:pt idx="1415">
                  <c:v>0.68475399999999997</c:v>
                </c:pt>
                <c:pt idx="1416">
                  <c:v>0.68533699999999653</c:v>
                </c:pt>
                <c:pt idx="1417">
                  <c:v>0.68475600000000003</c:v>
                </c:pt>
                <c:pt idx="1418">
                  <c:v>0.68475600000000003</c:v>
                </c:pt>
                <c:pt idx="1419">
                  <c:v>0.68359400000000003</c:v>
                </c:pt>
                <c:pt idx="1420">
                  <c:v>0.68591800000000003</c:v>
                </c:pt>
                <c:pt idx="1421">
                  <c:v>0.68591800000000003</c:v>
                </c:pt>
                <c:pt idx="1422">
                  <c:v>0.68475600000000003</c:v>
                </c:pt>
                <c:pt idx="1423">
                  <c:v>0.68533699999999653</c:v>
                </c:pt>
                <c:pt idx="1424">
                  <c:v>0.68359400000000003</c:v>
                </c:pt>
                <c:pt idx="1425">
                  <c:v>0.68417499999999998</c:v>
                </c:pt>
                <c:pt idx="1426">
                  <c:v>0.68359199999999998</c:v>
                </c:pt>
                <c:pt idx="1427">
                  <c:v>0.68242899999999951</c:v>
                </c:pt>
                <c:pt idx="1428">
                  <c:v>0.68126699999999607</c:v>
                </c:pt>
                <c:pt idx="1429">
                  <c:v>0.68010300000000001</c:v>
                </c:pt>
                <c:pt idx="1430">
                  <c:v>0.67777700000000463</c:v>
                </c:pt>
                <c:pt idx="1431">
                  <c:v>0.67719600000000335</c:v>
                </c:pt>
                <c:pt idx="1432">
                  <c:v>0.6760340000000038</c:v>
                </c:pt>
                <c:pt idx="1433">
                  <c:v>0.6766170000000038</c:v>
                </c:pt>
                <c:pt idx="1434">
                  <c:v>0.67778100000000474</c:v>
                </c:pt>
                <c:pt idx="1435">
                  <c:v>0.67836200000000002</c:v>
                </c:pt>
                <c:pt idx="1436">
                  <c:v>0.68068799999999996</c:v>
                </c:pt>
                <c:pt idx="1437">
                  <c:v>0.68126900000000001</c:v>
                </c:pt>
                <c:pt idx="1438">
                  <c:v>0.68185000000000062</c:v>
                </c:pt>
                <c:pt idx="1439">
                  <c:v>0.68068600000000001</c:v>
                </c:pt>
                <c:pt idx="1440">
                  <c:v>0.68068600000000001</c:v>
                </c:pt>
                <c:pt idx="1441">
                  <c:v>0.67836200000000002</c:v>
                </c:pt>
                <c:pt idx="1442">
                  <c:v>0.67836200000000002</c:v>
                </c:pt>
                <c:pt idx="1443">
                  <c:v>0.67778100000000474</c:v>
                </c:pt>
                <c:pt idx="1444">
                  <c:v>0.6766190000000053</c:v>
                </c:pt>
                <c:pt idx="1445">
                  <c:v>0.6766190000000053</c:v>
                </c:pt>
                <c:pt idx="1446">
                  <c:v>0.6766190000000053</c:v>
                </c:pt>
                <c:pt idx="1447">
                  <c:v>0.6766190000000053</c:v>
                </c:pt>
                <c:pt idx="1448">
                  <c:v>0.6766190000000053</c:v>
                </c:pt>
                <c:pt idx="1449">
                  <c:v>0.6766190000000053</c:v>
                </c:pt>
                <c:pt idx="1450">
                  <c:v>0.67778300000000391</c:v>
                </c:pt>
                <c:pt idx="1451">
                  <c:v>0.67894700000000474</c:v>
                </c:pt>
                <c:pt idx="1452">
                  <c:v>0.67952800000000335</c:v>
                </c:pt>
                <c:pt idx="1453">
                  <c:v>0.67894500000000679</c:v>
                </c:pt>
                <c:pt idx="1454">
                  <c:v>0.67894500000000679</c:v>
                </c:pt>
                <c:pt idx="1455">
                  <c:v>0.6766190000000053</c:v>
                </c:pt>
                <c:pt idx="1456">
                  <c:v>0.6766190000000053</c:v>
                </c:pt>
                <c:pt idx="1457">
                  <c:v>0.67603800000000391</c:v>
                </c:pt>
                <c:pt idx="1458">
                  <c:v>0.6766190000000053</c:v>
                </c:pt>
                <c:pt idx="1459">
                  <c:v>0.67603800000000391</c:v>
                </c:pt>
                <c:pt idx="1460">
                  <c:v>0.67720200000000064</c:v>
                </c:pt>
                <c:pt idx="1461">
                  <c:v>0.67603800000000391</c:v>
                </c:pt>
                <c:pt idx="1462">
                  <c:v>0.67603800000000391</c:v>
                </c:pt>
                <c:pt idx="1463">
                  <c:v>0.67545699999999997</c:v>
                </c:pt>
                <c:pt idx="1464">
                  <c:v>0.6766190000000053</c:v>
                </c:pt>
                <c:pt idx="1465">
                  <c:v>0.6766190000000053</c:v>
                </c:pt>
                <c:pt idx="1466">
                  <c:v>0.67778100000000474</c:v>
                </c:pt>
                <c:pt idx="1467">
                  <c:v>0.67836200000000002</c:v>
                </c:pt>
                <c:pt idx="1468">
                  <c:v>0.68068799999999996</c:v>
                </c:pt>
                <c:pt idx="1469">
                  <c:v>0.68185099999999998</c:v>
                </c:pt>
                <c:pt idx="1470">
                  <c:v>0.68243199999999959</c:v>
                </c:pt>
                <c:pt idx="1471">
                  <c:v>0.68126900000000001</c:v>
                </c:pt>
                <c:pt idx="1472">
                  <c:v>0.68126900000000001</c:v>
                </c:pt>
                <c:pt idx="1473">
                  <c:v>0.68126900000000001</c:v>
                </c:pt>
                <c:pt idx="1474">
                  <c:v>0.68185099999999998</c:v>
                </c:pt>
                <c:pt idx="1475">
                  <c:v>0.68126900000000001</c:v>
                </c:pt>
                <c:pt idx="1476">
                  <c:v>0.68301299999999665</c:v>
                </c:pt>
                <c:pt idx="1477">
                  <c:v>0.68126900000000001</c:v>
                </c:pt>
                <c:pt idx="1478">
                  <c:v>0.67952400000000335</c:v>
                </c:pt>
                <c:pt idx="1479">
                  <c:v>0.67836200000000002</c:v>
                </c:pt>
                <c:pt idx="1480">
                  <c:v>0.67952400000000335</c:v>
                </c:pt>
                <c:pt idx="1481">
                  <c:v>0.68010499999999996</c:v>
                </c:pt>
                <c:pt idx="1482">
                  <c:v>0.68185000000000062</c:v>
                </c:pt>
                <c:pt idx="1483">
                  <c:v>0.68126699999999607</c:v>
                </c:pt>
                <c:pt idx="1484">
                  <c:v>0.68184800000000334</c:v>
                </c:pt>
                <c:pt idx="1485">
                  <c:v>0.68010300000000001</c:v>
                </c:pt>
                <c:pt idx="1486">
                  <c:v>0.67952000000000334</c:v>
                </c:pt>
                <c:pt idx="1487">
                  <c:v>0.67835800000000335</c:v>
                </c:pt>
                <c:pt idx="1488">
                  <c:v>0.67719600000000335</c:v>
                </c:pt>
                <c:pt idx="1489">
                  <c:v>0.67545299999999997</c:v>
                </c:pt>
                <c:pt idx="1490">
                  <c:v>0.67545299999999997</c:v>
                </c:pt>
                <c:pt idx="1491">
                  <c:v>0.67428999999999994</c:v>
                </c:pt>
                <c:pt idx="1492">
                  <c:v>0.6760340000000038</c:v>
                </c:pt>
                <c:pt idx="1493">
                  <c:v>0.67719600000000335</c:v>
                </c:pt>
                <c:pt idx="1494">
                  <c:v>0.6760340000000038</c:v>
                </c:pt>
                <c:pt idx="1495">
                  <c:v>0.67661500000000463</c:v>
                </c:pt>
                <c:pt idx="1496">
                  <c:v>0.67661500000000463</c:v>
                </c:pt>
                <c:pt idx="1497">
                  <c:v>0.67661500000000463</c:v>
                </c:pt>
                <c:pt idx="1498">
                  <c:v>0.67777900000000679</c:v>
                </c:pt>
                <c:pt idx="1499">
                  <c:v>0.67952400000000335</c:v>
                </c:pt>
                <c:pt idx="1500">
                  <c:v>0.67952400000000335</c:v>
                </c:pt>
                <c:pt idx="1501">
                  <c:v>0.67952400000000335</c:v>
                </c:pt>
                <c:pt idx="1502">
                  <c:v>0.67836200000000002</c:v>
                </c:pt>
                <c:pt idx="1503">
                  <c:v>0.67603600000000064</c:v>
                </c:pt>
                <c:pt idx="1504">
                  <c:v>0.67836200000000002</c:v>
                </c:pt>
                <c:pt idx="1505">
                  <c:v>0.6772000000000038</c:v>
                </c:pt>
                <c:pt idx="1506">
                  <c:v>0.67778300000000391</c:v>
                </c:pt>
                <c:pt idx="1507">
                  <c:v>0.67836600000000002</c:v>
                </c:pt>
                <c:pt idx="1508">
                  <c:v>0.67894700000000474</c:v>
                </c:pt>
                <c:pt idx="1509">
                  <c:v>0.67894700000000474</c:v>
                </c:pt>
                <c:pt idx="1510">
                  <c:v>0.67894700000000474</c:v>
                </c:pt>
                <c:pt idx="1511">
                  <c:v>0.67778300000000391</c:v>
                </c:pt>
                <c:pt idx="1512">
                  <c:v>0.67836600000000002</c:v>
                </c:pt>
                <c:pt idx="1513">
                  <c:v>0.67836600000000002</c:v>
                </c:pt>
                <c:pt idx="1514">
                  <c:v>0.6766230000000053</c:v>
                </c:pt>
                <c:pt idx="1515">
                  <c:v>0.6760400000000053</c:v>
                </c:pt>
                <c:pt idx="1516">
                  <c:v>0.67545900000000392</c:v>
                </c:pt>
                <c:pt idx="1517">
                  <c:v>0.67604200000000392</c:v>
                </c:pt>
                <c:pt idx="1518">
                  <c:v>0.6777850000000053</c:v>
                </c:pt>
                <c:pt idx="1519">
                  <c:v>0.67720400000000391</c:v>
                </c:pt>
                <c:pt idx="1520">
                  <c:v>0.6777850000000053</c:v>
                </c:pt>
                <c:pt idx="1521">
                  <c:v>0.6777850000000053</c:v>
                </c:pt>
                <c:pt idx="1522">
                  <c:v>0.67720400000000391</c:v>
                </c:pt>
                <c:pt idx="1523">
                  <c:v>0.67720400000000391</c:v>
                </c:pt>
                <c:pt idx="1524">
                  <c:v>0.6777850000000053</c:v>
                </c:pt>
                <c:pt idx="1525">
                  <c:v>0.67487800000000531</c:v>
                </c:pt>
                <c:pt idx="1526">
                  <c:v>0.6760400000000053</c:v>
                </c:pt>
                <c:pt idx="1527">
                  <c:v>0.6766210000000068</c:v>
                </c:pt>
                <c:pt idx="1528">
                  <c:v>0.67603800000000391</c:v>
                </c:pt>
                <c:pt idx="1529">
                  <c:v>0.67545699999999997</c:v>
                </c:pt>
                <c:pt idx="1530">
                  <c:v>0.67487600000000392</c:v>
                </c:pt>
                <c:pt idx="1531">
                  <c:v>0.67487600000000392</c:v>
                </c:pt>
                <c:pt idx="1532">
                  <c:v>0.67487600000000392</c:v>
                </c:pt>
                <c:pt idx="1533">
                  <c:v>0.67371200000000064</c:v>
                </c:pt>
                <c:pt idx="1534">
                  <c:v>0.67313100000000392</c:v>
                </c:pt>
                <c:pt idx="1535">
                  <c:v>0.67196800000000334</c:v>
                </c:pt>
                <c:pt idx="1536">
                  <c:v>0.67138699999999996</c:v>
                </c:pt>
                <c:pt idx="1537">
                  <c:v>0.67080400000000451</c:v>
                </c:pt>
                <c:pt idx="1538">
                  <c:v>0.67254700000000334</c:v>
                </c:pt>
                <c:pt idx="1539">
                  <c:v>0.67080400000000451</c:v>
                </c:pt>
                <c:pt idx="1540">
                  <c:v>0.67196599999999995</c:v>
                </c:pt>
                <c:pt idx="1541">
                  <c:v>0.66964000000000656</c:v>
                </c:pt>
                <c:pt idx="1542">
                  <c:v>0.66905700000000334</c:v>
                </c:pt>
                <c:pt idx="1543">
                  <c:v>0.66847600000000063</c:v>
                </c:pt>
                <c:pt idx="1544">
                  <c:v>0.66731200000000002</c:v>
                </c:pt>
                <c:pt idx="1545">
                  <c:v>0.66673100000000463</c:v>
                </c:pt>
                <c:pt idx="1546">
                  <c:v>0.66847600000000063</c:v>
                </c:pt>
                <c:pt idx="1547">
                  <c:v>0.66789500000000679</c:v>
                </c:pt>
                <c:pt idx="1548">
                  <c:v>0.66847600000000063</c:v>
                </c:pt>
                <c:pt idx="1549">
                  <c:v>0.66964000000000656</c:v>
                </c:pt>
                <c:pt idx="1550">
                  <c:v>0.66905700000000334</c:v>
                </c:pt>
                <c:pt idx="1551">
                  <c:v>0.66905700000000334</c:v>
                </c:pt>
                <c:pt idx="1552">
                  <c:v>0.67021900000000334</c:v>
                </c:pt>
                <c:pt idx="1553">
                  <c:v>0.67138299999999951</c:v>
                </c:pt>
                <c:pt idx="1554">
                  <c:v>0.67196400000000334</c:v>
                </c:pt>
                <c:pt idx="1555">
                  <c:v>0.67196400000000334</c:v>
                </c:pt>
                <c:pt idx="1556">
                  <c:v>0.67196400000000334</c:v>
                </c:pt>
                <c:pt idx="1557">
                  <c:v>0.67196400000000334</c:v>
                </c:pt>
                <c:pt idx="1558">
                  <c:v>0.67487000000000519</c:v>
                </c:pt>
                <c:pt idx="1559">
                  <c:v>0.67370900000000633</c:v>
                </c:pt>
                <c:pt idx="1560">
                  <c:v>0.67370900000000633</c:v>
                </c:pt>
                <c:pt idx="1561">
                  <c:v>0.67312799999999995</c:v>
                </c:pt>
                <c:pt idx="1562">
                  <c:v>0.67371000000000392</c:v>
                </c:pt>
                <c:pt idx="1563">
                  <c:v>0.67429300000000392</c:v>
                </c:pt>
                <c:pt idx="1564">
                  <c:v>0.67371000000000392</c:v>
                </c:pt>
                <c:pt idx="1565">
                  <c:v>0.6748740000000053</c:v>
                </c:pt>
                <c:pt idx="1566">
                  <c:v>0.67545500000000391</c:v>
                </c:pt>
                <c:pt idx="1567">
                  <c:v>0.67603600000000064</c:v>
                </c:pt>
                <c:pt idx="1568">
                  <c:v>0.67719800000000463</c:v>
                </c:pt>
                <c:pt idx="1569">
                  <c:v>0.67719800000000463</c:v>
                </c:pt>
                <c:pt idx="1570">
                  <c:v>0.67719800000000463</c:v>
                </c:pt>
                <c:pt idx="1571">
                  <c:v>0.67836200000000002</c:v>
                </c:pt>
                <c:pt idx="1572">
                  <c:v>0.67952400000000335</c:v>
                </c:pt>
                <c:pt idx="1573">
                  <c:v>0.67894300000000463</c:v>
                </c:pt>
                <c:pt idx="1574">
                  <c:v>0.68010499999999996</c:v>
                </c:pt>
                <c:pt idx="1575">
                  <c:v>0.68068799999999996</c:v>
                </c:pt>
                <c:pt idx="1576">
                  <c:v>0.68068799999999996</c:v>
                </c:pt>
                <c:pt idx="1577">
                  <c:v>0.68185099999999998</c:v>
                </c:pt>
                <c:pt idx="1578">
                  <c:v>0.68243199999999959</c:v>
                </c:pt>
                <c:pt idx="1579">
                  <c:v>0.67952600000000063</c:v>
                </c:pt>
                <c:pt idx="1580">
                  <c:v>0.67952600000000063</c:v>
                </c:pt>
                <c:pt idx="1581">
                  <c:v>0.67894300000000463</c:v>
                </c:pt>
                <c:pt idx="1582">
                  <c:v>0.67836200000000002</c:v>
                </c:pt>
                <c:pt idx="1583">
                  <c:v>0.67894300000000463</c:v>
                </c:pt>
                <c:pt idx="1584">
                  <c:v>0.68068600000000001</c:v>
                </c:pt>
                <c:pt idx="1585">
                  <c:v>0.68126900000000001</c:v>
                </c:pt>
                <c:pt idx="1586">
                  <c:v>0.68126900000000001</c:v>
                </c:pt>
                <c:pt idx="1587">
                  <c:v>0.68243199999999959</c:v>
                </c:pt>
                <c:pt idx="1588">
                  <c:v>0.68301299999999665</c:v>
                </c:pt>
                <c:pt idx="1589">
                  <c:v>0.68068799999999996</c:v>
                </c:pt>
                <c:pt idx="1590">
                  <c:v>0.67894300000000463</c:v>
                </c:pt>
                <c:pt idx="1591">
                  <c:v>0.67719800000000463</c:v>
                </c:pt>
                <c:pt idx="1592">
                  <c:v>0.6766170000000038</c:v>
                </c:pt>
                <c:pt idx="1593">
                  <c:v>0.67487200000000391</c:v>
                </c:pt>
                <c:pt idx="1594">
                  <c:v>0.67487200000000391</c:v>
                </c:pt>
                <c:pt idx="1595">
                  <c:v>0.6742910000000053</c:v>
                </c:pt>
                <c:pt idx="1596">
                  <c:v>0.67545299999999997</c:v>
                </c:pt>
                <c:pt idx="1597">
                  <c:v>0.67487200000000391</c:v>
                </c:pt>
                <c:pt idx="1598">
                  <c:v>0.67428999999999994</c:v>
                </c:pt>
                <c:pt idx="1599">
                  <c:v>0.67370900000000633</c:v>
                </c:pt>
                <c:pt idx="1600">
                  <c:v>0.67487200000000391</c:v>
                </c:pt>
                <c:pt idx="1601">
                  <c:v>0.67312799999999995</c:v>
                </c:pt>
                <c:pt idx="1602">
                  <c:v>0.67312799999999995</c:v>
                </c:pt>
                <c:pt idx="1603">
                  <c:v>0.67487000000000519</c:v>
                </c:pt>
                <c:pt idx="1604">
                  <c:v>0.67487000000000519</c:v>
                </c:pt>
                <c:pt idx="1605">
                  <c:v>0.67370900000000633</c:v>
                </c:pt>
                <c:pt idx="1606">
                  <c:v>0.67312600000000333</c:v>
                </c:pt>
                <c:pt idx="1607">
                  <c:v>0.67370699999999994</c:v>
                </c:pt>
                <c:pt idx="1608">
                  <c:v>0.67196199999999995</c:v>
                </c:pt>
                <c:pt idx="1609">
                  <c:v>0.6708000000000045</c:v>
                </c:pt>
                <c:pt idx="1610">
                  <c:v>0.67138299999999951</c:v>
                </c:pt>
                <c:pt idx="1611">
                  <c:v>0.67138299999999951</c:v>
                </c:pt>
                <c:pt idx="1612">
                  <c:v>0.67138299999999951</c:v>
                </c:pt>
                <c:pt idx="1613">
                  <c:v>0.67138299999999951</c:v>
                </c:pt>
                <c:pt idx="1614">
                  <c:v>0.67138299999999951</c:v>
                </c:pt>
                <c:pt idx="1615">
                  <c:v>0.66905700000000334</c:v>
                </c:pt>
                <c:pt idx="1616">
                  <c:v>0.66789500000000679</c:v>
                </c:pt>
                <c:pt idx="1617">
                  <c:v>0.66789500000000679</c:v>
                </c:pt>
                <c:pt idx="1618">
                  <c:v>0.66789500000000679</c:v>
                </c:pt>
                <c:pt idx="1619">
                  <c:v>0.66847800000000335</c:v>
                </c:pt>
                <c:pt idx="1620">
                  <c:v>0.66964200000000462</c:v>
                </c:pt>
                <c:pt idx="1621">
                  <c:v>0.66964200000000462</c:v>
                </c:pt>
                <c:pt idx="1622">
                  <c:v>0.67138699999999996</c:v>
                </c:pt>
                <c:pt idx="1623">
                  <c:v>0.67080600000000334</c:v>
                </c:pt>
                <c:pt idx="1624">
                  <c:v>0.6667370000000038</c:v>
                </c:pt>
                <c:pt idx="1625">
                  <c:v>0.66557299999999997</c:v>
                </c:pt>
                <c:pt idx="1626">
                  <c:v>0.66440999999999995</c:v>
                </c:pt>
                <c:pt idx="1627">
                  <c:v>0.66440999999999995</c:v>
                </c:pt>
                <c:pt idx="1628">
                  <c:v>0.66324600000000333</c:v>
                </c:pt>
                <c:pt idx="1629">
                  <c:v>0.66440999999999995</c:v>
                </c:pt>
                <c:pt idx="1630">
                  <c:v>0.66382900000000633</c:v>
                </c:pt>
                <c:pt idx="1631">
                  <c:v>0.66324600000000333</c:v>
                </c:pt>
                <c:pt idx="1632">
                  <c:v>0.66266499999999995</c:v>
                </c:pt>
                <c:pt idx="1633">
                  <c:v>0.6655710000000038</c:v>
                </c:pt>
                <c:pt idx="1634">
                  <c:v>0.66615200000000063</c:v>
                </c:pt>
                <c:pt idx="1635">
                  <c:v>0.66731600000000002</c:v>
                </c:pt>
                <c:pt idx="1636">
                  <c:v>0.67022300000000334</c:v>
                </c:pt>
                <c:pt idx="1637">
                  <c:v>0.67022300000000334</c:v>
                </c:pt>
                <c:pt idx="1638">
                  <c:v>0.66906100000000335</c:v>
                </c:pt>
                <c:pt idx="1639">
                  <c:v>0.66906100000000335</c:v>
                </c:pt>
                <c:pt idx="1640">
                  <c:v>0.66789700000000463</c:v>
                </c:pt>
                <c:pt idx="1641">
                  <c:v>0.66731399999999996</c:v>
                </c:pt>
                <c:pt idx="1642">
                  <c:v>0.66556999999999999</c:v>
                </c:pt>
                <c:pt idx="1643">
                  <c:v>0.66440600000000005</c:v>
                </c:pt>
                <c:pt idx="1644">
                  <c:v>0.66440600000000005</c:v>
                </c:pt>
                <c:pt idx="1645">
                  <c:v>0.66673100000000463</c:v>
                </c:pt>
                <c:pt idx="1646">
                  <c:v>0.66789500000000679</c:v>
                </c:pt>
                <c:pt idx="1647">
                  <c:v>0.66905900000000462</c:v>
                </c:pt>
                <c:pt idx="1648">
                  <c:v>0.67080400000000451</c:v>
                </c:pt>
                <c:pt idx="1649">
                  <c:v>0.67196800000000334</c:v>
                </c:pt>
                <c:pt idx="1650">
                  <c:v>0.67138500000000334</c:v>
                </c:pt>
                <c:pt idx="1651">
                  <c:v>0.67080200000000334</c:v>
                </c:pt>
                <c:pt idx="1652">
                  <c:v>0.67138500000000334</c:v>
                </c:pt>
                <c:pt idx="1653">
                  <c:v>0.67138500000000334</c:v>
                </c:pt>
                <c:pt idx="1654">
                  <c:v>0.67080400000000451</c:v>
                </c:pt>
                <c:pt idx="1655">
                  <c:v>0.67022300000000334</c:v>
                </c:pt>
                <c:pt idx="1656">
                  <c:v>0.67022300000000334</c:v>
                </c:pt>
                <c:pt idx="1657">
                  <c:v>0.67022300000000334</c:v>
                </c:pt>
                <c:pt idx="1658">
                  <c:v>0.66964000000000656</c:v>
                </c:pt>
                <c:pt idx="1659">
                  <c:v>0.66964000000000656</c:v>
                </c:pt>
                <c:pt idx="1660">
                  <c:v>0.66905700000000334</c:v>
                </c:pt>
                <c:pt idx="1661">
                  <c:v>0.67022100000000451</c:v>
                </c:pt>
                <c:pt idx="1662">
                  <c:v>0.66964000000000656</c:v>
                </c:pt>
                <c:pt idx="1663">
                  <c:v>0.67196599999999995</c:v>
                </c:pt>
                <c:pt idx="1664">
                  <c:v>0.67196599999999995</c:v>
                </c:pt>
                <c:pt idx="1665">
                  <c:v>0.67196599999999995</c:v>
                </c:pt>
                <c:pt idx="1666">
                  <c:v>0.67138299999999951</c:v>
                </c:pt>
                <c:pt idx="1667">
                  <c:v>0.67196400000000334</c:v>
                </c:pt>
                <c:pt idx="1668">
                  <c:v>0.67138299999999951</c:v>
                </c:pt>
                <c:pt idx="1669">
                  <c:v>0.66905700000000334</c:v>
                </c:pt>
                <c:pt idx="1670">
                  <c:v>0.66847600000000063</c:v>
                </c:pt>
                <c:pt idx="1671">
                  <c:v>0.66847600000000063</c:v>
                </c:pt>
                <c:pt idx="1672">
                  <c:v>0.67022100000000451</c:v>
                </c:pt>
                <c:pt idx="1673">
                  <c:v>0.66963800000000451</c:v>
                </c:pt>
                <c:pt idx="1674">
                  <c:v>0.67080200000000334</c:v>
                </c:pt>
                <c:pt idx="1675">
                  <c:v>0.67022100000000451</c:v>
                </c:pt>
                <c:pt idx="1676">
                  <c:v>0.67080200000000334</c:v>
                </c:pt>
                <c:pt idx="1677">
                  <c:v>0.67022100000000451</c:v>
                </c:pt>
                <c:pt idx="1678">
                  <c:v>0.66789500000000679</c:v>
                </c:pt>
                <c:pt idx="1679">
                  <c:v>0.66847800000000335</c:v>
                </c:pt>
                <c:pt idx="1680">
                  <c:v>0.66847800000000335</c:v>
                </c:pt>
                <c:pt idx="1681">
                  <c:v>0.66964200000000462</c:v>
                </c:pt>
                <c:pt idx="1682">
                  <c:v>0.66789700000000463</c:v>
                </c:pt>
                <c:pt idx="1683">
                  <c:v>0.66789700000000463</c:v>
                </c:pt>
                <c:pt idx="1684">
                  <c:v>0.66731600000000002</c:v>
                </c:pt>
                <c:pt idx="1685">
                  <c:v>0.66789900000000679</c:v>
                </c:pt>
                <c:pt idx="1686">
                  <c:v>0.66906299999999996</c:v>
                </c:pt>
                <c:pt idx="1687">
                  <c:v>0.66964600000000463</c:v>
                </c:pt>
                <c:pt idx="1688">
                  <c:v>0.66906500000000335</c:v>
                </c:pt>
                <c:pt idx="1689">
                  <c:v>0.66848200000000002</c:v>
                </c:pt>
                <c:pt idx="1690">
                  <c:v>0.66964600000000463</c:v>
                </c:pt>
                <c:pt idx="1691">
                  <c:v>0.67080800000000462</c:v>
                </c:pt>
                <c:pt idx="1692">
                  <c:v>0.67255200000000004</c:v>
                </c:pt>
                <c:pt idx="1693">
                  <c:v>0.67080800000000462</c:v>
                </c:pt>
                <c:pt idx="1694">
                  <c:v>0.67139000000000393</c:v>
                </c:pt>
                <c:pt idx="1695">
                  <c:v>0.66964600000000463</c:v>
                </c:pt>
                <c:pt idx="1696">
                  <c:v>0.66848200000000002</c:v>
                </c:pt>
                <c:pt idx="1697">
                  <c:v>0.66848200000000002</c:v>
                </c:pt>
                <c:pt idx="1698">
                  <c:v>0.66731799999999997</c:v>
                </c:pt>
                <c:pt idx="1699">
                  <c:v>0.67022500000000462</c:v>
                </c:pt>
                <c:pt idx="1700">
                  <c:v>0.67080600000000334</c:v>
                </c:pt>
                <c:pt idx="1701">
                  <c:v>0.67022300000000334</c:v>
                </c:pt>
                <c:pt idx="1702">
                  <c:v>0.66964200000000462</c:v>
                </c:pt>
                <c:pt idx="1703">
                  <c:v>0.67196800000000334</c:v>
                </c:pt>
                <c:pt idx="1704">
                  <c:v>0.67371200000000064</c:v>
                </c:pt>
                <c:pt idx="1705">
                  <c:v>0.67313100000000392</c:v>
                </c:pt>
                <c:pt idx="1706">
                  <c:v>0.67371200000000064</c:v>
                </c:pt>
                <c:pt idx="1707">
                  <c:v>0.67371200000000064</c:v>
                </c:pt>
                <c:pt idx="1708">
                  <c:v>0.67196800000000334</c:v>
                </c:pt>
                <c:pt idx="1709">
                  <c:v>0.67138699999999996</c:v>
                </c:pt>
                <c:pt idx="1710">
                  <c:v>0.67371200000000064</c:v>
                </c:pt>
                <c:pt idx="1711">
                  <c:v>0.67429300000000392</c:v>
                </c:pt>
                <c:pt idx="1712">
                  <c:v>0.67313100000000392</c:v>
                </c:pt>
                <c:pt idx="1713">
                  <c:v>0.67255000000000065</c:v>
                </c:pt>
                <c:pt idx="1714">
                  <c:v>0.67371400000000392</c:v>
                </c:pt>
                <c:pt idx="1715">
                  <c:v>0.67371400000000392</c:v>
                </c:pt>
                <c:pt idx="1716">
                  <c:v>0.67487600000000392</c:v>
                </c:pt>
                <c:pt idx="1717">
                  <c:v>0.67487600000000392</c:v>
                </c:pt>
                <c:pt idx="1718">
                  <c:v>0.67429500000000531</c:v>
                </c:pt>
                <c:pt idx="1719">
                  <c:v>0.6760400000000053</c:v>
                </c:pt>
                <c:pt idx="1720">
                  <c:v>0.67313299999999998</c:v>
                </c:pt>
                <c:pt idx="1721">
                  <c:v>0.67313299999999998</c:v>
                </c:pt>
                <c:pt idx="1722">
                  <c:v>0.67313299999999998</c:v>
                </c:pt>
                <c:pt idx="1723">
                  <c:v>0.67313299999999998</c:v>
                </c:pt>
                <c:pt idx="1724">
                  <c:v>0.67138900000000334</c:v>
                </c:pt>
                <c:pt idx="1725">
                  <c:v>0.67080800000000462</c:v>
                </c:pt>
                <c:pt idx="1726">
                  <c:v>0.67080800000000462</c:v>
                </c:pt>
                <c:pt idx="1727">
                  <c:v>0.67080800000000462</c:v>
                </c:pt>
                <c:pt idx="1728">
                  <c:v>0.67138900000000334</c:v>
                </c:pt>
                <c:pt idx="1729">
                  <c:v>0.67255000000000065</c:v>
                </c:pt>
                <c:pt idx="1730">
                  <c:v>0.67196800000000334</c:v>
                </c:pt>
                <c:pt idx="1731">
                  <c:v>0.67080600000000334</c:v>
                </c:pt>
                <c:pt idx="1732">
                  <c:v>0.67022500000000462</c:v>
                </c:pt>
                <c:pt idx="1733">
                  <c:v>0.66906100000000335</c:v>
                </c:pt>
                <c:pt idx="1734">
                  <c:v>0.66848000000000063</c:v>
                </c:pt>
                <c:pt idx="1735">
                  <c:v>0.66848000000000063</c:v>
                </c:pt>
                <c:pt idx="1736">
                  <c:v>0.66731600000000002</c:v>
                </c:pt>
                <c:pt idx="1737">
                  <c:v>0.66848000000000063</c:v>
                </c:pt>
                <c:pt idx="1738">
                  <c:v>0.66848000000000063</c:v>
                </c:pt>
                <c:pt idx="1739">
                  <c:v>0.66906100000000335</c:v>
                </c:pt>
                <c:pt idx="1740">
                  <c:v>0.66906100000000335</c:v>
                </c:pt>
                <c:pt idx="1741">
                  <c:v>0.66964200000000462</c:v>
                </c:pt>
                <c:pt idx="1742">
                  <c:v>0.66847800000000335</c:v>
                </c:pt>
                <c:pt idx="1743">
                  <c:v>0.66964200000000462</c:v>
                </c:pt>
                <c:pt idx="1744">
                  <c:v>0.66789700000000463</c:v>
                </c:pt>
                <c:pt idx="1745">
                  <c:v>0.67022300000000334</c:v>
                </c:pt>
                <c:pt idx="1746">
                  <c:v>0.67080400000000451</c:v>
                </c:pt>
                <c:pt idx="1747">
                  <c:v>0.67138500000000334</c:v>
                </c:pt>
                <c:pt idx="1748">
                  <c:v>0.67022100000000451</c:v>
                </c:pt>
                <c:pt idx="1749">
                  <c:v>0.67022100000000451</c:v>
                </c:pt>
                <c:pt idx="1750">
                  <c:v>0.67196599999999995</c:v>
                </c:pt>
                <c:pt idx="1751">
                  <c:v>0.67371000000000392</c:v>
                </c:pt>
                <c:pt idx="1752">
                  <c:v>0.67138500000000334</c:v>
                </c:pt>
                <c:pt idx="1753">
                  <c:v>0.67138500000000334</c:v>
                </c:pt>
                <c:pt idx="1754">
                  <c:v>0.67196599999999995</c:v>
                </c:pt>
                <c:pt idx="1755">
                  <c:v>0.67138299999999951</c:v>
                </c:pt>
                <c:pt idx="1756">
                  <c:v>0.67080200000000334</c:v>
                </c:pt>
                <c:pt idx="1757">
                  <c:v>0.67196599999999995</c:v>
                </c:pt>
                <c:pt idx="1758">
                  <c:v>0.67196599999999995</c:v>
                </c:pt>
                <c:pt idx="1759">
                  <c:v>0.6742910000000053</c:v>
                </c:pt>
                <c:pt idx="1760">
                  <c:v>0.67487200000000391</c:v>
                </c:pt>
                <c:pt idx="1761">
                  <c:v>0.67487200000000391</c:v>
                </c:pt>
                <c:pt idx="1762">
                  <c:v>0.67603600000000064</c:v>
                </c:pt>
                <c:pt idx="1763">
                  <c:v>0.6772000000000038</c:v>
                </c:pt>
                <c:pt idx="1764">
                  <c:v>0.6748740000000053</c:v>
                </c:pt>
                <c:pt idx="1765">
                  <c:v>0.6772000000000038</c:v>
                </c:pt>
                <c:pt idx="1766">
                  <c:v>0.6766190000000053</c:v>
                </c:pt>
                <c:pt idx="1767">
                  <c:v>0.67603800000000391</c:v>
                </c:pt>
                <c:pt idx="1768">
                  <c:v>0.6766190000000053</c:v>
                </c:pt>
                <c:pt idx="1769">
                  <c:v>0.67720200000000064</c:v>
                </c:pt>
                <c:pt idx="1770">
                  <c:v>0.67720200000000064</c:v>
                </c:pt>
                <c:pt idx="1771">
                  <c:v>0.67720200000000064</c:v>
                </c:pt>
                <c:pt idx="1772">
                  <c:v>0.6760400000000053</c:v>
                </c:pt>
                <c:pt idx="1773">
                  <c:v>0.6777850000000053</c:v>
                </c:pt>
                <c:pt idx="1774">
                  <c:v>0.6766210000000068</c:v>
                </c:pt>
                <c:pt idx="1775">
                  <c:v>0.6777850000000053</c:v>
                </c:pt>
                <c:pt idx="1776">
                  <c:v>0.6777850000000053</c:v>
                </c:pt>
                <c:pt idx="1777">
                  <c:v>0.6760400000000053</c:v>
                </c:pt>
                <c:pt idx="1778">
                  <c:v>0.6766210000000068</c:v>
                </c:pt>
                <c:pt idx="1779">
                  <c:v>0.6760400000000053</c:v>
                </c:pt>
                <c:pt idx="1780">
                  <c:v>0.67429700000000392</c:v>
                </c:pt>
                <c:pt idx="1781">
                  <c:v>0.67197100000000543</c:v>
                </c:pt>
                <c:pt idx="1782">
                  <c:v>0.67255200000000004</c:v>
                </c:pt>
                <c:pt idx="1783">
                  <c:v>0.67197100000000543</c:v>
                </c:pt>
                <c:pt idx="1784">
                  <c:v>0.67139000000000393</c:v>
                </c:pt>
                <c:pt idx="1785">
                  <c:v>0.67371600000000065</c:v>
                </c:pt>
                <c:pt idx="1786">
                  <c:v>0.67313500000000392</c:v>
                </c:pt>
                <c:pt idx="1787">
                  <c:v>0.67313500000000392</c:v>
                </c:pt>
                <c:pt idx="1788">
                  <c:v>0.67255200000000004</c:v>
                </c:pt>
                <c:pt idx="1789">
                  <c:v>0.67139000000000393</c:v>
                </c:pt>
                <c:pt idx="1790">
                  <c:v>0.67080800000000462</c:v>
                </c:pt>
                <c:pt idx="1791">
                  <c:v>0.67197000000000451</c:v>
                </c:pt>
                <c:pt idx="1792">
                  <c:v>0.66964400000000679</c:v>
                </c:pt>
                <c:pt idx="1793">
                  <c:v>0.67022500000000462</c:v>
                </c:pt>
                <c:pt idx="1794">
                  <c:v>0.67022500000000462</c:v>
                </c:pt>
                <c:pt idx="1795">
                  <c:v>0.67197000000000451</c:v>
                </c:pt>
                <c:pt idx="1796">
                  <c:v>0.67080600000000334</c:v>
                </c:pt>
                <c:pt idx="1797">
                  <c:v>0.67197000000000451</c:v>
                </c:pt>
                <c:pt idx="1798">
                  <c:v>0.67371400000000392</c:v>
                </c:pt>
                <c:pt idx="1799">
                  <c:v>0.67313299999999998</c:v>
                </c:pt>
                <c:pt idx="1800">
                  <c:v>0.67313299999999998</c:v>
                </c:pt>
                <c:pt idx="1801">
                  <c:v>0.67487600000000392</c:v>
                </c:pt>
                <c:pt idx="1802">
                  <c:v>0.6760400000000053</c:v>
                </c:pt>
                <c:pt idx="1803">
                  <c:v>0.67371400000000392</c:v>
                </c:pt>
                <c:pt idx="1804">
                  <c:v>0.67313100000000392</c:v>
                </c:pt>
                <c:pt idx="1805">
                  <c:v>0.67254899999999995</c:v>
                </c:pt>
                <c:pt idx="1806">
                  <c:v>0.67138500000000334</c:v>
                </c:pt>
                <c:pt idx="1807">
                  <c:v>0.67138500000000334</c:v>
                </c:pt>
                <c:pt idx="1808">
                  <c:v>0.67138500000000334</c:v>
                </c:pt>
                <c:pt idx="1809">
                  <c:v>0.67313000000000334</c:v>
                </c:pt>
                <c:pt idx="1810">
                  <c:v>0.67254700000000334</c:v>
                </c:pt>
                <c:pt idx="1811">
                  <c:v>0.67196599999999995</c:v>
                </c:pt>
                <c:pt idx="1812">
                  <c:v>0.67022300000000334</c:v>
                </c:pt>
                <c:pt idx="1813">
                  <c:v>0.67254899999999995</c:v>
                </c:pt>
                <c:pt idx="1814">
                  <c:v>0.67254899999999995</c:v>
                </c:pt>
                <c:pt idx="1815">
                  <c:v>0.67196599999999995</c:v>
                </c:pt>
                <c:pt idx="1816">
                  <c:v>0.67138500000000334</c:v>
                </c:pt>
                <c:pt idx="1817">
                  <c:v>0.67080400000000451</c:v>
                </c:pt>
                <c:pt idx="1818">
                  <c:v>0.67022300000000334</c:v>
                </c:pt>
                <c:pt idx="1819">
                  <c:v>0.67022300000000334</c:v>
                </c:pt>
                <c:pt idx="1820">
                  <c:v>0.67138500000000334</c:v>
                </c:pt>
                <c:pt idx="1821">
                  <c:v>0.67022100000000451</c:v>
                </c:pt>
                <c:pt idx="1822">
                  <c:v>0.66847800000000335</c:v>
                </c:pt>
                <c:pt idx="1823">
                  <c:v>0.66964000000000656</c:v>
                </c:pt>
                <c:pt idx="1824">
                  <c:v>0.67080400000000451</c:v>
                </c:pt>
                <c:pt idx="1825">
                  <c:v>0.67196800000000334</c:v>
                </c:pt>
                <c:pt idx="1826">
                  <c:v>0.67255000000000065</c:v>
                </c:pt>
                <c:pt idx="1827">
                  <c:v>0.67487600000000392</c:v>
                </c:pt>
                <c:pt idx="1828">
                  <c:v>0.6766190000000053</c:v>
                </c:pt>
                <c:pt idx="1829">
                  <c:v>0.6766190000000053</c:v>
                </c:pt>
                <c:pt idx="1830">
                  <c:v>0.67603800000000391</c:v>
                </c:pt>
                <c:pt idx="1831">
                  <c:v>0.67836399999999997</c:v>
                </c:pt>
                <c:pt idx="1832">
                  <c:v>0.67894500000000679</c:v>
                </c:pt>
                <c:pt idx="1833">
                  <c:v>0.68010700000000002</c:v>
                </c:pt>
                <c:pt idx="1834">
                  <c:v>0.67952600000000063</c:v>
                </c:pt>
                <c:pt idx="1835">
                  <c:v>0.67836200000000002</c:v>
                </c:pt>
                <c:pt idx="1836">
                  <c:v>0.67894500000000679</c:v>
                </c:pt>
                <c:pt idx="1837">
                  <c:v>0.67836200000000002</c:v>
                </c:pt>
                <c:pt idx="1838">
                  <c:v>0.67952600000000063</c:v>
                </c:pt>
                <c:pt idx="1839">
                  <c:v>0.67952600000000063</c:v>
                </c:pt>
                <c:pt idx="1840">
                  <c:v>0.67894300000000463</c:v>
                </c:pt>
                <c:pt idx="1841">
                  <c:v>0.67778100000000474</c:v>
                </c:pt>
                <c:pt idx="1842">
                  <c:v>0.67778100000000474</c:v>
                </c:pt>
                <c:pt idx="1843">
                  <c:v>0.67778100000000474</c:v>
                </c:pt>
                <c:pt idx="1844">
                  <c:v>0.6766190000000053</c:v>
                </c:pt>
                <c:pt idx="1845">
                  <c:v>0.67778100000000474</c:v>
                </c:pt>
                <c:pt idx="1846">
                  <c:v>0.67545500000000391</c:v>
                </c:pt>
                <c:pt idx="1847">
                  <c:v>0.6766170000000038</c:v>
                </c:pt>
                <c:pt idx="1848">
                  <c:v>0.67545500000000391</c:v>
                </c:pt>
                <c:pt idx="1849">
                  <c:v>0.67313000000000334</c:v>
                </c:pt>
                <c:pt idx="1850">
                  <c:v>0.67371000000000392</c:v>
                </c:pt>
                <c:pt idx="1851">
                  <c:v>0.67371000000000392</c:v>
                </c:pt>
                <c:pt idx="1852">
                  <c:v>0.67254899999999995</c:v>
                </c:pt>
                <c:pt idx="1853">
                  <c:v>0.67429300000000392</c:v>
                </c:pt>
                <c:pt idx="1854">
                  <c:v>0.67196800000000334</c:v>
                </c:pt>
                <c:pt idx="1855">
                  <c:v>0.67022300000000334</c:v>
                </c:pt>
                <c:pt idx="1856">
                  <c:v>0.67080600000000334</c:v>
                </c:pt>
                <c:pt idx="1857">
                  <c:v>0.67080600000000334</c:v>
                </c:pt>
                <c:pt idx="1858">
                  <c:v>0.67080600000000334</c:v>
                </c:pt>
                <c:pt idx="1859">
                  <c:v>0.67138699999999996</c:v>
                </c:pt>
                <c:pt idx="1860">
                  <c:v>0.67138699999999996</c:v>
                </c:pt>
                <c:pt idx="1861">
                  <c:v>0.67371200000000064</c:v>
                </c:pt>
                <c:pt idx="1862">
                  <c:v>0.67603600000000064</c:v>
                </c:pt>
                <c:pt idx="1863">
                  <c:v>0.6772000000000038</c:v>
                </c:pt>
                <c:pt idx="1864">
                  <c:v>0.67836200000000002</c:v>
                </c:pt>
                <c:pt idx="1865">
                  <c:v>0.67836200000000002</c:v>
                </c:pt>
                <c:pt idx="1866">
                  <c:v>0.6766170000000038</c:v>
                </c:pt>
                <c:pt idx="1867">
                  <c:v>0.67777900000000679</c:v>
                </c:pt>
                <c:pt idx="1868">
                  <c:v>0.6760340000000038</c:v>
                </c:pt>
                <c:pt idx="1869">
                  <c:v>0.67487000000000519</c:v>
                </c:pt>
                <c:pt idx="1870">
                  <c:v>0.67487000000000519</c:v>
                </c:pt>
                <c:pt idx="1871">
                  <c:v>0.67370900000000633</c:v>
                </c:pt>
                <c:pt idx="1872">
                  <c:v>0.67370900000000633</c:v>
                </c:pt>
                <c:pt idx="1873">
                  <c:v>0.67428999999999994</c:v>
                </c:pt>
                <c:pt idx="1874">
                  <c:v>0.67428999999999994</c:v>
                </c:pt>
                <c:pt idx="1875">
                  <c:v>0.67545299999999997</c:v>
                </c:pt>
                <c:pt idx="1876">
                  <c:v>0.67719800000000463</c:v>
                </c:pt>
                <c:pt idx="1877">
                  <c:v>0.67661500000000463</c:v>
                </c:pt>
                <c:pt idx="1878">
                  <c:v>0.67777700000000463</c:v>
                </c:pt>
                <c:pt idx="1879">
                  <c:v>0.67894100000000679</c:v>
                </c:pt>
                <c:pt idx="1880">
                  <c:v>0.67894100000000679</c:v>
                </c:pt>
                <c:pt idx="1881">
                  <c:v>0.67835800000000335</c:v>
                </c:pt>
                <c:pt idx="1882">
                  <c:v>0.67719600000000335</c:v>
                </c:pt>
                <c:pt idx="1883">
                  <c:v>0.6760340000000038</c:v>
                </c:pt>
                <c:pt idx="1884">
                  <c:v>0.67661500000000463</c:v>
                </c:pt>
                <c:pt idx="1885">
                  <c:v>0.67545299999999997</c:v>
                </c:pt>
                <c:pt idx="1886">
                  <c:v>0.67487000000000519</c:v>
                </c:pt>
                <c:pt idx="1887">
                  <c:v>0.67428999999999994</c:v>
                </c:pt>
                <c:pt idx="1888">
                  <c:v>0.6760340000000038</c:v>
                </c:pt>
                <c:pt idx="1889">
                  <c:v>0.67545299999999997</c:v>
                </c:pt>
                <c:pt idx="1890">
                  <c:v>0.67545299999999997</c:v>
                </c:pt>
                <c:pt idx="1891">
                  <c:v>0.67603600000000064</c:v>
                </c:pt>
                <c:pt idx="1892">
                  <c:v>0.67719800000000463</c:v>
                </c:pt>
                <c:pt idx="1893">
                  <c:v>0.6766170000000038</c:v>
                </c:pt>
                <c:pt idx="1894">
                  <c:v>0.6766170000000038</c:v>
                </c:pt>
                <c:pt idx="1895">
                  <c:v>0.67603600000000064</c:v>
                </c:pt>
                <c:pt idx="1896">
                  <c:v>0.67603600000000064</c:v>
                </c:pt>
                <c:pt idx="1897">
                  <c:v>0.67719800000000463</c:v>
                </c:pt>
                <c:pt idx="1898">
                  <c:v>0.67719800000000463</c:v>
                </c:pt>
                <c:pt idx="1899">
                  <c:v>0.67603600000000064</c:v>
                </c:pt>
                <c:pt idx="1900">
                  <c:v>0.67545500000000391</c:v>
                </c:pt>
                <c:pt idx="1901">
                  <c:v>0.67371000000000392</c:v>
                </c:pt>
                <c:pt idx="1902">
                  <c:v>0.6748740000000053</c:v>
                </c:pt>
                <c:pt idx="1903">
                  <c:v>0.67429300000000392</c:v>
                </c:pt>
                <c:pt idx="1904">
                  <c:v>0.67371200000000064</c:v>
                </c:pt>
                <c:pt idx="1905">
                  <c:v>0.67313100000000392</c:v>
                </c:pt>
                <c:pt idx="1906">
                  <c:v>0.67371200000000064</c:v>
                </c:pt>
                <c:pt idx="1907">
                  <c:v>0.67487600000000392</c:v>
                </c:pt>
                <c:pt idx="1908">
                  <c:v>0.6766210000000068</c:v>
                </c:pt>
                <c:pt idx="1909">
                  <c:v>0.67720200000000064</c:v>
                </c:pt>
                <c:pt idx="1910">
                  <c:v>0.67952800000000335</c:v>
                </c:pt>
                <c:pt idx="1911">
                  <c:v>0.68127199999999999</c:v>
                </c:pt>
                <c:pt idx="1912">
                  <c:v>0.68185300000000004</c:v>
                </c:pt>
                <c:pt idx="1913">
                  <c:v>0.67952800000000335</c:v>
                </c:pt>
                <c:pt idx="1914">
                  <c:v>0.68010899999999996</c:v>
                </c:pt>
                <c:pt idx="1915">
                  <c:v>0.67894700000000474</c:v>
                </c:pt>
                <c:pt idx="1916">
                  <c:v>0.67836600000000002</c:v>
                </c:pt>
                <c:pt idx="1917">
                  <c:v>0.67778300000000391</c:v>
                </c:pt>
                <c:pt idx="1918">
                  <c:v>0.67545699999999997</c:v>
                </c:pt>
                <c:pt idx="1919">
                  <c:v>0.6766210000000068</c:v>
                </c:pt>
                <c:pt idx="1920">
                  <c:v>0.67778300000000391</c:v>
                </c:pt>
                <c:pt idx="1921">
                  <c:v>0.67778300000000391</c:v>
                </c:pt>
                <c:pt idx="1922">
                  <c:v>0.68010899999999996</c:v>
                </c:pt>
                <c:pt idx="1923">
                  <c:v>0.68010899999999996</c:v>
                </c:pt>
                <c:pt idx="1924">
                  <c:v>0.68010899999999996</c:v>
                </c:pt>
                <c:pt idx="1925">
                  <c:v>0.67894500000000679</c:v>
                </c:pt>
                <c:pt idx="1926">
                  <c:v>0.67836200000000002</c:v>
                </c:pt>
                <c:pt idx="1927">
                  <c:v>0.67778100000000474</c:v>
                </c:pt>
                <c:pt idx="1928">
                  <c:v>0.6766170000000038</c:v>
                </c:pt>
                <c:pt idx="1929">
                  <c:v>0.6766170000000038</c:v>
                </c:pt>
                <c:pt idx="1930">
                  <c:v>0.67545500000000391</c:v>
                </c:pt>
                <c:pt idx="1931">
                  <c:v>0.67371000000000392</c:v>
                </c:pt>
                <c:pt idx="1932">
                  <c:v>0.67313000000000334</c:v>
                </c:pt>
                <c:pt idx="1933">
                  <c:v>0.67371000000000392</c:v>
                </c:pt>
                <c:pt idx="1934">
                  <c:v>0.67545500000000391</c:v>
                </c:pt>
                <c:pt idx="1935">
                  <c:v>0.6742910000000053</c:v>
                </c:pt>
                <c:pt idx="1936">
                  <c:v>0.6760340000000038</c:v>
                </c:pt>
                <c:pt idx="1937">
                  <c:v>0.6760340000000038</c:v>
                </c:pt>
                <c:pt idx="1938">
                  <c:v>0.67777900000000679</c:v>
                </c:pt>
                <c:pt idx="1939">
                  <c:v>0.67952400000000335</c:v>
                </c:pt>
                <c:pt idx="1940">
                  <c:v>0.67777900000000679</c:v>
                </c:pt>
                <c:pt idx="1941">
                  <c:v>0.67777900000000679</c:v>
                </c:pt>
                <c:pt idx="1942">
                  <c:v>0.67777900000000679</c:v>
                </c:pt>
                <c:pt idx="1943">
                  <c:v>0.67719800000000463</c:v>
                </c:pt>
                <c:pt idx="1944">
                  <c:v>0.67777900000000679</c:v>
                </c:pt>
                <c:pt idx="1945">
                  <c:v>0.67777900000000679</c:v>
                </c:pt>
                <c:pt idx="1946">
                  <c:v>0.67777900000000679</c:v>
                </c:pt>
                <c:pt idx="1947">
                  <c:v>0.67952400000000335</c:v>
                </c:pt>
                <c:pt idx="1948">
                  <c:v>0.67894100000000679</c:v>
                </c:pt>
                <c:pt idx="1949">
                  <c:v>0.68010499999999996</c:v>
                </c:pt>
                <c:pt idx="1950">
                  <c:v>0.68010499999999996</c:v>
                </c:pt>
                <c:pt idx="1951">
                  <c:v>0.68010499999999996</c:v>
                </c:pt>
                <c:pt idx="1952">
                  <c:v>0.67952400000000335</c:v>
                </c:pt>
                <c:pt idx="1953">
                  <c:v>0.68010499999999996</c:v>
                </c:pt>
                <c:pt idx="1954">
                  <c:v>0.68068600000000001</c:v>
                </c:pt>
                <c:pt idx="1955">
                  <c:v>0.68068600000000001</c:v>
                </c:pt>
                <c:pt idx="1956">
                  <c:v>0.68126900000000001</c:v>
                </c:pt>
                <c:pt idx="1957">
                  <c:v>0.67952600000000063</c:v>
                </c:pt>
                <c:pt idx="1958">
                  <c:v>0.68010700000000002</c:v>
                </c:pt>
                <c:pt idx="1959">
                  <c:v>0.68010700000000002</c:v>
                </c:pt>
                <c:pt idx="1960">
                  <c:v>0.67952600000000063</c:v>
                </c:pt>
                <c:pt idx="1961">
                  <c:v>0.68127000000000004</c:v>
                </c:pt>
                <c:pt idx="1962">
                  <c:v>0.68010899999999996</c:v>
                </c:pt>
                <c:pt idx="1963">
                  <c:v>0.68127000000000004</c:v>
                </c:pt>
                <c:pt idx="1964">
                  <c:v>0.68243199999999959</c:v>
                </c:pt>
                <c:pt idx="1965">
                  <c:v>0.68185099999999998</c:v>
                </c:pt>
                <c:pt idx="1966">
                  <c:v>0.68185099999999998</c:v>
                </c:pt>
                <c:pt idx="1967">
                  <c:v>0.68301500000000004</c:v>
                </c:pt>
                <c:pt idx="1968">
                  <c:v>0.68243399999999665</c:v>
                </c:pt>
                <c:pt idx="1969">
                  <c:v>0.68243399999999665</c:v>
                </c:pt>
                <c:pt idx="1970">
                  <c:v>0.68185300000000004</c:v>
                </c:pt>
                <c:pt idx="1971">
                  <c:v>0.68243399999999665</c:v>
                </c:pt>
                <c:pt idx="1972">
                  <c:v>0.68185300000000004</c:v>
                </c:pt>
                <c:pt idx="1973">
                  <c:v>0.68476000000000004</c:v>
                </c:pt>
                <c:pt idx="1974">
                  <c:v>0.68476000000000004</c:v>
                </c:pt>
                <c:pt idx="1975">
                  <c:v>0.68417899999999998</c:v>
                </c:pt>
                <c:pt idx="1976">
                  <c:v>0.68301500000000004</c:v>
                </c:pt>
                <c:pt idx="1977">
                  <c:v>0.68301500000000004</c:v>
                </c:pt>
                <c:pt idx="1978">
                  <c:v>0.68243199999999959</c:v>
                </c:pt>
                <c:pt idx="1979">
                  <c:v>0.68243199999999959</c:v>
                </c:pt>
                <c:pt idx="1980">
                  <c:v>0.68243199999999959</c:v>
                </c:pt>
                <c:pt idx="1981">
                  <c:v>0.68185099999999998</c:v>
                </c:pt>
                <c:pt idx="1982">
                  <c:v>0.68185099999999998</c:v>
                </c:pt>
                <c:pt idx="1983">
                  <c:v>0.68243199999999959</c:v>
                </c:pt>
                <c:pt idx="1984">
                  <c:v>0.68185099999999998</c:v>
                </c:pt>
                <c:pt idx="1985">
                  <c:v>0.68127000000000004</c:v>
                </c:pt>
                <c:pt idx="1986">
                  <c:v>0.68127000000000004</c:v>
                </c:pt>
                <c:pt idx="1987">
                  <c:v>0.68127000000000004</c:v>
                </c:pt>
                <c:pt idx="1988">
                  <c:v>0.68127000000000004</c:v>
                </c:pt>
                <c:pt idx="1989">
                  <c:v>0.68069000000000335</c:v>
                </c:pt>
                <c:pt idx="1990">
                  <c:v>0.68243399999999665</c:v>
                </c:pt>
                <c:pt idx="1991">
                  <c:v>0.68301500000000004</c:v>
                </c:pt>
                <c:pt idx="1992">
                  <c:v>0.68127000000000004</c:v>
                </c:pt>
                <c:pt idx="1993">
                  <c:v>0.68010700000000002</c:v>
                </c:pt>
                <c:pt idx="1994">
                  <c:v>0.67952600000000063</c:v>
                </c:pt>
                <c:pt idx="1995">
                  <c:v>0.67894500000000679</c:v>
                </c:pt>
                <c:pt idx="1996">
                  <c:v>0.6772000000000038</c:v>
                </c:pt>
                <c:pt idx="1997">
                  <c:v>0.67836399999999997</c:v>
                </c:pt>
                <c:pt idx="1998">
                  <c:v>0.67778100000000474</c:v>
                </c:pt>
                <c:pt idx="1999">
                  <c:v>0.67836399999999997</c:v>
                </c:pt>
              </c:numCache>
            </c:numRef>
          </c:yVal>
        </c:ser>
        <c:axId val="98987392"/>
        <c:axId val="98993664"/>
      </c:scatterChart>
      <c:valAx>
        <c:axId val="98987392"/>
        <c:scaling>
          <c:orientation val="minMax"/>
          <c:max val="5"/>
          <c:min val="0"/>
        </c:scaling>
        <c:axPos val="b"/>
        <c:title>
          <c:tx>
            <c:rich>
              <a:bodyPr/>
              <a:lstStyle/>
              <a:p>
                <a:pPr>
                  <a:defRPr/>
                </a:pPr>
                <a:r>
                  <a:rPr lang="en-US"/>
                  <a:t>Time</a:t>
                </a:r>
                <a:r>
                  <a:rPr lang="en-US" baseline="0"/>
                  <a:t> (s)</a:t>
                </a:r>
              </a:p>
            </c:rich>
          </c:tx>
        </c:title>
        <c:numFmt formatCode="0" sourceLinked="0"/>
        <c:tickLblPos val="nextTo"/>
        <c:crossAx val="98993664"/>
        <c:crosses val="autoZero"/>
        <c:crossBetween val="midCat"/>
        <c:majorUnit val="1"/>
      </c:valAx>
      <c:valAx>
        <c:axId val="98993664"/>
        <c:scaling>
          <c:orientation val="minMax"/>
        </c:scaling>
        <c:axPos val="l"/>
        <c:majorGridlines/>
        <c:title>
          <c:tx>
            <c:rich>
              <a:bodyPr rot="-5400000" vert="horz"/>
              <a:lstStyle/>
              <a:p>
                <a:pPr>
                  <a:defRPr/>
                </a:pPr>
                <a:r>
                  <a:rPr lang="en-US"/>
                  <a:t>Displacement,</a:t>
                </a:r>
                <a:r>
                  <a:rPr lang="en-US" baseline="0"/>
                  <a:t> Voltage (V)</a:t>
                </a:r>
                <a:endParaRPr lang="en-US"/>
              </a:p>
            </c:rich>
          </c:tx>
        </c:title>
        <c:numFmt formatCode="0.0" sourceLinked="0"/>
        <c:tickLblPos val="nextTo"/>
        <c:crossAx val="98987392"/>
        <c:crosses val="autoZero"/>
        <c:crossBetween val="midCat"/>
      </c:valAx>
    </c:plotArea>
    <c:plotVisOnly val="1"/>
  </c:chart>
  <c:spPr>
    <a:ln>
      <a:noFill/>
    </a:ln>
  </c:spPr>
  <c:externalData r:id="rId1"/>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plotArea>
      <c:layout/>
      <c:scatterChart>
        <c:scatterStyle val="lineMarker"/>
        <c:ser>
          <c:idx val="0"/>
          <c:order val="0"/>
          <c:tx>
            <c:strRef>
              <c:f>Sheet2!$B$1</c:f>
              <c:strCache>
                <c:ptCount val="1"/>
                <c:pt idx="0">
                  <c:v>Air</c:v>
                </c:pt>
              </c:strCache>
            </c:strRef>
          </c:tx>
          <c:spPr>
            <a:ln w="28575">
              <a:noFill/>
            </a:ln>
          </c:spPr>
          <c:xVal>
            <c:numRef>
              <c:f>Sheet2!$A$2:$A$7</c:f>
              <c:numCache>
                <c:formatCode>General</c:formatCode>
                <c:ptCount val="6"/>
                <c:pt idx="0">
                  <c:v>1</c:v>
                </c:pt>
                <c:pt idx="1">
                  <c:v>2</c:v>
                </c:pt>
                <c:pt idx="2">
                  <c:v>3</c:v>
                </c:pt>
                <c:pt idx="3">
                  <c:v>4</c:v>
                </c:pt>
                <c:pt idx="4">
                  <c:v>5</c:v>
                </c:pt>
                <c:pt idx="5">
                  <c:v>6</c:v>
                </c:pt>
              </c:numCache>
            </c:numRef>
          </c:xVal>
          <c:yVal>
            <c:numRef>
              <c:f>Sheet2!$B$2:$B$7</c:f>
              <c:numCache>
                <c:formatCode>General</c:formatCode>
                <c:ptCount val="6"/>
                <c:pt idx="0">
                  <c:v>6</c:v>
                </c:pt>
                <c:pt idx="1">
                  <c:v>7</c:v>
                </c:pt>
                <c:pt idx="2">
                  <c:v>6.5</c:v>
                </c:pt>
                <c:pt idx="3">
                  <c:v>6.3</c:v>
                </c:pt>
                <c:pt idx="4">
                  <c:v>5.8</c:v>
                </c:pt>
                <c:pt idx="5">
                  <c:v>6.25</c:v>
                </c:pt>
              </c:numCache>
            </c:numRef>
          </c:yVal>
        </c:ser>
        <c:ser>
          <c:idx val="1"/>
          <c:order val="1"/>
          <c:tx>
            <c:strRef>
              <c:f>Sheet2!$C$1</c:f>
              <c:strCache>
                <c:ptCount val="1"/>
                <c:pt idx="0">
                  <c:v>sample1</c:v>
                </c:pt>
              </c:strCache>
            </c:strRef>
          </c:tx>
          <c:spPr>
            <a:ln w="28575">
              <a:noFill/>
            </a:ln>
          </c:spPr>
          <c:xVal>
            <c:numRef>
              <c:f>Sheet2!$A$2:$A$7</c:f>
              <c:numCache>
                <c:formatCode>General</c:formatCode>
                <c:ptCount val="6"/>
                <c:pt idx="0">
                  <c:v>1</c:v>
                </c:pt>
                <c:pt idx="1">
                  <c:v>2</c:v>
                </c:pt>
                <c:pt idx="2">
                  <c:v>3</c:v>
                </c:pt>
                <c:pt idx="3">
                  <c:v>4</c:v>
                </c:pt>
                <c:pt idx="4">
                  <c:v>5</c:v>
                </c:pt>
                <c:pt idx="5">
                  <c:v>6</c:v>
                </c:pt>
              </c:numCache>
            </c:numRef>
          </c:xVal>
          <c:yVal>
            <c:numRef>
              <c:f>Sheet2!$C$2:$C$7</c:f>
              <c:numCache>
                <c:formatCode>General</c:formatCode>
                <c:ptCount val="6"/>
                <c:pt idx="0">
                  <c:v>2.9</c:v>
                </c:pt>
                <c:pt idx="1">
                  <c:v>3.5</c:v>
                </c:pt>
                <c:pt idx="2">
                  <c:v>4</c:v>
                </c:pt>
                <c:pt idx="3">
                  <c:v>3.6</c:v>
                </c:pt>
                <c:pt idx="4">
                  <c:v>3</c:v>
                </c:pt>
                <c:pt idx="5">
                  <c:v>3.4</c:v>
                </c:pt>
              </c:numCache>
            </c:numRef>
          </c:yVal>
        </c:ser>
        <c:ser>
          <c:idx val="2"/>
          <c:order val="2"/>
          <c:tx>
            <c:strRef>
              <c:f>Sheet2!$D$1</c:f>
              <c:strCache>
                <c:ptCount val="1"/>
                <c:pt idx="0">
                  <c:v>sample2</c:v>
                </c:pt>
              </c:strCache>
            </c:strRef>
          </c:tx>
          <c:spPr>
            <a:ln w="28575">
              <a:noFill/>
            </a:ln>
          </c:spPr>
          <c:xVal>
            <c:numRef>
              <c:f>Sheet2!$A$2:$A$7</c:f>
              <c:numCache>
                <c:formatCode>General</c:formatCode>
                <c:ptCount val="6"/>
                <c:pt idx="0">
                  <c:v>1</c:v>
                </c:pt>
                <c:pt idx="1">
                  <c:v>2</c:v>
                </c:pt>
                <c:pt idx="2">
                  <c:v>3</c:v>
                </c:pt>
                <c:pt idx="3">
                  <c:v>4</c:v>
                </c:pt>
                <c:pt idx="4">
                  <c:v>5</c:v>
                </c:pt>
                <c:pt idx="5">
                  <c:v>6</c:v>
                </c:pt>
              </c:numCache>
            </c:numRef>
          </c:xVal>
          <c:yVal>
            <c:numRef>
              <c:f>Sheet2!$D$2:$D$7</c:f>
              <c:numCache>
                <c:formatCode>General</c:formatCode>
                <c:ptCount val="6"/>
                <c:pt idx="0">
                  <c:v>1.8</c:v>
                </c:pt>
                <c:pt idx="1">
                  <c:v>2.1</c:v>
                </c:pt>
                <c:pt idx="2">
                  <c:v>1.3</c:v>
                </c:pt>
                <c:pt idx="3">
                  <c:v>1.9000000000000001</c:v>
                </c:pt>
                <c:pt idx="4">
                  <c:v>2</c:v>
                </c:pt>
                <c:pt idx="5">
                  <c:v>1.9500000000000046</c:v>
                </c:pt>
              </c:numCache>
            </c:numRef>
          </c:yVal>
        </c:ser>
        <c:ser>
          <c:idx val="3"/>
          <c:order val="3"/>
          <c:tx>
            <c:strRef>
              <c:f>Sheet2!$E$1</c:f>
              <c:strCache>
                <c:ptCount val="1"/>
                <c:pt idx="0">
                  <c:v>airtrend</c:v>
                </c:pt>
              </c:strCache>
            </c:strRef>
          </c:tx>
          <c:spPr>
            <a:ln w="28575">
              <a:solidFill>
                <a:srgbClr val="4F81BD"/>
              </a:solidFill>
              <a:prstDash val="sysDash"/>
            </a:ln>
          </c:spPr>
          <c:marker>
            <c:symbol val="none"/>
          </c:marker>
          <c:xVal>
            <c:numRef>
              <c:f>Sheet2!$A$9:$A$16</c:f>
              <c:numCache>
                <c:formatCode>General</c:formatCode>
                <c:ptCount val="8"/>
                <c:pt idx="0">
                  <c:v>0</c:v>
                </c:pt>
                <c:pt idx="1">
                  <c:v>1</c:v>
                </c:pt>
                <c:pt idx="2">
                  <c:v>2</c:v>
                </c:pt>
                <c:pt idx="3">
                  <c:v>3</c:v>
                </c:pt>
                <c:pt idx="4">
                  <c:v>4</c:v>
                </c:pt>
                <c:pt idx="5">
                  <c:v>5</c:v>
                </c:pt>
                <c:pt idx="6">
                  <c:v>6</c:v>
                </c:pt>
              </c:numCache>
            </c:numRef>
          </c:xVal>
          <c:yVal>
            <c:numRef>
              <c:f>Sheet2!$E$2:$E$9</c:f>
              <c:numCache>
                <c:formatCode>General</c:formatCode>
                <c:ptCount val="8"/>
                <c:pt idx="0">
                  <c:v>6.5</c:v>
                </c:pt>
                <c:pt idx="1">
                  <c:v>6.5</c:v>
                </c:pt>
                <c:pt idx="2">
                  <c:v>6.5</c:v>
                </c:pt>
                <c:pt idx="3">
                  <c:v>6.5</c:v>
                </c:pt>
                <c:pt idx="4">
                  <c:v>6.5</c:v>
                </c:pt>
                <c:pt idx="5">
                  <c:v>6.5</c:v>
                </c:pt>
                <c:pt idx="6">
                  <c:v>6.5</c:v>
                </c:pt>
                <c:pt idx="7">
                  <c:v>6.5</c:v>
                </c:pt>
              </c:numCache>
            </c:numRef>
          </c:yVal>
        </c:ser>
        <c:ser>
          <c:idx val="4"/>
          <c:order val="4"/>
          <c:tx>
            <c:strRef>
              <c:f>Sheet2!$F$1</c:f>
              <c:strCache>
                <c:ptCount val="1"/>
                <c:pt idx="0">
                  <c:v>sample1t</c:v>
                </c:pt>
              </c:strCache>
            </c:strRef>
          </c:tx>
          <c:spPr>
            <a:ln w="28575">
              <a:solidFill>
                <a:srgbClr val="4F81BD"/>
              </a:solidFill>
              <a:prstDash val="sysDash"/>
            </a:ln>
          </c:spPr>
          <c:marker>
            <c:symbol val="none"/>
          </c:marker>
          <c:xVal>
            <c:numRef>
              <c:f>Sheet2!$A$9:$A$15</c:f>
              <c:numCache>
                <c:formatCode>General</c:formatCode>
                <c:ptCount val="7"/>
                <c:pt idx="0">
                  <c:v>0</c:v>
                </c:pt>
                <c:pt idx="1">
                  <c:v>1</c:v>
                </c:pt>
                <c:pt idx="2">
                  <c:v>2</c:v>
                </c:pt>
                <c:pt idx="3">
                  <c:v>3</c:v>
                </c:pt>
                <c:pt idx="4">
                  <c:v>4</c:v>
                </c:pt>
                <c:pt idx="5">
                  <c:v>5</c:v>
                </c:pt>
                <c:pt idx="6">
                  <c:v>6</c:v>
                </c:pt>
              </c:numCache>
            </c:numRef>
          </c:xVal>
          <c:yVal>
            <c:numRef>
              <c:f>Sheet2!$F$2:$F$8</c:f>
              <c:numCache>
                <c:formatCode>General</c:formatCode>
                <c:ptCount val="7"/>
                <c:pt idx="0">
                  <c:v>3.7</c:v>
                </c:pt>
                <c:pt idx="1">
                  <c:v>3.7</c:v>
                </c:pt>
                <c:pt idx="2">
                  <c:v>3.7</c:v>
                </c:pt>
                <c:pt idx="3">
                  <c:v>3.7</c:v>
                </c:pt>
                <c:pt idx="4">
                  <c:v>3.7</c:v>
                </c:pt>
                <c:pt idx="5">
                  <c:v>3.7</c:v>
                </c:pt>
                <c:pt idx="6">
                  <c:v>3.7</c:v>
                </c:pt>
              </c:numCache>
            </c:numRef>
          </c:yVal>
        </c:ser>
        <c:ser>
          <c:idx val="5"/>
          <c:order val="5"/>
          <c:tx>
            <c:strRef>
              <c:f>Sheet2!$G$1</c:f>
              <c:strCache>
                <c:ptCount val="1"/>
                <c:pt idx="0">
                  <c:v>sample2t</c:v>
                </c:pt>
              </c:strCache>
            </c:strRef>
          </c:tx>
          <c:spPr>
            <a:ln w="28575">
              <a:solidFill>
                <a:srgbClr val="4F81BD"/>
              </a:solidFill>
              <a:prstDash val="sysDash"/>
            </a:ln>
          </c:spPr>
          <c:marker>
            <c:symbol val="none"/>
          </c:marker>
          <c:xVal>
            <c:numRef>
              <c:f>Sheet2!$A$9:$A$15</c:f>
              <c:numCache>
                <c:formatCode>General</c:formatCode>
                <c:ptCount val="7"/>
                <c:pt idx="0">
                  <c:v>0</c:v>
                </c:pt>
                <c:pt idx="1">
                  <c:v>1</c:v>
                </c:pt>
                <c:pt idx="2">
                  <c:v>2</c:v>
                </c:pt>
                <c:pt idx="3">
                  <c:v>3</c:v>
                </c:pt>
                <c:pt idx="4">
                  <c:v>4</c:v>
                </c:pt>
                <c:pt idx="5">
                  <c:v>5</c:v>
                </c:pt>
                <c:pt idx="6">
                  <c:v>6</c:v>
                </c:pt>
              </c:numCache>
            </c:numRef>
          </c:xVal>
          <c:yVal>
            <c:numRef>
              <c:f>Sheet2!$G$2:$G$8</c:f>
              <c:numCache>
                <c:formatCode>General</c:formatCode>
                <c:ptCount val="7"/>
                <c:pt idx="0">
                  <c:v>2.1</c:v>
                </c:pt>
                <c:pt idx="1">
                  <c:v>2.1</c:v>
                </c:pt>
                <c:pt idx="2">
                  <c:v>2.1</c:v>
                </c:pt>
                <c:pt idx="3">
                  <c:v>2.1</c:v>
                </c:pt>
                <c:pt idx="4">
                  <c:v>2.1</c:v>
                </c:pt>
                <c:pt idx="5">
                  <c:v>2.1</c:v>
                </c:pt>
                <c:pt idx="6">
                  <c:v>2.1</c:v>
                </c:pt>
              </c:numCache>
            </c:numRef>
          </c:yVal>
        </c:ser>
        <c:axId val="111297280"/>
        <c:axId val="111299200"/>
      </c:scatterChart>
      <c:valAx>
        <c:axId val="111297280"/>
        <c:scaling>
          <c:orientation val="minMax"/>
        </c:scaling>
        <c:axPos val="b"/>
        <c:title>
          <c:tx>
            <c:rich>
              <a:bodyPr/>
              <a:lstStyle/>
              <a:p>
                <a:pPr>
                  <a:defRPr/>
                </a:pPr>
                <a:r>
                  <a:rPr lang="en-US"/>
                  <a:t>Surveys</a:t>
                </a:r>
              </a:p>
            </c:rich>
          </c:tx>
        </c:title>
        <c:numFmt formatCode="General" sourceLinked="1"/>
        <c:tickLblPos val="nextTo"/>
        <c:crossAx val="111299200"/>
        <c:crosses val="autoZero"/>
        <c:crossBetween val="midCat"/>
      </c:valAx>
      <c:valAx>
        <c:axId val="111299200"/>
        <c:scaling>
          <c:orientation val="minMax"/>
        </c:scaling>
        <c:axPos val="l"/>
        <c:majorGridlines/>
        <c:title>
          <c:tx>
            <c:rich>
              <a:bodyPr rot="-5400000" vert="horz"/>
              <a:lstStyle/>
              <a:p>
                <a:pPr>
                  <a:defRPr/>
                </a:pPr>
                <a:r>
                  <a:rPr lang="en-US"/>
                  <a:t>Sensor output signal amplitude [V]</a:t>
                </a:r>
              </a:p>
            </c:rich>
          </c:tx>
        </c:title>
        <c:numFmt formatCode="General" sourceLinked="1"/>
        <c:tickLblPos val="nextTo"/>
        <c:crossAx val="111297280"/>
        <c:crosses val="autoZero"/>
        <c:crossBetween val="midCat"/>
      </c:valAx>
    </c:plotArea>
    <c:legend>
      <c:legendPos val="r"/>
      <c:layout>
        <c:manualLayout>
          <c:xMode val="edge"/>
          <c:yMode val="edge"/>
          <c:x val="0.77462489063867901"/>
          <c:y val="0.24884842519685152"/>
          <c:w val="0.20870844269466424"/>
          <c:h val="0.33801444121388163"/>
        </c:manualLayout>
      </c:layout>
    </c:legend>
    <c:plotVisOnly val="1"/>
  </c:chart>
  <c:spPr>
    <a:ln>
      <a:noFill/>
    </a:ln>
  </c:spPr>
  <c:externalData r:id="rId1"/>
</c:chartSpace>
</file>

<file path=word/drawings/drawing1.xml><?xml version="1.0" encoding="utf-8"?>
<c:userShapes xmlns:c="http://schemas.openxmlformats.org/drawingml/2006/chart">
  <cdr:relSizeAnchor xmlns:cdr="http://schemas.openxmlformats.org/drawingml/2006/chartDrawing">
    <cdr:from>
      <cdr:x>0.1944</cdr:x>
      <cdr:y>0.04816</cdr:y>
    </cdr:from>
    <cdr:to>
      <cdr:x>0.29861</cdr:x>
      <cdr:y>0.16612</cdr:y>
    </cdr:to>
    <cdr:sp macro="" textlink="">
      <cdr:nvSpPr>
        <cdr:cNvPr id="2" name="TextBox 2"/>
        <cdr:cNvSpPr txBox="1"/>
      </cdr:nvSpPr>
      <cdr:spPr>
        <a:xfrm xmlns:a="http://schemas.openxmlformats.org/drawingml/2006/main">
          <a:off x="522825" y="110647"/>
          <a:ext cx="280257" cy="271016"/>
        </a:xfrm>
        <a:prstGeom xmlns:a="http://schemas.openxmlformats.org/drawingml/2006/main" prst="rect">
          <a:avLst/>
        </a:prstGeom>
        <a:noFill xmlns:a="http://schemas.openxmlformats.org/drawingml/2006/main"/>
        <a:ln xmlns:a="http://schemas.openxmlformats.org/drawingml/2006/main" w="9525" cmpd="sng">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r>
            <a:rPr lang="en-US" sz="1100" b="1"/>
            <a:t>A</a:t>
          </a:r>
        </a:p>
      </cdr:txBody>
    </cdr:sp>
  </cdr:relSizeAnchor>
</c:userShapes>
</file>

<file path=word/drawings/drawing2.xml><?xml version="1.0" encoding="utf-8"?>
<c:userShapes xmlns:c="http://schemas.openxmlformats.org/drawingml/2006/chart">
  <cdr:relSizeAnchor xmlns:cdr="http://schemas.openxmlformats.org/drawingml/2006/chartDrawing">
    <cdr:from>
      <cdr:x>0.16438</cdr:x>
      <cdr:y>0.03461</cdr:y>
    </cdr:from>
    <cdr:to>
      <cdr:x>0.25936</cdr:x>
      <cdr:y>0.15257</cdr:y>
    </cdr:to>
    <cdr:sp macro="" textlink="">
      <cdr:nvSpPr>
        <cdr:cNvPr id="2" name="TextBox 1"/>
        <cdr:cNvSpPr txBox="1"/>
      </cdr:nvSpPr>
      <cdr:spPr>
        <a:xfrm xmlns:a="http://schemas.openxmlformats.org/drawingml/2006/main">
          <a:off x="485029" y="79513"/>
          <a:ext cx="280257" cy="271016"/>
        </a:xfrm>
        <a:prstGeom xmlns:a="http://schemas.openxmlformats.org/drawingml/2006/main" prst="rect">
          <a:avLst/>
        </a:prstGeom>
        <a:noFill xmlns:a="http://schemas.openxmlformats.org/drawingml/2006/main"/>
        <a:ln xmlns:a="http://schemas.openxmlformats.org/drawingml/2006/main" w="9525" cmpd="sng">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r>
            <a:rPr lang="en-US" sz="1100" b="1"/>
            <a:t>B</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452247-8550-4827-90DF-DB8EA28147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98</TotalTime>
  <Pages>24</Pages>
  <Words>9477</Words>
  <Characters>54020</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633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david</dc:creator>
  <cp:keywords/>
  <cp:lastModifiedBy>david</cp:lastModifiedBy>
  <cp:revision>164</cp:revision>
  <cp:lastPrinted>2009-05-14T23:42:00Z</cp:lastPrinted>
  <dcterms:created xsi:type="dcterms:W3CDTF">2009-04-16T16:27:00Z</dcterms:created>
  <dcterms:modified xsi:type="dcterms:W3CDTF">2009-06-14T07:05:00Z</dcterms:modified>
</cp:coreProperties>
</file>